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A9A2D" w14:textId="77777777" w:rsidR="006D213F" w:rsidRDefault="006D213F" w:rsidP="006D213F">
      <w:pPr>
        <w:rPr>
          <w:ins w:id="0" w:author="JORGE CONTRERAS ORTIZ" w:date="2021-09-02T18:47:00Z"/>
          <w:rFonts w:cs="Arial"/>
        </w:rPr>
      </w:pPr>
    </w:p>
    <w:p w14:paraId="521DF26A" w14:textId="77777777" w:rsidR="00486911" w:rsidRPr="007D1A85" w:rsidRDefault="00486911" w:rsidP="007D1A85">
      <w:pPr>
        <w:rPr>
          <w:ins w:id="1" w:author="JORGE CONTRERAS ORTIZ" w:date="2021-09-02T18:47:00Z"/>
          <w:rFonts w:cs="Arial"/>
        </w:rPr>
      </w:pPr>
    </w:p>
    <w:p w14:paraId="5AED3E05" w14:textId="77777777" w:rsidR="00486911" w:rsidRPr="00486911" w:rsidRDefault="00486911" w:rsidP="00486911">
      <w:pPr>
        <w:rPr>
          <w:ins w:id="2" w:author="JORGE CONTRERAS ORTIZ" w:date="2021-09-02T18:47:00Z"/>
          <w:rFonts w:cs="Arial"/>
          <w:rPrChange w:id="3" w:author="JORGE CONTRERAS ORTIZ" w:date="2021-09-02T18:47:00Z">
            <w:rPr>
              <w:ins w:id="4" w:author="JORGE CONTRERAS ORTIZ" w:date="2021-09-02T18:47:00Z"/>
              <w:rFonts w:cs="Arial"/>
            </w:rPr>
          </w:rPrChange>
        </w:rPr>
        <w:pPrChange w:id="5" w:author="JORGE CONTRERAS ORTIZ" w:date="2021-09-02T18:47:00Z">
          <w:pPr/>
        </w:pPrChange>
      </w:pPr>
    </w:p>
    <w:p w14:paraId="449296C4" w14:textId="77777777" w:rsidR="00486911" w:rsidRPr="00486911" w:rsidRDefault="00486911" w:rsidP="00486911">
      <w:pPr>
        <w:rPr>
          <w:ins w:id="6" w:author="JORGE CONTRERAS ORTIZ" w:date="2021-09-02T18:47:00Z"/>
          <w:rFonts w:cs="Arial"/>
          <w:rPrChange w:id="7" w:author="JORGE CONTRERAS ORTIZ" w:date="2021-09-02T18:47:00Z">
            <w:rPr>
              <w:ins w:id="8" w:author="JORGE CONTRERAS ORTIZ" w:date="2021-09-02T18:47:00Z"/>
              <w:rFonts w:cs="Arial"/>
            </w:rPr>
          </w:rPrChange>
        </w:rPr>
        <w:pPrChange w:id="9" w:author="JORGE CONTRERAS ORTIZ" w:date="2021-09-02T18:47:00Z">
          <w:pPr/>
        </w:pPrChange>
      </w:pPr>
    </w:p>
    <w:p w14:paraId="398E1D33" w14:textId="77777777" w:rsidR="00486911" w:rsidRPr="00486911" w:rsidRDefault="00486911" w:rsidP="00486911">
      <w:pPr>
        <w:rPr>
          <w:ins w:id="10" w:author="JORGE CONTRERAS ORTIZ" w:date="2021-09-02T18:47:00Z"/>
          <w:rFonts w:cs="Arial"/>
          <w:rPrChange w:id="11" w:author="JORGE CONTRERAS ORTIZ" w:date="2021-09-02T18:47:00Z">
            <w:rPr>
              <w:ins w:id="12" w:author="JORGE CONTRERAS ORTIZ" w:date="2021-09-02T18:47:00Z"/>
              <w:rFonts w:cs="Arial"/>
            </w:rPr>
          </w:rPrChange>
        </w:rPr>
        <w:pPrChange w:id="13" w:author="JORGE CONTRERAS ORTIZ" w:date="2021-09-02T18:47:00Z">
          <w:pPr/>
        </w:pPrChange>
      </w:pPr>
    </w:p>
    <w:p w14:paraId="3C24687A" w14:textId="77777777" w:rsidR="00486911" w:rsidRPr="00486911" w:rsidRDefault="00486911" w:rsidP="00486911">
      <w:pPr>
        <w:rPr>
          <w:ins w:id="14" w:author="JORGE CONTRERAS ORTIZ" w:date="2021-09-02T18:47:00Z"/>
          <w:rFonts w:cs="Arial"/>
          <w:rPrChange w:id="15" w:author="JORGE CONTRERAS ORTIZ" w:date="2021-09-02T18:47:00Z">
            <w:rPr>
              <w:ins w:id="16" w:author="JORGE CONTRERAS ORTIZ" w:date="2021-09-02T18:47:00Z"/>
              <w:rFonts w:cs="Arial"/>
            </w:rPr>
          </w:rPrChange>
        </w:rPr>
        <w:pPrChange w:id="17" w:author="JORGE CONTRERAS ORTIZ" w:date="2021-09-02T18:47:00Z">
          <w:pPr/>
        </w:pPrChange>
      </w:pPr>
    </w:p>
    <w:p w14:paraId="4250E0A8" w14:textId="77777777" w:rsidR="00486911" w:rsidRPr="00486911" w:rsidRDefault="00486911" w:rsidP="00486911">
      <w:pPr>
        <w:rPr>
          <w:ins w:id="18" w:author="JORGE CONTRERAS ORTIZ" w:date="2021-09-02T18:47:00Z"/>
          <w:rFonts w:cs="Arial"/>
          <w:rPrChange w:id="19" w:author="JORGE CONTRERAS ORTIZ" w:date="2021-09-02T18:47:00Z">
            <w:rPr>
              <w:ins w:id="20" w:author="JORGE CONTRERAS ORTIZ" w:date="2021-09-02T18:47:00Z"/>
              <w:rFonts w:cs="Arial"/>
            </w:rPr>
          </w:rPrChange>
        </w:rPr>
        <w:pPrChange w:id="21" w:author="JORGE CONTRERAS ORTIZ" w:date="2021-09-02T18:47:00Z">
          <w:pPr/>
        </w:pPrChange>
      </w:pPr>
    </w:p>
    <w:p w14:paraId="056BB78C" w14:textId="77777777" w:rsidR="00486911" w:rsidRPr="00486911" w:rsidRDefault="00486911" w:rsidP="00486911">
      <w:pPr>
        <w:rPr>
          <w:ins w:id="22" w:author="JORGE CONTRERAS ORTIZ" w:date="2021-09-02T18:47:00Z"/>
          <w:rFonts w:cs="Arial"/>
          <w:rPrChange w:id="23" w:author="JORGE CONTRERAS ORTIZ" w:date="2021-09-02T18:47:00Z">
            <w:rPr>
              <w:ins w:id="24" w:author="JORGE CONTRERAS ORTIZ" w:date="2021-09-02T18:47:00Z"/>
              <w:rFonts w:cs="Arial"/>
            </w:rPr>
          </w:rPrChange>
        </w:rPr>
        <w:pPrChange w:id="25" w:author="JORGE CONTRERAS ORTIZ" w:date="2021-09-02T18:47:00Z">
          <w:pPr/>
        </w:pPrChange>
      </w:pPr>
    </w:p>
    <w:p w14:paraId="475BD3F7" w14:textId="77777777" w:rsidR="00486911" w:rsidRPr="00486911" w:rsidRDefault="00486911" w:rsidP="00486911">
      <w:pPr>
        <w:rPr>
          <w:ins w:id="26" w:author="JORGE CONTRERAS ORTIZ" w:date="2021-09-02T18:47:00Z"/>
          <w:rFonts w:cs="Arial"/>
          <w:rPrChange w:id="27" w:author="JORGE CONTRERAS ORTIZ" w:date="2021-09-02T18:47:00Z">
            <w:rPr>
              <w:ins w:id="28" w:author="JORGE CONTRERAS ORTIZ" w:date="2021-09-02T18:47:00Z"/>
              <w:rFonts w:cs="Arial"/>
            </w:rPr>
          </w:rPrChange>
        </w:rPr>
        <w:pPrChange w:id="29" w:author="JORGE CONTRERAS ORTIZ" w:date="2021-09-02T18:47:00Z">
          <w:pPr/>
        </w:pPrChange>
      </w:pPr>
    </w:p>
    <w:p w14:paraId="2232A39C" w14:textId="77777777" w:rsidR="00486911" w:rsidRPr="00486911" w:rsidRDefault="00486911" w:rsidP="00486911">
      <w:pPr>
        <w:rPr>
          <w:ins w:id="30" w:author="JORGE CONTRERAS ORTIZ" w:date="2021-09-02T18:47:00Z"/>
          <w:rFonts w:cs="Arial"/>
          <w:rPrChange w:id="31" w:author="JORGE CONTRERAS ORTIZ" w:date="2021-09-02T18:47:00Z">
            <w:rPr>
              <w:ins w:id="32" w:author="JORGE CONTRERAS ORTIZ" w:date="2021-09-02T18:47:00Z"/>
              <w:rFonts w:cs="Arial"/>
            </w:rPr>
          </w:rPrChange>
        </w:rPr>
        <w:pPrChange w:id="33" w:author="JORGE CONTRERAS ORTIZ" w:date="2021-09-02T18:47:00Z">
          <w:pPr/>
        </w:pPrChange>
      </w:pPr>
    </w:p>
    <w:p w14:paraId="2D9A6752" w14:textId="77777777" w:rsidR="00486911" w:rsidRPr="00486911" w:rsidRDefault="00486911" w:rsidP="00486911">
      <w:pPr>
        <w:rPr>
          <w:ins w:id="34" w:author="JORGE CONTRERAS ORTIZ" w:date="2021-09-02T18:47:00Z"/>
          <w:rFonts w:cs="Arial"/>
          <w:rPrChange w:id="35" w:author="JORGE CONTRERAS ORTIZ" w:date="2021-09-02T18:47:00Z">
            <w:rPr>
              <w:ins w:id="36" w:author="JORGE CONTRERAS ORTIZ" w:date="2021-09-02T18:47:00Z"/>
              <w:rFonts w:cs="Arial"/>
            </w:rPr>
          </w:rPrChange>
        </w:rPr>
        <w:pPrChange w:id="37" w:author="JORGE CONTRERAS ORTIZ" w:date="2021-09-02T18:47:00Z">
          <w:pPr/>
        </w:pPrChange>
      </w:pPr>
    </w:p>
    <w:p w14:paraId="50772DEC" w14:textId="77777777" w:rsidR="00486911" w:rsidRPr="00486911" w:rsidRDefault="00486911" w:rsidP="00486911">
      <w:pPr>
        <w:rPr>
          <w:ins w:id="38" w:author="JORGE CONTRERAS ORTIZ" w:date="2021-09-02T18:47:00Z"/>
          <w:rFonts w:cs="Arial"/>
          <w:rPrChange w:id="39" w:author="JORGE CONTRERAS ORTIZ" w:date="2021-09-02T18:47:00Z">
            <w:rPr>
              <w:ins w:id="40" w:author="JORGE CONTRERAS ORTIZ" w:date="2021-09-02T18:47:00Z"/>
              <w:rFonts w:cs="Arial"/>
            </w:rPr>
          </w:rPrChange>
        </w:rPr>
        <w:pPrChange w:id="41" w:author="JORGE CONTRERAS ORTIZ" w:date="2021-09-02T18:47:00Z">
          <w:pPr/>
        </w:pPrChange>
      </w:pPr>
    </w:p>
    <w:p w14:paraId="62A75189" w14:textId="77777777" w:rsidR="00486911" w:rsidRPr="00486911" w:rsidRDefault="00486911" w:rsidP="00486911">
      <w:pPr>
        <w:pStyle w:val="Ttulo1"/>
        <w:rPr>
          <w:ins w:id="42" w:author="JORGE CONTRERAS ORTIZ" w:date="2021-09-02T18:47:00Z"/>
          <w:rPrChange w:id="43" w:author="JORGE CONTRERAS ORTIZ" w:date="2021-09-02T18:47:00Z">
            <w:rPr>
              <w:ins w:id="44" w:author="JORGE CONTRERAS ORTIZ" w:date="2021-09-02T18:47:00Z"/>
              <w:rFonts w:cs="Arial"/>
            </w:rPr>
          </w:rPrChange>
        </w:rPr>
        <w:pPrChange w:id="45" w:author="JORGE CONTRERAS ORTIZ" w:date="2021-09-02T18:50:00Z">
          <w:pPr/>
        </w:pPrChange>
      </w:pPr>
    </w:p>
    <w:p w14:paraId="5859EB60" w14:textId="77777777" w:rsidR="00486911" w:rsidRDefault="00486911" w:rsidP="00486911">
      <w:pPr>
        <w:rPr>
          <w:ins w:id="46" w:author="JORGE CONTRERAS ORTIZ" w:date="2021-09-02T18:47:00Z"/>
          <w:rFonts w:cs="Arial"/>
        </w:rPr>
      </w:pPr>
    </w:p>
    <w:p w14:paraId="7D779876" w14:textId="47EFDF64" w:rsidR="00486911" w:rsidRPr="00486911" w:rsidRDefault="00486911" w:rsidP="00486911">
      <w:pPr>
        <w:rPr>
          <w:rFonts w:cs="Arial"/>
          <w:rPrChange w:id="47" w:author="JORGE CONTRERAS ORTIZ" w:date="2021-09-02T18:47:00Z">
            <w:rPr>
              <w:rFonts w:cs="Arial"/>
            </w:rPr>
          </w:rPrChange>
        </w:rPr>
        <w:sectPr w:rsidR="00486911" w:rsidRPr="00486911" w:rsidSect="006D213F">
          <w:footerReference w:type="default" r:id="rId8"/>
          <w:pgSz w:w="24562" w:h="16817" w:orient="landscape" w:code="8"/>
          <w:pgMar w:top="2529" w:right="1418" w:bottom="2529" w:left="4644" w:header="709" w:footer="709" w:gutter="0"/>
          <w:cols w:space="708"/>
          <w:docGrid w:linePitch="360"/>
        </w:sectPr>
        <w:pPrChange w:id="48" w:author="JORGE CONTRERAS ORTIZ" w:date="2021-09-02T18:47:00Z">
          <w:pPr/>
        </w:pPrChange>
      </w:pPr>
    </w:p>
    <w:p w14:paraId="2F800209" w14:textId="77777777" w:rsidR="007F59E7" w:rsidRDefault="00FB1A0B">
      <w:pPr>
        <w:rPr>
          <w:rFonts w:cs="Arial"/>
        </w:rPr>
        <w:sectPr w:rsidR="007F59E7" w:rsidSect="007F59E7">
          <w:footerReference w:type="default" r:id="rId9"/>
          <w:pgSz w:w="11906" w:h="16838"/>
          <w:pgMar w:top="1418" w:right="1418" w:bottom="1418" w:left="1418" w:header="708" w:footer="708" w:gutter="0"/>
          <w:pgNumType w:fmt="upperRoman"/>
          <w:cols w:space="708"/>
          <w:docGrid w:linePitch="360"/>
        </w:sect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49" w:name="_Toc81499320"/>
      <w:bookmarkStart w:id="50" w:name="_Hlk81501086"/>
      <w:r w:rsidRPr="00990A9B">
        <w:rPr>
          <w:rFonts w:cs="Arial"/>
          <w:szCs w:val="36"/>
        </w:rPr>
        <w:lastRenderedPageBreak/>
        <w:t>AGRADECIMIENTOS</w:t>
      </w:r>
      <w:bookmarkEnd w:id="49"/>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3C32745A" w:rsidR="00990A9B" w:rsidRDefault="00990A9B" w:rsidP="004E6EB3">
      <w:pPr>
        <w:jc w:val="both"/>
        <w:rPr>
          <w:rFonts w:cs="Arial"/>
        </w:rPr>
      </w:pPr>
      <w:r>
        <w:rPr>
          <w:rFonts w:cs="Arial"/>
        </w:rPr>
        <w:t>Dar las gracias también a mi familia por su constante apoyo y ánimo en épocas difíciles.</w:t>
      </w:r>
    </w:p>
    <w:p w14:paraId="76A684CC" w14:textId="6819FD4A" w:rsidR="007D4513" w:rsidRDefault="007D4513" w:rsidP="004E6EB3">
      <w:pPr>
        <w:jc w:val="both"/>
        <w:rPr>
          <w:rFonts w:cs="Arial"/>
        </w:rPr>
      </w:pPr>
      <w:r>
        <w:rPr>
          <w:rFonts w:cs="Arial"/>
        </w:rPr>
        <w:t>Gracias a Paula y a José por su amistad y por su apoyo incondicional durante todo este tiempo.</w:t>
      </w:r>
    </w:p>
    <w:p w14:paraId="4816F2BF" w14:textId="27FB4FFB" w:rsidR="007D4513" w:rsidRDefault="007D4513" w:rsidP="004E6EB3">
      <w:pPr>
        <w:jc w:val="both"/>
        <w:rPr>
          <w:rFonts w:cs="Arial"/>
        </w:rPr>
      </w:pPr>
      <w:r>
        <w:rPr>
          <w:rFonts w:cs="Arial"/>
        </w:rPr>
        <w:t>Dar gracias también a mi pequeña familia de Effetá, por todo lo que he podido aprender de cada persona</w:t>
      </w:r>
      <w:r w:rsidR="00514EED">
        <w:rPr>
          <w:rFonts w:cs="Arial"/>
        </w:rPr>
        <w:t>.</w:t>
      </w:r>
    </w:p>
    <w:bookmarkEnd w:id="50"/>
    <w:p w14:paraId="0DB18256" w14:textId="7AA2E4C3"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51" w:name="_Toc81499321"/>
      <w:bookmarkStart w:id="52" w:name="_Hlk81501101"/>
      <w:r w:rsidRPr="00990A9B">
        <w:rPr>
          <w:rFonts w:cs="Arial"/>
          <w:szCs w:val="36"/>
        </w:rPr>
        <w:lastRenderedPageBreak/>
        <w:t>RESUMEN</w:t>
      </w:r>
      <w:bookmarkEnd w:id="5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bookmarkEnd w:id="52"/>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53" w:name="_Toc81499322"/>
      <w:bookmarkStart w:id="54" w:name="_Hlk81501116"/>
      <w:r w:rsidRPr="00990A9B">
        <w:rPr>
          <w:rFonts w:cs="Arial"/>
          <w:szCs w:val="36"/>
        </w:rPr>
        <w:lastRenderedPageBreak/>
        <w:t>INDICE</w:t>
      </w:r>
      <w:bookmarkEnd w:id="53"/>
    </w:p>
    <w:bookmarkEnd w:id="54" w:displacedByCustomXml="next"/>
    <w:sdt>
      <w:sdtPr>
        <w:id w:val="2146226207"/>
        <w:docPartObj>
          <w:docPartGallery w:val="Table of Contents"/>
          <w:docPartUnique/>
        </w:docPartObj>
      </w:sdtPr>
      <w:sdtEndPr>
        <w:rPr>
          <w:b/>
          <w:bCs/>
        </w:rPr>
      </w:sdtEndPr>
      <w:sdtContent>
        <w:p w14:paraId="6E59CA8E" w14:textId="6363C667" w:rsidR="00B345B0" w:rsidRDefault="00B345B0" w:rsidP="00ED2FB8"/>
        <w:p w14:paraId="15D2ED71" w14:textId="77CA511A" w:rsidR="00430746" w:rsidRDefault="00ED2FB8">
          <w:pPr>
            <w:pStyle w:val="TDC1"/>
            <w:tabs>
              <w:tab w:val="right" w:leader="dot" w:pos="9060"/>
            </w:tabs>
            <w:rPr>
              <w:ins w:id="55" w:author="JORGE CONTRERAS ORTIZ" w:date="2021-09-02T18:21:00Z"/>
              <w:rFonts w:asciiTheme="minorHAnsi" w:eastAsiaTheme="minorEastAsia" w:hAnsiTheme="minorHAnsi"/>
              <w:noProof/>
              <w:lang w:eastAsia="es-ES"/>
            </w:rPr>
          </w:pPr>
          <w:r>
            <w:fldChar w:fldCharType="begin"/>
          </w:r>
          <w:r>
            <w:instrText xml:space="preserve"> TOC \o "1-5" \h \z \u </w:instrText>
          </w:r>
          <w:r>
            <w:fldChar w:fldCharType="separate"/>
          </w:r>
          <w:ins w:id="56" w:author="JORGE CONTRERAS ORTIZ" w:date="2021-09-02T18:21:00Z">
            <w:r w:rsidR="00430746" w:rsidRPr="00C405E0">
              <w:rPr>
                <w:rStyle w:val="Hipervnculo"/>
                <w:noProof/>
              </w:rPr>
              <w:fldChar w:fldCharType="begin"/>
            </w:r>
            <w:r w:rsidR="00430746" w:rsidRPr="00C405E0">
              <w:rPr>
                <w:rStyle w:val="Hipervnculo"/>
                <w:noProof/>
              </w:rPr>
              <w:instrText xml:space="preserve"> </w:instrText>
            </w:r>
            <w:r w:rsidR="00430746">
              <w:rPr>
                <w:noProof/>
              </w:rPr>
              <w:instrText>HYPERLINK \l "_Toc81499320"</w:instrText>
            </w:r>
            <w:r w:rsidR="00430746" w:rsidRPr="00C405E0">
              <w:rPr>
                <w:rStyle w:val="Hipervnculo"/>
                <w:noProof/>
              </w:rPr>
              <w:instrText xml:space="preserve"> </w:instrText>
            </w:r>
            <w:r w:rsidR="00430746" w:rsidRPr="00C405E0">
              <w:rPr>
                <w:rStyle w:val="Hipervnculo"/>
                <w:noProof/>
              </w:rPr>
              <w:fldChar w:fldCharType="separate"/>
            </w:r>
            <w:r w:rsidR="00430746" w:rsidRPr="00C405E0">
              <w:rPr>
                <w:rStyle w:val="Hipervnculo"/>
                <w:rFonts w:cs="Arial"/>
                <w:noProof/>
              </w:rPr>
              <w:t>AGRADECIMIENTOS</w:t>
            </w:r>
            <w:r w:rsidR="00430746">
              <w:rPr>
                <w:noProof/>
                <w:webHidden/>
              </w:rPr>
              <w:tab/>
            </w:r>
            <w:r w:rsidR="00430746">
              <w:rPr>
                <w:noProof/>
                <w:webHidden/>
              </w:rPr>
              <w:fldChar w:fldCharType="begin"/>
            </w:r>
            <w:r w:rsidR="00430746">
              <w:rPr>
                <w:noProof/>
                <w:webHidden/>
              </w:rPr>
              <w:instrText xml:space="preserve"> PAGEREF _Toc81499320 \h </w:instrText>
            </w:r>
          </w:ins>
          <w:r w:rsidR="00430746">
            <w:rPr>
              <w:noProof/>
              <w:webHidden/>
            </w:rPr>
          </w:r>
          <w:r w:rsidR="00430746">
            <w:rPr>
              <w:noProof/>
              <w:webHidden/>
            </w:rPr>
            <w:fldChar w:fldCharType="separate"/>
          </w:r>
          <w:ins w:id="57" w:author="JORGE CONTRERAS ORTIZ" w:date="2021-09-02T18:21:00Z">
            <w:r w:rsidR="00430746">
              <w:rPr>
                <w:noProof/>
                <w:webHidden/>
              </w:rPr>
              <w:t>I</w:t>
            </w:r>
            <w:r w:rsidR="00430746">
              <w:rPr>
                <w:noProof/>
                <w:webHidden/>
              </w:rPr>
              <w:fldChar w:fldCharType="end"/>
            </w:r>
            <w:r w:rsidR="00430746" w:rsidRPr="00C405E0">
              <w:rPr>
                <w:rStyle w:val="Hipervnculo"/>
                <w:noProof/>
              </w:rPr>
              <w:fldChar w:fldCharType="end"/>
            </w:r>
          </w:ins>
        </w:p>
        <w:p w14:paraId="57EBB78E" w14:textId="3EFD2F5A" w:rsidR="00430746" w:rsidRDefault="00430746">
          <w:pPr>
            <w:pStyle w:val="TDC1"/>
            <w:tabs>
              <w:tab w:val="right" w:leader="dot" w:pos="9060"/>
            </w:tabs>
            <w:rPr>
              <w:ins w:id="58" w:author="JORGE CONTRERAS ORTIZ" w:date="2021-09-02T18:21:00Z"/>
              <w:rFonts w:asciiTheme="minorHAnsi" w:eastAsiaTheme="minorEastAsia" w:hAnsiTheme="minorHAnsi"/>
              <w:noProof/>
              <w:lang w:eastAsia="es-ES"/>
            </w:rPr>
          </w:pPr>
          <w:ins w:id="5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RESUMEN</w:t>
            </w:r>
            <w:r>
              <w:rPr>
                <w:noProof/>
                <w:webHidden/>
              </w:rPr>
              <w:tab/>
            </w:r>
            <w:r>
              <w:rPr>
                <w:noProof/>
                <w:webHidden/>
              </w:rPr>
              <w:fldChar w:fldCharType="begin"/>
            </w:r>
            <w:r>
              <w:rPr>
                <w:noProof/>
                <w:webHidden/>
              </w:rPr>
              <w:instrText xml:space="preserve"> PAGEREF _Toc81499321 \h </w:instrText>
            </w:r>
          </w:ins>
          <w:r>
            <w:rPr>
              <w:noProof/>
              <w:webHidden/>
            </w:rPr>
          </w:r>
          <w:r>
            <w:rPr>
              <w:noProof/>
              <w:webHidden/>
            </w:rPr>
            <w:fldChar w:fldCharType="separate"/>
          </w:r>
          <w:ins w:id="60" w:author="JORGE CONTRERAS ORTIZ" w:date="2021-09-02T18:21:00Z">
            <w:r>
              <w:rPr>
                <w:noProof/>
                <w:webHidden/>
              </w:rPr>
              <w:t>II</w:t>
            </w:r>
            <w:r>
              <w:rPr>
                <w:noProof/>
                <w:webHidden/>
              </w:rPr>
              <w:fldChar w:fldCharType="end"/>
            </w:r>
            <w:r w:rsidRPr="00C405E0">
              <w:rPr>
                <w:rStyle w:val="Hipervnculo"/>
                <w:noProof/>
              </w:rPr>
              <w:fldChar w:fldCharType="end"/>
            </w:r>
          </w:ins>
        </w:p>
        <w:p w14:paraId="08EDA293" w14:textId="32F49224" w:rsidR="00430746" w:rsidRDefault="00430746">
          <w:pPr>
            <w:pStyle w:val="TDC1"/>
            <w:tabs>
              <w:tab w:val="right" w:leader="dot" w:pos="9060"/>
            </w:tabs>
            <w:rPr>
              <w:ins w:id="61" w:author="JORGE CONTRERAS ORTIZ" w:date="2021-09-02T18:21:00Z"/>
              <w:rFonts w:asciiTheme="minorHAnsi" w:eastAsiaTheme="minorEastAsia" w:hAnsiTheme="minorHAnsi"/>
              <w:noProof/>
              <w:lang w:eastAsia="es-ES"/>
            </w:rPr>
          </w:pPr>
          <w:ins w:id="6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INDICE</w:t>
            </w:r>
            <w:r>
              <w:rPr>
                <w:noProof/>
                <w:webHidden/>
              </w:rPr>
              <w:tab/>
            </w:r>
            <w:r>
              <w:rPr>
                <w:noProof/>
                <w:webHidden/>
              </w:rPr>
              <w:fldChar w:fldCharType="begin"/>
            </w:r>
            <w:r>
              <w:rPr>
                <w:noProof/>
                <w:webHidden/>
              </w:rPr>
              <w:instrText xml:space="preserve"> PAGEREF _Toc81499322 \h </w:instrText>
            </w:r>
          </w:ins>
          <w:r>
            <w:rPr>
              <w:noProof/>
              <w:webHidden/>
            </w:rPr>
          </w:r>
          <w:r>
            <w:rPr>
              <w:noProof/>
              <w:webHidden/>
            </w:rPr>
            <w:fldChar w:fldCharType="separate"/>
          </w:r>
          <w:ins w:id="63" w:author="JORGE CONTRERAS ORTIZ" w:date="2021-09-02T18:21:00Z">
            <w:r>
              <w:rPr>
                <w:noProof/>
                <w:webHidden/>
              </w:rPr>
              <w:t>III</w:t>
            </w:r>
            <w:r>
              <w:rPr>
                <w:noProof/>
                <w:webHidden/>
              </w:rPr>
              <w:fldChar w:fldCharType="end"/>
            </w:r>
            <w:r w:rsidRPr="00C405E0">
              <w:rPr>
                <w:rStyle w:val="Hipervnculo"/>
                <w:noProof/>
              </w:rPr>
              <w:fldChar w:fldCharType="end"/>
            </w:r>
          </w:ins>
        </w:p>
        <w:p w14:paraId="1F8288AB" w14:textId="109CD7FB" w:rsidR="00430746" w:rsidRDefault="00430746">
          <w:pPr>
            <w:pStyle w:val="TDC1"/>
            <w:tabs>
              <w:tab w:val="right" w:leader="dot" w:pos="9060"/>
            </w:tabs>
            <w:rPr>
              <w:ins w:id="64" w:author="JORGE CONTRERAS ORTIZ" w:date="2021-09-02T18:21:00Z"/>
              <w:rFonts w:asciiTheme="minorHAnsi" w:eastAsiaTheme="minorEastAsia" w:hAnsiTheme="minorHAnsi"/>
              <w:noProof/>
              <w:lang w:eastAsia="es-ES"/>
            </w:rPr>
          </w:pPr>
          <w:ins w:id="6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ABREVIATURAS Y ACRÓNIMOS</w:t>
            </w:r>
            <w:r>
              <w:rPr>
                <w:noProof/>
                <w:webHidden/>
              </w:rPr>
              <w:tab/>
            </w:r>
            <w:r>
              <w:rPr>
                <w:noProof/>
                <w:webHidden/>
              </w:rPr>
              <w:fldChar w:fldCharType="begin"/>
            </w:r>
            <w:r>
              <w:rPr>
                <w:noProof/>
                <w:webHidden/>
              </w:rPr>
              <w:instrText xml:space="preserve"> PAGEREF _Toc81499323 \h </w:instrText>
            </w:r>
          </w:ins>
          <w:r>
            <w:rPr>
              <w:noProof/>
              <w:webHidden/>
            </w:rPr>
          </w:r>
          <w:r>
            <w:rPr>
              <w:noProof/>
              <w:webHidden/>
            </w:rPr>
            <w:fldChar w:fldCharType="separate"/>
          </w:r>
          <w:ins w:id="66" w:author="JORGE CONTRERAS ORTIZ" w:date="2021-09-02T18:21:00Z">
            <w:r>
              <w:rPr>
                <w:noProof/>
                <w:webHidden/>
              </w:rPr>
              <w:t>VII</w:t>
            </w:r>
            <w:r>
              <w:rPr>
                <w:noProof/>
                <w:webHidden/>
              </w:rPr>
              <w:fldChar w:fldCharType="end"/>
            </w:r>
            <w:r w:rsidRPr="00C405E0">
              <w:rPr>
                <w:rStyle w:val="Hipervnculo"/>
                <w:noProof/>
              </w:rPr>
              <w:fldChar w:fldCharType="end"/>
            </w:r>
          </w:ins>
        </w:p>
        <w:p w14:paraId="6DC1C27D" w14:textId="6918BD36" w:rsidR="00430746" w:rsidRDefault="00430746">
          <w:pPr>
            <w:pStyle w:val="TDC1"/>
            <w:tabs>
              <w:tab w:val="right" w:leader="dot" w:pos="9060"/>
            </w:tabs>
            <w:rPr>
              <w:ins w:id="67" w:author="JORGE CONTRERAS ORTIZ" w:date="2021-09-02T18:21:00Z"/>
              <w:rFonts w:asciiTheme="minorHAnsi" w:eastAsiaTheme="minorEastAsia" w:hAnsiTheme="minorHAnsi"/>
              <w:noProof/>
              <w:lang w:eastAsia="es-ES"/>
            </w:rPr>
          </w:pPr>
          <w:ins w:id="6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ILUSTRACIONES</w:t>
            </w:r>
            <w:r>
              <w:rPr>
                <w:noProof/>
                <w:webHidden/>
              </w:rPr>
              <w:tab/>
            </w:r>
            <w:r>
              <w:rPr>
                <w:noProof/>
                <w:webHidden/>
              </w:rPr>
              <w:fldChar w:fldCharType="begin"/>
            </w:r>
            <w:r>
              <w:rPr>
                <w:noProof/>
                <w:webHidden/>
              </w:rPr>
              <w:instrText xml:space="preserve"> PAGEREF _Toc81499324 \h </w:instrText>
            </w:r>
          </w:ins>
          <w:r>
            <w:rPr>
              <w:noProof/>
              <w:webHidden/>
            </w:rPr>
          </w:r>
          <w:r>
            <w:rPr>
              <w:noProof/>
              <w:webHidden/>
            </w:rPr>
            <w:fldChar w:fldCharType="separate"/>
          </w:r>
          <w:ins w:id="69" w:author="JORGE CONTRERAS ORTIZ" w:date="2021-09-02T18:21:00Z">
            <w:r>
              <w:rPr>
                <w:noProof/>
                <w:webHidden/>
              </w:rPr>
              <w:t>IX</w:t>
            </w:r>
            <w:r>
              <w:rPr>
                <w:noProof/>
                <w:webHidden/>
              </w:rPr>
              <w:fldChar w:fldCharType="end"/>
            </w:r>
            <w:r w:rsidRPr="00C405E0">
              <w:rPr>
                <w:rStyle w:val="Hipervnculo"/>
                <w:noProof/>
              </w:rPr>
              <w:fldChar w:fldCharType="end"/>
            </w:r>
          </w:ins>
        </w:p>
        <w:p w14:paraId="3D4F225B" w14:textId="2D1AE29A" w:rsidR="00430746" w:rsidRDefault="00430746">
          <w:pPr>
            <w:pStyle w:val="TDC1"/>
            <w:tabs>
              <w:tab w:val="right" w:leader="dot" w:pos="9060"/>
            </w:tabs>
            <w:rPr>
              <w:ins w:id="70" w:author="JORGE CONTRERAS ORTIZ" w:date="2021-09-02T18:21:00Z"/>
              <w:rFonts w:asciiTheme="minorHAnsi" w:eastAsiaTheme="minorEastAsia" w:hAnsiTheme="minorHAnsi"/>
              <w:noProof/>
              <w:lang w:eastAsia="es-ES"/>
            </w:rPr>
          </w:pPr>
          <w:ins w:id="7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ECUACIONES</w:t>
            </w:r>
            <w:r>
              <w:rPr>
                <w:noProof/>
                <w:webHidden/>
              </w:rPr>
              <w:tab/>
            </w:r>
            <w:r>
              <w:rPr>
                <w:noProof/>
                <w:webHidden/>
              </w:rPr>
              <w:fldChar w:fldCharType="begin"/>
            </w:r>
            <w:r>
              <w:rPr>
                <w:noProof/>
                <w:webHidden/>
              </w:rPr>
              <w:instrText xml:space="preserve"> PAGEREF _Toc81499325 \h </w:instrText>
            </w:r>
          </w:ins>
          <w:r>
            <w:rPr>
              <w:noProof/>
              <w:webHidden/>
            </w:rPr>
          </w:r>
          <w:r>
            <w:rPr>
              <w:noProof/>
              <w:webHidden/>
            </w:rPr>
            <w:fldChar w:fldCharType="separate"/>
          </w:r>
          <w:ins w:id="72" w:author="JORGE CONTRERAS ORTIZ" w:date="2021-09-02T18:21:00Z">
            <w:r>
              <w:rPr>
                <w:noProof/>
                <w:webHidden/>
              </w:rPr>
              <w:t>XI</w:t>
            </w:r>
            <w:r>
              <w:rPr>
                <w:noProof/>
                <w:webHidden/>
              </w:rPr>
              <w:fldChar w:fldCharType="end"/>
            </w:r>
            <w:r w:rsidRPr="00C405E0">
              <w:rPr>
                <w:rStyle w:val="Hipervnculo"/>
                <w:noProof/>
              </w:rPr>
              <w:fldChar w:fldCharType="end"/>
            </w:r>
          </w:ins>
        </w:p>
        <w:p w14:paraId="1FE5DB19" w14:textId="7F3B675A" w:rsidR="00430746" w:rsidRDefault="00430746">
          <w:pPr>
            <w:pStyle w:val="TDC1"/>
            <w:tabs>
              <w:tab w:val="right" w:leader="dot" w:pos="9060"/>
            </w:tabs>
            <w:rPr>
              <w:ins w:id="73" w:author="JORGE CONTRERAS ORTIZ" w:date="2021-09-02T18:21:00Z"/>
              <w:rFonts w:asciiTheme="minorHAnsi" w:eastAsiaTheme="minorEastAsia" w:hAnsiTheme="minorHAnsi"/>
              <w:noProof/>
              <w:lang w:eastAsia="es-ES"/>
            </w:rPr>
          </w:pPr>
          <w:ins w:id="7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TABLAS</w:t>
            </w:r>
            <w:r>
              <w:rPr>
                <w:noProof/>
                <w:webHidden/>
              </w:rPr>
              <w:tab/>
            </w:r>
            <w:r>
              <w:rPr>
                <w:noProof/>
                <w:webHidden/>
              </w:rPr>
              <w:fldChar w:fldCharType="begin"/>
            </w:r>
            <w:r>
              <w:rPr>
                <w:noProof/>
                <w:webHidden/>
              </w:rPr>
              <w:instrText xml:space="preserve"> PAGEREF _Toc81499326 \h </w:instrText>
            </w:r>
          </w:ins>
          <w:r>
            <w:rPr>
              <w:noProof/>
              <w:webHidden/>
            </w:rPr>
          </w:r>
          <w:r>
            <w:rPr>
              <w:noProof/>
              <w:webHidden/>
            </w:rPr>
            <w:fldChar w:fldCharType="separate"/>
          </w:r>
          <w:ins w:id="75" w:author="JORGE CONTRERAS ORTIZ" w:date="2021-09-02T18:21:00Z">
            <w:r>
              <w:rPr>
                <w:noProof/>
                <w:webHidden/>
              </w:rPr>
              <w:t>XII</w:t>
            </w:r>
            <w:r>
              <w:rPr>
                <w:noProof/>
                <w:webHidden/>
              </w:rPr>
              <w:fldChar w:fldCharType="end"/>
            </w:r>
            <w:r w:rsidRPr="00C405E0">
              <w:rPr>
                <w:rStyle w:val="Hipervnculo"/>
                <w:noProof/>
              </w:rPr>
              <w:fldChar w:fldCharType="end"/>
            </w:r>
          </w:ins>
        </w:p>
        <w:p w14:paraId="5012FFFC" w14:textId="3126146A" w:rsidR="00430746" w:rsidRDefault="00430746">
          <w:pPr>
            <w:pStyle w:val="TDC1"/>
            <w:tabs>
              <w:tab w:val="right" w:leader="dot" w:pos="9060"/>
            </w:tabs>
            <w:rPr>
              <w:ins w:id="76" w:author="JORGE CONTRERAS ORTIZ" w:date="2021-09-02T18:21:00Z"/>
              <w:rFonts w:asciiTheme="minorHAnsi" w:eastAsiaTheme="minorEastAsia" w:hAnsiTheme="minorHAnsi"/>
              <w:noProof/>
              <w:lang w:eastAsia="es-ES"/>
            </w:rPr>
          </w:pPr>
          <w:ins w:id="7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CÓDIGOS</w:t>
            </w:r>
            <w:r>
              <w:rPr>
                <w:noProof/>
                <w:webHidden/>
              </w:rPr>
              <w:tab/>
            </w:r>
            <w:r>
              <w:rPr>
                <w:noProof/>
                <w:webHidden/>
              </w:rPr>
              <w:fldChar w:fldCharType="begin"/>
            </w:r>
            <w:r>
              <w:rPr>
                <w:noProof/>
                <w:webHidden/>
              </w:rPr>
              <w:instrText xml:space="preserve"> PAGEREF _Toc81499327 \h </w:instrText>
            </w:r>
          </w:ins>
          <w:r>
            <w:rPr>
              <w:noProof/>
              <w:webHidden/>
            </w:rPr>
          </w:r>
          <w:r>
            <w:rPr>
              <w:noProof/>
              <w:webHidden/>
            </w:rPr>
            <w:fldChar w:fldCharType="separate"/>
          </w:r>
          <w:ins w:id="78" w:author="JORGE CONTRERAS ORTIZ" w:date="2021-09-02T18:21:00Z">
            <w:r>
              <w:rPr>
                <w:noProof/>
                <w:webHidden/>
              </w:rPr>
              <w:t>XIII</w:t>
            </w:r>
            <w:r>
              <w:rPr>
                <w:noProof/>
                <w:webHidden/>
              </w:rPr>
              <w:fldChar w:fldCharType="end"/>
            </w:r>
            <w:r w:rsidRPr="00C405E0">
              <w:rPr>
                <w:rStyle w:val="Hipervnculo"/>
                <w:noProof/>
              </w:rPr>
              <w:fldChar w:fldCharType="end"/>
            </w:r>
          </w:ins>
        </w:p>
        <w:p w14:paraId="03F33F57" w14:textId="5F9CBA9F" w:rsidR="00430746" w:rsidRDefault="00430746">
          <w:pPr>
            <w:pStyle w:val="TDC1"/>
            <w:tabs>
              <w:tab w:val="left" w:pos="442"/>
              <w:tab w:val="right" w:leader="dot" w:pos="9060"/>
            </w:tabs>
            <w:rPr>
              <w:ins w:id="79" w:author="JORGE CONTRERAS ORTIZ" w:date="2021-09-02T18:21:00Z"/>
              <w:rFonts w:asciiTheme="minorHAnsi" w:eastAsiaTheme="minorEastAsia" w:hAnsiTheme="minorHAnsi"/>
              <w:noProof/>
              <w:lang w:eastAsia="es-ES"/>
            </w:rPr>
          </w:pPr>
          <w:ins w:id="8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1.</w:t>
            </w:r>
            <w:r>
              <w:rPr>
                <w:rFonts w:asciiTheme="minorHAnsi" w:eastAsiaTheme="minorEastAsia" w:hAnsiTheme="minorHAnsi"/>
                <w:noProof/>
                <w:lang w:eastAsia="es-ES"/>
              </w:rPr>
              <w:tab/>
            </w:r>
            <w:r w:rsidRPr="00C405E0">
              <w:rPr>
                <w:rStyle w:val="Hipervnculo"/>
                <w:rFonts w:cs="Arial"/>
                <w:noProof/>
              </w:rPr>
              <w:t>INTRODUCCIÓN Y OBJETIVOS DEL TRABAJO</w:t>
            </w:r>
            <w:r>
              <w:rPr>
                <w:noProof/>
                <w:webHidden/>
              </w:rPr>
              <w:tab/>
            </w:r>
            <w:r>
              <w:rPr>
                <w:noProof/>
                <w:webHidden/>
              </w:rPr>
              <w:fldChar w:fldCharType="begin"/>
            </w:r>
            <w:r>
              <w:rPr>
                <w:noProof/>
                <w:webHidden/>
              </w:rPr>
              <w:instrText xml:space="preserve"> PAGEREF _Toc81499328 \h </w:instrText>
            </w:r>
          </w:ins>
          <w:r>
            <w:rPr>
              <w:noProof/>
              <w:webHidden/>
            </w:rPr>
          </w:r>
          <w:r>
            <w:rPr>
              <w:noProof/>
              <w:webHidden/>
            </w:rPr>
            <w:fldChar w:fldCharType="separate"/>
          </w:r>
          <w:ins w:id="81" w:author="JORGE CONTRERAS ORTIZ" w:date="2021-09-02T18:21:00Z">
            <w:r>
              <w:rPr>
                <w:noProof/>
                <w:webHidden/>
              </w:rPr>
              <w:t>2</w:t>
            </w:r>
            <w:r>
              <w:rPr>
                <w:noProof/>
                <w:webHidden/>
              </w:rPr>
              <w:fldChar w:fldCharType="end"/>
            </w:r>
            <w:r w:rsidRPr="00C405E0">
              <w:rPr>
                <w:rStyle w:val="Hipervnculo"/>
                <w:noProof/>
              </w:rPr>
              <w:fldChar w:fldCharType="end"/>
            </w:r>
          </w:ins>
        </w:p>
        <w:p w14:paraId="25D1A973" w14:textId="16C62A38" w:rsidR="00430746" w:rsidRDefault="00430746">
          <w:pPr>
            <w:pStyle w:val="TDC1"/>
            <w:tabs>
              <w:tab w:val="left" w:pos="442"/>
              <w:tab w:val="right" w:leader="dot" w:pos="9060"/>
            </w:tabs>
            <w:rPr>
              <w:ins w:id="82" w:author="JORGE CONTRERAS ORTIZ" w:date="2021-09-02T18:21:00Z"/>
              <w:rFonts w:asciiTheme="minorHAnsi" w:eastAsiaTheme="minorEastAsia" w:hAnsiTheme="minorHAnsi"/>
              <w:noProof/>
              <w:lang w:eastAsia="es-ES"/>
            </w:rPr>
          </w:pPr>
          <w:ins w:id="8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2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w:t>
            </w:r>
            <w:r>
              <w:rPr>
                <w:rFonts w:asciiTheme="minorHAnsi" w:eastAsiaTheme="minorEastAsia" w:hAnsiTheme="minorHAnsi"/>
                <w:noProof/>
                <w:lang w:eastAsia="es-ES"/>
              </w:rPr>
              <w:tab/>
            </w:r>
            <w:r w:rsidRPr="00C405E0">
              <w:rPr>
                <w:rStyle w:val="Hipervnculo"/>
                <w:rFonts w:cs="Arial"/>
                <w:noProof/>
              </w:rPr>
              <w:t>ESTADO DEL ARTE</w:t>
            </w:r>
            <w:r>
              <w:rPr>
                <w:noProof/>
                <w:webHidden/>
              </w:rPr>
              <w:tab/>
            </w:r>
            <w:r>
              <w:rPr>
                <w:noProof/>
                <w:webHidden/>
              </w:rPr>
              <w:fldChar w:fldCharType="begin"/>
            </w:r>
            <w:r>
              <w:rPr>
                <w:noProof/>
                <w:webHidden/>
              </w:rPr>
              <w:instrText xml:space="preserve"> PAGEREF _Toc81499329 \h </w:instrText>
            </w:r>
          </w:ins>
          <w:r>
            <w:rPr>
              <w:noProof/>
              <w:webHidden/>
            </w:rPr>
          </w:r>
          <w:r>
            <w:rPr>
              <w:noProof/>
              <w:webHidden/>
            </w:rPr>
            <w:fldChar w:fldCharType="separate"/>
          </w:r>
          <w:ins w:id="84" w:author="JORGE CONTRERAS ORTIZ" w:date="2021-09-02T18:21:00Z">
            <w:r>
              <w:rPr>
                <w:noProof/>
                <w:webHidden/>
              </w:rPr>
              <w:t>4</w:t>
            </w:r>
            <w:r>
              <w:rPr>
                <w:noProof/>
                <w:webHidden/>
              </w:rPr>
              <w:fldChar w:fldCharType="end"/>
            </w:r>
            <w:r w:rsidRPr="00C405E0">
              <w:rPr>
                <w:rStyle w:val="Hipervnculo"/>
                <w:noProof/>
              </w:rPr>
              <w:fldChar w:fldCharType="end"/>
            </w:r>
          </w:ins>
        </w:p>
        <w:p w14:paraId="775E6722" w14:textId="71E17B5E" w:rsidR="00430746" w:rsidRDefault="00430746">
          <w:pPr>
            <w:pStyle w:val="TDC2"/>
            <w:tabs>
              <w:tab w:val="left" w:pos="880"/>
              <w:tab w:val="right" w:leader="dot" w:pos="9060"/>
            </w:tabs>
            <w:rPr>
              <w:ins w:id="85" w:author="JORGE CONTRERAS ORTIZ" w:date="2021-09-02T18:21:00Z"/>
              <w:rFonts w:asciiTheme="minorHAnsi" w:hAnsiTheme="minorHAnsi" w:cstheme="minorBidi"/>
              <w:noProof/>
            </w:rPr>
          </w:pPr>
          <w:ins w:id="8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2.1.</w:t>
            </w:r>
            <w:r>
              <w:rPr>
                <w:rFonts w:asciiTheme="minorHAnsi" w:hAnsiTheme="minorHAnsi" w:cstheme="minorBidi"/>
                <w:noProof/>
              </w:rPr>
              <w:tab/>
            </w:r>
            <w:r w:rsidRPr="00C405E0">
              <w:rPr>
                <w:rStyle w:val="Hipervnculo"/>
                <w:noProof/>
              </w:rPr>
              <w:t>INTERNET OF THINGS (IoT)</w:t>
            </w:r>
            <w:r>
              <w:rPr>
                <w:noProof/>
                <w:webHidden/>
              </w:rPr>
              <w:tab/>
            </w:r>
            <w:r>
              <w:rPr>
                <w:noProof/>
                <w:webHidden/>
              </w:rPr>
              <w:fldChar w:fldCharType="begin"/>
            </w:r>
            <w:r>
              <w:rPr>
                <w:noProof/>
                <w:webHidden/>
              </w:rPr>
              <w:instrText xml:space="preserve"> PAGEREF _Toc81499330 \h </w:instrText>
            </w:r>
          </w:ins>
          <w:r>
            <w:rPr>
              <w:noProof/>
              <w:webHidden/>
            </w:rPr>
          </w:r>
          <w:r>
            <w:rPr>
              <w:noProof/>
              <w:webHidden/>
            </w:rPr>
            <w:fldChar w:fldCharType="separate"/>
          </w:r>
          <w:ins w:id="87" w:author="JORGE CONTRERAS ORTIZ" w:date="2021-09-02T18:21:00Z">
            <w:r>
              <w:rPr>
                <w:noProof/>
                <w:webHidden/>
              </w:rPr>
              <w:t>4</w:t>
            </w:r>
            <w:r>
              <w:rPr>
                <w:noProof/>
                <w:webHidden/>
              </w:rPr>
              <w:fldChar w:fldCharType="end"/>
            </w:r>
            <w:r w:rsidRPr="00C405E0">
              <w:rPr>
                <w:rStyle w:val="Hipervnculo"/>
                <w:noProof/>
              </w:rPr>
              <w:fldChar w:fldCharType="end"/>
            </w:r>
          </w:ins>
        </w:p>
        <w:p w14:paraId="7BA772B1" w14:textId="1B1F3F4D" w:rsidR="00430746" w:rsidRDefault="00430746">
          <w:pPr>
            <w:pStyle w:val="TDC3"/>
            <w:rPr>
              <w:ins w:id="88" w:author="JORGE CONTRERAS ORTIZ" w:date="2021-09-02T18:21:00Z"/>
              <w:rFonts w:asciiTheme="minorHAnsi" w:hAnsiTheme="minorHAnsi" w:cstheme="minorBidi"/>
              <w:noProof/>
            </w:rPr>
          </w:pPr>
          <w:ins w:id="8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1.</w:t>
            </w:r>
            <w:r>
              <w:rPr>
                <w:rFonts w:asciiTheme="minorHAnsi" w:hAnsiTheme="minorHAnsi" w:cstheme="minorBidi"/>
                <w:noProof/>
              </w:rPr>
              <w:tab/>
            </w:r>
            <w:r w:rsidRPr="00C405E0">
              <w:rPr>
                <w:rStyle w:val="Hipervnculo"/>
                <w:noProof/>
              </w:rPr>
              <w:t>Introducción [2]</w:t>
            </w:r>
            <w:r>
              <w:rPr>
                <w:noProof/>
                <w:webHidden/>
              </w:rPr>
              <w:tab/>
            </w:r>
            <w:r>
              <w:rPr>
                <w:noProof/>
                <w:webHidden/>
              </w:rPr>
              <w:fldChar w:fldCharType="begin"/>
            </w:r>
            <w:r>
              <w:rPr>
                <w:noProof/>
                <w:webHidden/>
              </w:rPr>
              <w:instrText xml:space="preserve"> PAGEREF _Toc81499331 \h </w:instrText>
            </w:r>
          </w:ins>
          <w:r>
            <w:rPr>
              <w:noProof/>
              <w:webHidden/>
            </w:rPr>
          </w:r>
          <w:r>
            <w:rPr>
              <w:noProof/>
              <w:webHidden/>
            </w:rPr>
            <w:fldChar w:fldCharType="separate"/>
          </w:r>
          <w:ins w:id="90" w:author="JORGE CONTRERAS ORTIZ" w:date="2021-09-02T18:21:00Z">
            <w:r>
              <w:rPr>
                <w:noProof/>
                <w:webHidden/>
              </w:rPr>
              <w:t>4</w:t>
            </w:r>
            <w:r>
              <w:rPr>
                <w:noProof/>
                <w:webHidden/>
              </w:rPr>
              <w:fldChar w:fldCharType="end"/>
            </w:r>
            <w:r w:rsidRPr="00C405E0">
              <w:rPr>
                <w:rStyle w:val="Hipervnculo"/>
                <w:noProof/>
              </w:rPr>
              <w:fldChar w:fldCharType="end"/>
            </w:r>
          </w:ins>
        </w:p>
        <w:p w14:paraId="61E7ED81" w14:textId="2092E643" w:rsidR="00430746" w:rsidRDefault="00430746">
          <w:pPr>
            <w:pStyle w:val="TDC3"/>
            <w:rPr>
              <w:ins w:id="91" w:author="JORGE CONTRERAS ORTIZ" w:date="2021-09-02T18:21:00Z"/>
              <w:rFonts w:asciiTheme="minorHAnsi" w:hAnsiTheme="minorHAnsi" w:cstheme="minorBidi"/>
              <w:noProof/>
            </w:rPr>
          </w:pPr>
          <w:ins w:id="9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w:t>
            </w:r>
            <w:r>
              <w:rPr>
                <w:rFonts w:asciiTheme="minorHAnsi" w:hAnsiTheme="minorHAnsi" w:cstheme="minorBidi"/>
                <w:noProof/>
              </w:rPr>
              <w:tab/>
            </w:r>
            <w:r w:rsidRPr="00C405E0">
              <w:rPr>
                <w:rStyle w:val="Hipervnculo"/>
                <w:noProof/>
              </w:rPr>
              <w:t>Componentes [2]</w:t>
            </w:r>
            <w:r>
              <w:rPr>
                <w:noProof/>
                <w:webHidden/>
              </w:rPr>
              <w:tab/>
            </w:r>
            <w:r>
              <w:rPr>
                <w:noProof/>
                <w:webHidden/>
              </w:rPr>
              <w:fldChar w:fldCharType="begin"/>
            </w:r>
            <w:r>
              <w:rPr>
                <w:noProof/>
                <w:webHidden/>
              </w:rPr>
              <w:instrText xml:space="preserve"> PAGEREF _Toc81499332 \h </w:instrText>
            </w:r>
          </w:ins>
          <w:r>
            <w:rPr>
              <w:noProof/>
              <w:webHidden/>
            </w:rPr>
          </w:r>
          <w:r>
            <w:rPr>
              <w:noProof/>
              <w:webHidden/>
            </w:rPr>
            <w:fldChar w:fldCharType="separate"/>
          </w:r>
          <w:ins w:id="93" w:author="JORGE CONTRERAS ORTIZ" w:date="2021-09-02T18:21:00Z">
            <w:r>
              <w:rPr>
                <w:noProof/>
                <w:webHidden/>
              </w:rPr>
              <w:t>5</w:t>
            </w:r>
            <w:r>
              <w:rPr>
                <w:noProof/>
                <w:webHidden/>
              </w:rPr>
              <w:fldChar w:fldCharType="end"/>
            </w:r>
            <w:r w:rsidRPr="00C405E0">
              <w:rPr>
                <w:rStyle w:val="Hipervnculo"/>
                <w:noProof/>
              </w:rPr>
              <w:fldChar w:fldCharType="end"/>
            </w:r>
          </w:ins>
        </w:p>
        <w:p w14:paraId="198F5BC9" w14:textId="5479EA76" w:rsidR="00430746" w:rsidRDefault="00430746">
          <w:pPr>
            <w:pStyle w:val="TDC4"/>
            <w:tabs>
              <w:tab w:val="left" w:pos="1760"/>
              <w:tab w:val="right" w:leader="dot" w:pos="9060"/>
            </w:tabs>
            <w:rPr>
              <w:ins w:id="94" w:author="JORGE CONTRERAS ORTIZ" w:date="2021-09-02T18:21:00Z"/>
              <w:rFonts w:asciiTheme="minorHAnsi" w:eastAsiaTheme="minorEastAsia" w:hAnsiTheme="minorHAnsi"/>
              <w:noProof/>
              <w:lang w:eastAsia="es-ES"/>
            </w:rPr>
          </w:pPr>
          <w:ins w:id="9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1.</w:t>
            </w:r>
            <w:r>
              <w:rPr>
                <w:rFonts w:asciiTheme="minorHAnsi" w:eastAsiaTheme="minorEastAsia" w:hAnsiTheme="minorHAnsi"/>
                <w:noProof/>
                <w:lang w:eastAsia="es-ES"/>
              </w:rPr>
              <w:tab/>
            </w:r>
            <w:r w:rsidRPr="00C405E0">
              <w:rPr>
                <w:rStyle w:val="Hipervnculo"/>
                <w:rFonts w:cs="Arial"/>
                <w:noProof/>
              </w:rPr>
              <w:t>Dispositivo</w:t>
            </w:r>
            <w:r>
              <w:rPr>
                <w:noProof/>
                <w:webHidden/>
              </w:rPr>
              <w:tab/>
            </w:r>
            <w:r>
              <w:rPr>
                <w:noProof/>
                <w:webHidden/>
              </w:rPr>
              <w:fldChar w:fldCharType="begin"/>
            </w:r>
            <w:r>
              <w:rPr>
                <w:noProof/>
                <w:webHidden/>
              </w:rPr>
              <w:instrText xml:space="preserve"> PAGEREF _Toc81499333 \h </w:instrText>
            </w:r>
          </w:ins>
          <w:r>
            <w:rPr>
              <w:noProof/>
              <w:webHidden/>
            </w:rPr>
          </w:r>
          <w:r>
            <w:rPr>
              <w:noProof/>
              <w:webHidden/>
            </w:rPr>
            <w:fldChar w:fldCharType="separate"/>
          </w:r>
          <w:ins w:id="96" w:author="JORGE CONTRERAS ORTIZ" w:date="2021-09-02T18:21:00Z">
            <w:r>
              <w:rPr>
                <w:noProof/>
                <w:webHidden/>
              </w:rPr>
              <w:t>6</w:t>
            </w:r>
            <w:r>
              <w:rPr>
                <w:noProof/>
                <w:webHidden/>
              </w:rPr>
              <w:fldChar w:fldCharType="end"/>
            </w:r>
            <w:r w:rsidRPr="00C405E0">
              <w:rPr>
                <w:rStyle w:val="Hipervnculo"/>
                <w:noProof/>
              </w:rPr>
              <w:fldChar w:fldCharType="end"/>
            </w:r>
          </w:ins>
        </w:p>
        <w:p w14:paraId="2BC0F368" w14:textId="65FBD4E0" w:rsidR="00430746" w:rsidRDefault="00430746">
          <w:pPr>
            <w:pStyle w:val="TDC4"/>
            <w:tabs>
              <w:tab w:val="left" w:pos="1760"/>
              <w:tab w:val="right" w:leader="dot" w:pos="9060"/>
            </w:tabs>
            <w:rPr>
              <w:ins w:id="97" w:author="JORGE CONTRERAS ORTIZ" w:date="2021-09-02T18:21:00Z"/>
              <w:rFonts w:asciiTheme="minorHAnsi" w:eastAsiaTheme="minorEastAsia" w:hAnsiTheme="minorHAnsi"/>
              <w:noProof/>
              <w:lang w:eastAsia="es-ES"/>
            </w:rPr>
          </w:pPr>
          <w:ins w:id="9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2.</w:t>
            </w:r>
            <w:r>
              <w:rPr>
                <w:rFonts w:asciiTheme="minorHAnsi" w:eastAsiaTheme="minorEastAsia" w:hAnsiTheme="minorHAnsi"/>
                <w:noProof/>
                <w:lang w:eastAsia="es-ES"/>
              </w:rPr>
              <w:tab/>
            </w:r>
            <w:r w:rsidRPr="00C405E0">
              <w:rPr>
                <w:rStyle w:val="Hipervnculo"/>
                <w:rFonts w:cs="Arial"/>
                <w:noProof/>
              </w:rPr>
              <w:t>Red Local</w:t>
            </w:r>
            <w:r>
              <w:rPr>
                <w:noProof/>
                <w:webHidden/>
              </w:rPr>
              <w:tab/>
            </w:r>
            <w:r>
              <w:rPr>
                <w:noProof/>
                <w:webHidden/>
              </w:rPr>
              <w:fldChar w:fldCharType="begin"/>
            </w:r>
            <w:r>
              <w:rPr>
                <w:noProof/>
                <w:webHidden/>
              </w:rPr>
              <w:instrText xml:space="preserve"> PAGEREF _Toc81499334 \h </w:instrText>
            </w:r>
          </w:ins>
          <w:r>
            <w:rPr>
              <w:noProof/>
              <w:webHidden/>
            </w:rPr>
          </w:r>
          <w:r>
            <w:rPr>
              <w:noProof/>
              <w:webHidden/>
            </w:rPr>
            <w:fldChar w:fldCharType="separate"/>
          </w:r>
          <w:ins w:id="99" w:author="JORGE CONTRERAS ORTIZ" w:date="2021-09-02T18:21:00Z">
            <w:r>
              <w:rPr>
                <w:noProof/>
                <w:webHidden/>
              </w:rPr>
              <w:t>6</w:t>
            </w:r>
            <w:r>
              <w:rPr>
                <w:noProof/>
                <w:webHidden/>
              </w:rPr>
              <w:fldChar w:fldCharType="end"/>
            </w:r>
            <w:r w:rsidRPr="00C405E0">
              <w:rPr>
                <w:rStyle w:val="Hipervnculo"/>
                <w:noProof/>
              </w:rPr>
              <w:fldChar w:fldCharType="end"/>
            </w:r>
          </w:ins>
        </w:p>
        <w:p w14:paraId="244697E7" w14:textId="2866AAD6" w:rsidR="00430746" w:rsidRDefault="00430746">
          <w:pPr>
            <w:pStyle w:val="TDC4"/>
            <w:tabs>
              <w:tab w:val="left" w:pos="1760"/>
              <w:tab w:val="right" w:leader="dot" w:pos="9060"/>
            </w:tabs>
            <w:rPr>
              <w:ins w:id="100" w:author="JORGE CONTRERAS ORTIZ" w:date="2021-09-02T18:21:00Z"/>
              <w:rFonts w:asciiTheme="minorHAnsi" w:eastAsiaTheme="minorEastAsia" w:hAnsiTheme="minorHAnsi"/>
              <w:noProof/>
              <w:lang w:eastAsia="es-ES"/>
            </w:rPr>
          </w:pPr>
          <w:ins w:id="10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3.</w:t>
            </w:r>
            <w:r>
              <w:rPr>
                <w:rFonts w:asciiTheme="minorHAnsi" w:eastAsiaTheme="minorEastAsia" w:hAnsiTheme="minorHAnsi"/>
                <w:noProof/>
                <w:lang w:eastAsia="es-ES"/>
              </w:rPr>
              <w:tab/>
            </w:r>
            <w:r w:rsidRPr="00C405E0">
              <w:rPr>
                <w:rStyle w:val="Hipervnculo"/>
                <w:rFonts w:cs="Arial"/>
                <w:noProof/>
              </w:rPr>
              <w:t>Internet</w:t>
            </w:r>
            <w:r>
              <w:rPr>
                <w:noProof/>
                <w:webHidden/>
              </w:rPr>
              <w:tab/>
            </w:r>
            <w:r>
              <w:rPr>
                <w:noProof/>
                <w:webHidden/>
              </w:rPr>
              <w:fldChar w:fldCharType="begin"/>
            </w:r>
            <w:r>
              <w:rPr>
                <w:noProof/>
                <w:webHidden/>
              </w:rPr>
              <w:instrText xml:space="preserve"> PAGEREF _Toc81499335 \h </w:instrText>
            </w:r>
          </w:ins>
          <w:r>
            <w:rPr>
              <w:noProof/>
              <w:webHidden/>
            </w:rPr>
          </w:r>
          <w:r>
            <w:rPr>
              <w:noProof/>
              <w:webHidden/>
            </w:rPr>
            <w:fldChar w:fldCharType="separate"/>
          </w:r>
          <w:ins w:id="102" w:author="JORGE CONTRERAS ORTIZ" w:date="2021-09-02T18:21:00Z">
            <w:r>
              <w:rPr>
                <w:noProof/>
                <w:webHidden/>
              </w:rPr>
              <w:t>6</w:t>
            </w:r>
            <w:r>
              <w:rPr>
                <w:noProof/>
                <w:webHidden/>
              </w:rPr>
              <w:fldChar w:fldCharType="end"/>
            </w:r>
            <w:r w:rsidRPr="00C405E0">
              <w:rPr>
                <w:rStyle w:val="Hipervnculo"/>
                <w:noProof/>
              </w:rPr>
              <w:fldChar w:fldCharType="end"/>
            </w:r>
          </w:ins>
        </w:p>
        <w:p w14:paraId="433E3875" w14:textId="7DD2089A" w:rsidR="00430746" w:rsidRDefault="00430746">
          <w:pPr>
            <w:pStyle w:val="TDC4"/>
            <w:tabs>
              <w:tab w:val="left" w:pos="1760"/>
              <w:tab w:val="right" w:leader="dot" w:pos="9060"/>
            </w:tabs>
            <w:rPr>
              <w:ins w:id="103" w:author="JORGE CONTRERAS ORTIZ" w:date="2021-09-02T18:21:00Z"/>
              <w:rFonts w:asciiTheme="minorHAnsi" w:eastAsiaTheme="minorEastAsia" w:hAnsiTheme="minorHAnsi"/>
              <w:noProof/>
              <w:lang w:eastAsia="es-ES"/>
            </w:rPr>
          </w:pPr>
          <w:ins w:id="10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4.</w:t>
            </w:r>
            <w:r>
              <w:rPr>
                <w:rFonts w:asciiTheme="minorHAnsi" w:eastAsiaTheme="minorEastAsia" w:hAnsiTheme="minorHAnsi"/>
                <w:noProof/>
                <w:lang w:eastAsia="es-ES"/>
              </w:rPr>
              <w:tab/>
            </w:r>
            <w:r w:rsidRPr="00C405E0">
              <w:rPr>
                <w:rStyle w:val="Hipervnculo"/>
                <w:rFonts w:cs="Arial"/>
                <w:noProof/>
              </w:rPr>
              <w:t>Servicios Backend</w:t>
            </w:r>
            <w:r>
              <w:rPr>
                <w:noProof/>
                <w:webHidden/>
              </w:rPr>
              <w:tab/>
            </w:r>
            <w:r>
              <w:rPr>
                <w:noProof/>
                <w:webHidden/>
              </w:rPr>
              <w:fldChar w:fldCharType="begin"/>
            </w:r>
            <w:r>
              <w:rPr>
                <w:noProof/>
                <w:webHidden/>
              </w:rPr>
              <w:instrText xml:space="preserve"> PAGEREF _Toc81499336 \h </w:instrText>
            </w:r>
          </w:ins>
          <w:r>
            <w:rPr>
              <w:noProof/>
              <w:webHidden/>
            </w:rPr>
          </w:r>
          <w:r>
            <w:rPr>
              <w:noProof/>
              <w:webHidden/>
            </w:rPr>
            <w:fldChar w:fldCharType="separate"/>
          </w:r>
          <w:ins w:id="105" w:author="JORGE CONTRERAS ORTIZ" w:date="2021-09-02T18:21:00Z">
            <w:r>
              <w:rPr>
                <w:noProof/>
                <w:webHidden/>
              </w:rPr>
              <w:t>6</w:t>
            </w:r>
            <w:r>
              <w:rPr>
                <w:noProof/>
                <w:webHidden/>
              </w:rPr>
              <w:fldChar w:fldCharType="end"/>
            </w:r>
            <w:r w:rsidRPr="00C405E0">
              <w:rPr>
                <w:rStyle w:val="Hipervnculo"/>
                <w:noProof/>
              </w:rPr>
              <w:fldChar w:fldCharType="end"/>
            </w:r>
          </w:ins>
        </w:p>
        <w:p w14:paraId="4508BB8B" w14:textId="374D3A08" w:rsidR="00430746" w:rsidRDefault="00430746">
          <w:pPr>
            <w:pStyle w:val="TDC4"/>
            <w:tabs>
              <w:tab w:val="left" w:pos="1760"/>
              <w:tab w:val="right" w:leader="dot" w:pos="9060"/>
            </w:tabs>
            <w:rPr>
              <w:ins w:id="106" w:author="JORGE CONTRERAS ORTIZ" w:date="2021-09-02T18:21:00Z"/>
              <w:rFonts w:asciiTheme="minorHAnsi" w:eastAsiaTheme="minorEastAsia" w:hAnsiTheme="minorHAnsi"/>
              <w:noProof/>
              <w:lang w:eastAsia="es-ES"/>
            </w:rPr>
          </w:pPr>
          <w:ins w:id="10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2.5.</w:t>
            </w:r>
            <w:r>
              <w:rPr>
                <w:rFonts w:asciiTheme="minorHAnsi" w:eastAsiaTheme="minorEastAsia" w:hAnsiTheme="minorHAnsi"/>
                <w:noProof/>
                <w:lang w:eastAsia="es-ES"/>
              </w:rPr>
              <w:tab/>
            </w:r>
            <w:r w:rsidRPr="00C405E0">
              <w:rPr>
                <w:rStyle w:val="Hipervnculo"/>
                <w:rFonts w:cs="Arial"/>
                <w:noProof/>
              </w:rPr>
              <w:t>Aplicaciones</w:t>
            </w:r>
            <w:r>
              <w:rPr>
                <w:noProof/>
                <w:webHidden/>
              </w:rPr>
              <w:tab/>
            </w:r>
            <w:r>
              <w:rPr>
                <w:noProof/>
                <w:webHidden/>
              </w:rPr>
              <w:fldChar w:fldCharType="begin"/>
            </w:r>
            <w:r>
              <w:rPr>
                <w:noProof/>
                <w:webHidden/>
              </w:rPr>
              <w:instrText xml:space="preserve"> PAGEREF _Toc81499337 \h </w:instrText>
            </w:r>
          </w:ins>
          <w:r>
            <w:rPr>
              <w:noProof/>
              <w:webHidden/>
            </w:rPr>
          </w:r>
          <w:r>
            <w:rPr>
              <w:noProof/>
              <w:webHidden/>
            </w:rPr>
            <w:fldChar w:fldCharType="separate"/>
          </w:r>
          <w:ins w:id="108" w:author="JORGE CONTRERAS ORTIZ" w:date="2021-09-02T18:21:00Z">
            <w:r>
              <w:rPr>
                <w:noProof/>
                <w:webHidden/>
              </w:rPr>
              <w:t>7</w:t>
            </w:r>
            <w:r>
              <w:rPr>
                <w:noProof/>
                <w:webHidden/>
              </w:rPr>
              <w:fldChar w:fldCharType="end"/>
            </w:r>
            <w:r w:rsidRPr="00C405E0">
              <w:rPr>
                <w:rStyle w:val="Hipervnculo"/>
                <w:noProof/>
              </w:rPr>
              <w:fldChar w:fldCharType="end"/>
            </w:r>
          </w:ins>
        </w:p>
        <w:p w14:paraId="7B0F9191" w14:textId="3E2560CE" w:rsidR="00430746" w:rsidRDefault="00430746">
          <w:pPr>
            <w:pStyle w:val="TDC3"/>
            <w:rPr>
              <w:ins w:id="109" w:author="JORGE CONTRERAS ORTIZ" w:date="2021-09-02T18:21:00Z"/>
              <w:rFonts w:asciiTheme="minorHAnsi" w:hAnsiTheme="minorHAnsi" w:cstheme="minorBidi"/>
              <w:noProof/>
            </w:rPr>
          </w:pPr>
          <w:ins w:id="11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3.</w:t>
            </w:r>
            <w:r>
              <w:rPr>
                <w:rFonts w:asciiTheme="minorHAnsi" w:hAnsiTheme="minorHAnsi" w:cstheme="minorBidi"/>
                <w:noProof/>
              </w:rPr>
              <w:tab/>
            </w:r>
            <w:r w:rsidRPr="00C405E0">
              <w:rPr>
                <w:rStyle w:val="Hipervnculo"/>
                <w:noProof/>
              </w:rPr>
              <w:t>Sensores</w:t>
            </w:r>
            <w:r>
              <w:rPr>
                <w:noProof/>
                <w:webHidden/>
              </w:rPr>
              <w:tab/>
            </w:r>
            <w:r>
              <w:rPr>
                <w:noProof/>
                <w:webHidden/>
              </w:rPr>
              <w:fldChar w:fldCharType="begin"/>
            </w:r>
            <w:r>
              <w:rPr>
                <w:noProof/>
                <w:webHidden/>
              </w:rPr>
              <w:instrText xml:space="preserve"> PAGEREF _Toc81499338 \h </w:instrText>
            </w:r>
          </w:ins>
          <w:r>
            <w:rPr>
              <w:noProof/>
              <w:webHidden/>
            </w:rPr>
          </w:r>
          <w:r>
            <w:rPr>
              <w:noProof/>
              <w:webHidden/>
            </w:rPr>
            <w:fldChar w:fldCharType="separate"/>
          </w:r>
          <w:ins w:id="111" w:author="JORGE CONTRERAS ORTIZ" w:date="2021-09-02T18:21:00Z">
            <w:r>
              <w:rPr>
                <w:noProof/>
                <w:webHidden/>
              </w:rPr>
              <w:t>7</w:t>
            </w:r>
            <w:r>
              <w:rPr>
                <w:noProof/>
                <w:webHidden/>
              </w:rPr>
              <w:fldChar w:fldCharType="end"/>
            </w:r>
            <w:r w:rsidRPr="00C405E0">
              <w:rPr>
                <w:rStyle w:val="Hipervnculo"/>
                <w:noProof/>
              </w:rPr>
              <w:fldChar w:fldCharType="end"/>
            </w:r>
          </w:ins>
        </w:p>
        <w:p w14:paraId="1F507238" w14:textId="06F741C6" w:rsidR="00430746" w:rsidRDefault="00430746">
          <w:pPr>
            <w:pStyle w:val="TDC3"/>
            <w:rPr>
              <w:ins w:id="112" w:author="JORGE CONTRERAS ORTIZ" w:date="2021-09-02T18:21:00Z"/>
              <w:rFonts w:asciiTheme="minorHAnsi" w:hAnsiTheme="minorHAnsi" w:cstheme="minorBidi"/>
              <w:noProof/>
            </w:rPr>
          </w:pPr>
          <w:ins w:id="11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3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4.</w:t>
            </w:r>
            <w:r>
              <w:rPr>
                <w:rFonts w:asciiTheme="minorHAnsi" w:hAnsiTheme="minorHAnsi" w:cstheme="minorBidi"/>
                <w:noProof/>
              </w:rPr>
              <w:tab/>
            </w:r>
            <w:r w:rsidRPr="00C405E0">
              <w:rPr>
                <w:rStyle w:val="Hipervnculo"/>
                <w:noProof/>
              </w:rPr>
              <w:t>Arquitectura [3]</w:t>
            </w:r>
            <w:r>
              <w:rPr>
                <w:noProof/>
                <w:webHidden/>
              </w:rPr>
              <w:tab/>
            </w:r>
            <w:r>
              <w:rPr>
                <w:noProof/>
                <w:webHidden/>
              </w:rPr>
              <w:fldChar w:fldCharType="begin"/>
            </w:r>
            <w:r>
              <w:rPr>
                <w:noProof/>
                <w:webHidden/>
              </w:rPr>
              <w:instrText xml:space="preserve"> PAGEREF _Toc81499339 \h </w:instrText>
            </w:r>
          </w:ins>
          <w:r>
            <w:rPr>
              <w:noProof/>
              <w:webHidden/>
            </w:rPr>
          </w:r>
          <w:r>
            <w:rPr>
              <w:noProof/>
              <w:webHidden/>
            </w:rPr>
            <w:fldChar w:fldCharType="separate"/>
          </w:r>
          <w:ins w:id="114" w:author="JORGE CONTRERAS ORTIZ" w:date="2021-09-02T18:21:00Z">
            <w:r>
              <w:rPr>
                <w:noProof/>
                <w:webHidden/>
              </w:rPr>
              <w:t>8</w:t>
            </w:r>
            <w:r>
              <w:rPr>
                <w:noProof/>
                <w:webHidden/>
              </w:rPr>
              <w:fldChar w:fldCharType="end"/>
            </w:r>
            <w:r w:rsidRPr="00C405E0">
              <w:rPr>
                <w:rStyle w:val="Hipervnculo"/>
                <w:noProof/>
              </w:rPr>
              <w:fldChar w:fldCharType="end"/>
            </w:r>
          </w:ins>
        </w:p>
        <w:p w14:paraId="6C3AA2A3" w14:textId="4039F1D1" w:rsidR="00430746" w:rsidRDefault="00430746">
          <w:pPr>
            <w:pStyle w:val="TDC4"/>
            <w:tabs>
              <w:tab w:val="left" w:pos="1760"/>
              <w:tab w:val="right" w:leader="dot" w:pos="9060"/>
            </w:tabs>
            <w:rPr>
              <w:ins w:id="115" w:author="JORGE CONTRERAS ORTIZ" w:date="2021-09-02T18:21:00Z"/>
              <w:rFonts w:asciiTheme="minorHAnsi" w:eastAsiaTheme="minorEastAsia" w:hAnsiTheme="minorHAnsi"/>
              <w:noProof/>
              <w:lang w:eastAsia="es-ES"/>
            </w:rPr>
          </w:pPr>
          <w:ins w:id="11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4.1.</w:t>
            </w:r>
            <w:r>
              <w:rPr>
                <w:rFonts w:asciiTheme="minorHAnsi" w:eastAsiaTheme="minorEastAsia" w:hAnsiTheme="minorHAnsi"/>
                <w:noProof/>
                <w:lang w:eastAsia="es-ES"/>
              </w:rPr>
              <w:tab/>
            </w:r>
            <w:r w:rsidRPr="00C405E0">
              <w:rPr>
                <w:rStyle w:val="Hipervnculo"/>
                <w:noProof/>
              </w:rPr>
              <w:t>Capa de Sensorizado</w:t>
            </w:r>
            <w:r>
              <w:rPr>
                <w:noProof/>
                <w:webHidden/>
              </w:rPr>
              <w:tab/>
            </w:r>
            <w:r>
              <w:rPr>
                <w:noProof/>
                <w:webHidden/>
              </w:rPr>
              <w:fldChar w:fldCharType="begin"/>
            </w:r>
            <w:r>
              <w:rPr>
                <w:noProof/>
                <w:webHidden/>
              </w:rPr>
              <w:instrText xml:space="preserve"> PAGEREF _Toc81499340 \h </w:instrText>
            </w:r>
          </w:ins>
          <w:r>
            <w:rPr>
              <w:noProof/>
              <w:webHidden/>
            </w:rPr>
          </w:r>
          <w:r>
            <w:rPr>
              <w:noProof/>
              <w:webHidden/>
            </w:rPr>
            <w:fldChar w:fldCharType="separate"/>
          </w:r>
          <w:ins w:id="117" w:author="JORGE CONTRERAS ORTIZ" w:date="2021-09-02T18:21:00Z">
            <w:r>
              <w:rPr>
                <w:noProof/>
                <w:webHidden/>
              </w:rPr>
              <w:t>8</w:t>
            </w:r>
            <w:r>
              <w:rPr>
                <w:noProof/>
                <w:webHidden/>
              </w:rPr>
              <w:fldChar w:fldCharType="end"/>
            </w:r>
            <w:r w:rsidRPr="00C405E0">
              <w:rPr>
                <w:rStyle w:val="Hipervnculo"/>
                <w:noProof/>
              </w:rPr>
              <w:fldChar w:fldCharType="end"/>
            </w:r>
          </w:ins>
        </w:p>
        <w:p w14:paraId="207E2E52" w14:textId="42E37025" w:rsidR="00430746" w:rsidRDefault="00430746">
          <w:pPr>
            <w:pStyle w:val="TDC4"/>
            <w:tabs>
              <w:tab w:val="left" w:pos="1760"/>
              <w:tab w:val="right" w:leader="dot" w:pos="9060"/>
            </w:tabs>
            <w:rPr>
              <w:ins w:id="118" w:author="JORGE CONTRERAS ORTIZ" w:date="2021-09-02T18:21:00Z"/>
              <w:rFonts w:asciiTheme="minorHAnsi" w:eastAsiaTheme="minorEastAsia" w:hAnsiTheme="minorHAnsi"/>
              <w:noProof/>
              <w:lang w:eastAsia="es-ES"/>
            </w:rPr>
          </w:pPr>
          <w:ins w:id="11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4.2.</w:t>
            </w:r>
            <w:r>
              <w:rPr>
                <w:rFonts w:asciiTheme="minorHAnsi" w:eastAsiaTheme="minorEastAsia" w:hAnsiTheme="minorHAnsi"/>
                <w:noProof/>
                <w:lang w:eastAsia="es-ES"/>
              </w:rPr>
              <w:tab/>
            </w:r>
            <w:r w:rsidRPr="00C405E0">
              <w:rPr>
                <w:rStyle w:val="Hipervnculo"/>
                <w:noProof/>
              </w:rPr>
              <w:t>Capa de Red</w:t>
            </w:r>
            <w:r>
              <w:rPr>
                <w:noProof/>
                <w:webHidden/>
              </w:rPr>
              <w:tab/>
            </w:r>
            <w:r>
              <w:rPr>
                <w:noProof/>
                <w:webHidden/>
              </w:rPr>
              <w:fldChar w:fldCharType="begin"/>
            </w:r>
            <w:r>
              <w:rPr>
                <w:noProof/>
                <w:webHidden/>
              </w:rPr>
              <w:instrText xml:space="preserve"> PAGEREF _Toc81499341 \h </w:instrText>
            </w:r>
          </w:ins>
          <w:r>
            <w:rPr>
              <w:noProof/>
              <w:webHidden/>
            </w:rPr>
          </w:r>
          <w:r>
            <w:rPr>
              <w:noProof/>
              <w:webHidden/>
            </w:rPr>
            <w:fldChar w:fldCharType="separate"/>
          </w:r>
          <w:ins w:id="120" w:author="JORGE CONTRERAS ORTIZ" w:date="2021-09-02T18:21:00Z">
            <w:r>
              <w:rPr>
                <w:noProof/>
                <w:webHidden/>
              </w:rPr>
              <w:t>8</w:t>
            </w:r>
            <w:r>
              <w:rPr>
                <w:noProof/>
                <w:webHidden/>
              </w:rPr>
              <w:fldChar w:fldCharType="end"/>
            </w:r>
            <w:r w:rsidRPr="00C405E0">
              <w:rPr>
                <w:rStyle w:val="Hipervnculo"/>
                <w:noProof/>
              </w:rPr>
              <w:fldChar w:fldCharType="end"/>
            </w:r>
          </w:ins>
        </w:p>
        <w:p w14:paraId="23C3B0DF" w14:textId="5ECD6A39" w:rsidR="00430746" w:rsidRDefault="00430746">
          <w:pPr>
            <w:pStyle w:val="TDC4"/>
            <w:tabs>
              <w:tab w:val="left" w:pos="1760"/>
              <w:tab w:val="right" w:leader="dot" w:pos="9060"/>
            </w:tabs>
            <w:rPr>
              <w:ins w:id="121" w:author="JORGE CONTRERAS ORTIZ" w:date="2021-09-02T18:21:00Z"/>
              <w:rFonts w:asciiTheme="minorHAnsi" w:eastAsiaTheme="minorEastAsia" w:hAnsiTheme="minorHAnsi"/>
              <w:noProof/>
              <w:lang w:eastAsia="es-ES"/>
            </w:rPr>
          </w:pPr>
          <w:ins w:id="12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4.3.</w:t>
            </w:r>
            <w:r>
              <w:rPr>
                <w:rFonts w:asciiTheme="minorHAnsi" w:eastAsiaTheme="minorEastAsia" w:hAnsiTheme="minorHAnsi"/>
                <w:noProof/>
                <w:lang w:eastAsia="es-ES"/>
              </w:rPr>
              <w:tab/>
            </w:r>
            <w:r w:rsidRPr="00C405E0">
              <w:rPr>
                <w:rStyle w:val="Hipervnculo"/>
                <w:noProof/>
              </w:rPr>
              <w:t>Capa de Servicio</w:t>
            </w:r>
            <w:r>
              <w:rPr>
                <w:noProof/>
                <w:webHidden/>
              </w:rPr>
              <w:tab/>
            </w:r>
            <w:r>
              <w:rPr>
                <w:noProof/>
                <w:webHidden/>
              </w:rPr>
              <w:fldChar w:fldCharType="begin"/>
            </w:r>
            <w:r>
              <w:rPr>
                <w:noProof/>
                <w:webHidden/>
              </w:rPr>
              <w:instrText xml:space="preserve"> PAGEREF _Toc81499342 \h </w:instrText>
            </w:r>
          </w:ins>
          <w:r>
            <w:rPr>
              <w:noProof/>
              <w:webHidden/>
            </w:rPr>
          </w:r>
          <w:r>
            <w:rPr>
              <w:noProof/>
              <w:webHidden/>
            </w:rPr>
            <w:fldChar w:fldCharType="separate"/>
          </w:r>
          <w:ins w:id="123" w:author="JORGE CONTRERAS ORTIZ" w:date="2021-09-02T18:21:00Z">
            <w:r>
              <w:rPr>
                <w:noProof/>
                <w:webHidden/>
              </w:rPr>
              <w:t>9</w:t>
            </w:r>
            <w:r>
              <w:rPr>
                <w:noProof/>
                <w:webHidden/>
              </w:rPr>
              <w:fldChar w:fldCharType="end"/>
            </w:r>
            <w:r w:rsidRPr="00C405E0">
              <w:rPr>
                <w:rStyle w:val="Hipervnculo"/>
                <w:noProof/>
              </w:rPr>
              <w:fldChar w:fldCharType="end"/>
            </w:r>
          </w:ins>
        </w:p>
        <w:p w14:paraId="25650D84" w14:textId="0AD7BB68" w:rsidR="00430746" w:rsidRDefault="00430746">
          <w:pPr>
            <w:pStyle w:val="TDC4"/>
            <w:tabs>
              <w:tab w:val="left" w:pos="1760"/>
              <w:tab w:val="right" w:leader="dot" w:pos="9060"/>
            </w:tabs>
            <w:rPr>
              <w:ins w:id="124" w:author="JORGE CONTRERAS ORTIZ" w:date="2021-09-02T18:21:00Z"/>
              <w:rFonts w:asciiTheme="minorHAnsi" w:eastAsiaTheme="minorEastAsia" w:hAnsiTheme="minorHAnsi"/>
              <w:noProof/>
              <w:lang w:eastAsia="es-ES"/>
            </w:rPr>
          </w:pPr>
          <w:ins w:id="12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1.4.4.</w:t>
            </w:r>
            <w:r>
              <w:rPr>
                <w:rFonts w:asciiTheme="minorHAnsi" w:eastAsiaTheme="minorEastAsia" w:hAnsiTheme="minorHAnsi"/>
                <w:noProof/>
                <w:lang w:eastAsia="es-ES"/>
              </w:rPr>
              <w:tab/>
            </w:r>
            <w:r w:rsidRPr="00C405E0">
              <w:rPr>
                <w:rStyle w:val="Hipervnculo"/>
                <w:noProof/>
              </w:rPr>
              <w:t>Capa de Interfaz</w:t>
            </w:r>
            <w:r>
              <w:rPr>
                <w:noProof/>
                <w:webHidden/>
              </w:rPr>
              <w:tab/>
            </w:r>
            <w:r>
              <w:rPr>
                <w:noProof/>
                <w:webHidden/>
              </w:rPr>
              <w:fldChar w:fldCharType="begin"/>
            </w:r>
            <w:r>
              <w:rPr>
                <w:noProof/>
                <w:webHidden/>
              </w:rPr>
              <w:instrText xml:space="preserve"> PAGEREF _Toc81499343 \h </w:instrText>
            </w:r>
          </w:ins>
          <w:r>
            <w:rPr>
              <w:noProof/>
              <w:webHidden/>
            </w:rPr>
          </w:r>
          <w:r>
            <w:rPr>
              <w:noProof/>
              <w:webHidden/>
            </w:rPr>
            <w:fldChar w:fldCharType="separate"/>
          </w:r>
          <w:ins w:id="126" w:author="JORGE CONTRERAS ORTIZ" w:date="2021-09-02T18:21:00Z">
            <w:r>
              <w:rPr>
                <w:noProof/>
                <w:webHidden/>
              </w:rPr>
              <w:t>9</w:t>
            </w:r>
            <w:r>
              <w:rPr>
                <w:noProof/>
                <w:webHidden/>
              </w:rPr>
              <w:fldChar w:fldCharType="end"/>
            </w:r>
            <w:r w:rsidRPr="00C405E0">
              <w:rPr>
                <w:rStyle w:val="Hipervnculo"/>
                <w:noProof/>
              </w:rPr>
              <w:fldChar w:fldCharType="end"/>
            </w:r>
          </w:ins>
        </w:p>
        <w:p w14:paraId="30C444C4" w14:textId="36250428" w:rsidR="00430746" w:rsidRDefault="00430746">
          <w:pPr>
            <w:pStyle w:val="TDC2"/>
            <w:tabs>
              <w:tab w:val="left" w:pos="880"/>
              <w:tab w:val="right" w:leader="dot" w:pos="9060"/>
            </w:tabs>
            <w:rPr>
              <w:ins w:id="127" w:author="JORGE CONTRERAS ORTIZ" w:date="2021-09-02T18:21:00Z"/>
              <w:rFonts w:asciiTheme="minorHAnsi" w:hAnsiTheme="minorHAnsi" w:cstheme="minorBidi"/>
              <w:noProof/>
            </w:rPr>
          </w:pPr>
          <w:ins w:id="12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4"</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2.2.</w:t>
            </w:r>
            <w:r>
              <w:rPr>
                <w:rFonts w:asciiTheme="minorHAnsi" w:hAnsiTheme="minorHAnsi" w:cstheme="minorBidi"/>
                <w:noProof/>
              </w:rPr>
              <w:tab/>
            </w:r>
            <w:r w:rsidRPr="00C405E0">
              <w:rPr>
                <w:rStyle w:val="Hipervnculo"/>
                <w:noProof/>
              </w:rPr>
              <w:t>6LoWPAN [4]</w:t>
            </w:r>
            <w:r>
              <w:rPr>
                <w:noProof/>
                <w:webHidden/>
              </w:rPr>
              <w:tab/>
            </w:r>
            <w:r>
              <w:rPr>
                <w:noProof/>
                <w:webHidden/>
              </w:rPr>
              <w:fldChar w:fldCharType="begin"/>
            </w:r>
            <w:r>
              <w:rPr>
                <w:noProof/>
                <w:webHidden/>
              </w:rPr>
              <w:instrText xml:space="preserve"> PAGEREF _Toc81499344 \h </w:instrText>
            </w:r>
          </w:ins>
          <w:r>
            <w:rPr>
              <w:noProof/>
              <w:webHidden/>
            </w:rPr>
          </w:r>
          <w:r>
            <w:rPr>
              <w:noProof/>
              <w:webHidden/>
            </w:rPr>
            <w:fldChar w:fldCharType="separate"/>
          </w:r>
          <w:ins w:id="129" w:author="JORGE CONTRERAS ORTIZ" w:date="2021-09-02T18:21:00Z">
            <w:r>
              <w:rPr>
                <w:noProof/>
                <w:webHidden/>
              </w:rPr>
              <w:t>10</w:t>
            </w:r>
            <w:r>
              <w:rPr>
                <w:noProof/>
                <w:webHidden/>
              </w:rPr>
              <w:fldChar w:fldCharType="end"/>
            </w:r>
            <w:r w:rsidRPr="00C405E0">
              <w:rPr>
                <w:rStyle w:val="Hipervnculo"/>
                <w:noProof/>
              </w:rPr>
              <w:fldChar w:fldCharType="end"/>
            </w:r>
          </w:ins>
        </w:p>
        <w:p w14:paraId="748ED570" w14:textId="4400C419" w:rsidR="00430746" w:rsidRDefault="00430746">
          <w:pPr>
            <w:pStyle w:val="TDC3"/>
            <w:rPr>
              <w:ins w:id="130" w:author="JORGE CONTRERAS ORTIZ" w:date="2021-09-02T18:21:00Z"/>
              <w:rFonts w:asciiTheme="minorHAnsi" w:hAnsiTheme="minorHAnsi" w:cstheme="minorBidi"/>
              <w:noProof/>
            </w:rPr>
          </w:pPr>
          <w:ins w:id="13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1.</w:t>
            </w:r>
            <w:r>
              <w:rPr>
                <w:rFonts w:asciiTheme="minorHAnsi" w:hAnsiTheme="minorHAnsi" w:cstheme="minorBidi"/>
                <w:noProof/>
              </w:rPr>
              <w:tab/>
            </w:r>
            <w:r w:rsidRPr="00C405E0">
              <w:rPr>
                <w:rStyle w:val="Hipervnculo"/>
                <w:noProof/>
              </w:rPr>
              <w:t>Significado 6LoWPAN [4]</w:t>
            </w:r>
            <w:r>
              <w:rPr>
                <w:noProof/>
                <w:webHidden/>
              </w:rPr>
              <w:tab/>
            </w:r>
            <w:r>
              <w:rPr>
                <w:noProof/>
                <w:webHidden/>
              </w:rPr>
              <w:fldChar w:fldCharType="begin"/>
            </w:r>
            <w:r>
              <w:rPr>
                <w:noProof/>
                <w:webHidden/>
              </w:rPr>
              <w:instrText xml:space="preserve"> PAGEREF _Toc81499345 \h </w:instrText>
            </w:r>
          </w:ins>
          <w:r>
            <w:rPr>
              <w:noProof/>
              <w:webHidden/>
            </w:rPr>
          </w:r>
          <w:r>
            <w:rPr>
              <w:noProof/>
              <w:webHidden/>
            </w:rPr>
            <w:fldChar w:fldCharType="separate"/>
          </w:r>
          <w:ins w:id="132" w:author="JORGE CONTRERAS ORTIZ" w:date="2021-09-02T18:21:00Z">
            <w:r>
              <w:rPr>
                <w:noProof/>
                <w:webHidden/>
              </w:rPr>
              <w:t>10</w:t>
            </w:r>
            <w:r>
              <w:rPr>
                <w:noProof/>
                <w:webHidden/>
              </w:rPr>
              <w:fldChar w:fldCharType="end"/>
            </w:r>
            <w:r w:rsidRPr="00C405E0">
              <w:rPr>
                <w:rStyle w:val="Hipervnculo"/>
                <w:noProof/>
              </w:rPr>
              <w:fldChar w:fldCharType="end"/>
            </w:r>
          </w:ins>
        </w:p>
        <w:p w14:paraId="269F1968" w14:textId="791D126D" w:rsidR="00430746" w:rsidRDefault="00430746">
          <w:pPr>
            <w:pStyle w:val="TDC3"/>
            <w:rPr>
              <w:ins w:id="133" w:author="JORGE CONTRERAS ORTIZ" w:date="2021-09-02T18:21:00Z"/>
              <w:rFonts w:asciiTheme="minorHAnsi" w:hAnsiTheme="minorHAnsi" w:cstheme="minorBidi"/>
              <w:noProof/>
            </w:rPr>
          </w:pPr>
          <w:ins w:id="13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2.</w:t>
            </w:r>
            <w:r>
              <w:rPr>
                <w:rFonts w:asciiTheme="minorHAnsi" w:hAnsiTheme="minorHAnsi" w:cstheme="minorBidi"/>
                <w:noProof/>
              </w:rPr>
              <w:tab/>
            </w:r>
            <w:r w:rsidRPr="00C405E0">
              <w:rPr>
                <w:rStyle w:val="Hipervnculo"/>
                <w:noProof/>
              </w:rPr>
              <w:t>Pila de Protocolos de 6LoWPAN [4]–[6]</w:t>
            </w:r>
            <w:r>
              <w:rPr>
                <w:noProof/>
                <w:webHidden/>
              </w:rPr>
              <w:tab/>
            </w:r>
            <w:r>
              <w:rPr>
                <w:noProof/>
                <w:webHidden/>
              </w:rPr>
              <w:fldChar w:fldCharType="begin"/>
            </w:r>
            <w:r>
              <w:rPr>
                <w:noProof/>
                <w:webHidden/>
              </w:rPr>
              <w:instrText xml:space="preserve"> PAGEREF _Toc81499346 \h </w:instrText>
            </w:r>
          </w:ins>
          <w:r>
            <w:rPr>
              <w:noProof/>
              <w:webHidden/>
            </w:rPr>
          </w:r>
          <w:r>
            <w:rPr>
              <w:noProof/>
              <w:webHidden/>
            </w:rPr>
            <w:fldChar w:fldCharType="separate"/>
          </w:r>
          <w:ins w:id="135" w:author="JORGE CONTRERAS ORTIZ" w:date="2021-09-02T18:21:00Z">
            <w:r>
              <w:rPr>
                <w:noProof/>
                <w:webHidden/>
              </w:rPr>
              <w:t>11</w:t>
            </w:r>
            <w:r>
              <w:rPr>
                <w:noProof/>
                <w:webHidden/>
              </w:rPr>
              <w:fldChar w:fldCharType="end"/>
            </w:r>
            <w:r w:rsidRPr="00C405E0">
              <w:rPr>
                <w:rStyle w:val="Hipervnculo"/>
                <w:noProof/>
              </w:rPr>
              <w:fldChar w:fldCharType="end"/>
            </w:r>
          </w:ins>
        </w:p>
        <w:p w14:paraId="409E7E07" w14:textId="6E6F2647" w:rsidR="00430746" w:rsidRDefault="00430746">
          <w:pPr>
            <w:pStyle w:val="TDC3"/>
            <w:rPr>
              <w:ins w:id="136" w:author="JORGE CONTRERAS ORTIZ" w:date="2021-09-02T18:21:00Z"/>
              <w:rFonts w:asciiTheme="minorHAnsi" w:hAnsiTheme="minorHAnsi" w:cstheme="minorBidi"/>
              <w:noProof/>
            </w:rPr>
          </w:pPr>
          <w:ins w:id="13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3.</w:t>
            </w:r>
            <w:r>
              <w:rPr>
                <w:rFonts w:asciiTheme="minorHAnsi" w:hAnsiTheme="minorHAnsi" w:cstheme="minorBidi"/>
                <w:noProof/>
              </w:rPr>
              <w:tab/>
            </w:r>
            <w:r w:rsidRPr="00C405E0">
              <w:rPr>
                <w:rStyle w:val="Hipervnculo"/>
                <w:noProof/>
              </w:rPr>
              <w:t>Principales características de 6LoWPAN [7]</w:t>
            </w:r>
            <w:r>
              <w:rPr>
                <w:noProof/>
                <w:webHidden/>
              </w:rPr>
              <w:tab/>
            </w:r>
            <w:r>
              <w:rPr>
                <w:noProof/>
                <w:webHidden/>
              </w:rPr>
              <w:fldChar w:fldCharType="begin"/>
            </w:r>
            <w:r>
              <w:rPr>
                <w:noProof/>
                <w:webHidden/>
              </w:rPr>
              <w:instrText xml:space="preserve"> PAGEREF _Toc81499347 \h </w:instrText>
            </w:r>
          </w:ins>
          <w:r>
            <w:rPr>
              <w:noProof/>
              <w:webHidden/>
            </w:rPr>
          </w:r>
          <w:r>
            <w:rPr>
              <w:noProof/>
              <w:webHidden/>
            </w:rPr>
            <w:fldChar w:fldCharType="separate"/>
          </w:r>
          <w:ins w:id="138" w:author="JORGE CONTRERAS ORTIZ" w:date="2021-09-02T18:21:00Z">
            <w:r>
              <w:rPr>
                <w:noProof/>
                <w:webHidden/>
              </w:rPr>
              <w:t>12</w:t>
            </w:r>
            <w:r>
              <w:rPr>
                <w:noProof/>
                <w:webHidden/>
              </w:rPr>
              <w:fldChar w:fldCharType="end"/>
            </w:r>
            <w:r w:rsidRPr="00C405E0">
              <w:rPr>
                <w:rStyle w:val="Hipervnculo"/>
                <w:noProof/>
              </w:rPr>
              <w:fldChar w:fldCharType="end"/>
            </w:r>
          </w:ins>
        </w:p>
        <w:p w14:paraId="1B55A4D1" w14:textId="7F80012D" w:rsidR="00430746" w:rsidRDefault="00430746">
          <w:pPr>
            <w:pStyle w:val="TDC4"/>
            <w:tabs>
              <w:tab w:val="left" w:pos="1760"/>
              <w:tab w:val="right" w:leader="dot" w:pos="9060"/>
            </w:tabs>
            <w:rPr>
              <w:ins w:id="139" w:author="JORGE CONTRERAS ORTIZ" w:date="2021-09-02T18:21:00Z"/>
              <w:rFonts w:asciiTheme="minorHAnsi" w:eastAsiaTheme="minorEastAsia" w:hAnsiTheme="minorHAnsi"/>
              <w:noProof/>
              <w:lang w:eastAsia="es-ES"/>
            </w:rPr>
          </w:pPr>
          <w:ins w:id="14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3.1.</w:t>
            </w:r>
            <w:r>
              <w:rPr>
                <w:rFonts w:asciiTheme="minorHAnsi" w:eastAsiaTheme="minorEastAsia" w:hAnsiTheme="minorHAnsi"/>
                <w:noProof/>
                <w:lang w:eastAsia="es-ES"/>
              </w:rPr>
              <w:tab/>
            </w:r>
            <w:r w:rsidRPr="00C405E0">
              <w:rPr>
                <w:rStyle w:val="Hipervnculo"/>
                <w:noProof/>
              </w:rPr>
              <w:t>Compresión de cabecera</w:t>
            </w:r>
            <w:r>
              <w:rPr>
                <w:noProof/>
                <w:webHidden/>
              </w:rPr>
              <w:tab/>
            </w:r>
            <w:r>
              <w:rPr>
                <w:noProof/>
                <w:webHidden/>
              </w:rPr>
              <w:fldChar w:fldCharType="begin"/>
            </w:r>
            <w:r>
              <w:rPr>
                <w:noProof/>
                <w:webHidden/>
              </w:rPr>
              <w:instrText xml:space="preserve"> PAGEREF _Toc81499348 \h </w:instrText>
            </w:r>
          </w:ins>
          <w:r>
            <w:rPr>
              <w:noProof/>
              <w:webHidden/>
            </w:rPr>
          </w:r>
          <w:r>
            <w:rPr>
              <w:noProof/>
              <w:webHidden/>
            </w:rPr>
            <w:fldChar w:fldCharType="separate"/>
          </w:r>
          <w:ins w:id="141" w:author="JORGE CONTRERAS ORTIZ" w:date="2021-09-02T18:21:00Z">
            <w:r>
              <w:rPr>
                <w:noProof/>
                <w:webHidden/>
              </w:rPr>
              <w:t>12</w:t>
            </w:r>
            <w:r>
              <w:rPr>
                <w:noProof/>
                <w:webHidden/>
              </w:rPr>
              <w:fldChar w:fldCharType="end"/>
            </w:r>
            <w:r w:rsidRPr="00C405E0">
              <w:rPr>
                <w:rStyle w:val="Hipervnculo"/>
                <w:noProof/>
              </w:rPr>
              <w:fldChar w:fldCharType="end"/>
            </w:r>
          </w:ins>
        </w:p>
        <w:p w14:paraId="3FA0AA56" w14:textId="580A0B05" w:rsidR="00430746" w:rsidRDefault="00430746">
          <w:pPr>
            <w:pStyle w:val="TDC4"/>
            <w:tabs>
              <w:tab w:val="left" w:pos="1760"/>
              <w:tab w:val="right" w:leader="dot" w:pos="9060"/>
            </w:tabs>
            <w:rPr>
              <w:ins w:id="142" w:author="JORGE CONTRERAS ORTIZ" w:date="2021-09-02T18:21:00Z"/>
              <w:rFonts w:asciiTheme="minorHAnsi" w:eastAsiaTheme="minorEastAsia" w:hAnsiTheme="minorHAnsi"/>
              <w:noProof/>
              <w:lang w:eastAsia="es-ES"/>
            </w:rPr>
          </w:pPr>
          <w:ins w:id="14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4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3.2.</w:t>
            </w:r>
            <w:r>
              <w:rPr>
                <w:rFonts w:asciiTheme="minorHAnsi" w:eastAsiaTheme="minorEastAsia" w:hAnsiTheme="minorHAnsi"/>
                <w:noProof/>
                <w:lang w:eastAsia="es-ES"/>
              </w:rPr>
              <w:tab/>
            </w:r>
            <w:r w:rsidRPr="00C405E0">
              <w:rPr>
                <w:rStyle w:val="Hipervnculo"/>
                <w:noProof/>
              </w:rPr>
              <w:t>Enrutamiento</w:t>
            </w:r>
            <w:r>
              <w:rPr>
                <w:noProof/>
                <w:webHidden/>
              </w:rPr>
              <w:tab/>
            </w:r>
            <w:r>
              <w:rPr>
                <w:noProof/>
                <w:webHidden/>
              </w:rPr>
              <w:fldChar w:fldCharType="begin"/>
            </w:r>
            <w:r>
              <w:rPr>
                <w:noProof/>
                <w:webHidden/>
              </w:rPr>
              <w:instrText xml:space="preserve"> PAGEREF _Toc81499349 \h </w:instrText>
            </w:r>
          </w:ins>
          <w:r>
            <w:rPr>
              <w:noProof/>
              <w:webHidden/>
            </w:rPr>
          </w:r>
          <w:r>
            <w:rPr>
              <w:noProof/>
              <w:webHidden/>
            </w:rPr>
            <w:fldChar w:fldCharType="separate"/>
          </w:r>
          <w:ins w:id="144" w:author="JORGE CONTRERAS ORTIZ" w:date="2021-09-02T18:21:00Z">
            <w:r>
              <w:rPr>
                <w:noProof/>
                <w:webHidden/>
              </w:rPr>
              <w:t>12</w:t>
            </w:r>
            <w:r>
              <w:rPr>
                <w:noProof/>
                <w:webHidden/>
              </w:rPr>
              <w:fldChar w:fldCharType="end"/>
            </w:r>
            <w:r w:rsidRPr="00C405E0">
              <w:rPr>
                <w:rStyle w:val="Hipervnculo"/>
                <w:noProof/>
              </w:rPr>
              <w:fldChar w:fldCharType="end"/>
            </w:r>
          </w:ins>
        </w:p>
        <w:p w14:paraId="11B378DE" w14:textId="06983ED2" w:rsidR="00430746" w:rsidRDefault="00430746">
          <w:pPr>
            <w:pStyle w:val="TDC4"/>
            <w:tabs>
              <w:tab w:val="left" w:pos="1760"/>
              <w:tab w:val="right" w:leader="dot" w:pos="9060"/>
            </w:tabs>
            <w:rPr>
              <w:ins w:id="145" w:author="JORGE CONTRERAS ORTIZ" w:date="2021-09-02T18:21:00Z"/>
              <w:rFonts w:asciiTheme="minorHAnsi" w:eastAsiaTheme="minorEastAsia" w:hAnsiTheme="minorHAnsi"/>
              <w:noProof/>
              <w:lang w:eastAsia="es-ES"/>
            </w:rPr>
          </w:pPr>
          <w:ins w:id="14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3.3.</w:t>
            </w:r>
            <w:r>
              <w:rPr>
                <w:rFonts w:asciiTheme="minorHAnsi" w:eastAsiaTheme="minorEastAsia" w:hAnsiTheme="minorHAnsi"/>
                <w:noProof/>
                <w:lang w:eastAsia="es-ES"/>
              </w:rPr>
              <w:tab/>
            </w:r>
            <w:r w:rsidRPr="00C405E0">
              <w:rPr>
                <w:rStyle w:val="Hipervnculo"/>
                <w:noProof/>
              </w:rPr>
              <w:t>Seguridad</w:t>
            </w:r>
            <w:r>
              <w:rPr>
                <w:noProof/>
                <w:webHidden/>
              </w:rPr>
              <w:tab/>
            </w:r>
            <w:r>
              <w:rPr>
                <w:noProof/>
                <w:webHidden/>
              </w:rPr>
              <w:fldChar w:fldCharType="begin"/>
            </w:r>
            <w:r>
              <w:rPr>
                <w:noProof/>
                <w:webHidden/>
              </w:rPr>
              <w:instrText xml:space="preserve"> PAGEREF _Toc81499350 \h </w:instrText>
            </w:r>
          </w:ins>
          <w:r>
            <w:rPr>
              <w:noProof/>
              <w:webHidden/>
            </w:rPr>
          </w:r>
          <w:r>
            <w:rPr>
              <w:noProof/>
              <w:webHidden/>
            </w:rPr>
            <w:fldChar w:fldCharType="separate"/>
          </w:r>
          <w:ins w:id="147" w:author="JORGE CONTRERAS ORTIZ" w:date="2021-09-02T18:21:00Z">
            <w:r>
              <w:rPr>
                <w:noProof/>
                <w:webHidden/>
              </w:rPr>
              <w:t>12</w:t>
            </w:r>
            <w:r>
              <w:rPr>
                <w:noProof/>
                <w:webHidden/>
              </w:rPr>
              <w:fldChar w:fldCharType="end"/>
            </w:r>
            <w:r w:rsidRPr="00C405E0">
              <w:rPr>
                <w:rStyle w:val="Hipervnculo"/>
                <w:noProof/>
              </w:rPr>
              <w:fldChar w:fldCharType="end"/>
            </w:r>
          </w:ins>
        </w:p>
        <w:p w14:paraId="2D308509" w14:textId="2BF42F8B" w:rsidR="00430746" w:rsidRDefault="00430746">
          <w:pPr>
            <w:pStyle w:val="TDC4"/>
            <w:tabs>
              <w:tab w:val="left" w:pos="1760"/>
              <w:tab w:val="right" w:leader="dot" w:pos="9060"/>
            </w:tabs>
            <w:rPr>
              <w:ins w:id="148" w:author="JORGE CONTRERAS ORTIZ" w:date="2021-09-02T18:21:00Z"/>
              <w:rFonts w:asciiTheme="minorHAnsi" w:eastAsiaTheme="minorEastAsia" w:hAnsiTheme="minorHAnsi"/>
              <w:noProof/>
              <w:lang w:eastAsia="es-ES"/>
            </w:rPr>
          </w:pPr>
          <w:ins w:id="14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3.4.</w:t>
            </w:r>
            <w:r>
              <w:rPr>
                <w:rFonts w:asciiTheme="minorHAnsi" w:eastAsiaTheme="minorEastAsia" w:hAnsiTheme="minorHAnsi"/>
                <w:noProof/>
                <w:lang w:eastAsia="es-ES"/>
              </w:rPr>
              <w:tab/>
            </w:r>
            <w:r w:rsidRPr="00C405E0">
              <w:rPr>
                <w:rStyle w:val="Hipervnculo"/>
                <w:noProof/>
              </w:rPr>
              <w:t>Protocolos de aplicación</w:t>
            </w:r>
            <w:r>
              <w:rPr>
                <w:noProof/>
                <w:webHidden/>
              </w:rPr>
              <w:tab/>
            </w:r>
            <w:r>
              <w:rPr>
                <w:noProof/>
                <w:webHidden/>
              </w:rPr>
              <w:fldChar w:fldCharType="begin"/>
            </w:r>
            <w:r>
              <w:rPr>
                <w:noProof/>
                <w:webHidden/>
              </w:rPr>
              <w:instrText xml:space="preserve"> PAGEREF _Toc81499351 \h </w:instrText>
            </w:r>
          </w:ins>
          <w:r>
            <w:rPr>
              <w:noProof/>
              <w:webHidden/>
            </w:rPr>
          </w:r>
          <w:r>
            <w:rPr>
              <w:noProof/>
              <w:webHidden/>
            </w:rPr>
            <w:fldChar w:fldCharType="separate"/>
          </w:r>
          <w:ins w:id="150" w:author="JORGE CONTRERAS ORTIZ" w:date="2021-09-02T18:21:00Z">
            <w:r>
              <w:rPr>
                <w:noProof/>
                <w:webHidden/>
              </w:rPr>
              <w:t>13</w:t>
            </w:r>
            <w:r>
              <w:rPr>
                <w:noProof/>
                <w:webHidden/>
              </w:rPr>
              <w:fldChar w:fldCharType="end"/>
            </w:r>
            <w:r w:rsidRPr="00C405E0">
              <w:rPr>
                <w:rStyle w:val="Hipervnculo"/>
                <w:noProof/>
              </w:rPr>
              <w:fldChar w:fldCharType="end"/>
            </w:r>
          </w:ins>
        </w:p>
        <w:p w14:paraId="396C8070" w14:textId="611E4206" w:rsidR="00430746" w:rsidRDefault="00430746">
          <w:pPr>
            <w:pStyle w:val="TDC3"/>
            <w:rPr>
              <w:ins w:id="151" w:author="JORGE CONTRERAS ORTIZ" w:date="2021-09-02T18:21:00Z"/>
              <w:rFonts w:asciiTheme="minorHAnsi" w:hAnsiTheme="minorHAnsi" w:cstheme="minorBidi"/>
              <w:noProof/>
            </w:rPr>
          </w:pPr>
          <w:ins w:id="15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4.</w:t>
            </w:r>
            <w:r>
              <w:rPr>
                <w:rFonts w:asciiTheme="minorHAnsi" w:hAnsiTheme="minorHAnsi" w:cstheme="minorBidi"/>
                <w:noProof/>
              </w:rPr>
              <w:tab/>
            </w:r>
            <w:r w:rsidRPr="00C405E0">
              <w:rPr>
                <w:rStyle w:val="Hipervnculo"/>
                <w:noProof/>
              </w:rPr>
              <w:t>Retos de 6LoWPAN</w:t>
            </w:r>
            <w:r>
              <w:rPr>
                <w:noProof/>
                <w:webHidden/>
              </w:rPr>
              <w:tab/>
            </w:r>
            <w:r>
              <w:rPr>
                <w:noProof/>
                <w:webHidden/>
              </w:rPr>
              <w:fldChar w:fldCharType="begin"/>
            </w:r>
            <w:r>
              <w:rPr>
                <w:noProof/>
                <w:webHidden/>
              </w:rPr>
              <w:instrText xml:space="preserve"> PAGEREF _Toc81499352 \h </w:instrText>
            </w:r>
          </w:ins>
          <w:r>
            <w:rPr>
              <w:noProof/>
              <w:webHidden/>
            </w:rPr>
          </w:r>
          <w:r>
            <w:rPr>
              <w:noProof/>
              <w:webHidden/>
            </w:rPr>
            <w:fldChar w:fldCharType="separate"/>
          </w:r>
          <w:ins w:id="153" w:author="JORGE CONTRERAS ORTIZ" w:date="2021-09-02T18:21:00Z">
            <w:r>
              <w:rPr>
                <w:noProof/>
                <w:webHidden/>
              </w:rPr>
              <w:t>13</w:t>
            </w:r>
            <w:r>
              <w:rPr>
                <w:noProof/>
                <w:webHidden/>
              </w:rPr>
              <w:fldChar w:fldCharType="end"/>
            </w:r>
            <w:r w:rsidRPr="00C405E0">
              <w:rPr>
                <w:rStyle w:val="Hipervnculo"/>
                <w:noProof/>
              </w:rPr>
              <w:fldChar w:fldCharType="end"/>
            </w:r>
          </w:ins>
        </w:p>
        <w:p w14:paraId="12881E2F" w14:textId="1DED5E21" w:rsidR="00430746" w:rsidRDefault="00430746">
          <w:pPr>
            <w:pStyle w:val="TDC3"/>
            <w:rPr>
              <w:ins w:id="154" w:author="JORGE CONTRERAS ORTIZ" w:date="2021-09-02T18:21:00Z"/>
              <w:rFonts w:asciiTheme="minorHAnsi" w:hAnsiTheme="minorHAnsi" w:cstheme="minorBidi"/>
              <w:noProof/>
            </w:rPr>
          </w:pPr>
          <w:ins w:id="15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5.</w:t>
            </w:r>
            <w:r>
              <w:rPr>
                <w:rFonts w:asciiTheme="minorHAnsi" w:hAnsiTheme="minorHAnsi" w:cstheme="minorBidi"/>
                <w:noProof/>
              </w:rPr>
              <w:tab/>
            </w:r>
            <w:r w:rsidRPr="00C405E0">
              <w:rPr>
                <w:rStyle w:val="Hipervnculo"/>
                <w:noProof/>
              </w:rPr>
              <w:t>Implementaciones y aplicaciones para 6LoWPAN [5], [7]</w:t>
            </w:r>
            <w:r>
              <w:rPr>
                <w:noProof/>
                <w:webHidden/>
              </w:rPr>
              <w:tab/>
            </w:r>
            <w:r>
              <w:rPr>
                <w:noProof/>
                <w:webHidden/>
              </w:rPr>
              <w:fldChar w:fldCharType="begin"/>
            </w:r>
            <w:r>
              <w:rPr>
                <w:noProof/>
                <w:webHidden/>
              </w:rPr>
              <w:instrText xml:space="preserve"> PAGEREF _Toc81499353 \h </w:instrText>
            </w:r>
          </w:ins>
          <w:r>
            <w:rPr>
              <w:noProof/>
              <w:webHidden/>
            </w:rPr>
          </w:r>
          <w:r>
            <w:rPr>
              <w:noProof/>
              <w:webHidden/>
            </w:rPr>
            <w:fldChar w:fldCharType="separate"/>
          </w:r>
          <w:ins w:id="156" w:author="JORGE CONTRERAS ORTIZ" w:date="2021-09-02T18:21:00Z">
            <w:r>
              <w:rPr>
                <w:noProof/>
                <w:webHidden/>
              </w:rPr>
              <w:t>14</w:t>
            </w:r>
            <w:r>
              <w:rPr>
                <w:noProof/>
                <w:webHidden/>
              </w:rPr>
              <w:fldChar w:fldCharType="end"/>
            </w:r>
            <w:r w:rsidRPr="00C405E0">
              <w:rPr>
                <w:rStyle w:val="Hipervnculo"/>
                <w:noProof/>
              </w:rPr>
              <w:fldChar w:fldCharType="end"/>
            </w:r>
          </w:ins>
        </w:p>
        <w:p w14:paraId="0AFAAE38" w14:textId="25584523" w:rsidR="00430746" w:rsidRDefault="00430746">
          <w:pPr>
            <w:pStyle w:val="TDC4"/>
            <w:tabs>
              <w:tab w:val="left" w:pos="1760"/>
              <w:tab w:val="right" w:leader="dot" w:pos="9060"/>
            </w:tabs>
            <w:rPr>
              <w:ins w:id="157" w:author="JORGE CONTRERAS ORTIZ" w:date="2021-09-02T18:21:00Z"/>
              <w:rFonts w:asciiTheme="minorHAnsi" w:eastAsiaTheme="minorEastAsia" w:hAnsiTheme="minorHAnsi"/>
              <w:noProof/>
              <w:lang w:eastAsia="es-ES"/>
            </w:rPr>
          </w:pPr>
          <w:ins w:id="15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5.1.</w:t>
            </w:r>
            <w:r>
              <w:rPr>
                <w:rFonts w:asciiTheme="minorHAnsi" w:eastAsiaTheme="minorEastAsia" w:hAnsiTheme="minorHAnsi"/>
                <w:noProof/>
                <w:lang w:eastAsia="es-ES"/>
              </w:rPr>
              <w:tab/>
            </w:r>
            <w:r w:rsidRPr="00C405E0">
              <w:rPr>
                <w:rStyle w:val="Hipervnculo"/>
                <w:noProof/>
              </w:rPr>
              <w:t>Contiki</w:t>
            </w:r>
            <w:r>
              <w:rPr>
                <w:noProof/>
                <w:webHidden/>
              </w:rPr>
              <w:tab/>
            </w:r>
            <w:r>
              <w:rPr>
                <w:noProof/>
                <w:webHidden/>
              </w:rPr>
              <w:fldChar w:fldCharType="begin"/>
            </w:r>
            <w:r>
              <w:rPr>
                <w:noProof/>
                <w:webHidden/>
              </w:rPr>
              <w:instrText xml:space="preserve"> PAGEREF _Toc81499354 \h </w:instrText>
            </w:r>
          </w:ins>
          <w:r>
            <w:rPr>
              <w:noProof/>
              <w:webHidden/>
            </w:rPr>
          </w:r>
          <w:r>
            <w:rPr>
              <w:noProof/>
              <w:webHidden/>
            </w:rPr>
            <w:fldChar w:fldCharType="separate"/>
          </w:r>
          <w:ins w:id="159" w:author="JORGE CONTRERAS ORTIZ" w:date="2021-09-02T18:21:00Z">
            <w:r>
              <w:rPr>
                <w:noProof/>
                <w:webHidden/>
              </w:rPr>
              <w:t>14</w:t>
            </w:r>
            <w:r>
              <w:rPr>
                <w:noProof/>
                <w:webHidden/>
              </w:rPr>
              <w:fldChar w:fldCharType="end"/>
            </w:r>
            <w:r w:rsidRPr="00C405E0">
              <w:rPr>
                <w:rStyle w:val="Hipervnculo"/>
                <w:noProof/>
              </w:rPr>
              <w:fldChar w:fldCharType="end"/>
            </w:r>
          </w:ins>
        </w:p>
        <w:p w14:paraId="4DFA5636" w14:textId="70ACF371" w:rsidR="00430746" w:rsidRDefault="00430746">
          <w:pPr>
            <w:pStyle w:val="TDC4"/>
            <w:tabs>
              <w:tab w:val="left" w:pos="1760"/>
              <w:tab w:val="right" w:leader="dot" w:pos="9060"/>
            </w:tabs>
            <w:rPr>
              <w:ins w:id="160" w:author="JORGE CONTRERAS ORTIZ" w:date="2021-09-02T18:21:00Z"/>
              <w:rFonts w:asciiTheme="minorHAnsi" w:eastAsiaTheme="minorEastAsia" w:hAnsiTheme="minorHAnsi"/>
              <w:noProof/>
              <w:lang w:eastAsia="es-ES"/>
            </w:rPr>
          </w:pPr>
          <w:ins w:id="161" w:author="JORGE CONTRERAS ORTIZ" w:date="2021-09-02T18:21:00Z">
            <w:r w:rsidRPr="00C405E0">
              <w:rPr>
                <w:rStyle w:val="Hipervnculo"/>
                <w:noProof/>
              </w:rPr>
              <w:lastRenderedPageBreak/>
              <w:fldChar w:fldCharType="begin"/>
            </w:r>
            <w:r w:rsidRPr="00C405E0">
              <w:rPr>
                <w:rStyle w:val="Hipervnculo"/>
                <w:noProof/>
              </w:rPr>
              <w:instrText xml:space="preserve"> </w:instrText>
            </w:r>
            <w:r>
              <w:rPr>
                <w:noProof/>
              </w:rPr>
              <w:instrText>HYPERLINK \l "_Toc8149935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5.2.</w:t>
            </w:r>
            <w:r>
              <w:rPr>
                <w:rFonts w:asciiTheme="minorHAnsi" w:eastAsiaTheme="minorEastAsia" w:hAnsiTheme="minorHAnsi"/>
                <w:noProof/>
                <w:lang w:eastAsia="es-ES"/>
              </w:rPr>
              <w:tab/>
            </w:r>
            <w:r w:rsidRPr="00C405E0">
              <w:rPr>
                <w:rStyle w:val="Hipervnculo"/>
                <w:noProof/>
              </w:rPr>
              <w:t>TinyOS</w:t>
            </w:r>
            <w:r>
              <w:rPr>
                <w:noProof/>
                <w:webHidden/>
              </w:rPr>
              <w:tab/>
            </w:r>
            <w:r>
              <w:rPr>
                <w:noProof/>
                <w:webHidden/>
              </w:rPr>
              <w:fldChar w:fldCharType="begin"/>
            </w:r>
            <w:r>
              <w:rPr>
                <w:noProof/>
                <w:webHidden/>
              </w:rPr>
              <w:instrText xml:space="preserve"> PAGEREF _Toc81499355 \h </w:instrText>
            </w:r>
          </w:ins>
          <w:r>
            <w:rPr>
              <w:noProof/>
              <w:webHidden/>
            </w:rPr>
          </w:r>
          <w:r>
            <w:rPr>
              <w:noProof/>
              <w:webHidden/>
            </w:rPr>
            <w:fldChar w:fldCharType="separate"/>
          </w:r>
          <w:ins w:id="162" w:author="JORGE CONTRERAS ORTIZ" w:date="2021-09-02T18:21:00Z">
            <w:r>
              <w:rPr>
                <w:noProof/>
                <w:webHidden/>
              </w:rPr>
              <w:t>15</w:t>
            </w:r>
            <w:r>
              <w:rPr>
                <w:noProof/>
                <w:webHidden/>
              </w:rPr>
              <w:fldChar w:fldCharType="end"/>
            </w:r>
            <w:r w:rsidRPr="00C405E0">
              <w:rPr>
                <w:rStyle w:val="Hipervnculo"/>
                <w:noProof/>
              </w:rPr>
              <w:fldChar w:fldCharType="end"/>
            </w:r>
          </w:ins>
        </w:p>
        <w:p w14:paraId="17CA347B" w14:textId="47A9EEC3" w:rsidR="00430746" w:rsidRDefault="00430746">
          <w:pPr>
            <w:pStyle w:val="TDC4"/>
            <w:tabs>
              <w:tab w:val="left" w:pos="1760"/>
              <w:tab w:val="right" w:leader="dot" w:pos="9060"/>
            </w:tabs>
            <w:rPr>
              <w:ins w:id="163" w:author="JORGE CONTRERAS ORTIZ" w:date="2021-09-02T18:21:00Z"/>
              <w:rFonts w:asciiTheme="minorHAnsi" w:eastAsiaTheme="minorEastAsia" w:hAnsiTheme="minorHAnsi"/>
              <w:noProof/>
              <w:lang w:eastAsia="es-ES"/>
            </w:rPr>
          </w:pPr>
          <w:ins w:id="16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2.5.3.</w:t>
            </w:r>
            <w:r>
              <w:rPr>
                <w:rFonts w:asciiTheme="minorHAnsi" w:eastAsiaTheme="minorEastAsia" w:hAnsiTheme="minorHAnsi"/>
                <w:noProof/>
                <w:lang w:eastAsia="es-ES"/>
              </w:rPr>
              <w:tab/>
            </w:r>
            <w:r w:rsidRPr="00C405E0">
              <w:rPr>
                <w:rStyle w:val="Hipervnculo"/>
                <w:noProof/>
              </w:rPr>
              <w:t>Thread</w:t>
            </w:r>
            <w:r>
              <w:rPr>
                <w:noProof/>
                <w:webHidden/>
              </w:rPr>
              <w:tab/>
            </w:r>
            <w:r>
              <w:rPr>
                <w:noProof/>
                <w:webHidden/>
              </w:rPr>
              <w:fldChar w:fldCharType="begin"/>
            </w:r>
            <w:r>
              <w:rPr>
                <w:noProof/>
                <w:webHidden/>
              </w:rPr>
              <w:instrText xml:space="preserve"> PAGEREF _Toc81499356 \h </w:instrText>
            </w:r>
          </w:ins>
          <w:r>
            <w:rPr>
              <w:noProof/>
              <w:webHidden/>
            </w:rPr>
          </w:r>
          <w:r>
            <w:rPr>
              <w:noProof/>
              <w:webHidden/>
            </w:rPr>
            <w:fldChar w:fldCharType="separate"/>
          </w:r>
          <w:ins w:id="165" w:author="JORGE CONTRERAS ORTIZ" w:date="2021-09-02T18:21:00Z">
            <w:r>
              <w:rPr>
                <w:noProof/>
                <w:webHidden/>
              </w:rPr>
              <w:t>15</w:t>
            </w:r>
            <w:r>
              <w:rPr>
                <w:noProof/>
                <w:webHidden/>
              </w:rPr>
              <w:fldChar w:fldCharType="end"/>
            </w:r>
            <w:r w:rsidRPr="00C405E0">
              <w:rPr>
                <w:rStyle w:val="Hipervnculo"/>
                <w:noProof/>
              </w:rPr>
              <w:fldChar w:fldCharType="end"/>
            </w:r>
          </w:ins>
        </w:p>
        <w:p w14:paraId="434C0483" w14:textId="306CB479" w:rsidR="00430746" w:rsidRDefault="00430746">
          <w:pPr>
            <w:pStyle w:val="TDC2"/>
            <w:tabs>
              <w:tab w:val="left" w:pos="880"/>
              <w:tab w:val="right" w:leader="dot" w:pos="9060"/>
            </w:tabs>
            <w:rPr>
              <w:ins w:id="166" w:author="JORGE CONTRERAS ORTIZ" w:date="2021-09-02T18:21:00Z"/>
              <w:rFonts w:asciiTheme="minorHAnsi" w:hAnsiTheme="minorHAnsi" w:cstheme="minorBidi"/>
              <w:noProof/>
            </w:rPr>
          </w:pPr>
          <w:ins w:id="16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7"</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2.3.</w:t>
            </w:r>
            <w:r>
              <w:rPr>
                <w:rFonts w:asciiTheme="minorHAnsi" w:hAnsiTheme="minorHAnsi" w:cstheme="minorBidi"/>
                <w:noProof/>
              </w:rPr>
              <w:tab/>
            </w:r>
            <w:r w:rsidRPr="00C405E0">
              <w:rPr>
                <w:rStyle w:val="Hipervnculo"/>
                <w:noProof/>
              </w:rPr>
              <w:t>THREAD</w:t>
            </w:r>
            <w:r>
              <w:rPr>
                <w:noProof/>
                <w:webHidden/>
              </w:rPr>
              <w:tab/>
            </w:r>
            <w:r>
              <w:rPr>
                <w:noProof/>
                <w:webHidden/>
              </w:rPr>
              <w:fldChar w:fldCharType="begin"/>
            </w:r>
            <w:r>
              <w:rPr>
                <w:noProof/>
                <w:webHidden/>
              </w:rPr>
              <w:instrText xml:space="preserve"> PAGEREF _Toc81499357 \h </w:instrText>
            </w:r>
          </w:ins>
          <w:r>
            <w:rPr>
              <w:noProof/>
              <w:webHidden/>
            </w:rPr>
          </w:r>
          <w:r>
            <w:rPr>
              <w:noProof/>
              <w:webHidden/>
            </w:rPr>
            <w:fldChar w:fldCharType="separate"/>
          </w:r>
          <w:ins w:id="168" w:author="JORGE CONTRERAS ORTIZ" w:date="2021-09-02T18:21:00Z">
            <w:r>
              <w:rPr>
                <w:noProof/>
                <w:webHidden/>
              </w:rPr>
              <w:t>16</w:t>
            </w:r>
            <w:r>
              <w:rPr>
                <w:noProof/>
                <w:webHidden/>
              </w:rPr>
              <w:fldChar w:fldCharType="end"/>
            </w:r>
            <w:r w:rsidRPr="00C405E0">
              <w:rPr>
                <w:rStyle w:val="Hipervnculo"/>
                <w:noProof/>
              </w:rPr>
              <w:fldChar w:fldCharType="end"/>
            </w:r>
          </w:ins>
        </w:p>
        <w:p w14:paraId="5655E769" w14:textId="51528B89" w:rsidR="00430746" w:rsidRDefault="00430746">
          <w:pPr>
            <w:pStyle w:val="TDC3"/>
            <w:rPr>
              <w:ins w:id="169" w:author="JORGE CONTRERAS ORTIZ" w:date="2021-09-02T18:21:00Z"/>
              <w:rFonts w:asciiTheme="minorHAnsi" w:hAnsiTheme="minorHAnsi" w:cstheme="minorBidi"/>
              <w:noProof/>
            </w:rPr>
          </w:pPr>
          <w:ins w:id="17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1.</w:t>
            </w:r>
            <w:r>
              <w:rPr>
                <w:rFonts w:asciiTheme="minorHAnsi" w:hAnsiTheme="minorHAnsi" w:cstheme="minorBidi"/>
                <w:noProof/>
              </w:rPr>
              <w:tab/>
            </w:r>
            <w:r w:rsidRPr="00C405E0">
              <w:rPr>
                <w:rStyle w:val="Hipervnculo"/>
                <w:noProof/>
              </w:rPr>
              <w:t>Introducción a Redes THREAD [8], [10]–[12]</w:t>
            </w:r>
            <w:r>
              <w:rPr>
                <w:noProof/>
                <w:webHidden/>
              </w:rPr>
              <w:tab/>
            </w:r>
            <w:r>
              <w:rPr>
                <w:noProof/>
                <w:webHidden/>
              </w:rPr>
              <w:fldChar w:fldCharType="begin"/>
            </w:r>
            <w:r>
              <w:rPr>
                <w:noProof/>
                <w:webHidden/>
              </w:rPr>
              <w:instrText xml:space="preserve"> PAGEREF _Toc81499358 \h </w:instrText>
            </w:r>
          </w:ins>
          <w:r>
            <w:rPr>
              <w:noProof/>
              <w:webHidden/>
            </w:rPr>
          </w:r>
          <w:r>
            <w:rPr>
              <w:noProof/>
              <w:webHidden/>
            </w:rPr>
            <w:fldChar w:fldCharType="separate"/>
          </w:r>
          <w:ins w:id="171" w:author="JORGE CONTRERAS ORTIZ" w:date="2021-09-02T18:21:00Z">
            <w:r>
              <w:rPr>
                <w:noProof/>
                <w:webHidden/>
              </w:rPr>
              <w:t>16</w:t>
            </w:r>
            <w:r>
              <w:rPr>
                <w:noProof/>
                <w:webHidden/>
              </w:rPr>
              <w:fldChar w:fldCharType="end"/>
            </w:r>
            <w:r w:rsidRPr="00C405E0">
              <w:rPr>
                <w:rStyle w:val="Hipervnculo"/>
                <w:noProof/>
              </w:rPr>
              <w:fldChar w:fldCharType="end"/>
            </w:r>
          </w:ins>
        </w:p>
        <w:p w14:paraId="389B8E79" w14:textId="56A0CC88" w:rsidR="00430746" w:rsidRDefault="00430746">
          <w:pPr>
            <w:pStyle w:val="TDC3"/>
            <w:rPr>
              <w:ins w:id="172" w:author="JORGE CONTRERAS ORTIZ" w:date="2021-09-02T18:21:00Z"/>
              <w:rFonts w:asciiTheme="minorHAnsi" w:hAnsiTheme="minorHAnsi" w:cstheme="minorBidi"/>
              <w:noProof/>
            </w:rPr>
          </w:pPr>
          <w:ins w:id="17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5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2.</w:t>
            </w:r>
            <w:r>
              <w:rPr>
                <w:rFonts w:asciiTheme="minorHAnsi" w:hAnsiTheme="minorHAnsi" w:cstheme="minorBidi"/>
                <w:noProof/>
              </w:rPr>
              <w:tab/>
            </w:r>
            <w:r w:rsidRPr="00C405E0">
              <w:rPr>
                <w:rStyle w:val="Hipervnculo"/>
                <w:noProof/>
              </w:rPr>
              <w:t>Tipos de dispositivos</w:t>
            </w:r>
            <w:r>
              <w:rPr>
                <w:noProof/>
                <w:webHidden/>
              </w:rPr>
              <w:tab/>
            </w:r>
            <w:r>
              <w:rPr>
                <w:noProof/>
                <w:webHidden/>
              </w:rPr>
              <w:fldChar w:fldCharType="begin"/>
            </w:r>
            <w:r>
              <w:rPr>
                <w:noProof/>
                <w:webHidden/>
              </w:rPr>
              <w:instrText xml:space="preserve"> PAGEREF _Toc81499359 \h </w:instrText>
            </w:r>
          </w:ins>
          <w:r>
            <w:rPr>
              <w:noProof/>
              <w:webHidden/>
            </w:rPr>
          </w:r>
          <w:r>
            <w:rPr>
              <w:noProof/>
              <w:webHidden/>
            </w:rPr>
            <w:fldChar w:fldCharType="separate"/>
          </w:r>
          <w:ins w:id="174" w:author="JORGE CONTRERAS ORTIZ" w:date="2021-09-02T18:21:00Z">
            <w:r>
              <w:rPr>
                <w:noProof/>
                <w:webHidden/>
              </w:rPr>
              <w:t>17</w:t>
            </w:r>
            <w:r>
              <w:rPr>
                <w:noProof/>
                <w:webHidden/>
              </w:rPr>
              <w:fldChar w:fldCharType="end"/>
            </w:r>
            <w:r w:rsidRPr="00C405E0">
              <w:rPr>
                <w:rStyle w:val="Hipervnculo"/>
                <w:noProof/>
              </w:rPr>
              <w:fldChar w:fldCharType="end"/>
            </w:r>
          </w:ins>
        </w:p>
        <w:p w14:paraId="42B57DF1" w14:textId="23FC4796" w:rsidR="00430746" w:rsidRDefault="00430746">
          <w:pPr>
            <w:pStyle w:val="TDC3"/>
            <w:rPr>
              <w:ins w:id="175" w:author="JORGE CONTRERAS ORTIZ" w:date="2021-09-02T18:21:00Z"/>
              <w:rFonts w:asciiTheme="minorHAnsi" w:hAnsiTheme="minorHAnsi" w:cstheme="minorBidi"/>
              <w:noProof/>
            </w:rPr>
          </w:pPr>
          <w:ins w:id="17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w:t>
            </w:r>
            <w:r>
              <w:rPr>
                <w:rFonts w:asciiTheme="minorHAnsi" w:hAnsiTheme="minorHAnsi" w:cstheme="minorBidi"/>
                <w:noProof/>
              </w:rPr>
              <w:tab/>
            </w:r>
            <w:r w:rsidRPr="00C405E0">
              <w:rPr>
                <w:rStyle w:val="Hipervnculo"/>
                <w:noProof/>
              </w:rPr>
              <w:t>Protocolo Thread</w:t>
            </w:r>
            <w:r>
              <w:rPr>
                <w:noProof/>
                <w:webHidden/>
              </w:rPr>
              <w:tab/>
            </w:r>
            <w:r>
              <w:rPr>
                <w:noProof/>
                <w:webHidden/>
              </w:rPr>
              <w:fldChar w:fldCharType="begin"/>
            </w:r>
            <w:r>
              <w:rPr>
                <w:noProof/>
                <w:webHidden/>
              </w:rPr>
              <w:instrText xml:space="preserve"> PAGEREF _Toc81499360 \h </w:instrText>
            </w:r>
          </w:ins>
          <w:r>
            <w:rPr>
              <w:noProof/>
              <w:webHidden/>
            </w:rPr>
          </w:r>
          <w:r>
            <w:rPr>
              <w:noProof/>
              <w:webHidden/>
            </w:rPr>
            <w:fldChar w:fldCharType="separate"/>
          </w:r>
          <w:ins w:id="177" w:author="JORGE CONTRERAS ORTIZ" w:date="2021-09-02T18:21:00Z">
            <w:r>
              <w:rPr>
                <w:noProof/>
                <w:webHidden/>
              </w:rPr>
              <w:t>18</w:t>
            </w:r>
            <w:r>
              <w:rPr>
                <w:noProof/>
                <w:webHidden/>
              </w:rPr>
              <w:fldChar w:fldCharType="end"/>
            </w:r>
            <w:r w:rsidRPr="00C405E0">
              <w:rPr>
                <w:rStyle w:val="Hipervnculo"/>
                <w:noProof/>
              </w:rPr>
              <w:fldChar w:fldCharType="end"/>
            </w:r>
          </w:ins>
        </w:p>
        <w:p w14:paraId="47AD530D" w14:textId="30E12E46" w:rsidR="00430746" w:rsidRDefault="00430746">
          <w:pPr>
            <w:pStyle w:val="TDC4"/>
            <w:tabs>
              <w:tab w:val="left" w:pos="1760"/>
              <w:tab w:val="right" w:leader="dot" w:pos="9060"/>
            </w:tabs>
            <w:rPr>
              <w:ins w:id="178" w:author="JORGE CONTRERAS ORTIZ" w:date="2021-09-02T18:21:00Z"/>
              <w:rFonts w:asciiTheme="minorHAnsi" w:eastAsiaTheme="minorEastAsia" w:hAnsiTheme="minorHAnsi"/>
              <w:noProof/>
              <w:lang w:eastAsia="es-ES"/>
            </w:rPr>
          </w:pPr>
          <w:ins w:id="17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1.</w:t>
            </w:r>
            <w:r>
              <w:rPr>
                <w:rFonts w:asciiTheme="minorHAnsi" w:eastAsiaTheme="minorEastAsia" w:hAnsiTheme="minorHAnsi"/>
                <w:noProof/>
                <w:lang w:eastAsia="es-ES"/>
              </w:rPr>
              <w:tab/>
            </w:r>
            <w:r w:rsidRPr="00C405E0">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499361 \h </w:instrText>
            </w:r>
          </w:ins>
          <w:r>
            <w:rPr>
              <w:noProof/>
              <w:webHidden/>
            </w:rPr>
          </w:r>
          <w:r>
            <w:rPr>
              <w:noProof/>
              <w:webHidden/>
            </w:rPr>
            <w:fldChar w:fldCharType="separate"/>
          </w:r>
          <w:ins w:id="180" w:author="JORGE CONTRERAS ORTIZ" w:date="2021-09-02T18:21:00Z">
            <w:r>
              <w:rPr>
                <w:noProof/>
                <w:webHidden/>
              </w:rPr>
              <w:t>19</w:t>
            </w:r>
            <w:r>
              <w:rPr>
                <w:noProof/>
                <w:webHidden/>
              </w:rPr>
              <w:fldChar w:fldCharType="end"/>
            </w:r>
            <w:r w:rsidRPr="00C405E0">
              <w:rPr>
                <w:rStyle w:val="Hipervnculo"/>
                <w:noProof/>
              </w:rPr>
              <w:fldChar w:fldCharType="end"/>
            </w:r>
          </w:ins>
        </w:p>
        <w:p w14:paraId="5F580505" w14:textId="71EC5CEE" w:rsidR="00430746" w:rsidRDefault="00430746">
          <w:pPr>
            <w:pStyle w:val="TDC4"/>
            <w:tabs>
              <w:tab w:val="left" w:pos="1760"/>
              <w:tab w:val="right" w:leader="dot" w:pos="9060"/>
            </w:tabs>
            <w:rPr>
              <w:ins w:id="181" w:author="JORGE CONTRERAS ORTIZ" w:date="2021-09-02T18:21:00Z"/>
              <w:rFonts w:asciiTheme="minorHAnsi" w:eastAsiaTheme="minorEastAsia" w:hAnsiTheme="minorHAnsi"/>
              <w:noProof/>
              <w:lang w:eastAsia="es-ES"/>
            </w:rPr>
          </w:pPr>
          <w:ins w:id="18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2.</w:t>
            </w:r>
            <w:r>
              <w:rPr>
                <w:rFonts w:asciiTheme="minorHAnsi" w:eastAsiaTheme="minorEastAsia" w:hAnsiTheme="minorHAnsi"/>
                <w:noProof/>
                <w:lang w:eastAsia="es-ES"/>
              </w:rPr>
              <w:tab/>
            </w:r>
            <w:r w:rsidRPr="00C405E0">
              <w:rPr>
                <w:rStyle w:val="Hipervnculo"/>
                <w:noProof/>
              </w:rPr>
              <w:t>Capa Física [12], [14]</w:t>
            </w:r>
            <w:r>
              <w:rPr>
                <w:noProof/>
                <w:webHidden/>
              </w:rPr>
              <w:tab/>
            </w:r>
            <w:r>
              <w:rPr>
                <w:noProof/>
                <w:webHidden/>
              </w:rPr>
              <w:fldChar w:fldCharType="begin"/>
            </w:r>
            <w:r>
              <w:rPr>
                <w:noProof/>
                <w:webHidden/>
              </w:rPr>
              <w:instrText xml:space="preserve"> PAGEREF _Toc81499362 \h </w:instrText>
            </w:r>
          </w:ins>
          <w:r>
            <w:rPr>
              <w:noProof/>
              <w:webHidden/>
            </w:rPr>
          </w:r>
          <w:r>
            <w:rPr>
              <w:noProof/>
              <w:webHidden/>
            </w:rPr>
            <w:fldChar w:fldCharType="separate"/>
          </w:r>
          <w:ins w:id="183" w:author="JORGE CONTRERAS ORTIZ" w:date="2021-09-02T18:21:00Z">
            <w:r>
              <w:rPr>
                <w:noProof/>
                <w:webHidden/>
              </w:rPr>
              <w:t>21</w:t>
            </w:r>
            <w:r>
              <w:rPr>
                <w:noProof/>
                <w:webHidden/>
              </w:rPr>
              <w:fldChar w:fldCharType="end"/>
            </w:r>
            <w:r w:rsidRPr="00C405E0">
              <w:rPr>
                <w:rStyle w:val="Hipervnculo"/>
                <w:noProof/>
              </w:rPr>
              <w:fldChar w:fldCharType="end"/>
            </w:r>
          </w:ins>
        </w:p>
        <w:p w14:paraId="4EC56EDA" w14:textId="34672F61" w:rsidR="00430746" w:rsidRDefault="00430746">
          <w:pPr>
            <w:pStyle w:val="TDC4"/>
            <w:tabs>
              <w:tab w:val="left" w:pos="1760"/>
              <w:tab w:val="right" w:leader="dot" w:pos="9060"/>
            </w:tabs>
            <w:rPr>
              <w:ins w:id="184" w:author="JORGE CONTRERAS ORTIZ" w:date="2021-09-02T18:21:00Z"/>
              <w:rFonts w:asciiTheme="minorHAnsi" w:eastAsiaTheme="minorEastAsia" w:hAnsiTheme="minorHAnsi"/>
              <w:noProof/>
              <w:lang w:eastAsia="es-ES"/>
            </w:rPr>
          </w:pPr>
          <w:ins w:id="18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3.</w:t>
            </w:r>
            <w:r>
              <w:rPr>
                <w:rFonts w:asciiTheme="minorHAnsi" w:eastAsiaTheme="minorEastAsia" w:hAnsiTheme="minorHAnsi"/>
                <w:noProof/>
                <w:lang w:eastAsia="es-ES"/>
              </w:rPr>
              <w:tab/>
            </w:r>
            <w:r w:rsidRPr="00C405E0">
              <w:rPr>
                <w:rStyle w:val="Hipervnculo"/>
                <w:noProof/>
              </w:rPr>
              <w:t>Capa MAC (o enlace de Datos). [12], [14]</w:t>
            </w:r>
            <w:r>
              <w:rPr>
                <w:noProof/>
                <w:webHidden/>
              </w:rPr>
              <w:tab/>
            </w:r>
            <w:r>
              <w:rPr>
                <w:noProof/>
                <w:webHidden/>
              </w:rPr>
              <w:fldChar w:fldCharType="begin"/>
            </w:r>
            <w:r>
              <w:rPr>
                <w:noProof/>
                <w:webHidden/>
              </w:rPr>
              <w:instrText xml:space="preserve"> PAGEREF _Toc81499363 \h </w:instrText>
            </w:r>
          </w:ins>
          <w:r>
            <w:rPr>
              <w:noProof/>
              <w:webHidden/>
            </w:rPr>
          </w:r>
          <w:r>
            <w:rPr>
              <w:noProof/>
              <w:webHidden/>
            </w:rPr>
            <w:fldChar w:fldCharType="separate"/>
          </w:r>
          <w:ins w:id="186" w:author="JORGE CONTRERAS ORTIZ" w:date="2021-09-02T18:21:00Z">
            <w:r>
              <w:rPr>
                <w:noProof/>
                <w:webHidden/>
              </w:rPr>
              <w:t>21</w:t>
            </w:r>
            <w:r>
              <w:rPr>
                <w:noProof/>
                <w:webHidden/>
              </w:rPr>
              <w:fldChar w:fldCharType="end"/>
            </w:r>
            <w:r w:rsidRPr="00C405E0">
              <w:rPr>
                <w:rStyle w:val="Hipervnculo"/>
                <w:noProof/>
              </w:rPr>
              <w:fldChar w:fldCharType="end"/>
            </w:r>
          </w:ins>
        </w:p>
        <w:p w14:paraId="073A7977" w14:textId="04505426" w:rsidR="00430746" w:rsidRDefault="00430746">
          <w:pPr>
            <w:pStyle w:val="TDC4"/>
            <w:tabs>
              <w:tab w:val="left" w:pos="1760"/>
              <w:tab w:val="right" w:leader="dot" w:pos="9060"/>
            </w:tabs>
            <w:rPr>
              <w:ins w:id="187" w:author="JORGE CONTRERAS ORTIZ" w:date="2021-09-02T18:21:00Z"/>
              <w:rFonts w:asciiTheme="minorHAnsi" w:eastAsiaTheme="minorEastAsia" w:hAnsiTheme="minorHAnsi"/>
              <w:noProof/>
              <w:lang w:eastAsia="es-ES"/>
            </w:rPr>
          </w:pPr>
          <w:ins w:id="18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4.</w:t>
            </w:r>
            <w:r>
              <w:rPr>
                <w:rFonts w:asciiTheme="minorHAnsi" w:eastAsiaTheme="minorEastAsia" w:hAnsiTheme="minorHAnsi"/>
                <w:noProof/>
                <w:lang w:eastAsia="es-ES"/>
              </w:rPr>
              <w:tab/>
            </w:r>
            <w:r w:rsidRPr="00C405E0">
              <w:rPr>
                <w:rStyle w:val="Hipervnculo"/>
                <w:noProof/>
              </w:rPr>
              <w:t>Capa de adaptación 6LoWPAN [12]</w:t>
            </w:r>
            <w:r>
              <w:rPr>
                <w:noProof/>
                <w:webHidden/>
              </w:rPr>
              <w:tab/>
            </w:r>
            <w:r>
              <w:rPr>
                <w:noProof/>
                <w:webHidden/>
              </w:rPr>
              <w:fldChar w:fldCharType="begin"/>
            </w:r>
            <w:r>
              <w:rPr>
                <w:noProof/>
                <w:webHidden/>
              </w:rPr>
              <w:instrText xml:space="preserve"> PAGEREF _Toc81499364 \h </w:instrText>
            </w:r>
          </w:ins>
          <w:r>
            <w:rPr>
              <w:noProof/>
              <w:webHidden/>
            </w:rPr>
          </w:r>
          <w:r>
            <w:rPr>
              <w:noProof/>
              <w:webHidden/>
            </w:rPr>
            <w:fldChar w:fldCharType="separate"/>
          </w:r>
          <w:ins w:id="189" w:author="JORGE CONTRERAS ORTIZ" w:date="2021-09-02T18:21:00Z">
            <w:r>
              <w:rPr>
                <w:noProof/>
                <w:webHidden/>
              </w:rPr>
              <w:t>23</w:t>
            </w:r>
            <w:r>
              <w:rPr>
                <w:noProof/>
                <w:webHidden/>
              </w:rPr>
              <w:fldChar w:fldCharType="end"/>
            </w:r>
            <w:r w:rsidRPr="00C405E0">
              <w:rPr>
                <w:rStyle w:val="Hipervnculo"/>
                <w:noProof/>
              </w:rPr>
              <w:fldChar w:fldCharType="end"/>
            </w:r>
          </w:ins>
        </w:p>
        <w:p w14:paraId="69527CA8" w14:textId="79AE44E5" w:rsidR="00430746" w:rsidRDefault="00430746">
          <w:pPr>
            <w:pStyle w:val="TDC4"/>
            <w:tabs>
              <w:tab w:val="left" w:pos="1760"/>
              <w:tab w:val="right" w:leader="dot" w:pos="9060"/>
            </w:tabs>
            <w:rPr>
              <w:ins w:id="190" w:author="JORGE CONTRERAS ORTIZ" w:date="2021-09-02T18:21:00Z"/>
              <w:rFonts w:asciiTheme="minorHAnsi" w:eastAsiaTheme="minorEastAsia" w:hAnsiTheme="minorHAnsi"/>
              <w:noProof/>
              <w:lang w:eastAsia="es-ES"/>
            </w:rPr>
          </w:pPr>
          <w:ins w:id="19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5.</w:t>
            </w:r>
            <w:r>
              <w:rPr>
                <w:rFonts w:asciiTheme="minorHAnsi" w:eastAsiaTheme="minorEastAsia" w:hAnsiTheme="minorHAnsi"/>
                <w:noProof/>
                <w:lang w:eastAsia="es-ES"/>
              </w:rPr>
              <w:tab/>
            </w:r>
            <w:r w:rsidRPr="00C405E0">
              <w:rPr>
                <w:rStyle w:val="Hipervnculo"/>
                <w:noProof/>
              </w:rPr>
              <w:t>Capa de Red [12]</w:t>
            </w:r>
            <w:r>
              <w:rPr>
                <w:noProof/>
                <w:webHidden/>
              </w:rPr>
              <w:tab/>
            </w:r>
            <w:r>
              <w:rPr>
                <w:noProof/>
                <w:webHidden/>
              </w:rPr>
              <w:fldChar w:fldCharType="begin"/>
            </w:r>
            <w:r>
              <w:rPr>
                <w:noProof/>
                <w:webHidden/>
              </w:rPr>
              <w:instrText xml:space="preserve"> PAGEREF _Toc81499365 \h </w:instrText>
            </w:r>
          </w:ins>
          <w:r>
            <w:rPr>
              <w:noProof/>
              <w:webHidden/>
            </w:rPr>
          </w:r>
          <w:r>
            <w:rPr>
              <w:noProof/>
              <w:webHidden/>
            </w:rPr>
            <w:fldChar w:fldCharType="separate"/>
          </w:r>
          <w:ins w:id="192" w:author="JORGE CONTRERAS ORTIZ" w:date="2021-09-02T18:21:00Z">
            <w:r>
              <w:rPr>
                <w:noProof/>
                <w:webHidden/>
              </w:rPr>
              <w:t>23</w:t>
            </w:r>
            <w:r>
              <w:rPr>
                <w:noProof/>
                <w:webHidden/>
              </w:rPr>
              <w:fldChar w:fldCharType="end"/>
            </w:r>
            <w:r w:rsidRPr="00C405E0">
              <w:rPr>
                <w:rStyle w:val="Hipervnculo"/>
                <w:noProof/>
              </w:rPr>
              <w:fldChar w:fldCharType="end"/>
            </w:r>
          </w:ins>
        </w:p>
        <w:p w14:paraId="1C851C3D" w14:textId="73622A3A" w:rsidR="00430746" w:rsidRDefault="00430746">
          <w:pPr>
            <w:pStyle w:val="TDC4"/>
            <w:tabs>
              <w:tab w:val="left" w:pos="1760"/>
              <w:tab w:val="right" w:leader="dot" w:pos="9060"/>
            </w:tabs>
            <w:rPr>
              <w:ins w:id="193" w:author="JORGE CONTRERAS ORTIZ" w:date="2021-09-02T18:21:00Z"/>
              <w:rFonts w:asciiTheme="minorHAnsi" w:eastAsiaTheme="minorEastAsia" w:hAnsiTheme="minorHAnsi"/>
              <w:noProof/>
              <w:lang w:eastAsia="es-ES"/>
            </w:rPr>
          </w:pPr>
          <w:ins w:id="19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6.</w:t>
            </w:r>
            <w:r>
              <w:rPr>
                <w:rFonts w:asciiTheme="minorHAnsi" w:eastAsiaTheme="minorEastAsia" w:hAnsiTheme="minorHAnsi"/>
                <w:noProof/>
                <w:lang w:eastAsia="es-ES"/>
              </w:rPr>
              <w:tab/>
            </w:r>
            <w:r w:rsidRPr="00C405E0">
              <w:rPr>
                <w:rStyle w:val="Hipervnculo"/>
                <w:noProof/>
              </w:rPr>
              <w:t>Protocolo de Enrutamiento</w:t>
            </w:r>
            <w:r>
              <w:rPr>
                <w:noProof/>
                <w:webHidden/>
              </w:rPr>
              <w:tab/>
            </w:r>
            <w:r>
              <w:rPr>
                <w:noProof/>
                <w:webHidden/>
              </w:rPr>
              <w:fldChar w:fldCharType="begin"/>
            </w:r>
            <w:r>
              <w:rPr>
                <w:noProof/>
                <w:webHidden/>
              </w:rPr>
              <w:instrText xml:space="preserve"> PAGEREF _Toc81499366 \h </w:instrText>
            </w:r>
          </w:ins>
          <w:r>
            <w:rPr>
              <w:noProof/>
              <w:webHidden/>
            </w:rPr>
          </w:r>
          <w:r>
            <w:rPr>
              <w:noProof/>
              <w:webHidden/>
            </w:rPr>
            <w:fldChar w:fldCharType="separate"/>
          </w:r>
          <w:ins w:id="195" w:author="JORGE CONTRERAS ORTIZ" w:date="2021-09-02T18:21:00Z">
            <w:r>
              <w:rPr>
                <w:noProof/>
                <w:webHidden/>
              </w:rPr>
              <w:t>24</w:t>
            </w:r>
            <w:r>
              <w:rPr>
                <w:noProof/>
                <w:webHidden/>
              </w:rPr>
              <w:fldChar w:fldCharType="end"/>
            </w:r>
            <w:r w:rsidRPr="00C405E0">
              <w:rPr>
                <w:rStyle w:val="Hipervnculo"/>
                <w:noProof/>
              </w:rPr>
              <w:fldChar w:fldCharType="end"/>
            </w:r>
          </w:ins>
        </w:p>
        <w:p w14:paraId="39991685" w14:textId="0C8937F0" w:rsidR="00430746" w:rsidRDefault="00430746">
          <w:pPr>
            <w:pStyle w:val="TDC4"/>
            <w:tabs>
              <w:tab w:val="left" w:pos="1760"/>
              <w:tab w:val="right" w:leader="dot" w:pos="9060"/>
            </w:tabs>
            <w:rPr>
              <w:ins w:id="196" w:author="JORGE CONTRERAS ORTIZ" w:date="2021-09-02T18:21:00Z"/>
              <w:rFonts w:asciiTheme="minorHAnsi" w:eastAsiaTheme="minorEastAsia" w:hAnsiTheme="minorHAnsi"/>
              <w:noProof/>
              <w:lang w:eastAsia="es-ES"/>
            </w:rPr>
          </w:pPr>
          <w:ins w:id="19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7.</w:t>
            </w:r>
            <w:r>
              <w:rPr>
                <w:rFonts w:asciiTheme="minorHAnsi" w:eastAsiaTheme="minorEastAsia" w:hAnsiTheme="minorHAnsi"/>
                <w:noProof/>
                <w:lang w:eastAsia="es-ES"/>
              </w:rPr>
              <w:tab/>
            </w:r>
            <w:r w:rsidRPr="00C405E0">
              <w:rPr>
                <w:rStyle w:val="Hipervnculo"/>
                <w:noProof/>
              </w:rPr>
              <w:t>Capa de Transporte [12]</w:t>
            </w:r>
            <w:r>
              <w:rPr>
                <w:noProof/>
                <w:webHidden/>
              </w:rPr>
              <w:tab/>
            </w:r>
            <w:r>
              <w:rPr>
                <w:noProof/>
                <w:webHidden/>
              </w:rPr>
              <w:fldChar w:fldCharType="begin"/>
            </w:r>
            <w:r>
              <w:rPr>
                <w:noProof/>
                <w:webHidden/>
              </w:rPr>
              <w:instrText xml:space="preserve"> PAGEREF _Toc81499367 \h </w:instrText>
            </w:r>
          </w:ins>
          <w:r>
            <w:rPr>
              <w:noProof/>
              <w:webHidden/>
            </w:rPr>
          </w:r>
          <w:r>
            <w:rPr>
              <w:noProof/>
              <w:webHidden/>
            </w:rPr>
            <w:fldChar w:fldCharType="separate"/>
          </w:r>
          <w:ins w:id="198" w:author="JORGE CONTRERAS ORTIZ" w:date="2021-09-02T18:21:00Z">
            <w:r>
              <w:rPr>
                <w:noProof/>
                <w:webHidden/>
              </w:rPr>
              <w:t>24</w:t>
            </w:r>
            <w:r>
              <w:rPr>
                <w:noProof/>
                <w:webHidden/>
              </w:rPr>
              <w:fldChar w:fldCharType="end"/>
            </w:r>
            <w:r w:rsidRPr="00C405E0">
              <w:rPr>
                <w:rStyle w:val="Hipervnculo"/>
                <w:noProof/>
              </w:rPr>
              <w:fldChar w:fldCharType="end"/>
            </w:r>
          </w:ins>
        </w:p>
        <w:p w14:paraId="4101B54C" w14:textId="21F4E944" w:rsidR="00430746" w:rsidRDefault="00430746">
          <w:pPr>
            <w:pStyle w:val="TDC4"/>
            <w:tabs>
              <w:tab w:val="left" w:pos="1760"/>
              <w:tab w:val="right" w:leader="dot" w:pos="9060"/>
            </w:tabs>
            <w:rPr>
              <w:ins w:id="199" w:author="JORGE CONTRERAS ORTIZ" w:date="2021-09-02T18:21:00Z"/>
              <w:rFonts w:asciiTheme="minorHAnsi" w:eastAsiaTheme="minorEastAsia" w:hAnsiTheme="minorHAnsi"/>
              <w:noProof/>
              <w:lang w:eastAsia="es-ES"/>
            </w:rPr>
          </w:pPr>
          <w:ins w:id="20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6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2.3.3.8.</w:t>
            </w:r>
            <w:r>
              <w:rPr>
                <w:rFonts w:asciiTheme="minorHAnsi" w:eastAsiaTheme="minorEastAsia" w:hAnsiTheme="minorHAnsi"/>
                <w:noProof/>
                <w:lang w:eastAsia="es-ES"/>
              </w:rPr>
              <w:tab/>
            </w:r>
            <w:r w:rsidRPr="00C405E0">
              <w:rPr>
                <w:rStyle w:val="Hipervnculo"/>
                <w:noProof/>
              </w:rPr>
              <w:t>Seguridad y Comisión de dispositivos [10], [12]</w:t>
            </w:r>
            <w:r>
              <w:rPr>
                <w:noProof/>
                <w:webHidden/>
              </w:rPr>
              <w:tab/>
            </w:r>
            <w:r>
              <w:rPr>
                <w:noProof/>
                <w:webHidden/>
              </w:rPr>
              <w:fldChar w:fldCharType="begin"/>
            </w:r>
            <w:r>
              <w:rPr>
                <w:noProof/>
                <w:webHidden/>
              </w:rPr>
              <w:instrText xml:space="preserve"> PAGEREF _Toc81499368 \h </w:instrText>
            </w:r>
          </w:ins>
          <w:r>
            <w:rPr>
              <w:noProof/>
              <w:webHidden/>
            </w:rPr>
          </w:r>
          <w:r>
            <w:rPr>
              <w:noProof/>
              <w:webHidden/>
            </w:rPr>
            <w:fldChar w:fldCharType="separate"/>
          </w:r>
          <w:ins w:id="201" w:author="JORGE CONTRERAS ORTIZ" w:date="2021-09-02T18:21:00Z">
            <w:r>
              <w:rPr>
                <w:noProof/>
                <w:webHidden/>
              </w:rPr>
              <w:t>25</w:t>
            </w:r>
            <w:r>
              <w:rPr>
                <w:noProof/>
                <w:webHidden/>
              </w:rPr>
              <w:fldChar w:fldCharType="end"/>
            </w:r>
            <w:r w:rsidRPr="00C405E0">
              <w:rPr>
                <w:rStyle w:val="Hipervnculo"/>
                <w:noProof/>
              </w:rPr>
              <w:fldChar w:fldCharType="end"/>
            </w:r>
          </w:ins>
        </w:p>
        <w:p w14:paraId="7994FB4C" w14:textId="13918F6C" w:rsidR="00430746" w:rsidRDefault="00430746">
          <w:pPr>
            <w:pStyle w:val="TDC1"/>
            <w:tabs>
              <w:tab w:val="left" w:pos="442"/>
              <w:tab w:val="right" w:leader="dot" w:pos="9060"/>
            </w:tabs>
            <w:rPr>
              <w:ins w:id="202" w:author="JORGE CONTRERAS ORTIZ" w:date="2021-09-02T18:21:00Z"/>
              <w:rFonts w:asciiTheme="minorHAnsi" w:eastAsiaTheme="minorEastAsia" w:hAnsiTheme="minorHAnsi"/>
              <w:noProof/>
              <w:lang w:eastAsia="es-ES"/>
            </w:rPr>
          </w:pPr>
          <w:ins w:id="20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39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w:t>
            </w:r>
            <w:r>
              <w:rPr>
                <w:rFonts w:asciiTheme="minorHAnsi" w:eastAsiaTheme="minorEastAsia" w:hAnsiTheme="minorHAnsi"/>
                <w:noProof/>
                <w:lang w:eastAsia="es-ES"/>
              </w:rPr>
              <w:tab/>
            </w:r>
            <w:r w:rsidRPr="00C405E0">
              <w:rPr>
                <w:rStyle w:val="Hipervnculo"/>
                <w:rFonts w:cs="Arial"/>
                <w:noProof/>
              </w:rPr>
              <w:t>ANALISIS DE LA TECNOLOGÍA THREAD</w:t>
            </w:r>
            <w:r>
              <w:rPr>
                <w:noProof/>
                <w:webHidden/>
              </w:rPr>
              <w:tab/>
            </w:r>
            <w:r>
              <w:rPr>
                <w:noProof/>
                <w:webHidden/>
              </w:rPr>
              <w:fldChar w:fldCharType="begin"/>
            </w:r>
            <w:r>
              <w:rPr>
                <w:noProof/>
                <w:webHidden/>
              </w:rPr>
              <w:instrText xml:space="preserve"> PAGEREF _Toc81499399 \h </w:instrText>
            </w:r>
          </w:ins>
          <w:r>
            <w:rPr>
              <w:noProof/>
              <w:webHidden/>
            </w:rPr>
          </w:r>
          <w:r>
            <w:rPr>
              <w:noProof/>
              <w:webHidden/>
            </w:rPr>
            <w:fldChar w:fldCharType="separate"/>
          </w:r>
          <w:ins w:id="204" w:author="JORGE CONTRERAS ORTIZ" w:date="2021-09-02T18:21:00Z">
            <w:r>
              <w:rPr>
                <w:noProof/>
                <w:webHidden/>
              </w:rPr>
              <w:t>27</w:t>
            </w:r>
            <w:r>
              <w:rPr>
                <w:noProof/>
                <w:webHidden/>
              </w:rPr>
              <w:fldChar w:fldCharType="end"/>
            </w:r>
            <w:r w:rsidRPr="00C405E0">
              <w:rPr>
                <w:rStyle w:val="Hipervnculo"/>
                <w:noProof/>
              </w:rPr>
              <w:fldChar w:fldCharType="end"/>
            </w:r>
          </w:ins>
        </w:p>
        <w:p w14:paraId="637998E1" w14:textId="562532E4" w:rsidR="00430746" w:rsidRDefault="00430746">
          <w:pPr>
            <w:pStyle w:val="TDC2"/>
            <w:tabs>
              <w:tab w:val="left" w:pos="880"/>
              <w:tab w:val="right" w:leader="dot" w:pos="9060"/>
            </w:tabs>
            <w:rPr>
              <w:ins w:id="205" w:author="JORGE CONTRERAS ORTIZ" w:date="2021-09-02T18:21:00Z"/>
              <w:rFonts w:asciiTheme="minorHAnsi" w:hAnsiTheme="minorHAnsi" w:cstheme="minorBidi"/>
              <w:noProof/>
            </w:rPr>
          </w:pPr>
          <w:ins w:id="20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w:t>
            </w:r>
            <w:r>
              <w:rPr>
                <w:rFonts w:asciiTheme="minorHAnsi" w:hAnsiTheme="minorHAnsi" w:cstheme="minorBidi"/>
                <w:noProof/>
              </w:rPr>
              <w:tab/>
            </w:r>
            <w:r w:rsidRPr="00C405E0">
              <w:rPr>
                <w:rStyle w:val="Hipervnculo"/>
                <w:noProof/>
              </w:rPr>
              <w:t>CONFIGURACIONES INICIALES</w:t>
            </w:r>
            <w:r>
              <w:rPr>
                <w:noProof/>
                <w:webHidden/>
              </w:rPr>
              <w:tab/>
            </w:r>
            <w:r>
              <w:rPr>
                <w:noProof/>
                <w:webHidden/>
              </w:rPr>
              <w:fldChar w:fldCharType="begin"/>
            </w:r>
            <w:r>
              <w:rPr>
                <w:noProof/>
                <w:webHidden/>
              </w:rPr>
              <w:instrText xml:space="preserve"> PAGEREF _Toc81499400 \h </w:instrText>
            </w:r>
          </w:ins>
          <w:r>
            <w:rPr>
              <w:noProof/>
              <w:webHidden/>
            </w:rPr>
          </w:r>
          <w:r>
            <w:rPr>
              <w:noProof/>
              <w:webHidden/>
            </w:rPr>
            <w:fldChar w:fldCharType="separate"/>
          </w:r>
          <w:ins w:id="207" w:author="JORGE CONTRERAS ORTIZ" w:date="2021-09-02T18:21:00Z">
            <w:r>
              <w:rPr>
                <w:noProof/>
                <w:webHidden/>
              </w:rPr>
              <w:t>27</w:t>
            </w:r>
            <w:r>
              <w:rPr>
                <w:noProof/>
                <w:webHidden/>
              </w:rPr>
              <w:fldChar w:fldCharType="end"/>
            </w:r>
            <w:r w:rsidRPr="00C405E0">
              <w:rPr>
                <w:rStyle w:val="Hipervnculo"/>
                <w:noProof/>
              </w:rPr>
              <w:fldChar w:fldCharType="end"/>
            </w:r>
          </w:ins>
        </w:p>
        <w:p w14:paraId="4AEADCC2" w14:textId="5DA86BC8" w:rsidR="00430746" w:rsidRDefault="00430746">
          <w:pPr>
            <w:pStyle w:val="TDC3"/>
            <w:rPr>
              <w:ins w:id="208" w:author="JORGE CONTRERAS ORTIZ" w:date="2021-09-02T18:21:00Z"/>
              <w:rFonts w:asciiTheme="minorHAnsi" w:hAnsiTheme="minorHAnsi" w:cstheme="minorBidi"/>
              <w:noProof/>
            </w:rPr>
          </w:pPr>
          <w:ins w:id="20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1.</w:t>
            </w:r>
            <w:r>
              <w:rPr>
                <w:rFonts w:asciiTheme="minorHAnsi" w:hAnsiTheme="minorHAnsi" w:cstheme="minorBidi"/>
                <w:noProof/>
              </w:rPr>
              <w:tab/>
            </w:r>
            <w:r w:rsidRPr="00C405E0">
              <w:rPr>
                <w:rStyle w:val="Hipervnculo"/>
                <w:noProof/>
              </w:rPr>
              <w:t>Configuración del Border Router</w:t>
            </w:r>
            <w:r>
              <w:rPr>
                <w:noProof/>
                <w:webHidden/>
              </w:rPr>
              <w:tab/>
            </w:r>
            <w:r>
              <w:rPr>
                <w:noProof/>
                <w:webHidden/>
              </w:rPr>
              <w:fldChar w:fldCharType="begin"/>
            </w:r>
            <w:r>
              <w:rPr>
                <w:noProof/>
                <w:webHidden/>
              </w:rPr>
              <w:instrText xml:space="preserve"> PAGEREF _Toc81499401 \h </w:instrText>
            </w:r>
          </w:ins>
          <w:r>
            <w:rPr>
              <w:noProof/>
              <w:webHidden/>
            </w:rPr>
          </w:r>
          <w:r>
            <w:rPr>
              <w:noProof/>
              <w:webHidden/>
            </w:rPr>
            <w:fldChar w:fldCharType="separate"/>
          </w:r>
          <w:ins w:id="210" w:author="JORGE CONTRERAS ORTIZ" w:date="2021-09-02T18:21:00Z">
            <w:r>
              <w:rPr>
                <w:noProof/>
                <w:webHidden/>
              </w:rPr>
              <w:t>27</w:t>
            </w:r>
            <w:r>
              <w:rPr>
                <w:noProof/>
                <w:webHidden/>
              </w:rPr>
              <w:fldChar w:fldCharType="end"/>
            </w:r>
            <w:r w:rsidRPr="00C405E0">
              <w:rPr>
                <w:rStyle w:val="Hipervnculo"/>
                <w:noProof/>
              </w:rPr>
              <w:fldChar w:fldCharType="end"/>
            </w:r>
          </w:ins>
        </w:p>
        <w:p w14:paraId="2F23E355" w14:textId="14DC9EA5" w:rsidR="00430746" w:rsidRDefault="00430746">
          <w:pPr>
            <w:pStyle w:val="TDC4"/>
            <w:tabs>
              <w:tab w:val="left" w:pos="1760"/>
              <w:tab w:val="right" w:leader="dot" w:pos="9060"/>
            </w:tabs>
            <w:rPr>
              <w:ins w:id="211" w:author="JORGE CONTRERAS ORTIZ" w:date="2021-09-02T18:21:00Z"/>
              <w:rFonts w:asciiTheme="minorHAnsi" w:eastAsiaTheme="minorEastAsia" w:hAnsiTheme="minorHAnsi"/>
              <w:noProof/>
              <w:lang w:eastAsia="es-ES"/>
            </w:rPr>
          </w:pPr>
          <w:ins w:id="21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1.1.</w:t>
            </w:r>
            <w:r>
              <w:rPr>
                <w:rFonts w:asciiTheme="minorHAnsi" w:eastAsiaTheme="minorEastAsia" w:hAnsiTheme="minorHAnsi"/>
                <w:noProof/>
                <w:lang w:eastAsia="es-ES"/>
              </w:rPr>
              <w:tab/>
            </w:r>
            <w:r w:rsidRPr="00C405E0">
              <w:rPr>
                <w:rStyle w:val="Hipervnculo"/>
                <w:noProof/>
              </w:rPr>
              <w:t>Requerimientos</w:t>
            </w:r>
            <w:r>
              <w:rPr>
                <w:noProof/>
                <w:webHidden/>
              </w:rPr>
              <w:tab/>
            </w:r>
            <w:r>
              <w:rPr>
                <w:noProof/>
                <w:webHidden/>
              </w:rPr>
              <w:fldChar w:fldCharType="begin"/>
            </w:r>
            <w:r>
              <w:rPr>
                <w:noProof/>
                <w:webHidden/>
              </w:rPr>
              <w:instrText xml:space="preserve"> PAGEREF _Toc81499402 \h </w:instrText>
            </w:r>
          </w:ins>
          <w:r>
            <w:rPr>
              <w:noProof/>
              <w:webHidden/>
            </w:rPr>
          </w:r>
          <w:r>
            <w:rPr>
              <w:noProof/>
              <w:webHidden/>
            </w:rPr>
            <w:fldChar w:fldCharType="separate"/>
          </w:r>
          <w:ins w:id="213" w:author="JORGE CONTRERAS ORTIZ" w:date="2021-09-02T18:21:00Z">
            <w:r>
              <w:rPr>
                <w:noProof/>
                <w:webHidden/>
              </w:rPr>
              <w:t>27</w:t>
            </w:r>
            <w:r>
              <w:rPr>
                <w:noProof/>
                <w:webHidden/>
              </w:rPr>
              <w:fldChar w:fldCharType="end"/>
            </w:r>
            <w:r w:rsidRPr="00C405E0">
              <w:rPr>
                <w:rStyle w:val="Hipervnculo"/>
                <w:noProof/>
              </w:rPr>
              <w:fldChar w:fldCharType="end"/>
            </w:r>
          </w:ins>
        </w:p>
        <w:p w14:paraId="0ED4FA17" w14:textId="6ADF1780" w:rsidR="00430746" w:rsidRDefault="00430746">
          <w:pPr>
            <w:pStyle w:val="TDC4"/>
            <w:tabs>
              <w:tab w:val="left" w:pos="1760"/>
              <w:tab w:val="right" w:leader="dot" w:pos="9060"/>
            </w:tabs>
            <w:rPr>
              <w:ins w:id="214" w:author="JORGE CONTRERAS ORTIZ" w:date="2021-09-02T18:21:00Z"/>
              <w:rFonts w:asciiTheme="minorHAnsi" w:eastAsiaTheme="minorEastAsia" w:hAnsiTheme="minorHAnsi"/>
              <w:noProof/>
              <w:lang w:eastAsia="es-ES"/>
            </w:rPr>
          </w:pPr>
          <w:ins w:id="21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1.2.</w:t>
            </w:r>
            <w:r>
              <w:rPr>
                <w:rFonts w:asciiTheme="minorHAnsi" w:eastAsiaTheme="minorEastAsia" w:hAnsiTheme="minorHAnsi"/>
                <w:noProof/>
                <w:lang w:eastAsia="es-ES"/>
              </w:rPr>
              <w:tab/>
            </w:r>
            <w:r w:rsidRPr="00C405E0">
              <w:rPr>
                <w:rStyle w:val="Hipervnculo"/>
                <w:noProof/>
              </w:rPr>
              <w:t>Guía de Instalación</w:t>
            </w:r>
            <w:r>
              <w:rPr>
                <w:noProof/>
                <w:webHidden/>
              </w:rPr>
              <w:tab/>
            </w:r>
            <w:r>
              <w:rPr>
                <w:noProof/>
                <w:webHidden/>
              </w:rPr>
              <w:fldChar w:fldCharType="begin"/>
            </w:r>
            <w:r>
              <w:rPr>
                <w:noProof/>
                <w:webHidden/>
              </w:rPr>
              <w:instrText xml:space="preserve"> PAGEREF _Toc81499403 \h </w:instrText>
            </w:r>
          </w:ins>
          <w:r>
            <w:rPr>
              <w:noProof/>
              <w:webHidden/>
            </w:rPr>
          </w:r>
          <w:r>
            <w:rPr>
              <w:noProof/>
              <w:webHidden/>
            </w:rPr>
            <w:fldChar w:fldCharType="separate"/>
          </w:r>
          <w:ins w:id="216" w:author="JORGE CONTRERAS ORTIZ" w:date="2021-09-02T18:21:00Z">
            <w:r>
              <w:rPr>
                <w:noProof/>
                <w:webHidden/>
              </w:rPr>
              <w:t>27</w:t>
            </w:r>
            <w:r>
              <w:rPr>
                <w:noProof/>
                <w:webHidden/>
              </w:rPr>
              <w:fldChar w:fldCharType="end"/>
            </w:r>
            <w:r w:rsidRPr="00C405E0">
              <w:rPr>
                <w:rStyle w:val="Hipervnculo"/>
                <w:noProof/>
              </w:rPr>
              <w:fldChar w:fldCharType="end"/>
            </w:r>
          </w:ins>
        </w:p>
        <w:p w14:paraId="1B8AFF67" w14:textId="69E09505" w:rsidR="00430746" w:rsidRDefault="00430746">
          <w:pPr>
            <w:pStyle w:val="TDC5"/>
            <w:tabs>
              <w:tab w:val="left" w:pos="2017"/>
              <w:tab w:val="right" w:leader="dot" w:pos="9060"/>
            </w:tabs>
            <w:rPr>
              <w:ins w:id="217" w:author="JORGE CONTRERAS ORTIZ" w:date="2021-09-02T18:21:00Z"/>
              <w:rFonts w:asciiTheme="minorHAnsi" w:eastAsiaTheme="minorEastAsia" w:hAnsiTheme="minorHAnsi"/>
              <w:noProof/>
              <w:lang w:eastAsia="es-ES"/>
            </w:rPr>
          </w:pPr>
          <w:ins w:id="21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4"</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2.1.</w:t>
            </w:r>
            <w:r>
              <w:rPr>
                <w:rFonts w:asciiTheme="minorHAnsi" w:eastAsiaTheme="minorEastAsia" w:hAnsiTheme="minorHAnsi"/>
                <w:noProof/>
                <w:lang w:eastAsia="es-ES"/>
              </w:rPr>
              <w:tab/>
            </w:r>
            <w:r w:rsidRPr="00C405E0">
              <w:rPr>
                <w:rStyle w:val="Hipervnculo"/>
                <w:noProof/>
              </w:rPr>
              <w:t>Descarga del Software Requerido</w:t>
            </w:r>
            <w:r>
              <w:rPr>
                <w:noProof/>
                <w:webHidden/>
              </w:rPr>
              <w:tab/>
            </w:r>
            <w:r>
              <w:rPr>
                <w:noProof/>
                <w:webHidden/>
              </w:rPr>
              <w:fldChar w:fldCharType="begin"/>
            </w:r>
            <w:r>
              <w:rPr>
                <w:noProof/>
                <w:webHidden/>
              </w:rPr>
              <w:instrText xml:space="preserve"> PAGEREF _Toc81499404 \h </w:instrText>
            </w:r>
          </w:ins>
          <w:r>
            <w:rPr>
              <w:noProof/>
              <w:webHidden/>
            </w:rPr>
          </w:r>
          <w:r>
            <w:rPr>
              <w:noProof/>
              <w:webHidden/>
            </w:rPr>
            <w:fldChar w:fldCharType="separate"/>
          </w:r>
          <w:ins w:id="219" w:author="JORGE CONTRERAS ORTIZ" w:date="2021-09-02T18:21:00Z">
            <w:r>
              <w:rPr>
                <w:noProof/>
                <w:webHidden/>
              </w:rPr>
              <w:t>27</w:t>
            </w:r>
            <w:r>
              <w:rPr>
                <w:noProof/>
                <w:webHidden/>
              </w:rPr>
              <w:fldChar w:fldCharType="end"/>
            </w:r>
            <w:r w:rsidRPr="00C405E0">
              <w:rPr>
                <w:rStyle w:val="Hipervnculo"/>
                <w:noProof/>
              </w:rPr>
              <w:fldChar w:fldCharType="end"/>
            </w:r>
          </w:ins>
        </w:p>
        <w:p w14:paraId="3E74CAFD" w14:textId="312C0A5A" w:rsidR="00430746" w:rsidRDefault="00430746">
          <w:pPr>
            <w:pStyle w:val="TDC5"/>
            <w:tabs>
              <w:tab w:val="left" w:pos="2017"/>
              <w:tab w:val="right" w:leader="dot" w:pos="9060"/>
            </w:tabs>
            <w:rPr>
              <w:ins w:id="220" w:author="JORGE CONTRERAS ORTIZ" w:date="2021-09-02T18:21:00Z"/>
              <w:rFonts w:asciiTheme="minorHAnsi" w:eastAsiaTheme="minorEastAsia" w:hAnsiTheme="minorHAnsi"/>
              <w:noProof/>
              <w:lang w:eastAsia="es-ES"/>
            </w:rPr>
          </w:pPr>
          <w:ins w:id="22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5"</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2.2.</w:t>
            </w:r>
            <w:r>
              <w:rPr>
                <w:rFonts w:asciiTheme="minorHAnsi" w:eastAsiaTheme="minorEastAsia" w:hAnsiTheme="minorHAnsi"/>
                <w:noProof/>
                <w:lang w:eastAsia="es-ES"/>
              </w:rPr>
              <w:tab/>
            </w:r>
            <w:r w:rsidRPr="00C405E0">
              <w:rPr>
                <w:rStyle w:val="Hipervnculo"/>
                <w:noProof/>
              </w:rPr>
              <w:t>Flashear la imagen en la tarjeta SD</w:t>
            </w:r>
            <w:r>
              <w:rPr>
                <w:noProof/>
                <w:webHidden/>
              </w:rPr>
              <w:tab/>
            </w:r>
            <w:r>
              <w:rPr>
                <w:noProof/>
                <w:webHidden/>
              </w:rPr>
              <w:fldChar w:fldCharType="begin"/>
            </w:r>
            <w:r>
              <w:rPr>
                <w:noProof/>
                <w:webHidden/>
              </w:rPr>
              <w:instrText xml:space="preserve"> PAGEREF _Toc81499405 \h </w:instrText>
            </w:r>
          </w:ins>
          <w:r>
            <w:rPr>
              <w:noProof/>
              <w:webHidden/>
            </w:rPr>
          </w:r>
          <w:r>
            <w:rPr>
              <w:noProof/>
              <w:webHidden/>
            </w:rPr>
            <w:fldChar w:fldCharType="separate"/>
          </w:r>
          <w:ins w:id="222" w:author="JORGE CONTRERAS ORTIZ" w:date="2021-09-02T18:21:00Z">
            <w:r>
              <w:rPr>
                <w:noProof/>
                <w:webHidden/>
              </w:rPr>
              <w:t>28</w:t>
            </w:r>
            <w:r>
              <w:rPr>
                <w:noProof/>
                <w:webHidden/>
              </w:rPr>
              <w:fldChar w:fldCharType="end"/>
            </w:r>
            <w:r w:rsidRPr="00C405E0">
              <w:rPr>
                <w:rStyle w:val="Hipervnculo"/>
                <w:noProof/>
              </w:rPr>
              <w:fldChar w:fldCharType="end"/>
            </w:r>
          </w:ins>
        </w:p>
        <w:p w14:paraId="219C2B12" w14:textId="7BFD4A2C" w:rsidR="00430746" w:rsidRDefault="00430746">
          <w:pPr>
            <w:pStyle w:val="TDC5"/>
            <w:tabs>
              <w:tab w:val="left" w:pos="2017"/>
              <w:tab w:val="right" w:leader="dot" w:pos="9060"/>
            </w:tabs>
            <w:rPr>
              <w:ins w:id="223" w:author="JORGE CONTRERAS ORTIZ" w:date="2021-09-02T18:21:00Z"/>
              <w:rFonts w:asciiTheme="minorHAnsi" w:eastAsiaTheme="minorEastAsia" w:hAnsiTheme="minorHAnsi"/>
              <w:noProof/>
              <w:lang w:eastAsia="es-ES"/>
            </w:rPr>
          </w:pPr>
          <w:ins w:id="22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6"</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2.3.</w:t>
            </w:r>
            <w:r>
              <w:rPr>
                <w:rFonts w:asciiTheme="minorHAnsi" w:eastAsiaTheme="minorEastAsia" w:hAnsiTheme="minorHAnsi"/>
                <w:noProof/>
                <w:lang w:eastAsia="es-ES"/>
              </w:rPr>
              <w:tab/>
            </w:r>
            <w:r w:rsidRPr="00C405E0">
              <w:rPr>
                <w:rStyle w:val="Hipervnculo"/>
                <w:noProof/>
              </w:rPr>
              <w:t>Primera Instalación</w:t>
            </w:r>
            <w:r>
              <w:rPr>
                <w:noProof/>
                <w:webHidden/>
              </w:rPr>
              <w:tab/>
            </w:r>
            <w:r>
              <w:rPr>
                <w:noProof/>
                <w:webHidden/>
              </w:rPr>
              <w:fldChar w:fldCharType="begin"/>
            </w:r>
            <w:r>
              <w:rPr>
                <w:noProof/>
                <w:webHidden/>
              </w:rPr>
              <w:instrText xml:space="preserve"> PAGEREF _Toc81499406 \h </w:instrText>
            </w:r>
          </w:ins>
          <w:r>
            <w:rPr>
              <w:noProof/>
              <w:webHidden/>
            </w:rPr>
          </w:r>
          <w:r>
            <w:rPr>
              <w:noProof/>
              <w:webHidden/>
            </w:rPr>
            <w:fldChar w:fldCharType="separate"/>
          </w:r>
          <w:ins w:id="225" w:author="JORGE CONTRERAS ORTIZ" w:date="2021-09-02T18:21:00Z">
            <w:r>
              <w:rPr>
                <w:noProof/>
                <w:webHidden/>
              </w:rPr>
              <w:t>28</w:t>
            </w:r>
            <w:r>
              <w:rPr>
                <w:noProof/>
                <w:webHidden/>
              </w:rPr>
              <w:fldChar w:fldCharType="end"/>
            </w:r>
            <w:r w:rsidRPr="00C405E0">
              <w:rPr>
                <w:rStyle w:val="Hipervnculo"/>
                <w:noProof/>
              </w:rPr>
              <w:fldChar w:fldCharType="end"/>
            </w:r>
          </w:ins>
        </w:p>
        <w:p w14:paraId="7F2D1F3C" w14:textId="2D9941AC" w:rsidR="00430746" w:rsidRDefault="00430746">
          <w:pPr>
            <w:pStyle w:val="TDC4"/>
            <w:tabs>
              <w:tab w:val="left" w:pos="1760"/>
              <w:tab w:val="right" w:leader="dot" w:pos="9060"/>
            </w:tabs>
            <w:rPr>
              <w:ins w:id="226" w:author="JORGE CONTRERAS ORTIZ" w:date="2021-09-02T18:21:00Z"/>
              <w:rFonts w:asciiTheme="minorHAnsi" w:eastAsiaTheme="minorEastAsia" w:hAnsiTheme="minorHAnsi"/>
              <w:noProof/>
              <w:lang w:eastAsia="es-ES"/>
            </w:rPr>
          </w:pPr>
          <w:ins w:id="22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1.3.</w:t>
            </w:r>
            <w:r>
              <w:rPr>
                <w:rFonts w:asciiTheme="minorHAnsi" w:eastAsiaTheme="minorEastAsia" w:hAnsiTheme="minorHAnsi"/>
                <w:noProof/>
                <w:lang w:eastAsia="es-ES"/>
              </w:rPr>
              <w:tab/>
            </w:r>
            <w:r w:rsidRPr="00C405E0">
              <w:rPr>
                <w:rStyle w:val="Hipervnculo"/>
                <w:noProof/>
              </w:rPr>
              <w:t>Panel de Administración Web</w:t>
            </w:r>
            <w:r>
              <w:rPr>
                <w:noProof/>
                <w:webHidden/>
              </w:rPr>
              <w:tab/>
            </w:r>
            <w:r>
              <w:rPr>
                <w:noProof/>
                <w:webHidden/>
              </w:rPr>
              <w:fldChar w:fldCharType="begin"/>
            </w:r>
            <w:r>
              <w:rPr>
                <w:noProof/>
                <w:webHidden/>
              </w:rPr>
              <w:instrText xml:space="preserve"> PAGEREF _Toc81499407 \h </w:instrText>
            </w:r>
          </w:ins>
          <w:r>
            <w:rPr>
              <w:noProof/>
              <w:webHidden/>
            </w:rPr>
          </w:r>
          <w:r>
            <w:rPr>
              <w:noProof/>
              <w:webHidden/>
            </w:rPr>
            <w:fldChar w:fldCharType="separate"/>
          </w:r>
          <w:ins w:id="228" w:author="JORGE CONTRERAS ORTIZ" w:date="2021-09-02T18:21:00Z">
            <w:r>
              <w:rPr>
                <w:noProof/>
                <w:webHidden/>
              </w:rPr>
              <w:t>31</w:t>
            </w:r>
            <w:r>
              <w:rPr>
                <w:noProof/>
                <w:webHidden/>
              </w:rPr>
              <w:fldChar w:fldCharType="end"/>
            </w:r>
            <w:r w:rsidRPr="00C405E0">
              <w:rPr>
                <w:rStyle w:val="Hipervnculo"/>
                <w:noProof/>
              </w:rPr>
              <w:fldChar w:fldCharType="end"/>
            </w:r>
          </w:ins>
        </w:p>
        <w:p w14:paraId="01144EDD" w14:textId="5D9B721E" w:rsidR="00430746" w:rsidRDefault="00430746">
          <w:pPr>
            <w:pStyle w:val="TDC5"/>
            <w:tabs>
              <w:tab w:val="left" w:pos="2017"/>
              <w:tab w:val="right" w:leader="dot" w:pos="9060"/>
            </w:tabs>
            <w:rPr>
              <w:ins w:id="229" w:author="JORGE CONTRERAS ORTIZ" w:date="2021-09-02T18:21:00Z"/>
              <w:rFonts w:asciiTheme="minorHAnsi" w:eastAsiaTheme="minorEastAsia" w:hAnsiTheme="minorHAnsi"/>
              <w:noProof/>
              <w:lang w:eastAsia="es-ES"/>
            </w:rPr>
          </w:pPr>
          <w:ins w:id="23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8"</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1.</w:t>
            </w:r>
            <w:r>
              <w:rPr>
                <w:rFonts w:asciiTheme="minorHAnsi" w:eastAsiaTheme="minorEastAsia" w:hAnsiTheme="minorHAnsi"/>
                <w:noProof/>
                <w:lang w:eastAsia="es-ES"/>
              </w:rPr>
              <w:tab/>
            </w:r>
            <w:r w:rsidRPr="00C405E0">
              <w:rPr>
                <w:rStyle w:val="Hipervnculo"/>
                <w:noProof/>
              </w:rPr>
              <w:t>Cambiar la configuración de red</w:t>
            </w:r>
            <w:r>
              <w:rPr>
                <w:noProof/>
                <w:webHidden/>
              </w:rPr>
              <w:tab/>
            </w:r>
            <w:r>
              <w:rPr>
                <w:noProof/>
                <w:webHidden/>
              </w:rPr>
              <w:fldChar w:fldCharType="begin"/>
            </w:r>
            <w:r>
              <w:rPr>
                <w:noProof/>
                <w:webHidden/>
              </w:rPr>
              <w:instrText xml:space="preserve"> PAGEREF _Toc81499408 \h </w:instrText>
            </w:r>
          </w:ins>
          <w:r>
            <w:rPr>
              <w:noProof/>
              <w:webHidden/>
            </w:rPr>
          </w:r>
          <w:r>
            <w:rPr>
              <w:noProof/>
              <w:webHidden/>
            </w:rPr>
            <w:fldChar w:fldCharType="separate"/>
          </w:r>
          <w:ins w:id="231" w:author="JORGE CONTRERAS ORTIZ" w:date="2021-09-02T18:21:00Z">
            <w:r>
              <w:rPr>
                <w:noProof/>
                <w:webHidden/>
              </w:rPr>
              <w:t>33</w:t>
            </w:r>
            <w:r>
              <w:rPr>
                <w:noProof/>
                <w:webHidden/>
              </w:rPr>
              <w:fldChar w:fldCharType="end"/>
            </w:r>
            <w:r w:rsidRPr="00C405E0">
              <w:rPr>
                <w:rStyle w:val="Hipervnculo"/>
                <w:noProof/>
              </w:rPr>
              <w:fldChar w:fldCharType="end"/>
            </w:r>
          </w:ins>
        </w:p>
        <w:p w14:paraId="032236C0" w14:textId="654B734E" w:rsidR="00430746" w:rsidRDefault="00430746">
          <w:pPr>
            <w:pStyle w:val="TDC5"/>
            <w:tabs>
              <w:tab w:val="left" w:pos="2017"/>
              <w:tab w:val="right" w:leader="dot" w:pos="9060"/>
            </w:tabs>
            <w:rPr>
              <w:ins w:id="232" w:author="JORGE CONTRERAS ORTIZ" w:date="2021-09-02T18:21:00Z"/>
              <w:rFonts w:asciiTheme="minorHAnsi" w:eastAsiaTheme="minorEastAsia" w:hAnsiTheme="minorHAnsi"/>
              <w:noProof/>
              <w:lang w:eastAsia="es-ES"/>
            </w:rPr>
          </w:pPr>
          <w:ins w:id="23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09"</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2.</w:t>
            </w:r>
            <w:r>
              <w:rPr>
                <w:rFonts w:asciiTheme="minorHAnsi" w:eastAsiaTheme="minorEastAsia" w:hAnsiTheme="minorHAnsi"/>
                <w:noProof/>
                <w:lang w:eastAsia="es-ES"/>
              </w:rPr>
              <w:tab/>
            </w:r>
            <w:r w:rsidRPr="00C405E0">
              <w:rPr>
                <w:rStyle w:val="Hipervnculo"/>
                <w:noProof/>
              </w:rPr>
              <w:t>Actualizar KiBRA</w:t>
            </w:r>
            <w:r>
              <w:rPr>
                <w:noProof/>
                <w:webHidden/>
              </w:rPr>
              <w:tab/>
            </w:r>
            <w:r>
              <w:rPr>
                <w:noProof/>
                <w:webHidden/>
              </w:rPr>
              <w:fldChar w:fldCharType="begin"/>
            </w:r>
            <w:r>
              <w:rPr>
                <w:noProof/>
                <w:webHidden/>
              </w:rPr>
              <w:instrText xml:space="preserve"> PAGEREF _Toc81499409 \h </w:instrText>
            </w:r>
          </w:ins>
          <w:r>
            <w:rPr>
              <w:noProof/>
              <w:webHidden/>
            </w:rPr>
          </w:r>
          <w:r>
            <w:rPr>
              <w:noProof/>
              <w:webHidden/>
            </w:rPr>
            <w:fldChar w:fldCharType="separate"/>
          </w:r>
          <w:ins w:id="234" w:author="JORGE CONTRERAS ORTIZ" w:date="2021-09-02T18:21:00Z">
            <w:r>
              <w:rPr>
                <w:noProof/>
                <w:webHidden/>
              </w:rPr>
              <w:t>34</w:t>
            </w:r>
            <w:r>
              <w:rPr>
                <w:noProof/>
                <w:webHidden/>
              </w:rPr>
              <w:fldChar w:fldCharType="end"/>
            </w:r>
            <w:r w:rsidRPr="00C405E0">
              <w:rPr>
                <w:rStyle w:val="Hipervnculo"/>
                <w:noProof/>
              </w:rPr>
              <w:fldChar w:fldCharType="end"/>
            </w:r>
          </w:ins>
        </w:p>
        <w:p w14:paraId="529B1BA6" w14:textId="5CCE5EAB" w:rsidR="00430746" w:rsidRDefault="00430746">
          <w:pPr>
            <w:pStyle w:val="TDC5"/>
            <w:tabs>
              <w:tab w:val="left" w:pos="2017"/>
              <w:tab w:val="right" w:leader="dot" w:pos="9060"/>
            </w:tabs>
            <w:rPr>
              <w:ins w:id="235" w:author="JORGE CONTRERAS ORTIZ" w:date="2021-09-02T18:21:00Z"/>
              <w:rFonts w:asciiTheme="minorHAnsi" w:eastAsiaTheme="minorEastAsia" w:hAnsiTheme="minorHAnsi"/>
              <w:noProof/>
              <w:lang w:eastAsia="es-ES"/>
            </w:rPr>
          </w:pPr>
          <w:ins w:id="23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3.</w:t>
            </w:r>
            <w:r>
              <w:rPr>
                <w:rFonts w:asciiTheme="minorHAnsi" w:eastAsiaTheme="minorEastAsia" w:hAnsiTheme="minorHAnsi"/>
                <w:noProof/>
                <w:lang w:eastAsia="es-ES"/>
              </w:rPr>
              <w:tab/>
            </w:r>
            <w:r w:rsidRPr="00C405E0">
              <w:rPr>
                <w:rStyle w:val="Hipervnculo"/>
                <w:noProof/>
              </w:rPr>
              <w:t>Configurar Border Router</w:t>
            </w:r>
            <w:r>
              <w:rPr>
                <w:noProof/>
                <w:webHidden/>
              </w:rPr>
              <w:tab/>
            </w:r>
            <w:r>
              <w:rPr>
                <w:noProof/>
                <w:webHidden/>
              </w:rPr>
              <w:fldChar w:fldCharType="begin"/>
            </w:r>
            <w:r>
              <w:rPr>
                <w:noProof/>
                <w:webHidden/>
              </w:rPr>
              <w:instrText xml:space="preserve"> PAGEREF _Toc81499410 \h </w:instrText>
            </w:r>
          </w:ins>
          <w:r>
            <w:rPr>
              <w:noProof/>
              <w:webHidden/>
            </w:rPr>
          </w:r>
          <w:r>
            <w:rPr>
              <w:noProof/>
              <w:webHidden/>
            </w:rPr>
            <w:fldChar w:fldCharType="separate"/>
          </w:r>
          <w:ins w:id="237" w:author="JORGE CONTRERAS ORTIZ" w:date="2021-09-02T18:21:00Z">
            <w:r>
              <w:rPr>
                <w:noProof/>
                <w:webHidden/>
              </w:rPr>
              <w:t>35</w:t>
            </w:r>
            <w:r>
              <w:rPr>
                <w:noProof/>
                <w:webHidden/>
              </w:rPr>
              <w:fldChar w:fldCharType="end"/>
            </w:r>
            <w:r w:rsidRPr="00C405E0">
              <w:rPr>
                <w:rStyle w:val="Hipervnculo"/>
                <w:noProof/>
              </w:rPr>
              <w:fldChar w:fldCharType="end"/>
            </w:r>
          </w:ins>
        </w:p>
        <w:p w14:paraId="2380819D" w14:textId="601B5664" w:rsidR="00430746" w:rsidRDefault="00430746">
          <w:pPr>
            <w:pStyle w:val="TDC5"/>
            <w:tabs>
              <w:tab w:val="left" w:pos="2017"/>
              <w:tab w:val="right" w:leader="dot" w:pos="9060"/>
            </w:tabs>
            <w:rPr>
              <w:ins w:id="238" w:author="JORGE CONTRERAS ORTIZ" w:date="2021-09-02T18:21:00Z"/>
              <w:rFonts w:asciiTheme="minorHAnsi" w:eastAsiaTheme="minorEastAsia" w:hAnsiTheme="minorHAnsi"/>
              <w:noProof/>
              <w:lang w:eastAsia="es-ES"/>
            </w:rPr>
          </w:pPr>
          <w:ins w:id="23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1"</w:instrText>
            </w:r>
            <w:r w:rsidRPr="00C405E0">
              <w:rPr>
                <w:rStyle w:val="Hipervnculo"/>
                <w:noProof/>
              </w:rPr>
              <w:instrText xml:space="preserve"> </w:instrText>
            </w:r>
            <w:r w:rsidRPr="00C405E0">
              <w:rPr>
                <w:rStyle w:val="Hipervnculo"/>
                <w:noProof/>
              </w:rPr>
              <w:fldChar w:fldCharType="separate"/>
            </w:r>
            <w:r w:rsidRPr="00C405E0">
              <w:rPr>
                <w:rStyle w:val="Hipervnculo"/>
                <w:noProof/>
                <w:lang w:val="en-US"/>
              </w:rPr>
              <w:t>3.1.1.3.4.</w:t>
            </w:r>
            <w:r>
              <w:rPr>
                <w:rFonts w:asciiTheme="minorHAnsi" w:eastAsiaTheme="minorEastAsia" w:hAnsiTheme="minorHAnsi"/>
                <w:noProof/>
                <w:lang w:eastAsia="es-ES"/>
              </w:rPr>
              <w:tab/>
            </w:r>
            <w:r w:rsidRPr="00C405E0">
              <w:rPr>
                <w:rStyle w:val="Hipervnculo"/>
                <w:noProof/>
                <w:lang w:val="en-US"/>
              </w:rPr>
              <w:t>Inicio del Border Router (Start-up).</w:t>
            </w:r>
            <w:r>
              <w:rPr>
                <w:noProof/>
                <w:webHidden/>
              </w:rPr>
              <w:tab/>
            </w:r>
            <w:r>
              <w:rPr>
                <w:noProof/>
                <w:webHidden/>
              </w:rPr>
              <w:fldChar w:fldCharType="begin"/>
            </w:r>
            <w:r>
              <w:rPr>
                <w:noProof/>
                <w:webHidden/>
              </w:rPr>
              <w:instrText xml:space="preserve"> PAGEREF _Toc81499411 \h </w:instrText>
            </w:r>
          </w:ins>
          <w:r>
            <w:rPr>
              <w:noProof/>
              <w:webHidden/>
            </w:rPr>
          </w:r>
          <w:r>
            <w:rPr>
              <w:noProof/>
              <w:webHidden/>
            </w:rPr>
            <w:fldChar w:fldCharType="separate"/>
          </w:r>
          <w:ins w:id="240" w:author="JORGE CONTRERAS ORTIZ" w:date="2021-09-02T18:21:00Z">
            <w:r>
              <w:rPr>
                <w:noProof/>
                <w:webHidden/>
              </w:rPr>
              <w:t>38</w:t>
            </w:r>
            <w:r>
              <w:rPr>
                <w:noProof/>
                <w:webHidden/>
              </w:rPr>
              <w:fldChar w:fldCharType="end"/>
            </w:r>
            <w:r w:rsidRPr="00C405E0">
              <w:rPr>
                <w:rStyle w:val="Hipervnculo"/>
                <w:noProof/>
              </w:rPr>
              <w:fldChar w:fldCharType="end"/>
            </w:r>
          </w:ins>
        </w:p>
        <w:p w14:paraId="13F92826" w14:textId="5761A59E" w:rsidR="00430746" w:rsidRDefault="00430746">
          <w:pPr>
            <w:pStyle w:val="TDC5"/>
            <w:tabs>
              <w:tab w:val="left" w:pos="2017"/>
              <w:tab w:val="right" w:leader="dot" w:pos="9060"/>
            </w:tabs>
            <w:rPr>
              <w:ins w:id="241" w:author="JORGE CONTRERAS ORTIZ" w:date="2021-09-02T18:21:00Z"/>
              <w:rFonts w:asciiTheme="minorHAnsi" w:eastAsiaTheme="minorEastAsia" w:hAnsiTheme="minorHAnsi"/>
              <w:noProof/>
              <w:lang w:eastAsia="es-ES"/>
            </w:rPr>
          </w:pPr>
          <w:ins w:id="24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2"</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5.</w:t>
            </w:r>
            <w:r>
              <w:rPr>
                <w:rFonts w:asciiTheme="minorHAnsi" w:eastAsiaTheme="minorEastAsia" w:hAnsiTheme="minorHAnsi"/>
                <w:noProof/>
                <w:lang w:eastAsia="es-ES"/>
              </w:rPr>
              <w:tab/>
            </w:r>
            <w:r w:rsidRPr="00C405E0">
              <w:rPr>
                <w:rStyle w:val="Hipervnculo"/>
                <w:noProof/>
              </w:rPr>
              <w:t>Servicios</w:t>
            </w:r>
            <w:r>
              <w:rPr>
                <w:noProof/>
                <w:webHidden/>
              </w:rPr>
              <w:tab/>
            </w:r>
            <w:r>
              <w:rPr>
                <w:noProof/>
                <w:webHidden/>
              </w:rPr>
              <w:fldChar w:fldCharType="begin"/>
            </w:r>
            <w:r>
              <w:rPr>
                <w:noProof/>
                <w:webHidden/>
              </w:rPr>
              <w:instrText xml:space="preserve"> PAGEREF _Toc81499412 \h </w:instrText>
            </w:r>
          </w:ins>
          <w:r>
            <w:rPr>
              <w:noProof/>
              <w:webHidden/>
            </w:rPr>
          </w:r>
          <w:r>
            <w:rPr>
              <w:noProof/>
              <w:webHidden/>
            </w:rPr>
            <w:fldChar w:fldCharType="separate"/>
          </w:r>
          <w:ins w:id="243" w:author="JORGE CONTRERAS ORTIZ" w:date="2021-09-02T18:21:00Z">
            <w:r>
              <w:rPr>
                <w:noProof/>
                <w:webHidden/>
              </w:rPr>
              <w:t>42</w:t>
            </w:r>
            <w:r>
              <w:rPr>
                <w:noProof/>
                <w:webHidden/>
              </w:rPr>
              <w:fldChar w:fldCharType="end"/>
            </w:r>
            <w:r w:rsidRPr="00C405E0">
              <w:rPr>
                <w:rStyle w:val="Hipervnculo"/>
                <w:noProof/>
              </w:rPr>
              <w:fldChar w:fldCharType="end"/>
            </w:r>
          </w:ins>
        </w:p>
        <w:p w14:paraId="5885F18D" w14:textId="2FB989DB" w:rsidR="00430746" w:rsidRDefault="00430746">
          <w:pPr>
            <w:pStyle w:val="TDC5"/>
            <w:tabs>
              <w:tab w:val="left" w:pos="2017"/>
              <w:tab w:val="right" w:leader="dot" w:pos="9060"/>
            </w:tabs>
            <w:rPr>
              <w:ins w:id="244" w:author="JORGE CONTRERAS ORTIZ" w:date="2021-09-02T18:21:00Z"/>
              <w:rFonts w:asciiTheme="minorHAnsi" w:eastAsiaTheme="minorEastAsia" w:hAnsiTheme="minorHAnsi"/>
              <w:noProof/>
              <w:lang w:eastAsia="es-ES"/>
            </w:rPr>
          </w:pPr>
          <w:ins w:id="24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3"</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6.</w:t>
            </w:r>
            <w:r>
              <w:rPr>
                <w:rFonts w:asciiTheme="minorHAnsi" w:eastAsiaTheme="minorEastAsia" w:hAnsiTheme="minorHAnsi"/>
                <w:noProof/>
                <w:lang w:eastAsia="es-ES"/>
              </w:rPr>
              <w:tab/>
            </w:r>
            <w:r w:rsidRPr="00C405E0">
              <w:rPr>
                <w:rStyle w:val="Hipervnculo"/>
                <w:noProof/>
              </w:rPr>
              <w:t>Visual Network</w:t>
            </w:r>
            <w:r>
              <w:rPr>
                <w:noProof/>
                <w:webHidden/>
              </w:rPr>
              <w:tab/>
            </w:r>
            <w:r>
              <w:rPr>
                <w:noProof/>
                <w:webHidden/>
              </w:rPr>
              <w:fldChar w:fldCharType="begin"/>
            </w:r>
            <w:r>
              <w:rPr>
                <w:noProof/>
                <w:webHidden/>
              </w:rPr>
              <w:instrText xml:space="preserve"> PAGEREF _Toc81499413 \h </w:instrText>
            </w:r>
          </w:ins>
          <w:r>
            <w:rPr>
              <w:noProof/>
              <w:webHidden/>
            </w:rPr>
          </w:r>
          <w:r>
            <w:rPr>
              <w:noProof/>
              <w:webHidden/>
            </w:rPr>
            <w:fldChar w:fldCharType="separate"/>
          </w:r>
          <w:ins w:id="246" w:author="JORGE CONTRERAS ORTIZ" w:date="2021-09-02T18:21:00Z">
            <w:r>
              <w:rPr>
                <w:noProof/>
                <w:webHidden/>
              </w:rPr>
              <w:t>46</w:t>
            </w:r>
            <w:r>
              <w:rPr>
                <w:noProof/>
                <w:webHidden/>
              </w:rPr>
              <w:fldChar w:fldCharType="end"/>
            </w:r>
            <w:r w:rsidRPr="00C405E0">
              <w:rPr>
                <w:rStyle w:val="Hipervnculo"/>
                <w:noProof/>
              </w:rPr>
              <w:fldChar w:fldCharType="end"/>
            </w:r>
          </w:ins>
        </w:p>
        <w:p w14:paraId="25908D75" w14:textId="1D3C63BB" w:rsidR="00430746" w:rsidRDefault="00430746">
          <w:pPr>
            <w:pStyle w:val="TDC5"/>
            <w:tabs>
              <w:tab w:val="left" w:pos="2017"/>
              <w:tab w:val="right" w:leader="dot" w:pos="9060"/>
            </w:tabs>
            <w:rPr>
              <w:ins w:id="247" w:author="JORGE CONTRERAS ORTIZ" w:date="2021-09-02T18:21:00Z"/>
              <w:rFonts w:asciiTheme="minorHAnsi" w:eastAsiaTheme="minorEastAsia" w:hAnsiTheme="minorHAnsi"/>
              <w:noProof/>
              <w:lang w:eastAsia="es-ES"/>
            </w:rPr>
          </w:pPr>
          <w:ins w:id="24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4"</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3.7.</w:t>
            </w:r>
            <w:r>
              <w:rPr>
                <w:rFonts w:asciiTheme="minorHAnsi" w:eastAsiaTheme="minorEastAsia" w:hAnsiTheme="minorHAnsi"/>
                <w:noProof/>
                <w:lang w:eastAsia="es-ES"/>
              </w:rPr>
              <w:tab/>
            </w:r>
            <w:r w:rsidRPr="00C405E0">
              <w:rPr>
                <w:rStyle w:val="Hipervnculo"/>
                <w:noProof/>
              </w:rPr>
              <w:t>Logs</w:t>
            </w:r>
            <w:r>
              <w:rPr>
                <w:noProof/>
                <w:webHidden/>
              </w:rPr>
              <w:tab/>
            </w:r>
            <w:r>
              <w:rPr>
                <w:noProof/>
                <w:webHidden/>
              </w:rPr>
              <w:fldChar w:fldCharType="begin"/>
            </w:r>
            <w:r>
              <w:rPr>
                <w:noProof/>
                <w:webHidden/>
              </w:rPr>
              <w:instrText xml:space="preserve"> PAGEREF _Toc81499414 \h </w:instrText>
            </w:r>
          </w:ins>
          <w:r>
            <w:rPr>
              <w:noProof/>
              <w:webHidden/>
            </w:rPr>
          </w:r>
          <w:r>
            <w:rPr>
              <w:noProof/>
              <w:webHidden/>
            </w:rPr>
            <w:fldChar w:fldCharType="separate"/>
          </w:r>
          <w:ins w:id="249" w:author="JORGE CONTRERAS ORTIZ" w:date="2021-09-02T18:21:00Z">
            <w:r>
              <w:rPr>
                <w:noProof/>
                <w:webHidden/>
              </w:rPr>
              <w:t>47</w:t>
            </w:r>
            <w:r>
              <w:rPr>
                <w:noProof/>
                <w:webHidden/>
              </w:rPr>
              <w:fldChar w:fldCharType="end"/>
            </w:r>
            <w:r w:rsidRPr="00C405E0">
              <w:rPr>
                <w:rStyle w:val="Hipervnculo"/>
                <w:noProof/>
              </w:rPr>
              <w:fldChar w:fldCharType="end"/>
            </w:r>
          </w:ins>
        </w:p>
        <w:p w14:paraId="358F962D" w14:textId="6998B16C" w:rsidR="00430746" w:rsidRDefault="00430746">
          <w:pPr>
            <w:pStyle w:val="TDC4"/>
            <w:tabs>
              <w:tab w:val="left" w:pos="1760"/>
              <w:tab w:val="right" w:leader="dot" w:pos="9060"/>
            </w:tabs>
            <w:rPr>
              <w:ins w:id="250" w:author="JORGE CONTRERAS ORTIZ" w:date="2021-09-02T18:21:00Z"/>
              <w:rFonts w:asciiTheme="minorHAnsi" w:eastAsiaTheme="minorEastAsia" w:hAnsiTheme="minorHAnsi"/>
              <w:noProof/>
              <w:lang w:eastAsia="es-ES"/>
            </w:rPr>
          </w:pPr>
          <w:ins w:id="25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1.4.</w:t>
            </w:r>
            <w:r>
              <w:rPr>
                <w:rFonts w:asciiTheme="minorHAnsi" w:eastAsiaTheme="minorEastAsia" w:hAnsiTheme="minorHAnsi"/>
                <w:noProof/>
                <w:lang w:eastAsia="es-ES"/>
              </w:rPr>
              <w:tab/>
            </w:r>
            <w:r w:rsidRPr="00C405E0">
              <w:rPr>
                <w:rStyle w:val="Hipervnculo"/>
                <w:noProof/>
              </w:rPr>
              <w:t>Breve resumen</w:t>
            </w:r>
            <w:r>
              <w:rPr>
                <w:noProof/>
                <w:webHidden/>
              </w:rPr>
              <w:tab/>
            </w:r>
            <w:r>
              <w:rPr>
                <w:noProof/>
                <w:webHidden/>
              </w:rPr>
              <w:fldChar w:fldCharType="begin"/>
            </w:r>
            <w:r>
              <w:rPr>
                <w:noProof/>
                <w:webHidden/>
              </w:rPr>
              <w:instrText xml:space="preserve"> PAGEREF _Toc81499415 \h </w:instrText>
            </w:r>
          </w:ins>
          <w:r>
            <w:rPr>
              <w:noProof/>
              <w:webHidden/>
            </w:rPr>
          </w:r>
          <w:r>
            <w:rPr>
              <w:noProof/>
              <w:webHidden/>
            </w:rPr>
            <w:fldChar w:fldCharType="separate"/>
          </w:r>
          <w:ins w:id="252" w:author="JORGE CONTRERAS ORTIZ" w:date="2021-09-02T18:21:00Z">
            <w:r>
              <w:rPr>
                <w:noProof/>
                <w:webHidden/>
              </w:rPr>
              <w:t>48</w:t>
            </w:r>
            <w:r>
              <w:rPr>
                <w:noProof/>
                <w:webHidden/>
              </w:rPr>
              <w:fldChar w:fldCharType="end"/>
            </w:r>
            <w:r w:rsidRPr="00C405E0">
              <w:rPr>
                <w:rStyle w:val="Hipervnculo"/>
                <w:noProof/>
              </w:rPr>
              <w:fldChar w:fldCharType="end"/>
            </w:r>
          </w:ins>
        </w:p>
        <w:p w14:paraId="6080F990" w14:textId="61B21112" w:rsidR="00430746" w:rsidRDefault="00430746">
          <w:pPr>
            <w:pStyle w:val="TDC5"/>
            <w:tabs>
              <w:tab w:val="left" w:pos="2017"/>
              <w:tab w:val="right" w:leader="dot" w:pos="9060"/>
            </w:tabs>
            <w:rPr>
              <w:ins w:id="253" w:author="JORGE CONTRERAS ORTIZ" w:date="2021-09-02T18:21:00Z"/>
              <w:rFonts w:asciiTheme="minorHAnsi" w:eastAsiaTheme="minorEastAsia" w:hAnsiTheme="minorHAnsi"/>
              <w:noProof/>
              <w:lang w:eastAsia="es-ES"/>
            </w:rPr>
          </w:pPr>
          <w:ins w:id="25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6"</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4.1.</w:t>
            </w:r>
            <w:r>
              <w:rPr>
                <w:rFonts w:asciiTheme="minorHAnsi" w:eastAsiaTheme="minorEastAsia" w:hAnsiTheme="minorHAnsi"/>
                <w:noProof/>
                <w:lang w:eastAsia="es-ES"/>
              </w:rPr>
              <w:tab/>
            </w:r>
            <w:r w:rsidRPr="00C405E0">
              <w:rPr>
                <w:rStyle w:val="Hipervnculo"/>
                <w:noProof/>
              </w:rPr>
              <w:t>Sistema de ficheros avanzado</w:t>
            </w:r>
            <w:r>
              <w:rPr>
                <w:noProof/>
                <w:webHidden/>
              </w:rPr>
              <w:tab/>
            </w:r>
            <w:r>
              <w:rPr>
                <w:noProof/>
                <w:webHidden/>
              </w:rPr>
              <w:fldChar w:fldCharType="begin"/>
            </w:r>
            <w:r>
              <w:rPr>
                <w:noProof/>
                <w:webHidden/>
              </w:rPr>
              <w:instrText xml:space="preserve"> PAGEREF _Toc81499416 \h </w:instrText>
            </w:r>
          </w:ins>
          <w:r>
            <w:rPr>
              <w:noProof/>
              <w:webHidden/>
            </w:rPr>
          </w:r>
          <w:r>
            <w:rPr>
              <w:noProof/>
              <w:webHidden/>
            </w:rPr>
            <w:fldChar w:fldCharType="separate"/>
          </w:r>
          <w:ins w:id="255" w:author="JORGE CONTRERAS ORTIZ" w:date="2021-09-02T18:21:00Z">
            <w:r>
              <w:rPr>
                <w:noProof/>
                <w:webHidden/>
              </w:rPr>
              <w:t>48</w:t>
            </w:r>
            <w:r>
              <w:rPr>
                <w:noProof/>
                <w:webHidden/>
              </w:rPr>
              <w:fldChar w:fldCharType="end"/>
            </w:r>
            <w:r w:rsidRPr="00C405E0">
              <w:rPr>
                <w:rStyle w:val="Hipervnculo"/>
                <w:noProof/>
              </w:rPr>
              <w:fldChar w:fldCharType="end"/>
            </w:r>
          </w:ins>
        </w:p>
        <w:p w14:paraId="4EF2F283" w14:textId="376E1455" w:rsidR="00430746" w:rsidRDefault="00430746">
          <w:pPr>
            <w:pStyle w:val="TDC5"/>
            <w:tabs>
              <w:tab w:val="left" w:pos="2017"/>
              <w:tab w:val="right" w:leader="dot" w:pos="9060"/>
            </w:tabs>
            <w:rPr>
              <w:ins w:id="256" w:author="JORGE CONTRERAS ORTIZ" w:date="2021-09-02T18:21:00Z"/>
              <w:rFonts w:asciiTheme="minorHAnsi" w:eastAsiaTheme="minorEastAsia" w:hAnsiTheme="minorHAnsi"/>
              <w:noProof/>
              <w:lang w:eastAsia="es-ES"/>
            </w:rPr>
          </w:pPr>
          <w:ins w:id="25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7"</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4.2.</w:t>
            </w:r>
            <w:r>
              <w:rPr>
                <w:rFonts w:asciiTheme="minorHAnsi" w:eastAsiaTheme="minorEastAsia" w:hAnsiTheme="minorHAnsi"/>
                <w:noProof/>
                <w:lang w:eastAsia="es-ES"/>
              </w:rPr>
              <w:tab/>
            </w:r>
            <w:r w:rsidRPr="00C405E0">
              <w:rPr>
                <w:rStyle w:val="Hipervnculo"/>
                <w:noProof/>
              </w:rPr>
              <w:t>Servicios críticos</w:t>
            </w:r>
            <w:r>
              <w:rPr>
                <w:noProof/>
                <w:webHidden/>
              </w:rPr>
              <w:tab/>
            </w:r>
            <w:r>
              <w:rPr>
                <w:noProof/>
                <w:webHidden/>
              </w:rPr>
              <w:fldChar w:fldCharType="begin"/>
            </w:r>
            <w:r>
              <w:rPr>
                <w:noProof/>
                <w:webHidden/>
              </w:rPr>
              <w:instrText xml:space="preserve"> PAGEREF _Toc81499417 \h </w:instrText>
            </w:r>
          </w:ins>
          <w:r>
            <w:rPr>
              <w:noProof/>
              <w:webHidden/>
            </w:rPr>
          </w:r>
          <w:r>
            <w:rPr>
              <w:noProof/>
              <w:webHidden/>
            </w:rPr>
            <w:fldChar w:fldCharType="separate"/>
          </w:r>
          <w:ins w:id="258" w:author="JORGE CONTRERAS ORTIZ" w:date="2021-09-02T18:21:00Z">
            <w:r>
              <w:rPr>
                <w:noProof/>
                <w:webHidden/>
              </w:rPr>
              <w:t>48</w:t>
            </w:r>
            <w:r>
              <w:rPr>
                <w:noProof/>
                <w:webHidden/>
              </w:rPr>
              <w:fldChar w:fldCharType="end"/>
            </w:r>
            <w:r w:rsidRPr="00C405E0">
              <w:rPr>
                <w:rStyle w:val="Hipervnculo"/>
                <w:noProof/>
              </w:rPr>
              <w:fldChar w:fldCharType="end"/>
            </w:r>
          </w:ins>
        </w:p>
        <w:p w14:paraId="594E6654" w14:textId="4358506C" w:rsidR="00430746" w:rsidRDefault="00430746">
          <w:pPr>
            <w:pStyle w:val="TDC5"/>
            <w:tabs>
              <w:tab w:val="left" w:pos="2017"/>
              <w:tab w:val="right" w:leader="dot" w:pos="9060"/>
            </w:tabs>
            <w:rPr>
              <w:ins w:id="259" w:author="JORGE CONTRERAS ORTIZ" w:date="2021-09-02T18:21:00Z"/>
              <w:rFonts w:asciiTheme="minorHAnsi" w:eastAsiaTheme="minorEastAsia" w:hAnsiTheme="minorHAnsi"/>
              <w:noProof/>
              <w:lang w:eastAsia="es-ES"/>
            </w:rPr>
          </w:pPr>
          <w:ins w:id="26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8"</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1.4.3.</w:t>
            </w:r>
            <w:r>
              <w:rPr>
                <w:rFonts w:asciiTheme="minorHAnsi" w:eastAsiaTheme="minorEastAsia" w:hAnsiTheme="minorHAnsi"/>
                <w:noProof/>
                <w:lang w:eastAsia="es-ES"/>
              </w:rPr>
              <w:tab/>
            </w:r>
            <w:r w:rsidRPr="00C405E0">
              <w:rPr>
                <w:rStyle w:val="Hipervnculo"/>
                <w:noProof/>
              </w:rPr>
              <w:t>Comunicación entre Procesos</w:t>
            </w:r>
            <w:r>
              <w:rPr>
                <w:noProof/>
                <w:webHidden/>
              </w:rPr>
              <w:tab/>
            </w:r>
            <w:r>
              <w:rPr>
                <w:noProof/>
                <w:webHidden/>
              </w:rPr>
              <w:fldChar w:fldCharType="begin"/>
            </w:r>
            <w:r>
              <w:rPr>
                <w:noProof/>
                <w:webHidden/>
              </w:rPr>
              <w:instrText xml:space="preserve"> PAGEREF _Toc81499418 \h </w:instrText>
            </w:r>
          </w:ins>
          <w:r>
            <w:rPr>
              <w:noProof/>
              <w:webHidden/>
            </w:rPr>
          </w:r>
          <w:r>
            <w:rPr>
              <w:noProof/>
              <w:webHidden/>
            </w:rPr>
            <w:fldChar w:fldCharType="separate"/>
          </w:r>
          <w:ins w:id="261" w:author="JORGE CONTRERAS ORTIZ" w:date="2021-09-02T18:21:00Z">
            <w:r>
              <w:rPr>
                <w:noProof/>
                <w:webHidden/>
              </w:rPr>
              <w:t>49</w:t>
            </w:r>
            <w:r>
              <w:rPr>
                <w:noProof/>
                <w:webHidden/>
              </w:rPr>
              <w:fldChar w:fldCharType="end"/>
            </w:r>
            <w:r w:rsidRPr="00C405E0">
              <w:rPr>
                <w:rStyle w:val="Hipervnculo"/>
                <w:noProof/>
              </w:rPr>
              <w:fldChar w:fldCharType="end"/>
            </w:r>
          </w:ins>
        </w:p>
        <w:p w14:paraId="2FB87D15" w14:textId="4AF85F02" w:rsidR="00430746" w:rsidRDefault="00430746">
          <w:pPr>
            <w:pStyle w:val="TDC3"/>
            <w:rPr>
              <w:ins w:id="262" w:author="JORGE CONTRERAS ORTIZ" w:date="2021-09-02T18:21:00Z"/>
              <w:rFonts w:asciiTheme="minorHAnsi" w:hAnsiTheme="minorHAnsi" w:cstheme="minorBidi"/>
              <w:noProof/>
            </w:rPr>
          </w:pPr>
          <w:ins w:id="26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19"</w:instrText>
            </w:r>
            <w:r w:rsidRPr="00C405E0">
              <w:rPr>
                <w:rStyle w:val="Hipervnculo"/>
                <w:noProof/>
              </w:rPr>
              <w:instrText xml:space="preserve"> </w:instrText>
            </w:r>
            <w:r w:rsidRPr="00C405E0">
              <w:rPr>
                <w:rStyle w:val="Hipervnculo"/>
                <w:noProof/>
              </w:rPr>
              <w:fldChar w:fldCharType="separate"/>
            </w:r>
            <w:r w:rsidRPr="00C405E0">
              <w:rPr>
                <w:rStyle w:val="Hipervnculo"/>
                <w:rFonts w:eastAsiaTheme="minorHAnsi" w:cs="Arial"/>
                <w:noProof/>
              </w:rPr>
              <w:t>3.1.2.</w:t>
            </w:r>
            <w:r>
              <w:rPr>
                <w:rFonts w:asciiTheme="minorHAnsi" w:hAnsiTheme="minorHAnsi" w:cstheme="minorBidi"/>
                <w:noProof/>
              </w:rPr>
              <w:tab/>
            </w:r>
            <w:r w:rsidRPr="00C405E0">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499419 \h </w:instrText>
            </w:r>
          </w:ins>
          <w:r>
            <w:rPr>
              <w:noProof/>
              <w:webHidden/>
            </w:rPr>
          </w:r>
          <w:r>
            <w:rPr>
              <w:noProof/>
              <w:webHidden/>
            </w:rPr>
            <w:fldChar w:fldCharType="separate"/>
          </w:r>
          <w:ins w:id="264" w:author="JORGE CONTRERAS ORTIZ" w:date="2021-09-02T18:21:00Z">
            <w:r>
              <w:rPr>
                <w:noProof/>
                <w:webHidden/>
              </w:rPr>
              <w:t>50</w:t>
            </w:r>
            <w:r>
              <w:rPr>
                <w:noProof/>
                <w:webHidden/>
              </w:rPr>
              <w:fldChar w:fldCharType="end"/>
            </w:r>
            <w:r w:rsidRPr="00C405E0">
              <w:rPr>
                <w:rStyle w:val="Hipervnculo"/>
                <w:noProof/>
              </w:rPr>
              <w:fldChar w:fldCharType="end"/>
            </w:r>
          </w:ins>
        </w:p>
        <w:p w14:paraId="53A35CEE" w14:textId="656A8809" w:rsidR="00430746" w:rsidRDefault="00430746">
          <w:pPr>
            <w:pStyle w:val="TDC4"/>
            <w:tabs>
              <w:tab w:val="left" w:pos="1760"/>
              <w:tab w:val="right" w:leader="dot" w:pos="9060"/>
            </w:tabs>
            <w:rPr>
              <w:ins w:id="265" w:author="JORGE CONTRERAS ORTIZ" w:date="2021-09-02T18:21:00Z"/>
              <w:rFonts w:asciiTheme="minorHAnsi" w:eastAsiaTheme="minorEastAsia" w:hAnsiTheme="minorHAnsi"/>
              <w:noProof/>
              <w:lang w:eastAsia="es-ES"/>
            </w:rPr>
          </w:pPr>
          <w:ins w:id="26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2.1.</w:t>
            </w:r>
            <w:r>
              <w:rPr>
                <w:rFonts w:asciiTheme="minorHAnsi" w:eastAsiaTheme="minorEastAsia" w:hAnsiTheme="minorHAnsi"/>
                <w:noProof/>
                <w:lang w:eastAsia="es-ES"/>
              </w:rPr>
              <w:tab/>
            </w:r>
            <w:r w:rsidRPr="00C405E0">
              <w:rPr>
                <w:rStyle w:val="Hipervnculo"/>
                <w:noProof/>
              </w:rPr>
              <w:t>Instalación de Drivers USB y del Bootloader</w:t>
            </w:r>
            <w:r>
              <w:rPr>
                <w:noProof/>
                <w:webHidden/>
              </w:rPr>
              <w:tab/>
            </w:r>
            <w:r>
              <w:rPr>
                <w:noProof/>
                <w:webHidden/>
              </w:rPr>
              <w:fldChar w:fldCharType="begin"/>
            </w:r>
            <w:r>
              <w:rPr>
                <w:noProof/>
                <w:webHidden/>
              </w:rPr>
              <w:instrText xml:space="preserve"> PAGEREF _Toc81499420 \h </w:instrText>
            </w:r>
          </w:ins>
          <w:r>
            <w:rPr>
              <w:noProof/>
              <w:webHidden/>
            </w:rPr>
          </w:r>
          <w:r>
            <w:rPr>
              <w:noProof/>
              <w:webHidden/>
            </w:rPr>
            <w:fldChar w:fldCharType="separate"/>
          </w:r>
          <w:ins w:id="267" w:author="JORGE CONTRERAS ORTIZ" w:date="2021-09-02T18:21:00Z">
            <w:r>
              <w:rPr>
                <w:noProof/>
                <w:webHidden/>
              </w:rPr>
              <w:t>50</w:t>
            </w:r>
            <w:r>
              <w:rPr>
                <w:noProof/>
                <w:webHidden/>
              </w:rPr>
              <w:fldChar w:fldCharType="end"/>
            </w:r>
            <w:r w:rsidRPr="00C405E0">
              <w:rPr>
                <w:rStyle w:val="Hipervnculo"/>
                <w:noProof/>
              </w:rPr>
              <w:fldChar w:fldCharType="end"/>
            </w:r>
          </w:ins>
        </w:p>
        <w:p w14:paraId="3D30E92F" w14:textId="3536C89B" w:rsidR="00430746" w:rsidRDefault="00430746">
          <w:pPr>
            <w:pStyle w:val="TDC5"/>
            <w:tabs>
              <w:tab w:val="left" w:pos="2017"/>
              <w:tab w:val="right" w:leader="dot" w:pos="9060"/>
            </w:tabs>
            <w:rPr>
              <w:ins w:id="268" w:author="JORGE CONTRERAS ORTIZ" w:date="2021-09-02T18:21:00Z"/>
              <w:rFonts w:asciiTheme="minorHAnsi" w:eastAsiaTheme="minorEastAsia" w:hAnsiTheme="minorHAnsi"/>
              <w:noProof/>
              <w:lang w:eastAsia="es-ES"/>
            </w:rPr>
          </w:pPr>
          <w:ins w:id="26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1"</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1.1.</w:t>
            </w:r>
            <w:r>
              <w:rPr>
                <w:rFonts w:asciiTheme="minorHAnsi" w:eastAsiaTheme="minorEastAsia" w:hAnsiTheme="minorHAnsi"/>
                <w:noProof/>
                <w:lang w:eastAsia="es-ES"/>
              </w:rPr>
              <w:tab/>
            </w:r>
            <w:r w:rsidRPr="00C405E0">
              <w:rPr>
                <w:rStyle w:val="Hipervnculo"/>
                <w:noProof/>
              </w:rPr>
              <w:t>Windows</w:t>
            </w:r>
            <w:r>
              <w:rPr>
                <w:noProof/>
                <w:webHidden/>
              </w:rPr>
              <w:tab/>
            </w:r>
            <w:r>
              <w:rPr>
                <w:noProof/>
                <w:webHidden/>
              </w:rPr>
              <w:fldChar w:fldCharType="begin"/>
            </w:r>
            <w:r>
              <w:rPr>
                <w:noProof/>
                <w:webHidden/>
              </w:rPr>
              <w:instrText xml:space="preserve"> PAGEREF _Toc81499421 \h </w:instrText>
            </w:r>
          </w:ins>
          <w:r>
            <w:rPr>
              <w:noProof/>
              <w:webHidden/>
            </w:rPr>
          </w:r>
          <w:r>
            <w:rPr>
              <w:noProof/>
              <w:webHidden/>
            </w:rPr>
            <w:fldChar w:fldCharType="separate"/>
          </w:r>
          <w:ins w:id="270" w:author="JORGE CONTRERAS ORTIZ" w:date="2021-09-02T18:21:00Z">
            <w:r>
              <w:rPr>
                <w:noProof/>
                <w:webHidden/>
              </w:rPr>
              <w:t>51</w:t>
            </w:r>
            <w:r>
              <w:rPr>
                <w:noProof/>
                <w:webHidden/>
              </w:rPr>
              <w:fldChar w:fldCharType="end"/>
            </w:r>
            <w:r w:rsidRPr="00C405E0">
              <w:rPr>
                <w:rStyle w:val="Hipervnculo"/>
                <w:noProof/>
              </w:rPr>
              <w:fldChar w:fldCharType="end"/>
            </w:r>
          </w:ins>
        </w:p>
        <w:p w14:paraId="186E77EF" w14:textId="15C11F49" w:rsidR="00430746" w:rsidRDefault="00430746">
          <w:pPr>
            <w:pStyle w:val="TDC5"/>
            <w:tabs>
              <w:tab w:val="left" w:pos="2017"/>
              <w:tab w:val="right" w:leader="dot" w:pos="9060"/>
            </w:tabs>
            <w:rPr>
              <w:ins w:id="271" w:author="JORGE CONTRERAS ORTIZ" w:date="2021-09-02T18:21:00Z"/>
              <w:rFonts w:asciiTheme="minorHAnsi" w:eastAsiaTheme="minorEastAsia" w:hAnsiTheme="minorHAnsi"/>
              <w:noProof/>
              <w:lang w:eastAsia="es-ES"/>
            </w:rPr>
          </w:pPr>
          <w:ins w:id="272" w:author="JORGE CONTRERAS ORTIZ" w:date="2021-09-02T18:21:00Z">
            <w:r w:rsidRPr="00C405E0">
              <w:rPr>
                <w:rStyle w:val="Hipervnculo"/>
                <w:noProof/>
              </w:rPr>
              <w:lastRenderedPageBreak/>
              <w:fldChar w:fldCharType="begin"/>
            </w:r>
            <w:r w:rsidRPr="00C405E0">
              <w:rPr>
                <w:rStyle w:val="Hipervnculo"/>
                <w:noProof/>
              </w:rPr>
              <w:instrText xml:space="preserve"> </w:instrText>
            </w:r>
            <w:r>
              <w:rPr>
                <w:noProof/>
              </w:rPr>
              <w:instrText>HYPERLINK \l "_Toc81499422"</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1.2.</w:t>
            </w:r>
            <w:r>
              <w:rPr>
                <w:rFonts w:asciiTheme="minorHAnsi" w:eastAsiaTheme="minorEastAsia" w:hAnsiTheme="minorHAnsi"/>
                <w:noProof/>
                <w:lang w:eastAsia="es-ES"/>
              </w:rPr>
              <w:tab/>
            </w:r>
            <w:r w:rsidRPr="00C405E0">
              <w:rPr>
                <w:rStyle w:val="Hipervnculo"/>
                <w:noProof/>
              </w:rPr>
              <w:t>Linux / MAC OS</w:t>
            </w:r>
            <w:r>
              <w:rPr>
                <w:noProof/>
                <w:webHidden/>
              </w:rPr>
              <w:tab/>
            </w:r>
            <w:r>
              <w:rPr>
                <w:noProof/>
                <w:webHidden/>
              </w:rPr>
              <w:fldChar w:fldCharType="begin"/>
            </w:r>
            <w:r>
              <w:rPr>
                <w:noProof/>
                <w:webHidden/>
              </w:rPr>
              <w:instrText xml:space="preserve"> PAGEREF _Toc81499422 \h </w:instrText>
            </w:r>
          </w:ins>
          <w:r>
            <w:rPr>
              <w:noProof/>
              <w:webHidden/>
            </w:rPr>
          </w:r>
          <w:r>
            <w:rPr>
              <w:noProof/>
              <w:webHidden/>
            </w:rPr>
            <w:fldChar w:fldCharType="separate"/>
          </w:r>
          <w:ins w:id="273" w:author="JORGE CONTRERAS ORTIZ" w:date="2021-09-02T18:21:00Z">
            <w:r>
              <w:rPr>
                <w:noProof/>
                <w:webHidden/>
              </w:rPr>
              <w:t>53</w:t>
            </w:r>
            <w:r>
              <w:rPr>
                <w:noProof/>
                <w:webHidden/>
              </w:rPr>
              <w:fldChar w:fldCharType="end"/>
            </w:r>
            <w:r w:rsidRPr="00C405E0">
              <w:rPr>
                <w:rStyle w:val="Hipervnculo"/>
                <w:noProof/>
              </w:rPr>
              <w:fldChar w:fldCharType="end"/>
            </w:r>
          </w:ins>
        </w:p>
        <w:p w14:paraId="60FBC6B7" w14:textId="0687007F" w:rsidR="00430746" w:rsidRDefault="00430746">
          <w:pPr>
            <w:pStyle w:val="TDC4"/>
            <w:tabs>
              <w:tab w:val="left" w:pos="1760"/>
              <w:tab w:val="right" w:leader="dot" w:pos="9060"/>
            </w:tabs>
            <w:rPr>
              <w:ins w:id="274" w:author="JORGE CONTRERAS ORTIZ" w:date="2021-09-02T18:21:00Z"/>
              <w:rFonts w:asciiTheme="minorHAnsi" w:eastAsiaTheme="minorEastAsia" w:hAnsiTheme="minorHAnsi"/>
              <w:noProof/>
              <w:lang w:eastAsia="es-ES"/>
            </w:rPr>
          </w:pPr>
          <w:ins w:id="27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2.2.</w:t>
            </w:r>
            <w:r>
              <w:rPr>
                <w:rFonts w:asciiTheme="minorHAnsi" w:eastAsiaTheme="minorEastAsia" w:hAnsiTheme="minorHAnsi"/>
                <w:noProof/>
                <w:lang w:eastAsia="es-ES"/>
              </w:rPr>
              <w:tab/>
            </w:r>
            <w:r w:rsidRPr="00C405E0">
              <w:rPr>
                <w:rStyle w:val="Hipervnculo"/>
                <w:noProof/>
              </w:rPr>
              <w:t>Install “dfu-util”</w:t>
            </w:r>
            <w:r>
              <w:rPr>
                <w:noProof/>
                <w:webHidden/>
              </w:rPr>
              <w:tab/>
            </w:r>
            <w:r>
              <w:rPr>
                <w:noProof/>
                <w:webHidden/>
              </w:rPr>
              <w:fldChar w:fldCharType="begin"/>
            </w:r>
            <w:r>
              <w:rPr>
                <w:noProof/>
                <w:webHidden/>
              </w:rPr>
              <w:instrText xml:space="preserve"> PAGEREF _Toc81499423 \h </w:instrText>
            </w:r>
          </w:ins>
          <w:r>
            <w:rPr>
              <w:noProof/>
              <w:webHidden/>
            </w:rPr>
          </w:r>
          <w:r>
            <w:rPr>
              <w:noProof/>
              <w:webHidden/>
            </w:rPr>
            <w:fldChar w:fldCharType="separate"/>
          </w:r>
          <w:ins w:id="276" w:author="JORGE CONTRERAS ORTIZ" w:date="2021-09-02T18:21:00Z">
            <w:r>
              <w:rPr>
                <w:noProof/>
                <w:webHidden/>
              </w:rPr>
              <w:t>54</w:t>
            </w:r>
            <w:r>
              <w:rPr>
                <w:noProof/>
                <w:webHidden/>
              </w:rPr>
              <w:fldChar w:fldCharType="end"/>
            </w:r>
            <w:r w:rsidRPr="00C405E0">
              <w:rPr>
                <w:rStyle w:val="Hipervnculo"/>
                <w:noProof/>
              </w:rPr>
              <w:fldChar w:fldCharType="end"/>
            </w:r>
          </w:ins>
        </w:p>
        <w:p w14:paraId="360351D8" w14:textId="1D6550A0" w:rsidR="00430746" w:rsidRDefault="00430746">
          <w:pPr>
            <w:pStyle w:val="TDC4"/>
            <w:tabs>
              <w:tab w:val="left" w:pos="1760"/>
              <w:tab w:val="right" w:leader="dot" w:pos="9060"/>
            </w:tabs>
            <w:rPr>
              <w:ins w:id="277" w:author="JORGE CONTRERAS ORTIZ" w:date="2021-09-02T18:21:00Z"/>
              <w:rFonts w:asciiTheme="minorHAnsi" w:eastAsiaTheme="minorEastAsia" w:hAnsiTheme="minorHAnsi"/>
              <w:noProof/>
              <w:lang w:eastAsia="es-ES"/>
            </w:rPr>
          </w:pPr>
          <w:ins w:id="27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2.3.</w:t>
            </w:r>
            <w:r>
              <w:rPr>
                <w:rFonts w:asciiTheme="minorHAnsi" w:eastAsiaTheme="minorEastAsia" w:hAnsiTheme="minorHAnsi"/>
                <w:noProof/>
                <w:lang w:eastAsia="es-ES"/>
              </w:rPr>
              <w:tab/>
            </w:r>
            <w:r w:rsidRPr="00C405E0">
              <w:rPr>
                <w:rStyle w:val="Hipervnculo"/>
                <w:noProof/>
              </w:rPr>
              <w:t>Actualización de Firmware</w:t>
            </w:r>
            <w:r>
              <w:rPr>
                <w:noProof/>
                <w:webHidden/>
              </w:rPr>
              <w:tab/>
            </w:r>
            <w:r>
              <w:rPr>
                <w:noProof/>
                <w:webHidden/>
              </w:rPr>
              <w:fldChar w:fldCharType="begin"/>
            </w:r>
            <w:r>
              <w:rPr>
                <w:noProof/>
                <w:webHidden/>
              </w:rPr>
              <w:instrText xml:space="preserve"> PAGEREF _Toc81499424 \h </w:instrText>
            </w:r>
          </w:ins>
          <w:r>
            <w:rPr>
              <w:noProof/>
              <w:webHidden/>
            </w:rPr>
          </w:r>
          <w:r>
            <w:rPr>
              <w:noProof/>
              <w:webHidden/>
            </w:rPr>
            <w:fldChar w:fldCharType="separate"/>
          </w:r>
          <w:ins w:id="279" w:author="JORGE CONTRERAS ORTIZ" w:date="2021-09-02T18:21:00Z">
            <w:r>
              <w:rPr>
                <w:noProof/>
                <w:webHidden/>
              </w:rPr>
              <w:t>54</w:t>
            </w:r>
            <w:r>
              <w:rPr>
                <w:noProof/>
                <w:webHidden/>
              </w:rPr>
              <w:fldChar w:fldCharType="end"/>
            </w:r>
            <w:r w:rsidRPr="00C405E0">
              <w:rPr>
                <w:rStyle w:val="Hipervnculo"/>
                <w:noProof/>
              </w:rPr>
              <w:fldChar w:fldCharType="end"/>
            </w:r>
          </w:ins>
        </w:p>
        <w:p w14:paraId="38678C82" w14:textId="5D5F19BA" w:rsidR="00430746" w:rsidRDefault="00430746">
          <w:pPr>
            <w:pStyle w:val="TDC4"/>
            <w:tabs>
              <w:tab w:val="left" w:pos="1760"/>
              <w:tab w:val="right" w:leader="dot" w:pos="9060"/>
            </w:tabs>
            <w:rPr>
              <w:ins w:id="280" w:author="JORGE CONTRERAS ORTIZ" w:date="2021-09-02T18:21:00Z"/>
              <w:rFonts w:asciiTheme="minorHAnsi" w:eastAsiaTheme="minorEastAsia" w:hAnsiTheme="minorHAnsi"/>
              <w:noProof/>
              <w:lang w:eastAsia="es-ES"/>
            </w:rPr>
          </w:pPr>
          <w:ins w:id="28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2.4.</w:t>
            </w:r>
            <w:r>
              <w:rPr>
                <w:rFonts w:asciiTheme="minorHAnsi" w:eastAsiaTheme="minorEastAsia" w:hAnsiTheme="minorHAnsi"/>
                <w:noProof/>
                <w:lang w:eastAsia="es-ES"/>
              </w:rPr>
              <w:tab/>
            </w:r>
            <w:r w:rsidRPr="00C405E0">
              <w:rPr>
                <w:rStyle w:val="Hipervnculo"/>
                <w:noProof/>
              </w:rPr>
              <w:t>Runtime – Instalación de Drivers USB</w:t>
            </w:r>
            <w:r>
              <w:rPr>
                <w:noProof/>
                <w:webHidden/>
              </w:rPr>
              <w:tab/>
            </w:r>
            <w:r>
              <w:rPr>
                <w:noProof/>
                <w:webHidden/>
              </w:rPr>
              <w:fldChar w:fldCharType="begin"/>
            </w:r>
            <w:r>
              <w:rPr>
                <w:noProof/>
                <w:webHidden/>
              </w:rPr>
              <w:instrText xml:space="preserve"> PAGEREF _Toc81499425 \h </w:instrText>
            </w:r>
          </w:ins>
          <w:r>
            <w:rPr>
              <w:noProof/>
              <w:webHidden/>
            </w:rPr>
          </w:r>
          <w:r>
            <w:rPr>
              <w:noProof/>
              <w:webHidden/>
            </w:rPr>
            <w:fldChar w:fldCharType="separate"/>
          </w:r>
          <w:ins w:id="282" w:author="JORGE CONTRERAS ORTIZ" w:date="2021-09-02T18:21:00Z">
            <w:r>
              <w:rPr>
                <w:noProof/>
                <w:webHidden/>
              </w:rPr>
              <w:t>56</w:t>
            </w:r>
            <w:r>
              <w:rPr>
                <w:noProof/>
                <w:webHidden/>
              </w:rPr>
              <w:fldChar w:fldCharType="end"/>
            </w:r>
            <w:r w:rsidRPr="00C405E0">
              <w:rPr>
                <w:rStyle w:val="Hipervnculo"/>
                <w:noProof/>
              </w:rPr>
              <w:fldChar w:fldCharType="end"/>
            </w:r>
          </w:ins>
        </w:p>
        <w:p w14:paraId="7786242D" w14:textId="47F8CD1D" w:rsidR="00430746" w:rsidRDefault="00430746">
          <w:pPr>
            <w:pStyle w:val="TDC5"/>
            <w:tabs>
              <w:tab w:val="left" w:pos="2017"/>
              <w:tab w:val="right" w:leader="dot" w:pos="9060"/>
            </w:tabs>
            <w:rPr>
              <w:ins w:id="283" w:author="JORGE CONTRERAS ORTIZ" w:date="2021-09-02T18:21:00Z"/>
              <w:rFonts w:asciiTheme="minorHAnsi" w:eastAsiaTheme="minorEastAsia" w:hAnsiTheme="minorHAnsi"/>
              <w:noProof/>
              <w:lang w:eastAsia="es-ES"/>
            </w:rPr>
          </w:pPr>
          <w:ins w:id="28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6"</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4.1.</w:t>
            </w:r>
            <w:r>
              <w:rPr>
                <w:rFonts w:asciiTheme="minorHAnsi" w:eastAsiaTheme="minorEastAsia" w:hAnsiTheme="minorHAnsi"/>
                <w:noProof/>
                <w:lang w:eastAsia="es-ES"/>
              </w:rPr>
              <w:tab/>
            </w:r>
            <w:r w:rsidRPr="00C405E0">
              <w:rPr>
                <w:rStyle w:val="Hipervnculo"/>
                <w:noProof/>
              </w:rPr>
              <w:t>Windows</w:t>
            </w:r>
            <w:r>
              <w:rPr>
                <w:noProof/>
                <w:webHidden/>
              </w:rPr>
              <w:tab/>
            </w:r>
            <w:r>
              <w:rPr>
                <w:noProof/>
                <w:webHidden/>
              </w:rPr>
              <w:fldChar w:fldCharType="begin"/>
            </w:r>
            <w:r>
              <w:rPr>
                <w:noProof/>
                <w:webHidden/>
              </w:rPr>
              <w:instrText xml:space="preserve"> PAGEREF _Toc81499426 \h </w:instrText>
            </w:r>
          </w:ins>
          <w:r>
            <w:rPr>
              <w:noProof/>
              <w:webHidden/>
            </w:rPr>
          </w:r>
          <w:r>
            <w:rPr>
              <w:noProof/>
              <w:webHidden/>
            </w:rPr>
            <w:fldChar w:fldCharType="separate"/>
          </w:r>
          <w:ins w:id="285" w:author="JORGE CONTRERAS ORTIZ" w:date="2021-09-02T18:21:00Z">
            <w:r>
              <w:rPr>
                <w:noProof/>
                <w:webHidden/>
              </w:rPr>
              <w:t>56</w:t>
            </w:r>
            <w:r>
              <w:rPr>
                <w:noProof/>
                <w:webHidden/>
              </w:rPr>
              <w:fldChar w:fldCharType="end"/>
            </w:r>
            <w:r w:rsidRPr="00C405E0">
              <w:rPr>
                <w:rStyle w:val="Hipervnculo"/>
                <w:noProof/>
              </w:rPr>
              <w:fldChar w:fldCharType="end"/>
            </w:r>
          </w:ins>
        </w:p>
        <w:p w14:paraId="7026C117" w14:textId="073ACF9B" w:rsidR="00430746" w:rsidRDefault="00430746">
          <w:pPr>
            <w:pStyle w:val="TDC5"/>
            <w:tabs>
              <w:tab w:val="left" w:pos="2017"/>
              <w:tab w:val="right" w:leader="dot" w:pos="9060"/>
            </w:tabs>
            <w:rPr>
              <w:ins w:id="286" w:author="JORGE CONTRERAS ORTIZ" w:date="2021-09-02T18:21:00Z"/>
              <w:rFonts w:asciiTheme="minorHAnsi" w:eastAsiaTheme="minorEastAsia" w:hAnsiTheme="minorHAnsi"/>
              <w:noProof/>
              <w:lang w:eastAsia="es-ES"/>
            </w:rPr>
          </w:pPr>
          <w:ins w:id="28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7"</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4.2.</w:t>
            </w:r>
            <w:r>
              <w:rPr>
                <w:rFonts w:asciiTheme="minorHAnsi" w:eastAsiaTheme="minorEastAsia" w:hAnsiTheme="minorHAnsi"/>
                <w:noProof/>
                <w:lang w:eastAsia="es-ES"/>
              </w:rPr>
              <w:tab/>
            </w:r>
            <w:r w:rsidRPr="00C405E0">
              <w:rPr>
                <w:rStyle w:val="Hipervnculo"/>
                <w:noProof/>
              </w:rPr>
              <w:t>Linux</w:t>
            </w:r>
            <w:r>
              <w:rPr>
                <w:noProof/>
                <w:webHidden/>
              </w:rPr>
              <w:tab/>
            </w:r>
            <w:r>
              <w:rPr>
                <w:noProof/>
                <w:webHidden/>
              </w:rPr>
              <w:fldChar w:fldCharType="begin"/>
            </w:r>
            <w:r>
              <w:rPr>
                <w:noProof/>
                <w:webHidden/>
              </w:rPr>
              <w:instrText xml:space="preserve"> PAGEREF _Toc81499427 \h </w:instrText>
            </w:r>
          </w:ins>
          <w:r>
            <w:rPr>
              <w:noProof/>
              <w:webHidden/>
            </w:rPr>
          </w:r>
          <w:r>
            <w:rPr>
              <w:noProof/>
              <w:webHidden/>
            </w:rPr>
            <w:fldChar w:fldCharType="separate"/>
          </w:r>
          <w:ins w:id="288" w:author="JORGE CONTRERAS ORTIZ" w:date="2021-09-02T18:21:00Z">
            <w:r>
              <w:rPr>
                <w:noProof/>
                <w:webHidden/>
              </w:rPr>
              <w:t>58</w:t>
            </w:r>
            <w:r>
              <w:rPr>
                <w:noProof/>
                <w:webHidden/>
              </w:rPr>
              <w:fldChar w:fldCharType="end"/>
            </w:r>
            <w:r w:rsidRPr="00C405E0">
              <w:rPr>
                <w:rStyle w:val="Hipervnculo"/>
                <w:noProof/>
              </w:rPr>
              <w:fldChar w:fldCharType="end"/>
            </w:r>
          </w:ins>
        </w:p>
        <w:p w14:paraId="19CA7B2E" w14:textId="6FE8229A" w:rsidR="00430746" w:rsidRDefault="00430746">
          <w:pPr>
            <w:pStyle w:val="TDC5"/>
            <w:tabs>
              <w:tab w:val="left" w:pos="2017"/>
              <w:tab w:val="right" w:leader="dot" w:pos="9060"/>
            </w:tabs>
            <w:rPr>
              <w:ins w:id="289" w:author="JORGE CONTRERAS ORTIZ" w:date="2021-09-02T18:21:00Z"/>
              <w:rFonts w:asciiTheme="minorHAnsi" w:eastAsiaTheme="minorEastAsia" w:hAnsiTheme="minorHAnsi"/>
              <w:noProof/>
              <w:lang w:eastAsia="es-ES"/>
            </w:rPr>
          </w:pPr>
          <w:ins w:id="29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8"</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4.3.</w:t>
            </w:r>
            <w:r>
              <w:rPr>
                <w:rFonts w:asciiTheme="minorHAnsi" w:eastAsiaTheme="minorEastAsia" w:hAnsiTheme="minorHAnsi"/>
                <w:noProof/>
                <w:lang w:eastAsia="es-ES"/>
              </w:rPr>
              <w:tab/>
            </w:r>
            <w:r w:rsidRPr="00C405E0">
              <w:rPr>
                <w:rStyle w:val="Hipervnculo"/>
                <w:noProof/>
              </w:rPr>
              <w:t>MAC OS</w:t>
            </w:r>
            <w:r>
              <w:rPr>
                <w:noProof/>
                <w:webHidden/>
              </w:rPr>
              <w:tab/>
            </w:r>
            <w:r>
              <w:rPr>
                <w:noProof/>
                <w:webHidden/>
              </w:rPr>
              <w:fldChar w:fldCharType="begin"/>
            </w:r>
            <w:r>
              <w:rPr>
                <w:noProof/>
                <w:webHidden/>
              </w:rPr>
              <w:instrText xml:space="preserve"> PAGEREF _Toc81499428 \h </w:instrText>
            </w:r>
          </w:ins>
          <w:r>
            <w:rPr>
              <w:noProof/>
              <w:webHidden/>
            </w:rPr>
          </w:r>
          <w:r>
            <w:rPr>
              <w:noProof/>
              <w:webHidden/>
            </w:rPr>
            <w:fldChar w:fldCharType="separate"/>
          </w:r>
          <w:ins w:id="291" w:author="JORGE CONTRERAS ORTIZ" w:date="2021-09-02T18:21:00Z">
            <w:r>
              <w:rPr>
                <w:noProof/>
                <w:webHidden/>
              </w:rPr>
              <w:t>59</w:t>
            </w:r>
            <w:r>
              <w:rPr>
                <w:noProof/>
                <w:webHidden/>
              </w:rPr>
              <w:fldChar w:fldCharType="end"/>
            </w:r>
            <w:r w:rsidRPr="00C405E0">
              <w:rPr>
                <w:rStyle w:val="Hipervnculo"/>
                <w:noProof/>
              </w:rPr>
              <w:fldChar w:fldCharType="end"/>
            </w:r>
          </w:ins>
        </w:p>
        <w:p w14:paraId="07E455E0" w14:textId="39739899" w:rsidR="00430746" w:rsidRDefault="00430746">
          <w:pPr>
            <w:pStyle w:val="TDC4"/>
            <w:tabs>
              <w:tab w:val="left" w:pos="1760"/>
              <w:tab w:val="right" w:leader="dot" w:pos="9060"/>
            </w:tabs>
            <w:rPr>
              <w:ins w:id="292" w:author="JORGE CONTRERAS ORTIZ" w:date="2021-09-02T18:21:00Z"/>
              <w:rFonts w:asciiTheme="minorHAnsi" w:eastAsiaTheme="minorEastAsia" w:hAnsiTheme="minorHAnsi"/>
              <w:noProof/>
              <w:lang w:eastAsia="es-ES"/>
            </w:rPr>
          </w:pPr>
          <w:ins w:id="29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2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1.2.5.</w:t>
            </w:r>
            <w:r>
              <w:rPr>
                <w:rFonts w:asciiTheme="minorHAnsi" w:eastAsiaTheme="minorEastAsia" w:hAnsiTheme="minorHAnsi"/>
                <w:noProof/>
                <w:lang w:eastAsia="es-ES"/>
              </w:rPr>
              <w:tab/>
            </w:r>
            <w:r w:rsidRPr="00C405E0">
              <w:rPr>
                <w:rStyle w:val="Hipervnculo"/>
                <w:noProof/>
              </w:rPr>
              <w:t>Configuración de Terminal COM</w:t>
            </w:r>
            <w:r>
              <w:rPr>
                <w:noProof/>
                <w:webHidden/>
              </w:rPr>
              <w:tab/>
            </w:r>
            <w:r>
              <w:rPr>
                <w:noProof/>
                <w:webHidden/>
              </w:rPr>
              <w:fldChar w:fldCharType="begin"/>
            </w:r>
            <w:r>
              <w:rPr>
                <w:noProof/>
                <w:webHidden/>
              </w:rPr>
              <w:instrText xml:space="preserve"> PAGEREF _Toc81499429 \h </w:instrText>
            </w:r>
          </w:ins>
          <w:r>
            <w:rPr>
              <w:noProof/>
              <w:webHidden/>
            </w:rPr>
          </w:r>
          <w:r>
            <w:rPr>
              <w:noProof/>
              <w:webHidden/>
            </w:rPr>
            <w:fldChar w:fldCharType="separate"/>
          </w:r>
          <w:ins w:id="294" w:author="JORGE CONTRERAS ORTIZ" w:date="2021-09-02T18:21:00Z">
            <w:r>
              <w:rPr>
                <w:noProof/>
                <w:webHidden/>
              </w:rPr>
              <w:t>59</w:t>
            </w:r>
            <w:r>
              <w:rPr>
                <w:noProof/>
                <w:webHidden/>
              </w:rPr>
              <w:fldChar w:fldCharType="end"/>
            </w:r>
            <w:r w:rsidRPr="00C405E0">
              <w:rPr>
                <w:rStyle w:val="Hipervnculo"/>
                <w:noProof/>
              </w:rPr>
              <w:fldChar w:fldCharType="end"/>
            </w:r>
          </w:ins>
        </w:p>
        <w:p w14:paraId="5DBF34C3" w14:textId="7E9B6533" w:rsidR="00430746" w:rsidRDefault="00430746">
          <w:pPr>
            <w:pStyle w:val="TDC5"/>
            <w:tabs>
              <w:tab w:val="left" w:pos="2017"/>
              <w:tab w:val="right" w:leader="dot" w:pos="9060"/>
            </w:tabs>
            <w:rPr>
              <w:ins w:id="295" w:author="JORGE CONTRERAS ORTIZ" w:date="2021-09-02T18:21:00Z"/>
              <w:rFonts w:asciiTheme="minorHAnsi" w:eastAsiaTheme="minorEastAsia" w:hAnsiTheme="minorHAnsi"/>
              <w:noProof/>
              <w:lang w:eastAsia="es-ES"/>
            </w:rPr>
          </w:pPr>
          <w:ins w:id="29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5.1.</w:t>
            </w:r>
            <w:r>
              <w:rPr>
                <w:rFonts w:asciiTheme="minorHAnsi" w:eastAsiaTheme="minorEastAsia" w:hAnsiTheme="minorHAnsi"/>
                <w:noProof/>
                <w:lang w:eastAsia="es-ES"/>
              </w:rPr>
              <w:tab/>
            </w:r>
            <w:r w:rsidRPr="00C405E0">
              <w:rPr>
                <w:rStyle w:val="Hipervnculo"/>
                <w:noProof/>
              </w:rPr>
              <w:t>Windows</w:t>
            </w:r>
            <w:r>
              <w:rPr>
                <w:noProof/>
                <w:webHidden/>
              </w:rPr>
              <w:tab/>
            </w:r>
            <w:r>
              <w:rPr>
                <w:noProof/>
                <w:webHidden/>
              </w:rPr>
              <w:fldChar w:fldCharType="begin"/>
            </w:r>
            <w:r>
              <w:rPr>
                <w:noProof/>
                <w:webHidden/>
              </w:rPr>
              <w:instrText xml:space="preserve"> PAGEREF _Toc81499430 \h </w:instrText>
            </w:r>
          </w:ins>
          <w:r>
            <w:rPr>
              <w:noProof/>
              <w:webHidden/>
            </w:rPr>
          </w:r>
          <w:r>
            <w:rPr>
              <w:noProof/>
              <w:webHidden/>
            </w:rPr>
            <w:fldChar w:fldCharType="separate"/>
          </w:r>
          <w:ins w:id="297" w:author="JORGE CONTRERAS ORTIZ" w:date="2021-09-02T18:21:00Z">
            <w:r>
              <w:rPr>
                <w:noProof/>
                <w:webHidden/>
              </w:rPr>
              <w:t>59</w:t>
            </w:r>
            <w:r>
              <w:rPr>
                <w:noProof/>
                <w:webHidden/>
              </w:rPr>
              <w:fldChar w:fldCharType="end"/>
            </w:r>
            <w:r w:rsidRPr="00C405E0">
              <w:rPr>
                <w:rStyle w:val="Hipervnculo"/>
                <w:noProof/>
              </w:rPr>
              <w:fldChar w:fldCharType="end"/>
            </w:r>
          </w:ins>
        </w:p>
        <w:p w14:paraId="0B57F423" w14:textId="5379FF98" w:rsidR="00430746" w:rsidRDefault="00430746">
          <w:pPr>
            <w:pStyle w:val="TDC5"/>
            <w:tabs>
              <w:tab w:val="left" w:pos="2017"/>
              <w:tab w:val="right" w:leader="dot" w:pos="9060"/>
            </w:tabs>
            <w:rPr>
              <w:ins w:id="298" w:author="JORGE CONTRERAS ORTIZ" w:date="2021-09-02T18:21:00Z"/>
              <w:rFonts w:asciiTheme="minorHAnsi" w:eastAsiaTheme="minorEastAsia" w:hAnsiTheme="minorHAnsi"/>
              <w:noProof/>
              <w:lang w:eastAsia="es-ES"/>
            </w:rPr>
          </w:pPr>
          <w:ins w:id="29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1"</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1.2.5.2.</w:t>
            </w:r>
            <w:r>
              <w:rPr>
                <w:rFonts w:asciiTheme="minorHAnsi" w:eastAsiaTheme="minorEastAsia" w:hAnsiTheme="minorHAnsi"/>
                <w:noProof/>
                <w:lang w:eastAsia="es-ES"/>
              </w:rPr>
              <w:tab/>
            </w:r>
            <w:r w:rsidRPr="00C405E0">
              <w:rPr>
                <w:rStyle w:val="Hipervnculo"/>
                <w:noProof/>
              </w:rPr>
              <w:t>Linux / MAC Os</w:t>
            </w:r>
            <w:r>
              <w:rPr>
                <w:noProof/>
                <w:webHidden/>
              </w:rPr>
              <w:tab/>
            </w:r>
            <w:r>
              <w:rPr>
                <w:noProof/>
                <w:webHidden/>
              </w:rPr>
              <w:fldChar w:fldCharType="begin"/>
            </w:r>
            <w:r>
              <w:rPr>
                <w:noProof/>
                <w:webHidden/>
              </w:rPr>
              <w:instrText xml:space="preserve"> PAGEREF _Toc81499431 \h </w:instrText>
            </w:r>
          </w:ins>
          <w:r>
            <w:rPr>
              <w:noProof/>
              <w:webHidden/>
            </w:rPr>
          </w:r>
          <w:r>
            <w:rPr>
              <w:noProof/>
              <w:webHidden/>
            </w:rPr>
            <w:fldChar w:fldCharType="separate"/>
          </w:r>
          <w:ins w:id="300" w:author="JORGE CONTRERAS ORTIZ" w:date="2021-09-02T18:21:00Z">
            <w:r>
              <w:rPr>
                <w:noProof/>
                <w:webHidden/>
              </w:rPr>
              <w:t>60</w:t>
            </w:r>
            <w:r>
              <w:rPr>
                <w:noProof/>
                <w:webHidden/>
              </w:rPr>
              <w:fldChar w:fldCharType="end"/>
            </w:r>
            <w:r w:rsidRPr="00C405E0">
              <w:rPr>
                <w:rStyle w:val="Hipervnculo"/>
                <w:noProof/>
              </w:rPr>
              <w:fldChar w:fldCharType="end"/>
            </w:r>
          </w:ins>
        </w:p>
        <w:p w14:paraId="483D8748" w14:textId="2233BAD5" w:rsidR="00430746" w:rsidRDefault="00430746">
          <w:pPr>
            <w:pStyle w:val="TDC2"/>
            <w:tabs>
              <w:tab w:val="left" w:pos="880"/>
              <w:tab w:val="right" w:leader="dot" w:pos="9060"/>
            </w:tabs>
            <w:rPr>
              <w:ins w:id="301" w:author="JORGE CONTRERAS ORTIZ" w:date="2021-09-02T18:21:00Z"/>
              <w:rFonts w:asciiTheme="minorHAnsi" w:hAnsiTheme="minorHAnsi" w:cstheme="minorBidi"/>
              <w:noProof/>
            </w:rPr>
          </w:pPr>
          <w:ins w:id="30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2"</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2.</w:t>
            </w:r>
            <w:r>
              <w:rPr>
                <w:rFonts w:asciiTheme="minorHAnsi" w:hAnsiTheme="minorHAnsi" w:cstheme="minorBidi"/>
                <w:noProof/>
              </w:rPr>
              <w:tab/>
            </w:r>
            <w:r w:rsidRPr="00C405E0">
              <w:rPr>
                <w:rStyle w:val="Hipervnculo"/>
                <w:noProof/>
              </w:rPr>
              <w:t>CONFIGURACIÓN DE RED PARA KTWM102</w:t>
            </w:r>
            <w:r>
              <w:rPr>
                <w:noProof/>
                <w:webHidden/>
              </w:rPr>
              <w:tab/>
            </w:r>
            <w:r>
              <w:rPr>
                <w:noProof/>
                <w:webHidden/>
              </w:rPr>
              <w:fldChar w:fldCharType="begin"/>
            </w:r>
            <w:r>
              <w:rPr>
                <w:noProof/>
                <w:webHidden/>
              </w:rPr>
              <w:instrText xml:space="preserve"> PAGEREF _Toc81499432 \h </w:instrText>
            </w:r>
          </w:ins>
          <w:r>
            <w:rPr>
              <w:noProof/>
              <w:webHidden/>
            </w:rPr>
          </w:r>
          <w:r>
            <w:rPr>
              <w:noProof/>
              <w:webHidden/>
            </w:rPr>
            <w:fldChar w:fldCharType="separate"/>
          </w:r>
          <w:ins w:id="303" w:author="JORGE CONTRERAS ORTIZ" w:date="2021-09-02T18:21:00Z">
            <w:r>
              <w:rPr>
                <w:noProof/>
                <w:webHidden/>
              </w:rPr>
              <w:t>61</w:t>
            </w:r>
            <w:r>
              <w:rPr>
                <w:noProof/>
                <w:webHidden/>
              </w:rPr>
              <w:fldChar w:fldCharType="end"/>
            </w:r>
            <w:r w:rsidRPr="00C405E0">
              <w:rPr>
                <w:rStyle w:val="Hipervnculo"/>
                <w:noProof/>
              </w:rPr>
              <w:fldChar w:fldCharType="end"/>
            </w:r>
          </w:ins>
        </w:p>
        <w:p w14:paraId="7B7BA135" w14:textId="3D238D5A" w:rsidR="00430746" w:rsidRDefault="00430746">
          <w:pPr>
            <w:pStyle w:val="TDC3"/>
            <w:rPr>
              <w:ins w:id="304" w:author="JORGE CONTRERAS ORTIZ" w:date="2021-09-02T18:21:00Z"/>
              <w:rFonts w:asciiTheme="minorHAnsi" w:hAnsiTheme="minorHAnsi" w:cstheme="minorBidi"/>
              <w:noProof/>
            </w:rPr>
          </w:pPr>
          <w:ins w:id="30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lang w:val="en-US"/>
              </w:rPr>
              <w:t>3.2.1.</w:t>
            </w:r>
            <w:r>
              <w:rPr>
                <w:rFonts w:asciiTheme="minorHAnsi" w:hAnsiTheme="minorHAnsi" w:cstheme="minorBidi"/>
                <w:noProof/>
              </w:rPr>
              <w:tab/>
            </w:r>
            <w:r w:rsidRPr="00C405E0">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81499433 \h </w:instrText>
            </w:r>
          </w:ins>
          <w:r>
            <w:rPr>
              <w:noProof/>
              <w:webHidden/>
            </w:rPr>
          </w:r>
          <w:r>
            <w:rPr>
              <w:noProof/>
              <w:webHidden/>
            </w:rPr>
            <w:fldChar w:fldCharType="separate"/>
          </w:r>
          <w:ins w:id="306" w:author="JORGE CONTRERAS ORTIZ" w:date="2021-09-02T18:21:00Z">
            <w:r>
              <w:rPr>
                <w:noProof/>
                <w:webHidden/>
              </w:rPr>
              <w:t>61</w:t>
            </w:r>
            <w:r>
              <w:rPr>
                <w:noProof/>
                <w:webHidden/>
              </w:rPr>
              <w:fldChar w:fldCharType="end"/>
            </w:r>
            <w:r w:rsidRPr="00C405E0">
              <w:rPr>
                <w:rStyle w:val="Hipervnculo"/>
                <w:noProof/>
              </w:rPr>
              <w:fldChar w:fldCharType="end"/>
            </w:r>
          </w:ins>
        </w:p>
        <w:p w14:paraId="50E4561B" w14:textId="3045057F" w:rsidR="00430746" w:rsidRDefault="00430746">
          <w:pPr>
            <w:pStyle w:val="TDC4"/>
            <w:tabs>
              <w:tab w:val="left" w:pos="1760"/>
              <w:tab w:val="right" w:leader="dot" w:pos="9060"/>
            </w:tabs>
            <w:rPr>
              <w:ins w:id="307" w:author="JORGE CONTRERAS ORTIZ" w:date="2021-09-02T18:21:00Z"/>
              <w:rFonts w:asciiTheme="minorHAnsi" w:eastAsiaTheme="minorEastAsia" w:hAnsiTheme="minorHAnsi"/>
              <w:noProof/>
              <w:lang w:eastAsia="es-ES"/>
            </w:rPr>
          </w:pPr>
          <w:ins w:id="30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1.1.</w:t>
            </w:r>
            <w:r>
              <w:rPr>
                <w:rFonts w:asciiTheme="minorHAnsi" w:eastAsiaTheme="minorEastAsia" w:hAnsiTheme="minorHAnsi"/>
                <w:noProof/>
                <w:lang w:eastAsia="es-ES"/>
              </w:rPr>
              <w:tab/>
            </w:r>
            <w:r w:rsidRPr="00C405E0">
              <w:rPr>
                <w:rStyle w:val="Hipervnculo"/>
                <w:noProof/>
              </w:rPr>
              <w:t>Sintaxis de los comandos</w:t>
            </w:r>
            <w:r>
              <w:rPr>
                <w:noProof/>
                <w:webHidden/>
              </w:rPr>
              <w:tab/>
            </w:r>
            <w:r>
              <w:rPr>
                <w:noProof/>
                <w:webHidden/>
              </w:rPr>
              <w:fldChar w:fldCharType="begin"/>
            </w:r>
            <w:r>
              <w:rPr>
                <w:noProof/>
                <w:webHidden/>
              </w:rPr>
              <w:instrText xml:space="preserve"> PAGEREF _Toc81499434 \h </w:instrText>
            </w:r>
          </w:ins>
          <w:r>
            <w:rPr>
              <w:noProof/>
              <w:webHidden/>
            </w:rPr>
          </w:r>
          <w:r>
            <w:rPr>
              <w:noProof/>
              <w:webHidden/>
            </w:rPr>
            <w:fldChar w:fldCharType="separate"/>
          </w:r>
          <w:ins w:id="309" w:author="JORGE CONTRERAS ORTIZ" w:date="2021-09-02T18:21:00Z">
            <w:r>
              <w:rPr>
                <w:noProof/>
                <w:webHidden/>
              </w:rPr>
              <w:t>61</w:t>
            </w:r>
            <w:r>
              <w:rPr>
                <w:noProof/>
                <w:webHidden/>
              </w:rPr>
              <w:fldChar w:fldCharType="end"/>
            </w:r>
            <w:r w:rsidRPr="00C405E0">
              <w:rPr>
                <w:rStyle w:val="Hipervnculo"/>
                <w:noProof/>
              </w:rPr>
              <w:fldChar w:fldCharType="end"/>
            </w:r>
          </w:ins>
        </w:p>
        <w:p w14:paraId="62C81A5B" w14:textId="24BAC979" w:rsidR="00430746" w:rsidRDefault="00430746">
          <w:pPr>
            <w:pStyle w:val="TDC4"/>
            <w:tabs>
              <w:tab w:val="left" w:pos="1760"/>
              <w:tab w:val="right" w:leader="dot" w:pos="9060"/>
            </w:tabs>
            <w:rPr>
              <w:ins w:id="310" w:author="JORGE CONTRERAS ORTIZ" w:date="2021-09-02T18:21:00Z"/>
              <w:rFonts w:asciiTheme="minorHAnsi" w:eastAsiaTheme="minorEastAsia" w:hAnsiTheme="minorHAnsi"/>
              <w:noProof/>
              <w:lang w:eastAsia="es-ES"/>
            </w:rPr>
          </w:pPr>
          <w:ins w:id="31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1.2.</w:t>
            </w:r>
            <w:r>
              <w:rPr>
                <w:rFonts w:asciiTheme="minorHAnsi" w:eastAsiaTheme="minorEastAsia" w:hAnsiTheme="minorHAnsi"/>
                <w:noProof/>
                <w:lang w:eastAsia="es-ES"/>
              </w:rPr>
              <w:tab/>
            </w:r>
            <w:r w:rsidRPr="00C405E0">
              <w:rPr>
                <w:rStyle w:val="Hipervnculo"/>
                <w:noProof/>
              </w:rPr>
              <w:t>Sintaxis de los parámetros</w:t>
            </w:r>
            <w:r>
              <w:rPr>
                <w:noProof/>
                <w:webHidden/>
              </w:rPr>
              <w:tab/>
            </w:r>
            <w:r>
              <w:rPr>
                <w:noProof/>
                <w:webHidden/>
              </w:rPr>
              <w:fldChar w:fldCharType="begin"/>
            </w:r>
            <w:r>
              <w:rPr>
                <w:noProof/>
                <w:webHidden/>
              </w:rPr>
              <w:instrText xml:space="preserve"> PAGEREF _Toc81499435 \h </w:instrText>
            </w:r>
          </w:ins>
          <w:r>
            <w:rPr>
              <w:noProof/>
              <w:webHidden/>
            </w:rPr>
          </w:r>
          <w:r>
            <w:rPr>
              <w:noProof/>
              <w:webHidden/>
            </w:rPr>
            <w:fldChar w:fldCharType="separate"/>
          </w:r>
          <w:ins w:id="312" w:author="JORGE CONTRERAS ORTIZ" w:date="2021-09-02T18:21:00Z">
            <w:r>
              <w:rPr>
                <w:noProof/>
                <w:webHidden/>
              </w:rPr>
              <w:t>62</w:t>
            </w:r>
            <w:r>
              <w:rPr>
                <w:noProof/>
                <w:webHidden/>
              </w:rPr>
              <w:fldChar w:fldCharType="end"/>
            </w:r>
            <w:r w:rsidRPr="00C405E0">
              <w:rPr>
                <w:rStyle w:val="Hipervnculo"/>
                <w:noProof/>
              </w:rPr>
              <w:fldChar w:fldCharType="end"/>
            </w:r>
          </w:ins>
        </w:p>
        <w:p w14:paraId="31A7F904" w14:textId="4DFEB393" w:rsidR="00430746" w:rsidRDefault="00430746">
          <w:pPr>
            <w:pStyle w:val="TDC4"/>
            <w:tabs>
              <w:tab w:val="left" w:pos="1760"/>
              <w:tab w:val="right" w:leader="dot" w:pos="9060"/>
            </w:tabs>
            <w:rPr>
              <w:ins w:id="313" w:author="JORGE CONTRERAS ORTIZ" w:date="2021-09-02T18:21:00Z"/>
              <w:rFonts w:asciiTheme="minorHAnsi" w:eastAsiaTheme="minorEastAsia" w:hAnsiTheme="minorHAnsi"/>
              <w:noProof/>
              <w:lang w:eastAsia="es-ES"/>
            </w:rPr>
          </w:pPr>
          <w:ins w:id="31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1.3.</w:t>
            </w:r>
            <w:r>
              <w:rPr>
                <w:rFonts w:asciiTheme="minorHAnsi" w:eastAsiaTheme="minorEastAsia" w:hAnsiTheme="minorHAnsi"/>
                <w:noProof/>
                <w:lang w:eastAsia="es-ES"/>
              </w:rPr>
              <w:tab/>
            </w:r>
            <w:r w:rsidRPr="00C405E0">
              <w:rPr>
                <w:rStyle w:val="Hipervnculo"/>
                <w:noProof/>
              </w:rPr>
              <w:t>Mensajes de Respuesta</w:t>
            </w:r>
            <w:r>
              <w:rPr>
                <w:noProof/>
                <w:webHidden/>
              </w:rPr>
              <w:tab/>
            </w:r>
            <w:r>
              <w:rPr>
                <w:noProof/>
                <w:webHidden/>
              </w:rPr>
              <w:fldChar w:fldCharType="begin"/>
            </w:r>
            <w:r>
              <w:rPr>
                <w:noProof/>
                <w:webHidden/>
              </w:rPr>
              <w:instrText xml:space="preserve"> PAGEREF _Toc81499436 \h </w:instrText>
            </w:r>
          </w:ins>
          <w:r>
            <w:rPr>
              <w:noProof/>
              <w:webHidden/>
            </w:rPr>
          </w:r>
          <w:r>
            <w:rPr>
              <w:noProof/>
              <w:webHidden/>
            </w:rPr>
            <w:fldChar w:fldCharType="separate"/>
          </w:r>
          <w:ins w:id="315" w:author="JORGE CONTRERAS ORTIZ" w:date="2021-09-02T18:21:00Z">
            <w:r>
              <w:rPr>
                <w:noProof/>
                <w:webHidden/>
              </w:rPr>
              <w:t>63</w:t>
            </w:r>
            <w:r>
              <w:rPr>
                <w:noProof/>
                <w:webHidden/>
              </w:rPr>
              <w:fldChar w:fldCharType="end"/>
            </w:r>
            <w:r w:rsidRPr="00C405E0">
              <w:rPr>
                <w:rStyle w:val="Hipervnculo"/>
                <w:noProof/>
              </w:rPr>
              <w:fldChar w:fldCharType="end"/>
            </w:r>
          </w:ins>
        </w:p>
        <w:p w14:paraId="1408CDC5" w14:textId="312B3D47" w:rsidR="00430746" w:rsidRDefault="00430746">
          <w:pPr>
            <w:pStyle w:val="TDC3"/>
            <w:rPr>
              <w:ins w:id="316" w:author="JORGE CONTRERAS ORTIZ" w:date="2021-09-02T18:21:00Z"/>
              <w:rFonts w:asciiTheme="minorHAnsi" w:hAnsiTheme="minorHAnsi" w:cstheme="minorBidi"/>
              <w:noProof/>
            </w:rPr>
          </w:pPr>
          <w:ins w:id="31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lang w:val="en-US"/>
              </w:rPr>
              <w:t>3.2.2.</w:t>
            </w:r>
            <w:r>
              <w:rPr>
                <w:rFonts w:asciiTheme="minorHAnsi" w:hAnsiTheme="minorHAnsi" w:cstheme="minorBidi"/>
                <w:noProof/>
              </w:rPr>
              <w:tab/>
            </w:r>
            <w:r w:rsidRPr="00C405E0">
              <w:rPr>
                <w:rStyle w:val="Hipervnculo"/>
                <w:noProof/>
                <w:lang w:val="en-US"/>
              </w:rPr>
              <w:t>Kirale Binary Interface Reference Guide – Comandos KBI</w:t>
            </w:r>
            <w:r>
              <w:rPr>
                <w:noProof/>
                <w:webHidden/>
              </w:rPr>
              <w:tab/>
            </w:r>
            <w:r>
              <w:rPr>
                <w:noProof/>
                <w:webHidden/>
              </w:rPr>
              <w:fldChar w:fldCharType="begin"/>
            </w:r>
            <w:r>
              <w:rPr>
                <w:noProof/>
                <w:webHidden/>
              </w:rPr>
              <w:instrText xml:space="preserve"> PAGEREF _Toc81499437 \h </w:instrText>
            </w:r>
          </w:ins>
          <w:r>
            <w:rPr>
              <w:noProof/>
              <w:webHidden/>
            </w:rPr>
          </w:r>
          <w:r>
            <w:rPr>
              <w:noProof/>
              <w:webHidden/>
            </w:rPr>
            <w:fldChar w:fldCharType="separate"/>
          </w:r>
          <w:ins w:id="318" w:author="JORGE CONTRERAS ORTIZ" w:date="2021-09-02T18:21:00Z">
            <w:r>
              <w:rPr>
                <w:noProof/>
                <w:webHidden/>
              </w:rPr>
              <w:t>64</w:t>
            </w:r>
            <w:r>
              <w:rPr>
                <w:noProof/>
                <w:webHidden/>
              </w:rPr>
              <w:fldChar w:fldCharType="end"/>
            </w:r>
            <w:r w:rsidRPr="00C405E0">
              <w:rPr>
                <w:rStyle w:val="Hipervnculo"/>
                <w:noProof/>
              </w:rPr>
              <w:fldChar w:fldCharType="end"/>
            </w:r>
          </w:ins>
        </w:p>
        <w:p w14:paraId="30CAC4B3" w14:textId="16A339BF" w:rsidR="00430746" w:rsidRDefault="00430746">
          <w:pPr>
            <w:pStyle w:val="TDC4"/>
            <w:tabs>
              <w:tab w:val="left" w:pos="1760"/>
              <w:tab w:val="right" w:leader="dot" w:pos="9060"/>
            </w:tabs>
            <w:rPr>
              <w:ins w:id="319" w:author="JORGE CONTRERAS ORTIZ" w:date="2021-09-02T18:21:00Z"/>
              <w:rFonts w:asciiTheme="minorHAnsi" w:eastAsiaTheme="minorEastAsia" w:hAnsiTheme="minorHAnsi"/>
              <w:noProof/>
              <w:lang w:eastAsia="es-ES"/>
            </w:rPr>
          </w:pPr>
          <w:ins w:id="32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2.1.</w:t>
            </w:r>
            <w:r>
              <w:rPr>
                <w:rFonts w:asciiTheme="minorHAnsi" w:eastAsiaTheme="minorEastAsia" w:hAnsiTheme="minorHAnsi"/>
                <w:noProof/>
                <w:lang w:eastAsia="es-ES"/>
              </w:rPr>
              <w:tab/>
            </w:r>
            <w:r w:rsidRPr="00C405E0">
              <w:rPr>
                <w:rStyle w:val="Hipervnculo"/>
                <w:noProof/>
              </w:rPr>
              <w:t>Operación de Interfaz</w:t>
            </w:r>
            <w:r>
              <w:rPr>
                <w:noProof/>
                <w:webHidden/>
              </w:rPr>
              <w:tab/>
            </w:r>
            <w:r>
              <w:rPr>
                <w:noProof/>
                <w:webHidden/>
              </w:rPr>
              <w:fldChar w:fldCharType="begin"/>
            </w:r>
            <w:r>
              <w:rPr>
                <w:noProof/>
                <w:webHidden/>
              </w:rPr>
              <w:instrText xml:space="preserve"> PAGEREF _Toc81499438 \h </w:instrText>
            </w:r>
          </w:ins>
          <w:r>
            <w:rPr>
              <w:noProof/>
              <w:webHidden/>
            </w:rPr>
          </w:r>
          <w:r>
            <w:rPr>
              <w:noProof/>
              <w:webHidden/>
            </w:rPr>
            <w:fldChar w:fldCharType="separate"/>
          </w:r>
          <w:ins w:id="321" w:author="JORGE CONTRERAS ORTIZ" w:date="2021-09-02T18:21:00Z">
            <w:r>
              <w:rPr>
                <w:noProof/>
                <w:webHidden/>
              </w:rPr>
              <w:t>64</w:t>
            </w:r>
            <w:r>
              <w:rPr>
                <w:noProof/>
                <w:webHidden/>
              </w:rPr>
              <w:fldChar w:fldCharType="end"/>
            </w:r>
            <w:r w:rsidRPr="00C405E0">
              <w:rPr>
                <w:rStyle w:val="Hipervnculo"/>
                <w:noProof/>
              </w:rPr>
              <w:fldChar w:fldCharType="end"/>
            </w:r>
          </w:ins>
        </w:p>
        <w:p w14:paraId="6DE8E177" w14:textId="1488CFA2" w:rsidR="00430746" w:rsidRDefault="00430746">
          <w:pPr>
            <w:pStyle w:val="TDC4"/>
            <w:tabs>
              <w:tab w:val="left" w:pos="1760"/>
              <w:tab w:val="right" w:leader="dot" w:pos="9060"/>
            </w:tabs>
            <w:rPr>
              <w:ins w:id="322" w:author="JORGE CONTRERAS ORTIZ" w:date="2021-09-02T18:21:00Z"/>
              <w:rFonts w:asciiTheme="minorHAnsi" w:eastAsiaTheme="minorEastAsia" w:hAnsiTheme="minorHAnsi"/>
              <w:noProof/>
              <w:lang w:eastAsia="es-ES"/>
            </w:rPr>
          </w:pPr>
          <w:ins w:id="32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3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2.2.</w:t>
            </w:r>
            <w:r>
              <w:rPr>
                <w:rFonts w:asciiTheme="minorHAnsi" w:eastAsiaTheme="minorEastAsia" w:hAnsiTheme="minorHAnsi"/>
                <w:noProof/>
                <w:lang w:eastAsia="es-ES"/>
              </w:rPr>
              <w:tab/>
            </w:r>
            <w:r w:rsidRPr="00C405E0">
              <w:rPr>
                <w:rStyle w:val="Hipervnculo"/>
                <w:noProof/>
              </w:rPr>
              <w:t>Formato del paquete</w:t>
            </w:r>
            <w:r>
              <w:rPr>
                <w:noProof/>
                <w:webHidden/>
              </w:rPr>
              <w:tab/>
            </w:r>
            <w:r>
              <w:rPr>
                <w:noProof/>
                <w:webHidden/>
              </w:rPr>
              <w:fldChar w:fldCharType="begin"/>
            </w:r>
            <w:r>
              <w:rPr>
                <w:noProof/>
                <w:webHidden/>
              </w:rPr>
              <w:instrText xml:space="preserve"> PAGEREF _Toc81499439 \h </w:instrText>
            </w:r>
          </w:ins>
          <w:r>
            <w:rPr>
              <w:noProof/>
              <w:webHidden/>
            </w:rPr>
          </w:r>
          <w:r>
            <w:rPr>
              <w:noProof/>
              <w:webHidden/>
            </w:rPr>
            <w:fldChar w:fldCharType="separate"/>
          </w:r>
          <w:ins w:id="324" w:author="JORGE CONTRERAS ORTIZ" w:date="2021-09-02T18:21:00Z">
            <w:r>
              <w:rPr>
                <w:noProof/>
                <w:webHidden/>
              </w:rPr>
              <w:t>65</w:t>
            </w:r>
            <w:r>
              <w:rPr>
                <w:noProof/>
                <w:webHidden/>
              </w:rPr>
              <w:fldChar w:fldCharType="end"/>
            </w:r>
            <w:r w:rsidRPr="00C405E0">
              <w:rPr>
                <w:rStyle w:val="Hipervnculo"/>
                <w:noProof/>
              </w:rPr>
              <w:fldChar w:fldCharType="end"/>
            </w:r>
          </w:ins>
        </w:p>
        <w:p w14:paraId="1A1E754A" w14:textId="289A7681" w:rsidR="00430746" w:rsidRDefault="00430746">
          <w:pPr>
            <w:pStyle w:val="TDC4"/>
            <w:tabs>
              <w:tab w:val="left" w:pos="1760"/>
              <w:tab w:val="right" w:leader="dot" w:pos="9060"/>
            </w:tabs>
            <w:rPr>
              <w:ins w:id="325" w:author="JORGE CONTRERAS ORTIZ" w:date="2021-09-02T18:21:00Z"/>
              <w:rFonts w:asciiTheme="minorHAnsi" w:eastAsiaTheme="minorEastAsia" w:hAnsiTheme="minorHAnsi"/>
              <w:noProof/>
              <w:lang w:eastAsia="es-ES"/>
            </w:rPr>
          </w:pPr>
          <w:ins w:id="32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2.3.</w:t>
            </w:r>
            <w:r>
              <w:rPr>
                <w:rFonts w:asciiTheme="minorHAnsi" w:eastAsiaTheme="minorEastAsia" w:hAnsiTheme="minorHAnsi"/>
                <w:noProof/>
                <w:lang w:eastAsia="es-ES"/>
              </w:rPr>
              <w:tab/>
            </w:r>
            <w:r w:rsidRPr="00C405E0">
              <w:rPr>
                <w:rStyle w:val="Hipervnculo"/>
                <w:noProof/>
              </w:rPr>
              <w:t>Representación de datos</w:t>
            </w:r>
            <w:r>
              <w:rPr>
                <w:noProof/>
                <w:webHidden/>
              </w:rPr>
              <w:tab/>
            </w:r>
            <w:r>
              <w:rPr>
                <w:noProof/>
                <w:webHidden/>
              </w:rPr>
              <w:fldChar w:fldCharType="begin"/>
            </w:r>
            <w:r>
              <w:rPr>
                <w:noProof/>
                <w:webHidden/>
              </w:rPr>
              <w:instrText xml:space="preserve"> PAGEREF _Toc81499440 \h </w:instrText>
            </w:r>
          </w:ins>
          <w:r>
            <w:rPr>
              <w:noProof/>
              <w:webHidden/>
            </w:rPr>
          </w:r>
          <w:r>
            <w:rPr>
              <w:noProof/>
              <w:webHidden/>
            </w:rPr>
            <w:fldChar w:fldCharType="separate"/>
          </w:r>
          <w:ins w:id="327" w:author="JORGE CONTRERAS ORTIZ" w:date="2021-09-02T18:21:00Z">
            <w:r>
              <w:rPr>
                <w:noProof/>
                <w:webHidden/>
              </w:rPr>
              <w:t>66</w:t>
            </w:r>
            <w:r>
              <w:rPr>
                <w:noProof/>
                <w:webHidden/>
              </w:rPr>
              <w:fldChar w:fldCharType="end"/>
            </w:r>
            <w:r w:rsidRPr="00C405E0">
              <w:rPr>
                <w:rStyle w:val="Hipervnculo"/>
                <w:noProof/>
              </w:rPr>
              <w:fldChar w:fldCharType="end"/>
            </w:r>
          </w:ins>
        </w:p>
        <w:p w14:paraId="1D865075" w14:textId="01AA82DB" w:rsidR="00430746" w:rsidRDefault="00430746">
          <w:pPr>
            <w:pStyle w:val="TDC4"/>
            <w:tabs>
              <w:tab w:val="left" w:pos="1760"/>
              <w:tab w:val="right" w:leader="dot" w:pos="9060"/>
            </w:tabs>
            <w:rPr>
              <w:ins w:id="328" w:author="JORGE CONTRERAS ORTIZ" w:date="2021-09-02T18:21:00Z"/>
              <w:rFonts w:asciiTheme="minorHAnsi" w:eastAsiaTheme="minorEastAsia" w:hAnsiTheme="minorHAnsi"/>
              <w:noProof/>
              <w:lang w:eastAsia="es-ES"/>
            </w:rPr>
          </w:pPr>
          <w:ins w:id="32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2.4.</w:t>
            </w:r>
            <w:r>
              <w:rPr>
                <w:rFonts w:asciiTheme="minorHAnsi" w:eastAsiaTheme="minorEastAsia" w:hAnsiTheme="minorHAnsi"/>
                <w:noProof/>
                <w:lang w:eastAsia="es-ES"/>
              </w:rPr>
              <w:tab/>
            </w:r>
            <w:r w:rsidRPr="00C405E0">
              <w:rPr>
                <w:rStyle w:val="Hipervnculo"/>
                <w:noProof/>
              </w:rPr>
              <w:t>Comandos y Respuestas</w:t>
            </w:r>
            <w:r>
              <w:rPr>
                <w:noProof/>
                <w:webHidden/>
              </w:rPr>
              <w:tab/>
            </w:r>
            <w:r>
              <w:rPr>
                <w:noProof/>
                <w:webHidden/>
              </w:rPr>
              <w:fldChar w:fldCharType="begin"/>
            </w:r>
            <w:r>
              <w:rPr>
                <w:noProof/>
                <w:webHidden/>
              </w:rPr>
              <w:instrText xml:space="preserve"> PAGEREF _Toc81499441 \h </w:instrText>
            </w:r>
          </w:ins>
          <w:r>
            <w:rPr>
              <w:noProof/>
              <w:webHidden/>
            </w:rPr>
          </w:r>
          <w:r>
            <w:rPr>
              <w:noProof/>
              <w:webHidden/>
            </w:rPr>
            <w:fldChar w:fldCharType="separate"/>
          </w:r>
          <w:ins w:id="330" w:author="JORGE CONTRERAS ORTIZ" w:date="2021-09-02T18:21:00Z">
            <w:r>
              <w:rPr>
                <w:noProof/>
                <w:webHidden/>
              </w:rPr>
              <w:t>67</w:t>
            </w:r>
            <w:r>
              <w:rPr>
                <w:noProof/>
                <w:webHidden/>
              </w:rPr>
              <w:fldChar w:fldCharType="end"/>
            </w:r>
            <w:r w:rsidRPr="00C405E0">
              <w:rPr>
                <w:rStyle w:val="Hipervnculo"/>
                <w:noProof/>
              </w:rPr>
              <w:fldChar w:fldCharType="end"/>
            </w:r>
          </w:ins>
        </w:p>
        <w:p w14:paraId="44C9514D" w14:textId="5E9922F2" w:rsidR="00430746" w:rsidRDefault="00430746">
          <w:pPr>
            <w:pStyle w:val="TDC4"/>
            <w:tabs>
              <w:tab w:val="left" w:pos="1760"/>
              <w:tab w:val="right" w:leader="dot" w:pos="9060"/>
            </w:tabs>
            <w:rPr>
              <w:ins w:id="331" w:author="JORGE CONTRERAS ORTIZ" w:date="2021-09-02T18:21:00Z"/>
              <w:rFonts w:asciiTheme="minorHAnsi" w:eastAsiaTheme="minorEastAsia" w:hAnsiTheme="minorHAnsi"/>
              <w:noProof/>
              <w:lang w:eastAsia="es-ES"/>
            </w:rPr>
          </w:pPr>
          <w:ins w:id="33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2.5.</w:t>
            </w:r>
            <w:r>
              <w:rPr>
                <w:rFonts w:asciiTheme="minorHAnsi" w:eastAsiaTheme="minorEastAsia" w:hAnsiTheme="minorHAnsi"/>
                <w:noProof/>
                <w:lang w:eastAsia="es-ES"/>
              </w:rPr>
              <w:tab/>
            </w:r>
            <w:r w:rsidRPr="00C405E0">
              <w:rPr>
                <w:rStyle w:val="Hipervnculo"/>
                <w:noProof/>
              </w:rPr>
              <w:t>Notificaciones</w:t>
            </w:r>
            <w:r>
              <w:rPr>
                <w:noProof/>
                <w:webHidden/>
              </w:rPr>
              <w:tab/>
            </w:r>
            <w:r>
              <w:rPr>
                <w:noProof/>
                <w:webHidden/>
              </w:rPr>
              <w:fldChar w:fldCharType="begin"/>
            </w:r>
            <w:r>
              <w:rPr>
                <w:noProof/>
                <w:webHidden/>
              </w:rPr>
              <w:instrText xml:space="preserve"> PAGEREF _Toc81499442 \h </w:instrText>
            </w:r>
          </w:ins>
          <w:r>
            <w:rPr>
              <w:noProof/>
              <w:webHidden/>
            </w:rPr>
          </w:r>
          <w:r>
            <w:rPr>
              <w:noProof/>
              <w:webHidden/>
            </w:rPr>
            <w:fldChar w:fldCharType="separate"/>
          </w:r>
          <w:ins w:id="333" w:author="JORGE CONTRERAS ORTIZ" w:date="2021-09-02T18:21:00Z">
            <w:r>
              <w:rPr>
                <w:noProof/>
                <w:webHidden/>
              </w:rPr>
              <w:t>67</w:t>
            </w:r>
            <w:r>
              <w:rPr>
                <w:noProof/>
                <w:webHidden/>
              </w:rPr>
              <w:fldChar w:fldCharType="end"/>
            </w:r>
            <w:r w:rsidRPr="00C405E0">
              <w:rPr>
                <w:rStyle w:val="Hipervnculo"/>
                <w:noProof/>
              </w:rPr>
              <w:fldChar w:fldCharType="end"/>
            </w:r>
          </w:ins>
        </w:p>
        <w:p w14:paraId="7A40C4AC" w14:textId="072A8E6B" w:rsidR="00430746" w:rsidRDefault="00430746">
          <w:pPr>
            <w:pStyle w:val="TDC3"/>
            <w:rPr>
              <w:ins w:id="334" w:author="JORGE CONTRERAS ORTIZ" w:date="2021-09-02T18:21:00Z"/>
              <w:rFonts w:asciiTheme="minorHAnsi" w:hAnsiTheme="minorHAnsi" w:cstheme="minorBidi"/>
              <w:noProof/>
            </w:rPr>
          </w:pPr>
          <w:ins w:id="33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3.2.3.</w:t>
            </w:r>
            <w:r>
              <w:rPr>
                <w:rFonts w:asciiTheme="minorHAnsi" w:hAnsiTheme="minorHAnsi" w:cstheme="minorBidi"/>
                <w:noProof/>
              </w:rPr>
              <w:tab/>
            </w:r>
            <w:r w:rsidRPr="00C405E0">
              <w:rPr>
                <w:rStyle w:val="Hipervnculo"/>
                <w:noProof/>
              </w:rPr>
              <w:t>Configuración de Red</w:t>
            </w:r>
            <w:r>
              <w:rPr>
                <w:noProof/>
                <w:webHidden/>
              </w:rPr>
              <w:tab/>
            </w:r>
            <w:r>
              <w:rPr>
                <w:noProof/>
                <w:webHidden/>
              </w:rPr>
              <w:fldChar w:fldCharType="begin"/>
            </w:r>
            <w:r>
              <w:rPr>
                <w:noProof/>
                <w:webHidden/>
              </w:rPr>
              <w:instrText xml:space="preserve"> PAGEREF _Toc81499443 \h </w:instrText>
            </w:r>
          </w:ins>
          <w:r>
            <w:rPr>
              <w:noProof/>
              <w:webHidden/>
            </w:rPr>
          </w:r>
          <w:r>
            <w:rPr>
              <w:noProof/>
              <w:webHidden/>
            </w:rPr>
            <w:fldChar w:fldCharType="separate"/>
          </w:r>
          <w:ins w:id="336" w:author="JORGE CONTRERAS ORTIZ" w:date="2021-09-02T18:21:00Z">
            <w:r>
              <w:rPr>
                <w:noProof/>
                <w:webHidden/>
              </w:rPr>
              <w:t>68</w:t>
            </w:r>
            <w:r>
              <w:rPr>
                <w:noProof/>
                <w:webHidden/>
              </w:rPr>
              <w:fldChar w:fldCharType="end"/>
            </w:r>
            <w:r w:rsidRPr="00C405E0">
              <w:rPr>
                <w:rStyle w:val="Hipervnculo"/>
                <w:noProof/>
              </w:rPr>
              <w:fldChar w:fldCharType="end"/>
            </w:r>
          </w:ins>
        </w:p>
        <w:p w14:paraId="21C5E230" w14:textId="5200FF1E" w:rsidR="00430746" w:rsidRDefault="00430746">
          <w:pPr>
            <w:pStyle w:val="TDC4"/>
            <w:tabs>
              <w:tab w:val="left" w:pos="1760"/>
              <w:tab w:val="right" w:leader="dot" w:pos="9060"/>
            </w:tabs>
            <w:rPr>
              <w:ins w:id="337" w:author="JORGE CONTRERAS ORTIZ" w:date="2021-09-02T18:21:00Z"/>
              <w:rFonts w:asciiTheme="minorHAnsi" w:eastAsiaTheme="minorEastAsia" w:hAnsiTheme="minorHAnsi"/>
              <w:noProof/>
              <w:lang w:eastAsia="es-ES"/>
            </w:rPr>
          </w:pPr>
          <w:ins w:id="33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lang w:val="en-US"/>
              </w:rPr>
              <w:t>3.2.3.1.</w:t>
            </w:r>
            <w:r>
              <w:rPr>
                <w:rFonts w:asciiTheme="minorHAnsi" w:eastAsiaTheme="minorEastAsia" w:hAnsiTheme="minorHAnsi"/>
                <w:noProof/>
                <w:lang w:eastAsia="es-ES"/>
              </w:rPr>
              <w:tab/>
            </w:r>
            <w:r w:rsidRPr="00C405E0">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499444 \h </w:instrText>
            </w:r>
          </w:ins>
          <w:r>
            <w:rPr>
              <w:noProof/>
              <w:webHidden/>
            </w:rPr>
          </w:r>
          <w:r>
            <w:rPr>
              <w:noProof/>
              <w:webHidden/>
            </w:rPr>
            <w:fldChar w:fldCharType="separate"/>
          </w:r>
          <w:ins w:id="339" w:author="JORGE CONTRERAS ORTIZ" w:date="2021-09-02T18:21:00Z">
            <w:r>
              <w:rPr>
                <w:noProof/>
                <w:webHidden/>
              </w:rPr>
              <w:t>68</w:t>
            </w:r>
            <w:r>
              <w:rPr>
                <w:noProof/>
                <w:webHidden/>
              </w:rPr>
              <w:fldChar w:fldCharType="end"/>
            </w:r>
            <w:r w:rsidRPr="00C405E0">
              <w:rPr>
                <w:rStyle w:val="Hipervnculo"/>
                <w:noProof/>
              </w:rPr>
              <w:fldChar w:fldCharType="end"/>
            </w:r>
          </w:ins>
        </w:p>
        <w:p w14:paraId="3F830DE6" w14:textId="6CC52C84" w:rsidR="00430746" w:rsidRDefault="00430746">
          <w:pPr>
            <w:pStyle w:val="TDC4"/>
            <w:tabs>
              <w:tab w:val="left" w:pos="1760"/>
              <w:tab w:val="right" w:leader="dot" w:pos="9060"/>
            </w:tabs>
            <w:rPr>
              <w:ins w:id="340" w:author="JORGE CONTRERAS ORTIZ" w:date="2021-09-02T18:21:00Z"/>
              <w:rFonts w:asciiTheme="minorHAnsi" w:eastAsiaTheme="minorEastAsia" w:hAnsiTheme="minorHAnsi"/>
              <w:noProof/>
              <w:lang w:eastAsia="es-ES"/>
            </w:rPr>
          </w:pPr>
          <w:ins w:id="34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lang w:val="en-US"/>
              </w:rPr>
              <w:t>3.2.3.2.</w:t>
            </w:r>
            <w:r>
              <w:rPr>
                <w:rFonts w:asciiTheme="minorHAnsi" w:eastAsiaTheme="minorEastAsia" w:hAnsiTheme="minorHAnsi"/>
                <w:noProof/>
                <w:lang w:eastAsia="es-ES"/>
              </w:rPr>
              <w:tab/>
            </w:r>
            <w:r w:rsidRPr="00C405E0">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499445 \h </w:instrText>
            </w:r>
          </w:ins>
          <w:r>
            <w:rPr>
              <w:noProof/>
              <w:webHidden/>
            </w:rPr>
          </w:r>
          <w:r>
            <w:rPr>
              <w:noProof/>
              <w:webHidden/>
            </w:rPr>
            <w:fldChar w:fldCharType="separate"/>
          </w:r>
          <w:ins w:id="342" w:author="JORGE CONTRERAS ORTIZ" w:date="2021-09-02T18:21:00Z">
            <w:r>
              <w:rPr>
                <w:noProof/>
                <w:webHidden/>
              </w:rPr>
              <w:t>68</w:t>
            </w:r>
            <w:r>
              <w:rPr>
                <w:noProof/>
                <w:webHidden/>
              </w:rPr>
              <w:fldChar w:fldCharType="end"/>
            </w:r>
            <w:r w:rsidRPr="00C405E0">
              <w:rPr>
                <w:rStyle w:val="Hipervnculo"/>
                <w:noProof/>
              </w:rPr>
              <w:fldChar w:fldCharType="end"/>
            </w:r>
          </w:ins>
        </w:p>
        <w:p w14:paraId="21B90ED1" w14:textId="5CE3FE66" w:rsidR="00430746" w:rsidRDefault="00430746">
          <w:pPr>
            <w:pStyle w:val="TDC2"/>
            <w:tabs>
              <w:tab w:val="left" w:pos="880"/>
              <w:tab w:val="right" w:leader="dot" w:pos="9060"/>
            </w:tabs>
            <w:rPr>
              <w:ins w:id="343" w:author="JORGE CONTRERAS ORTIZ" w:date="2021-09-02T18:21:00Z"/>
              <w:rFonts w:asciiTheme="minorHAnsi" w:hAnsiTheme="minorHAnsi" w:cstheme="minorBidi"/>
              <w:noProof/>
            </w:rPr>
          </w:pPr>
          <w:ins w:id="34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6"</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3.3.</w:t>
            </w:r>
            <w:r>
              <w:rPr>
                <w:rFonts w:asciiTheme="minorHAnsi" w:hAnsiTheme="minorHAnsi" w:cstheme="minorBidi"/>
                <w:noProof/>
              </w:rPr>
              <w:tab/>
            </w:r>
            <w:r w:rsidRPr="00C405E0">
              <w:rPr>
                <w:rStyle w:val="Hipervnculo"/>
                <w:noProof/>
              </w:rPr>
              <w:t>PRUEBAS DE RED</w:t>
            </w:r>
            <w:r>
              <w:rPr>
                <w:noProof/>
                <w:webHidden/>
              </w:rPr>
              <w:tab/>
            </w:r>
            <w:r>
              <w:rPr>
                <w:noProof/>
                <w:webHidden/>
              </w:rPr>
              <w:fldChar w:fldCharType="begin"/>
            </w:r>
            <w:r>
              <w:rPr>
                <w:noProof/>
                <w:webHidden/>
              </w:rPr>
              <w:instrText xml:space="preserve"> PAGEREF _Toc81499446 \h </w:instrText>
            </w:r>
          </w:ins>
          <w:r>
            <w:rPr>
              <w:noProof/>
              <w:webHidden/>
            </w:rPr>
          </w:r>
          <w:r>
            <w:rPr>
              <w:noProof/>
              <w:webHidden/>
            </w:rPr>
            <w:fldChar w:fldCharType="separate"/>
          </w:r>
          <w:ins w:id="345" w:author="JORGE CONTRERAS ORTIZ" w:date="2021-09-02T18:21:00Z">
            <w:r>
              <w:rPr>
                <w:noProof/>
                <w:webHidden/>
              </w:rPr>
              <w:t>69</w:t>
            </w:r>
            <w:r>
              <w:rPr>
                <w:noProof/>
                <w:webHidden/>
              </w:rPr>
              <w:fldChar w:fldCharType="end"/>
            </w:r>
            <w:r w:rsidRPr="00C405E0">
              <w:rPr>
                <w:rStyle w:val="Hipervnculo"/>
                <w:noProof/>
              </w:rPr>
              <w:fldChar w:fldCharType="end"/>
            </w:r>
          </w:ins>
        </w:p>
        <w:p w14:paraId="537A2EBB" w14:textId="6DF2AB75" w:rsidR="00430746" w:rsidRDefault="00430746">
          <w:pPr>
            <w:pStyle w:val="TDC1"/>
            <w:tabs>
              <w:tab w:val="left" w:pos="442"/>
              <w:tab w:val="right" w:leader="dot" w:pos="9060"/>
            </w:tabs>
            <w:rPr>
              <w:ins w:id="346" w:author="JORGE CONTRERAS ORTIZ" w:date="2021-09-02T18:21:00Z"/>
              <w:rFonts w:asciiTheme="minorHAnsi" w:eastAsiaTheme="minorEastAsia" w:hAnsiTheme="minorHAnsi"/>
              <w:noProof/>
              <w:lang w:eastAsia="es-ES"/>
            </w:rPr>
          </w:pPr>
          <w:ins w:id="34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w:t>
            </w:r>
            <w:r>
              <w:rPr>
                <w:rFonts w:asciiTheme="minorHAnsi" w:eastAsiaTheme="minorEastAsia" w:hAnsiTheme="minorHAnsi"/>
                <w:noProof/>
                <w:lang w:eastAsia="es-ES"/>
              </w:rPr>
              <w:tab/>
            </w:r>
            <w:r w:rsidRPr="00C405E0">
              <w:rPr>
                <w:rStyle w:val="Hipervnculo"/>
                <w:rFonts w:cs="Arial"/>
                <w:noProof/>
              </w:rPr>
              <w:t>DISEÑO E IMPLEMENTACIÓN HARDWARE</w:t>
            </w:r>
            <w:r>
              <w:rPr>
                <w:noProof/>
                <w:webHidden/>
              </w:rPr>
              <w:tab/>
            </w:r>
            <w:r>
              <w:rPr>
                <w:noProof/>
                <w:webHidden/>
              </w:rPr>
              <w:fldChar w:fldCharType="begin"/>
            </w:r>
            <w:r>
              <w:rPr>
                <w:noProof/>
                <w:webHidden/>
              </w:rPr>
              <w:instrText xml:space="preserve"> PAGEREF _Toc81499447 \h </w:instrText>
            </w:r>
          </w:ins>
          <w:r>
            <w:rPr>
              <w:noProof/>
              <w:webHidden/>
            </w:rPr>
          </w:r>
          <w:r>
            <w:rPr>
              <w:noProof/>
              <w:webHidden/>
            </w:rPr>
            <w:fldChar w:fldCharType="separate"/>
          </w:r>
          <w:ins w:id="348" w:author="JORGE CONTRERAS ORTIZ" w:date="2021-09-02T18:21:00Z">
            <w:r>
              <w:rPr>
                <w:noProof/>
                <w:webHidden/>
              </w:rPr>
              <w:t>70</w:t>
            </w:r>
            <w:r>
              <w:rPr>
                <w:noProof/>
                <w:webHidden/>
              </w:rPr>
              <w:fldChar w:fldCharType="end"/>
            </w:r>
            <w:r w:rsidRPr="00C405E0">
              <w:rPr>
                <w:rStyle w:val="Hipervnculo"/>
                <w:noProof/>
              </w:rPr>
              <w:fldChar w:fldCharType="end"/>
            </w:r>
          </w:ins>
        </w:p>
        <w:p w14:paraId="115FAEBA" w14:textId="61F8CC1E" w:rsidR="00430746" w:rsidRDefault="00430746">
          <w:pPr>
            <w:pStyle w:val="TDC2"/>
            <w:tabs>
              <w:tab w:val="left" w:pos="880"/>
              <w:tab w:val="right" w:leader="dot" w:pos="9060"/>
            </w:tabs>
            <w:rPr>
              <w:ins w:id="349" w:author="JORGE CONTRERAS ORTIZ" w:date="2021-09-02T18:21:00Z"/>
              <w:rFonts w:asciiTheme="minorHAnsi" w:hAnsiTheme="minorHAnsi" w:cstheme="minorBidi"/>
              <w:noProof/>
            </w:rPr>
          </w:pPr>
          <w:ins w:id="35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8"</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4.1.</w:t>
            </w:r>
            <w:r>
              <w:rPr>
                <w:rFonts w:asciiTheme="minorHAnsi" w:hAnsiTheme="minorHAnsi" w:cstheme="minorBidi"/>
                <w:noProof/>
              </w:rPr>
              <w:tab/>
            </w:r>
            <w:r w:rsidRPr="00C405E0">
              <w:rPr>
                <w:rStyle w:val="Hipervnculo"/>
                <w:noProof/>
              </w:rPr>
              <w:t>DISEÑO DE ESQUEMÁTICO PCB</w:t>
            </w:r>
            <w:r>
              <w:rPr>
                <w:noProof/>
                <w:webHidden/>
              </w:rPr>
              <w:tab/>
            </w:r>
            <w:r>
              <w:rPr>
                <w:noProof/>
                <w:webHidden/>
              </w:rPr>
              <w:fldChar w:fldCharType="begin"/>
            </w:r>
            <w:r>
              <w:rPr>
                <w:noProof/>
                <w:webHidden/>
              </w:rPr>
              <w:instrText xml:space="preserve"> PAGEREF _Toc81499448 \h </w:instrText>
            </w:r>
          </w:ins>
          <w:r>
            <w:rPr>
              <w:noProof/>
              <w:webHidden/>
            </w:rPr>
          </w:r>
          <w:r>
            <w:rPr>
              <w:noProof/>
              <w:webHidden/>
            </w:rPr>
            <w:fldChar w:fldCharType="separate"/>
          </w:r>
          <w:ins w:id="351" w:author="JORGE CONTRERAS ORTIZ" w:date="2021-09-02T18:21:00Z">
            <w:r>
              <w:rPr>
                <w:noProof/>
                <w:webHidden/>
              </w:rPr>
              <w:t>70</w:t>
            </w:r>
            <w:r>
              <w:rPr>
                <w:noProof/>
                <w:webHidden/>
              </w:rPr>
              <w:fldChar w:fldCharType="end"/>
            </w:r>
            <w:r w:rsidRPr="00C405E0">
              <w:rPr>
                <w:rStyle w:val="Hipervnculo"/>
                <w:noProof/>
              </w:rPr>
              <w:fldChar w:fldCharType="end"/>
            </w:r>
          </w:ins>
        </w:p>
        <w:p w14:paraId="1EBED38A" w14:textId="6FEB6070" w:rsidR="00430746" w:rsidRDefault="00430746">
          <w:pPr>
            <w:pStyle w:val="TDC3"/>
            <w:rPr>
              <w:ins w:id="352" w:author="JORGE CONTRERAS ORTIZ" w:date="2021-09-02T18:21:00Z"/>
              <w:rFonts w:asciiTheme="minorHAnsi" w:hAnsiTheme="minorHAnsi" w:cstheme="minorBidi"/>
              <w:noProof/>
            </w:rPr>
          </w:pPr>
          <w:ins w:id="35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4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1.1.</w:t>
            </w:r>
            <w:r>
              <w:rPr>
                <w:rFonts w:asciiTheme="minorHAnsi" w:hAnsiTheme="minorHAnsi" w:cstheme="minorBidi"/>
                <w:noProof/>
              </w:rPr>
              <w:tab/>
            </w:r>
            <w:r w:rsidRPr="00C405E0">
              <w:rPr>
                <w:rStyle w:val="Hipervnculo"/>
                <w:noProof/>
              </w:rPr>
              <w:t>Jerarquía del circuito</w:t>
            </w:r>
            <w:r>
              <w:rPr>
                <w:noProof/>
                <w:webHidden/>
              </w:rPr>
              <w:tab/>
            </w:r>
            <w:r>
              <w:rPr>
                <w:noProof/>
                <w:webHidden/>
              </w:rPr>
              <w:fldChar w:fldCharType="begin"/>
            </w:r>
            <w:r>
              <w:rPr>
                <w:noProof/>
                <w:webHidden/>
              </w:rPr>
              <w:instrText xml:space="preserve"> PAGEREF _Toc81499449 \h </w:instrText>
            </w:r>
          </w:ins>
          <w:r>
            <w:rPr>
              <w:noProof/>
              <w:webHidden/>
            </w:rPr>
          </w:r>
          <w:r>
            <w:rPr>
              <w:noProof/>
              <w:webHidden/>
            </w:rPr>
            <w:fldChar w:fldCharType="separate"/>
          </w:r>
          <w:ins w:id="354" w:author="JORGE CONTRERAS ORTIZ" w:date="2021-09-02T18:21:00Z">
            <w:r>
              <w:rPr>
                <w:noProof/>
                <w:webHidden/>
              </w:rPr>
              <w:t>70</w:t>
            </w:r>
            <w:r>
              <w:rPr>
                <w:noProof/>
                <w:webHidden/>
              </w:rPr>
              <w:fldChar w:fldCharType="end"/>
            </w:r>
            <w:r w:rsidRPr="00C405E0">
              <w:rPr>
                <w:rStyle w:val="Hipervnculo"/>
                <w:noProof/>
              </w:rPr>
              <w:fldChar w:fldCharType="end"/>
            </w:r>
          </w:ins>
        </w:p>
        <w:p w14:paraId="19C610EE" w14:textId="5BDC59B4" w:rsidR="00430746" w:rsidRDefault="00430746">
          <w:pPr>
            <w:pStyle w:val="TDC3"/>
            <w:rPr>
              <w:ins w:id="355" w:author="JORGE CONTRERAS ORTIZ" w:date="2021-09-02T18:21:00Z"/>
              <w:rFonts w:asciiTheme="minorHAnsi" w:hAnsiTheme="minorHAnsi" w:cstheme="minorBidi"/>
              <w:noProof/>
            </w:rPr>
          </w:pPr>
          <w:ins w:id="35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1.2.</w:t>
            </w:r>
            <w:r>
              <w:rPr>
                <w:rFonts w:asciiTheme="minorHAnsi" w:hAnsiTheme="minorHAnsi" w:cstheme="minorBidi"/>
                <w:noProof/>
              </w:rPr>
              <w:tab/>
            </w:r>
            <w:r w:rsidRPr="00C405E0">
              <w:rPr>
                <w:rStyle w:val="Hipervnculo"/>
                <w:noProof/>
              </w:rPr>
              <w:t>Circuito de Alimentación</w:t>
            </w:r>
            <w:r>
              <w:rPr>
                <w:noProof/>
                <w:webHidden/>
              </w:rPr>
              <w:tab/>
            </w:r>
            <w:r>
              <w:rPr>
                <w:noProof/>
                <w:webHidden/>
              </w:rPr>
              <w:fldChar w:fldCharType="begin"/>
            </w:r>
            <w:r>
              <w:rPr>
                <w:noProof/>
                <w:webHidden/>
              </w:rPr>
              <w:instrText xml:space="preserve"> PAGEREF _Toc81499450 \h </w:instrText>
            </w:r>
          </w:ins>
          <w:r>
            <w:rPr>
              <w:noProof/>
              <w:webHidden/>
            </w:rPr>
          </w:r>
          <w:r>
            <w:rPr>
              <w:noProof/>
              <w:webHidden/>
            </w:rPr>
            <w:fldChar w:fldCharType="separate"/>
          </w:r>
          <w:ins w:id="357" w:author="JORGE CONTRERAS ORTIZ" w:date="2021-09-02T18:21:00Z">
            <w:r>
              <w:rPr>
                <w:noProof/>
                <w:webHidden/>
              </w:rPr>
              <w:t>71</w:t>
            </w:r>
            <w:r>
              <w:rPr>
                <w:noProof/>
                <w:webHidden/>
              </w:rPr>
              <w:fldChar w:fldCharType="end"/>
            </w:r>
            <w:r w:rsidRPr="00C405E0">
              <w:rPr>
                <w:rStyle w:val="Hipervnculo"/>
                <w:noProof/>
              </w:rPr>
              <w:fldChar w:fldCharType="end"/>
            </w:r>
          </w:ins>
        </w:p>
        <w:p w14:paraId="5E842BFD" w14:textId="6FD8CC6C" w:rsidR="00430746" w:rsidRDefault="00430746">
          <w:pPr>
            <w:pStyle w:val="TDC3"/>
            <w:rPr>
              <w:ins w:id="358" w:author="JORGE CONTRERAS ORTIZ" w:date="2021-09-02T18:21:00Z"/>
              <w:rFonts w:asciiTheme="minorHAnsi" w:hAnsiTheme="minorHAnsi" w:cstheme="minorBidi"/>
              <w:noProof/>
            </w:rPr>
          </w:pPr>
          <w:ins w:id="35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1.3.</w:t>
            </w:r>
            <w:r>
              <w:rPr>
                <w:rFonts w:asciiTheme="minorHAnsi" w:hAnsiTheme="minorHAnsi" w:cstheme="minorBidi"/>
                <w:noProof/>
              </w:rPr>
              <w:tab/>
            </w:r>
            <w:r w:rsidRPr="00C405E0">
              <w:rPr>
                <w:rStyle w:val="Hipervnculo"/>
                <w:noProof/>
              </w:rPr>
              <w:t>Integración del módulo KTWM102</w:t>
            </w:r>
            <w:r>
              <w:rPr>
                <w:noProof/>
                <w:webHidden/>
              </w:rPr>
              <w:tab/>
            </w:r>
            <w:r>
              <w:rPr>
                <w:noProof/>
                <w:webHidden/>
              </w:rPr>
              <w:fldChar w:fldCharType="begin"/>
            </w:r>
            <w:r>
              <w:rPr>
                <w:noProof/>
                <w:webHidden/>
              </w:rPr>
              <w:instrText xml:space="preserve"> PAGEREF _Toc81499451 \h </w:instrText>
            </w:r>
          </w:ins>
          <w:r>
            <w:rPr>
              <w:noProof/>
              <w:webHidden/>
            </w:rPr>
          </w:r>
          <w:r>
            <w:rPr>
              <w:noProof/>
              <w:webHidden/>
            </w:rPr>
            <w:fldChar w:fldCharType="separate"/>
          </w:r>
          <w:ins w:id="360" w:author="JORGE CONTRERAS ORTIZ" w:date="2021-09-02T18:21:00Z">
            <w:r>
              <w:rPr>
                <w:noProof/>
                <w:webHidden/>
              </w:rPr>
              <w:t>72</w:t>
            </w:r>
            <w:r>
              <w:rPr>
                <w:noProof/>
                <w:webHidden/>
              </w:rPr>
              <w:fldChar w:fldCharType="end"/>
            </w:r>
            <w:r w:rsidRPr="00C405E0">
              <w:rPr>
                <w:rStyle w:val="Hipervnculo"/>
                <w:noProof/>
              </w:rPr>
              <w:fldChar w:fldCharType="end"/>
            </w:r>
          </w:ins>
        </w:p>
        <w:p w14:paraId="0F98653A" w14:textId="798EBE07" w:rsidR="00430746" w:rsidRDefault="00430746">
          <w:pPr>
            <w:pStyle w:val="TDC3"/>
            <w:rPr>
              <w:ins w:id="361" w:author="JORGE CONTRERAS ORTIZ" w:date="2021-09-02T18:21:00Z"/>
              <w:rFonts w:asciiTheme="minorHAnsi" w:hAnsiTheme="minorHAnsi" w:cstheme="minorBidi"/>
              <w:noProof/>
            </w:rPr>
          </w:pPr>
          <w:ins w:id="36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1.4.</w:t>
            </w:r>
            <w:r>
              <w:rPr>
                <w:rFonts w:asciiTheme="minorHAnsi" w:hAnsiTheme="minorHAnsi" w:cstheme="minorBidi"/>
                <w:noProof/>
              </w:rPr>
              <w:tab/>
            </w:r>
            <w:r w:rsidRPr="00C405E0">
              <w:rPr>
                <w:rStyle w:val="Hipervnculo"/>
                <w:noProof/>
              </w:rPr>
              <w:t>Coockie Connector</w:t>
            </w:r>
            <w:r>
              <w:rPr>
                <w:noProof/>
                <w:webHidden/>
              </w:rPr>
              <w:tab/>
            </w:r>
            <w:r>
              <w:rPr>
                <w:noProof/>
                <w:webHidden/>
              </w:rPr>
              <w:fldChar w:fldCharType="begin"/>
            </w:r>
            <w:r>
              <w:rPr>
                <w:noProof/>
                <w:webHidden/>
              </w:rPr>
              <w:instrText xml:space="preserve"> PAGEREF _Toc81499452 \h </w:instrText>
            </w:r>
          </w:ins>
          <w:r>
            <w:rPr>
              <w:noProof/>
              <w:webHidden/>
            </w:rPr>
          </w:r>
          <w:r>
            <w:rPr>
              <w:noProof/>
              <w:webHidden/>
            </w:rPr>
            <w:fldChar w:fldCharType="separate"/>
          </w:r>
          <w:ins w:id="363" w:author="JORGE CONTRERAS ORTIZ" w:date="2021-09-02T18:21:00Z">
            <w:r>
              <w:rPr>
                <w:noProof/>
                <w:webHidden/>
              </w:rPr>
              <w:t>73</w:t>
            </w:r>
            <w:r>
              <w:rPr>
                <w:noProof/>
                <w:webHidden/>
              </w:rPr>
              <w:fldChar w:fldCharType="end"/>
            </w:r>
            <w:r w:rsidRPr="00C405E0">
              <w:rPr>
                <w:rStyle w:val="Hipervnculo"/>
                <w:noProof/>
              </w:rPr>
              <w:fldChar w:fldCharType="end"/>
            </w:r>
          </w:ins>
        </w:p>
        <w:p w14:paraId="64700D27" w14:textId="67BD45DC" w:rsidR="00430746" w:rsidRDefault="00430746">
          <w:pPr>
            <w:pStyle w:val="TDC3"/>
            <w:rPr>
              <w:ins w:id="364" w:author="JORGE CONTRERAS ORTIZ" w:date="2021-09-02T18:21:00Z"/>
              <w:rFonts w:asciiTheme="minorHAnsi" w:hAnsiTheme="minorHAnsi" w:cstheme="minorBidi"/>
              <w:noProof/>
            </w:rPr>
          </w:pPr>
          <w:ins w:id="36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1.5.</w:t>
            </w:r>
            <w:r>
              <w:rPr>
                <w:rFonts w:asciiTheme="minorHAnsi" w:hAnsiTheme="minorHAnsi" w:cstheme="minorBidi"/>
                <w:noProof/>
              </w:rPr>
              <w:tab/>
            </w:r>
            <w:r w:rsidRPr="00C405E0">
              <w:rPr>
                <w:rStyle w:val="Hipervnculo"/>
                <w:noProof/>
              </w:rPr>
              <w:t>USB</w:t>
            </w:r>
            <w:r>
              <w:rPr>
                <w:noProof/>
                <w:webHidden/>
              </w:rPr>
              <w:tab/>
            </w:r>
            <w:r>
              <w:rPr>
                <w:noProof/>
                <w:webHidden/>
              </w:rPr>
              <w:fldChar w:fldCharType="begin"/>
            </w:r>
            <w:r>
              <w:rPr>
                <w:noProof/>
                <w:webHidden/>
              </w:rPr>
              <w:instrText xml:space="preserve"> PAGEREF _Toc81499453 \h </w:instrText>
            </w:r>
          </w:ins>
          <w:r>
            <w:rPr>
              <w:noProof/>
              <w:webHidden/>
            </w:rPr>
          </w:r>
          <w:r>
            <w:rPr>
              <w:noProof/>
              <w:webHidden/>
            </w:rPr>
            <w:fldChar w:fldCharType="separate"/>
          </w:r>
          <w:ins w:id="366" w:author="JORGE CONTRERAS ORTIZ" w:date="2021-09-02T18:21:00Z">
            <w:r>
              <w:rPr>
                <w:noProof/>
                <w:webHidden/>
              </w:rPr>
              <w:t>74</w:t>
            </w:r>
            <w:r>
              <w:rPr>
                <w:noProof/>
                <w:webHidden/>
              </w:rPr>
              <w:fldChar w:fldCharType="end"/>
            </w:r>
            <w:r w:rsidRPr="00C405E0">
              <w:rPr>
                <w:rStyle w:val="Hipervnculo"/>
                <w:noProof/>
              </w:rPr>
              <w:fldChar w:fldCharType="end"/>
            </w:r>
          </w:ins>
        </w:p>
        <w:p w14:paraId="39B57C04" w14:textId="5A46B119" w:rsidR="00430746" w:rsidRDefault="00430746">
          <w:pPr>
            <w:pStyle w:val="TDC2"/>
            <w:tabs>
              <w:tab w:val="left" w:pos="880"/>
              <w:tab w:val="right" w:leader="dot" w:pos="9060"/>
            </w:tabs>
            <w:rPr>
              <w:ins w:id="367" w:author="JORGE CONTRERAS ORTIZ" w:date="2021-09-02T18:21:00Z"/>
              <w:rFonts w:asciiTheme="minorHAnsi" w:hAnsiTheme="minorHAnsi" w:cstheme="minorBidi"/>
              <w:noProof/>
            </w:rPr>
          </w:pPr>
          <w:ins w:id="36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4"</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4.2.</w:t>
            </w:r>
            <w:r>
              <w:rPr>
                <w:rFonts w:asciiTheme="minorHAnsi" w:hAnsiTheme="minorHAnsi" w:cstheme="minorBidi"/>
                <w:noProof/>
              </w:rPr>
              <w:tab/>
            </w:r>
            <w:r w:rsidRPr="00C405E0">
              <w:rPr>
                <w:rStyle w:val="Hipervnculo"/>
                <w:noProof/>
              </w:rPr>
              <w:t>LAYOUT</w:t>
            </w:r>
            <w:r>
              <w:rPr>
                <w:noProof/>
                <w:webHidden/>
              </w:rPr>
              <w:tab/>
            </w:r>
            <w:r>
              <w:rPr>
                <w:noProof/>
                <w:webHidden/>
              </w:rPr>
              <w:fldChar w:fldCharType="begin"/>
            </w:r>
            <w:r>
              <w:rPr>
                <w:noProof/>
                <w:webHidden/>
              </w:rPr>
              <w:instrText xml:space="preserve"> PAGEREF _Toc81499454 \h </w:instrText>
            </w:r>
          </w:ins>
          <w:r>
            <w:rPr>
              <w:noProof/>
              <w:webHidden/>
            </w:rPr>
          </w:r>
          <w:r>
            <w:rPr>
              <w:noProof/>
              <w:webHidden/>
            </w:rPr>
            <w:fldChar w:fldCharType="separate"/>
          </w:r>
          <w:ins w:id="369" w:author="JORGE CONTRERAS ORTIZ" w:date="2021-09-02T18:21:00Z">
            <w:r>
              <w:rPr>
                <w:noProof/>
                <w:webHidden/>
              </w:rPr>
              <w:t>75</w:t>
            </w:r>
            <w:r>
              <w:rPr>
                <w:noProof/>
                <w:webHidden/>
              </w:rPr>
              <w:fldChar w:fldCharType="end"/>
            </w:r>
            <w:r w:rsidRPr="00C405E0">
              <w:rPr>
                <w:rStyle w:val="Hipervnculo"/>
                <w:noProof/>
              </w:rPr>
              <w:fldChar w:fldCharType="end"/>
            </w:r>
          </w:ins>
        </w:p>
        <w:p w14:paraId="0263800C" w14:textId="36327301" w:rsidR="00430746" w:rsidRDefault="00430746">
          <w:pPr>
            <w:pStyle w:val="TDC3"/>
            <w:rPr>
              <w:ins w:id="370" w:author="JORGE CONTRERAS ORTIZ" w:date="2021-09-02T18:21:00Z"/>
              <w:rFonts w:asciiTheme="minorHAnsi" w:hAnsiTheme="minorHAnsi" w:cstheme="minorBidi"/>
              <w:noProof/>
            </w:rPr>
          </w:pPr>
          <w:ins w:id="37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2.1.</w:t>
            </w:r>
            <w:r>
              <w:rPr>
                <w:rFonts w:asciiTheme="minorHAnsi" w:hAnsiTheme="minorHAnsi" w:cstheme="minorBidi"/>
                <w:noProof/>
              </w:rPr>
              <w:tab/>
            </w:r>
            <w:r w:rsidRPr="00C405E0">
              <w:rPr>
                <w:rStyle w:val="Hipervnculo"/>
                <w:noProof/>
              </w:rPr>
              <w:t>Layout Capa TOP</w:t>
            </w:r>
            <w:r>
              <w:rPr>
                <w:noProof/>
                <w:webHidden/>
              </w:rPr>
              <w:tab/>
            </w:r>
            <w:r>
              <w:rPr>
                <w:noProof/>
                <w:webHidden/>
              </w:rPr>
              <w:fldChar w:fldCharType="begin"/>
            </w:r>
            <w:r>
              <w:rPr>
                <w:noProof/>
                <w:webHidden/>
              </w:rPr>
              <w:instrText xml:space="preserve"> PAGEREF _Toc81499455 \h </w:instrText>
            </w:r>
          </w:ins>
          <w:r>
            <w:rPr>
              <w:noProof/>
              <w:webHidden/>
            </w:rPr>
          </w:r>
          <w:r>
            <w:rPr>
              <w:noProof/>
              <w:webHidden/>
            </w:rPr>
            <w:fldChar w:fldCharType="separate"/>
          </w:r>
          <w:ins w:id="372" w:author="JORGE CONTRERAS ORTIZ" w:date="2021-09-02T18:21:00Z">
            <w:r>
              <w:rPr>
                <w:noProof/>
                <w:webHidden/>
              </w:rPr>
              <w:t>76</w:t>
            </w:r>
            <w:r>
              <w:rPr>
                <w:noProof/>
                <w:webHidden/>
              </w:rPr>
              <w:fldChar w:fldCharType="end"/>
            </w:r>
            <w:r w:rsidRPr="00C405E0">
              <w:rPr>
                <w:rStyle w:val="Hipervnculo"/>
                <w:noProof/>
              </w:rPr>
              <w:fldChar w:fldCharType="end"/>
            </w:r>
          </w:ins>
        </w:p>
        <w:p w14:paraId="3E33F0A0" w14:textId="55E30927" w:rsidR="00430746" w:rsidRDefault="00430746">
          <w:pPr>
            <w:pStyle w:val="TDC3"/>
            <w:rPr>
              <w:ins w:id="373" w:author="JORGE CONTRERAS ORTIZ" w:date="2021-09-02T18:21:00Z"/>
              <w:rFonts w:asciiTheme="minorHAnsi" w:hAnsiTheme="minorHAnsi" w:cstheme="minorBidi"/>
              <w:noProof/>
            </w:rPr>
          </w:pPr>
          <w:ins w:id="37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2.2.</w:t>
            </w:r>
            <w:r>
              <w:rPr>
                <w:rFonts w:asciiTheme="minorHAnsi" w:hAnsiTheme="minorHAnsi" w:cstheme="minorBidi"/>
                <w:noProof/>
              </w:rPr>
              <w:tab/>
            </w:r>
            <w:r w:rsidRPr="00C405E0">
              <w:rPr>
                <w:rStyle w:val="Hipervnculo"/>
                <w:noProof/>
              </w:rPr>
              <w:t>Layout Capa BOTTOM</w:t>
            </w:r>
            <w:r>
              <w:rPr>
                <w:noProof/>
                <w:webHidden/>
              </w:rPr>
              <w:tab/>
            </w:r>
            <w:r>
              <w:rPr>
                <w:noProof/>
                <w:webHidden/>
              </w:rPr>
              <w:fldChar w:fldCharType="begin"/>
            </w:r>
            <w:r>
              <w:rPr>
                <w:noProof/>
                <w:webHidden/>
              </w:rPr>
              <w:instrText xml:space="preserve"> PAGEREF _Toc81499456 \h </w:instrText>
            </w:r>
          </w:ins>
          <w:r>
            <w:rPr>
              <w:noProof/>
              <w:webHidden/>
            </w:rPr>
          </w:r>
          <w:r>
            <w:rPr>
              <w:noProof/>
              <w:webHidden/>
            </w:rPr>
            <w:fldChar w:fldCharType="separate"/>
          </w:r>
          <w:ins w:id="375" w:author="JORGE CONTRERAS ORTIZ" w:date="2021-09-02T18:21:00Z">
            <w:r>
              <w:rPr>
                <w:noProof/>
                <w:webHidden/>
              </w:rPr>
              <w:t>77</w:t>
            </w:r>
            <w:r>
              <w:rPr>
                <w:noProof/>
                <w:webHidden/>
              </w:rPr>
              <w:fldChar w:fldCharType="end"/>
            </w:r>
            <w:r w:rsidRPr="00C405E0">
              <w:rPr>
                <w:rStyle w:val="Hipervnculo"/>
                <w:noProof/>
              </w:rPr>
              <w:fldChar w:fldCharType="end"/>
            </w:r>
          </w:ins>
        </w:p>
        <w:p w14:paraId="69A300AB" w14:textId="17C8C046" w:rsidR="00430746" w:rsidRDefault="00430746">
          <w:pPr>
            <w:pStyle w:val="TDC2"/>
            <w:tabs>
              <w:tab w:val="left" w:pos="880"/>
              <w:tab w:val="right" w:leader="dot" w:pos="9060"/>
            </w:tabs>
            <w:rPr>
              <w:ins w:id="376" w:author="JORGE CONTRERAS ORTIZ" w:date="2021-09-02T18:21:00Z"/>
              <w:rFonts w:asciiTheme="minorHAnsi" w:hAnsiTheme="minorHAnsi" w:cstheme="minorBidi"/>
              <w:noProof/>
            </w:rPr>
          </w:pPr>
          <w:ins w:id="37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7"</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4.3.</w:t>
            </w:r>
            <w:r>
              <w:rPr>
                <w:rFonts w:asciiTheme="minorHAnsi" w:hAnsiTheme="minorHAnsi" w:cstheme="minorBidi"/>
                <w:noProof/>
              </w:rPr>
              <w:tab/>
            </w:r>
            <w:r w:rsidRPr="00C405E0">
              <w:rPr>
                <w:rStyle w:val="Hipervnculo"/>
                <w:noProof/>
              </w:rPr>
              <w:t>COMPONENTES COMERCIALES UTILIZADOS</w:t>
            </w:r>
            <w:r>
              <w:rPr>
                <w:noProof/>
                <w:webHidden/>
              </w:rPr>
              <w:tab/>
            </w:r>
            <w:r>
              <w:rPr>
                <w:noProof/>
                <w:webHidden/>
              </w:rPr>
              <w:fldChar w:fldCharType="begin"/>
            </w:r>
            <w:r>
              <w:rPr>
                <w:noProof/>
                <w:webHidden/>
              </w:rPr>
              <w:instrText xml:space="preserve"> PAGEREF _Toc81499457 \h </w:instrText>
            </w:r>
          </w:ins>
          <w:r>
            <w:rPr>
              <w:noProof/>
              <w:webHidden/>
            </w:rPr>
          </w:r>
          <w:r>
            <w:rPr>
              <w:noProof/>
              <w:webHidden/>
            </w:rPr>
            <w:fldChar w:fldCharType="separate"/>
          </w:r>
          <w:ins w:id="378" w:author="JORGE CONTRERAS ORTIZ" w:date="2021-09-02T18:21:00Z">
            <w:r>
              <w:rPr>
                <w:noProof/>
                <w:webHidden/>
              </w:rPr>
              <w:t>78</w:t>
            </w:r>
            <w:r>
              <w:rPr>
                <w:noProof/>
                <w:webHidden/>
              </w:rPr>
              <w:fldChar w:fldCharType="end"/>
            </w:r>
            <w:r w:rsidRPr="00C405E0">
              <w:rPr>
                <w:rStyle w:val="Hipervnculo"/>
                <w:noProof/>
              </w:rPr>
              <w:fldChar w:fldCharType="end"/>
            </w:r>
          </w:ins>
        </w:p>
        <w:p w14:paraId="2D5D8919" w14:textId="05CF7047" w:rsidR="00430746" w:rsidRDefault="00430746">
          <w:pPr>
            <w:pStyle w:val="TDC3"/>
            <w:rPr>
              <w:ins w:id="379" w:author="JORGE CONTRERAS ORTIZ" w:date="2021-09-02T18:21:00Z"/>
              <w:rFonts w:asciiTheme="minorHAnsi" w:hAnsiTheme="minorHAnsi" w:cstheme="minorBidi"/>
              <w:noProof/>
            </w:rPr>
          </w:pPr>
          <w:ins w:id="38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5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4.3.1.</w:t>
            </w:r>
            <w:r>
              <w:rPr>
                <w:rFonts w:asciiTheme="minorHAnsi" w:hAnsiTheme="minorHAnsi" w:cstheme="minorBidi"/>
                <w:noProof/>
              </w:rPr>
              <w:tab/>
            </w:r>
            <w:r w:rsidRPr="00C405E0">
              <w:rPr>
                <w:rStyle w:val="Hipervnculo"/>
                <w:noProof/>
              </w:rPr>
              <w:t>Elementos Hardware Utilizados</w:t>
            </w:r>
            <w:r>
              <w:rPr>
                <w:noProof/>
                <w:webHidden/>
              </w:rPr>
              <w:tab/>
            </w:r>
            <w:r>
              <w:rPr>
                <w:noProof/>
                <w:webHidden/>
              </w:rPr>
              <w:fldChar w:fldCharType="begin"/>
            </w:r>
            <w:r>
              <w:rPr>
                <w:noProof/>
                <w:webHidden/>
              </w:rPr>
              <w:instrText xml:space="preserve"> PAGEREF _Toc81499458 \h </w:instrText>
            </w:r>
          </w:ins>
          <w:r>
            <w:rPr>
              <w:noProof/>
              <w:webHidden/>
            </w:rPr>
          </w:r>
          <w:r>
            <w:rPr>
              <w:noProof/>
              <w:webHidden/>
            </w:rPr>
            <w:fldChar w:fldCharType="separate"/>
          </w:r>
          <w:ins w:id="381" w:author="JORGE CONTRERAS ORTIZ" w:date="2021-09-02T18:21:00Z">
            <w:r>
              <w:rPr>
                <w:noProof/>
                <w:webHidden/>
              </w:rPr>
              <w:t>78</w:t>
            </w:r>
            <w:r>
              <w:rPr>
                <w:noProof/>
                <w:webHidden/>
              </w:rPr>
              <w:fldChar w:fldCharType="end"/>
            </w:r>
            <w:r w:rsidRPr="00C405E0">
              <w:rPr>
                <w:rStyle w:val="Hipervnculo"/>
                <w:noProof/>
              </w:rPr>
              <w:fldChar w:fldCharType="end"/>
            </w:r>
          </w:ins>
        </w:p>
        <w:p w14:paraId="786149E9" w14:textId="29031C59" w:rsidR="00430746" w:rsidRDefault="00430746">
          <w:pPr>
            <w:pStyle w:val="TDC1"/>
            <w:tabs>
              <w:tab w:val="left" w:pos="442"/>
              <w:tab w:val="right" w:leader="dot" w:pos="9060"/>
            </w:tabs>
            <w:rPr>
              <w:ins w:id="382" w:author="JORGE CONTRERAS ORTIZ" w:date="2021-09-02T18:21:00Z"/>
              <w:rFonts w:asciiTheme="minorHAnsi" w:eastAsiaTheme="minorEastAsia" w:hAnsiTheme="minorHAnsi"/>
              <w:noProof/>
              <w:lang w:eastAsia="es-ES"/>
            </w:rPr>
          </w:pPr>
          <w:ins w:id="383" w:author="JORGE CONTRERAS ORTIZ" w:date="2021-09-02T18:21:00Z">
            <w:r w:rsidRPr="00C405E0">
              <w:rPr>
                <w:rStyle w:val="Hipervnculo"/>
                <w:noProof/>
              </w:rPr>
              <w:lastRenderedPageBreak/>
              <w:fldChar w:fldCharType="begin"/>
            </w:r>
            <w:r w:rsidRPr="00C405E0">
              <w:rPr>
                <w:rStyle w:val="Hipervnculo"/>
                <w:noProof/>
              </w:rPr>
              <w:instrText xml:space="preserve"> </w:instrText>
            </w:r>
            <w:r>
              <w:rPr>
                <w:noProof/>
              </w:rPr>
              <w:instrText>HYPERLINK \l "_Toc81499459"</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w:t>
            </w:r>
            <w:r>
              <w:rPr>
                <w:rFonts w:asciiTheme="minorHAnsi" w:eastAsiaTheme="minorEastAsia" w:hAnsiTheme="minorHAnsi"/>
                <w:noProof/>
                <w:lang w:eastAsia="es-ES"/>
              </w:rPr>
              <w:tab/>
            </w:r>
            <w:r w:rsidRPr="00C405E0">
              <w:rPr>
                <w:rStyle w:val="Hipervnculo"/>
                <w:noProof/>
              </w:rPr>
              <w:t>PRUEBAS EXPERIMENTALES</w:t>
            </w:r>
            <w:r>
              <w:rPr>
                <w:noProof/>
                <w:webHidden/>
              </w:rPr>
              <w:tab/>
            </w:r>
            <w:r>
              <w:rPr>
                <w:noProof/>
                <w:webHidden/>
              </w:rPr>
              <w:fldChar w:fldCharType="begin"/>
            </w:r>
            <w:r>
              <w:rPr>
                <w:noProof/>
                <w:webHidden/>
              </w:rPr>
              <w:instrText xml:space="preserve"> PAGEREF _Toc81499459 \h </w:instrText>
            </w:r>
          </w:ins>
          <w:r>
            <w:rPr>
              <w:noProof/>
              <w:webHidden/>
            </w:rPr>
          </w:r>
          <w:r>
            <w:rPr>
              <w:noProof/>
              <w:webHidden/>
            </w:rPr>
            <w:fldChar w:fldCharType="separate"/>
          </w:r>
          <w:ins w:id="384" w:author="JORGE CONTRERAS ORTIZ" w:date="2021-09-02T18:21:00Z">
            <w:r>
              <w:rPr>
                <w:noProof/>
                <w:webHidden/>
              </w:rPr>
              <w:t>80</w:t>
            </w:r>
            <w:r>
              <w:rPr>
                <w:noProof/>
                <w:webHidden/>
              </w:rPr>
              <w:fldChar w:fldCharType="end"/>
            </w:r>
            <w:r w:rsidRPr="00C405E0">
              <w:rPr>
                <w:rStyle w:val="Hipervnculo"/>
                <w:noProof/>
              </w:rPr>
              <w:fldChar w:fldCharType="end"/>
            </w:r>
          </w:ins>
        </w:p>
        <w:p w14:paraId="475D7AF0" w14:textId="2B9F8E92" w:rsidR="00430746" w:rsidRDefault="00430746">
          <w:pPr>
            <w:pStyle w:val="TDC2"/>
            <w:tabs>
              <w:tab w:val="left" w:pos="880"/>
              <w:tab w:val="right" w:leader="dot" w:pos="9060"/>
            </w:tabs>
            <w:rPr>
              <w:ins w:id="385" w:author="JORGE CONTRERAS ORTIZ" w:date="2021-09-02T18:21:00Z"/>
              <w:rFonts w:asciiTheme="minorHAnsi" w:hAnsiTheme="minorHAnsi" w:cstheme="minorBidi"/>
              <w:noProof/>
            </w:rPr>
          </w:pPr>
          <w:ins w:id="38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1.</w:t>
            </w:r>
            <w:r>
              <w:rPr>
                <w:rFonts w:asciiTheme="minorHAnsi" w:hAnsiTheme="minorHAnsi" w:cstheme="minorBidi"/>
                <w:noProof/>
              </w:rPr>
              <w:tab/>
            </w:r>
            <w:r w:rsidRPr="00C405E0">
              <w:rPr>
                <w:rStyle w:val="Hipervnculo"/>
                <w:noProof/>
              </w:rPr>
              <w:t>PRIMERA INTERACCIÓN CON DONGLE USB</w:t>
            </w:r>
            <w:r>
              <w:rPr>
                <w:noProof/>
                <w:webHidden/>
              </w:rPr>
              <w:tab/>
            </w:r>
            <w:r>
              <w:rPr>
                <w:noProof/>
                <w:webHidden/>
              </w:rPr>
              <w:fldChar w:fldCharType="begin"/>
            </w:r>
            <w:r>
              <w:rPr>
                <w:noProof/>
                <w:webHidden/>
              </w:rPr>
              <w:instrText xml:space="preserve"> PAGEREF _Toc81499460 \h </w:instrText>
            </w:r>
          </w:ins>
          <w:r>
            <w:rPr>
              <w:noProof/>
              <w:webHidden/>
            </w:rPr>
          </w:r>
          <w:r>
            <w:rPr>
              <w:noProof/>
              <w:webHidden/>
            </w:rPr>
            <w:fldChar w:fldCharType="separate"/>
          </w:r>
          <w:ins w:id="387" w:author="JORGE CONTRERAS ORTIZ" w:date="2021-09-02T18:21:00Z">
            <w:r>
              <w:rPr>
                <w:noProof/>
                <w:webHidden/>
              </w:rPr>
              <w:t>80</w:t>
            </w:r>
            <w:r>
              <w:rPr>
                <w:noProof/>
                <w:webHidden/>
              </w:rPr>
              <w:fldChar w:fldCharType="end"/>
            </w:r>
            <w:r w:rsidRPr="00C405E0">
              <w:rPr>
                <w:rStyle w:val="Hipervnculo"/>
                <w:noProof/>
              </w:rPr>
              <w:fldChar w:fldCharType="end"/>
            </w:r>
          </w:ins>
        </w:p>
        <w:p w14:paraId="68421670" w14:textId="40292CED" w:rsidR="00430746" w:rsidRDefault="00430746">
          <w:pPr>
            <w:pStyle w:val="TDC2"/>
            <w:tabs>
              <w:tab w:val="left" w:pos="880"/>
              <w:tab w:val="right" w:leader="dot" w:pos="9060"/>
            </w:tabs>
            <w:rPr>
              <w:ins w:id="388" w:author="JORGE CONTRERAS ORTIZ" w:date="2021-09-02T18:21:00Z"/>
              <w:rFonts w:asciiTheme="minorHAnsi" w:hAnsiTheme="minorHAnsi" w:cstheme="minorBidi"/>
              <w:noProof/>
            </w:rPr>
          </w:pPr>
          <w:ins w:id="38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1"</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2.</w:t>
            </w:r>
            <w:r>
              <w:rPr>
                <w:rFonts w:asciiTheme="minorHAnsi" w:hAnsiTheme="minorHAnsi" w:cstheme="minorBidi"/>
                <w:noProof/>
              </w:rPr>
              <w:tab/>
            </w:r>
            <w:r w:rsidRPr="00C405E0">
              <w:rPr>
                <w:rStyle w:val="Hipervnculo"/>
                <w:noProof/>
              </w:rPr>
              <w:t>RED DE DOS NODOS</w:t>
            </w:r>
            <w:r>
              <w:rPr>
                <w:noProof/>
                <w:webHidden/>
              </w:rPr>
              <w:tab/>
            </w:r>
            <w:r>
              <w:rPr>
                <w:noProof/>
                <w:webHidden/>
              </w:rPr>
              <w:fldChar w:fldCharType="begin"/>
            </w:r>
            <w:r>
              <w:rPr>
                <w:noProof/>
                <w:webHidden/>
              </w:rPr>
              <w:instrText xml:space="preserve"> PAGEREF _Toc81499461 \h </w:instrText>
            </w:r>
          </w:ins>
          <w:r>
            <w:rPr>
              <w:noProof/>
              <w:webHidden/>
            </w:rPr>
          </w:r>
          <w:r>
            <w:rPr>
              <w:noProof/>
              <w:webHidden/>
            </w:rPr>
            <w:fldChar w:fldCharType="separate"/>
          </w:r>
          <w:ins w:id="390" w:author="JORGE CONTRERAS ORTIZ" w:date="2021-09-02T18:21:00Z">
            <w:r>
              <w:rPr>
                <w:noProof/>
                <w:webHidden/>
              </w:rPr>
              <w:t>81</w:t>
            </w:r>
            <w:r>
              <w:rPr>
                <w:noProof/>
                <w:webHidden/>
              </w:rPr>
              <w:fldChar w:fldCharType="end"/>
            </w:r>
            <w:r w:rsidRPr="00C405E0">
              <w:rPr>
                <w:rStyle w:val="Hipervnculo"/>
                <w:noProof/>
              </w:rPr>
              <w:fldChar w:fldCharType="end"/>
            </w:r>
          </w:ins>
        </w:p>
        <w:p w14:paraId="4A63AAF1" w14:textId="715493EE" w:rsidR="00430746" w:rsidRDefault="00430746">
          <w:pPr>
            <w:pStyle w:val="TDC3"/>
            <w:rPr>
              <w:ins w:id="391" w:author="JORGE CONTRERAS ORTIZ" w:date="2021-09-02T18:21:00Z"/>
              <w:rFonts w:asciiTheme="minorHAnsi" w:hAnsiTheme="minorHAnsi" w:cstheme="minorBidi"/>
              <w:noProof/>
            </w:rPr>
          </w:pPr>
          <w:ins w:id="39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2.1.</w:t>
            </w:r>
            <w:r>
              <w:rPr>
                <w:rFonts w:asciiTheme="minorHAnsi" w:hAnsiTheme="minorHAnsi" w:cstheme="minorBidi"/>
                <w:noProof/>
              </w:rPr>
              <w:tab/>
            </w:r>
            <w:r w:rsidRPr="00C405E0">
              <w:rPr>
                <w:rStyle w:val="Hipervnculo"/>
                <w:noProof/>
              </w:rPr>
              <w:t>Creación de la Red</w:t>
            </w:r>
            <w:r>
              <w:rPr>
                <w:noProof/>
                <w:webHidden/>
              </w:rPr>
              <w:tab/>
            </w:r>
            <w:r>
              <w:rPr>
                <w:noProof/>
                <w:webHidden/>
              </w:rPr>
              <w:fldChar w:fldCharType="begin"/>
            </w:r>
            <w:r>
              <w:rPr>
                <w:noProof/>
                <w:webHidden/>
              </w:rPr>
              <w:instrText xml:space="preserve"> PAGEREF _Toc81499462 \h </w:instrText>
            </w:r>
          </w:ins>
          <w:r>
            <w:rPr>
              <w:noProof/>
              <w:webHidden/>
            </w:rPr>
          </w:r>
          <w:r>
            <w:rPr>
              <w:noProof/>
              <w:webHidden/>
            </w:rPr>
            <w:fldChar w:fldCharType="separate"/>
          </w:r>
          <w:ins w:id="393" w:author="JORGE CONTRERAS ORTIZ" w:date="2021-09-02T18:21:00Z">
            <w:r>
              <w:rPr>
                <w:noProof/>
                <w:webHidden/>
              </w:rPr>
              <w:t>81</w:t>
            </w:r>
            <w:r>
              <w:rPr>
                <w:noProof/>
                <w:webHidden/>
              </w:rPr>
              <w:fldChar w:fldCharType="end"/>
            </w:r>
            <w:r w:rsidRPr="00C405E0">
              <w:rPr>
                <w:rStyle w:val="Hipervnculo"/>
                <w:noProof/>
              </w:rPr>
              <w:fldChar w:fldCharType="end"/>
            </w:r>
          </w:ins>
        </w:p>
        <w:p w14:paraId="6CA1BABC" w14:textId="67F25FBF" w:rsidR="00430746" w:rsidRDefault="00430746">
          <w:pPr>
            <w:pStyle w:val="TDC3"/>
            <w:rPr>
              <w:ins w:id="394" w:author="JORGE CONTRERAS ORTIZ" w:date="2021-09-02T18:21:00Z"/>
              <w:rFonts w:asciiTheme="minorHAnsi" w:hAnsiTheme="minorHAnsi" w:cstheme="minorBidi"/>
              <w:noProof/>
            </w:rPr>
          </w:pPr>
          <w:ins w:id="39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3"</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2.2.</w:t>
            </w:r>
            <w:r>
              <w:rPr>
                <w:rFonts w:asciiTheme="minorHAnsi" w:hAnsiTheme="minorHAnsi" w:cstheme="minorBidi"/>
                <w:noProof/>
              </w:rPr>
              <w:tab/>
            </w:r>
            <w:r w:rsidRPr="00C405E0">
              <w:rPr>
                <w:rStyle w:val="Hipervnculo"/>
                <w:noProof/>
              </w:rPr>
              <w:t>Ping entre nodos</w:t>
            </w:r>
            <w:r>
              <w:rPr>
                <w:noProof/>
                <w:webHidden/>
              </w:rPr>
              <w:tab/>
            </w:r>
            <w:r>
              <w:rPr>
                <w:noProof/>
                <w:webHidden/>
              </w:rPr>
              <w:fldChar w:fldCharType="begin"/>
            </w:r>
            <w:r>
              <w:rPr>
                <w:noProof/>
                <w:webHidden/>
              </w:rPr>
              <w:instrText xml:space="preserve"> PAGEREF _Toc81499463 \h </w:instrText>
            </w:r>
          </w:ins>
          <w:r>
            <w:rPr>
              <w:noProof/>
              <w:webHidden/>
            </w:rPr>
          </w:r>
          <w:r>
            <w:rPr>
              <w:noProof/>
              <w:webHidden/>
            </w:rPr>
            <w:fldChar w:fldCharType="separate"/>
          </w:r>
          <w:ins w:id="396" w:author="JORGE CONTRERAS ORTIZ" w:date="2021-09-02T18:21:00Z">
            <w:r>
              <w:rPr>
                <w:noProof/>
                <w:webHidden/>
              </w:rPr>
              <w:t>82</w:t>
            </w:r>
            <w:r>
              <w:rPr>
                <w:noProof/>
                <w:webHidden/>
              </w:rPr>
              <w:fldChar w:fldCharType="end"/>
            </w:r>
            <w:r w:rsidRPr="00C405E0">
              <w:rPr>
                <w:rStyle w:val="Hipervnculo"/>
                <w:noProof/>
              </w:rPr>
              <w:fldChar w:fldCharType="end"/>
            </w:r>
          </w:ins>
        </w:p>
        <w:p w14:paraId="1385C0AD" w14:textId="057E36D0" w:rsidR="00430746" w:rsidRDefault="00430746">
          <w:pPr>
            <w:pStyle w:val="TDC3"/>
            <w:rPr>
              <w:ins w:id="397" w:author="JORGE CONTRERAS ORTIZ" w:date="2021-09-02T18:21:00Z"/>
              <w:rFonts w:asciiTheme="minorHAnsi" w:hAnsiTheme="minorHAnsi" w:cstheme="minorBidi"/>
              <w:noProof/>
            </w:rPr>
          </w:pPr>
          <w:ins w:id="39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2.3.</w:t>
            </w:r>
            <w:r>
              <w:rPr>
                <w:rFonts w:asciiTheme="minorHAnsi" w:hAnsiTheme="minorHAnsi" w:cstheme="minorBidi"/>
                <w:noProof/>
              </w:rPr>
              <w:tab/>
            </w:r>
            <w:r w:rsidRPr="00C405E0">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499464 \h </w:instrText>
            </w:r>
          </w:ins>
          <w:r>
            <w:rPr>
              <w:noProof/>
              <w:webHidden/>
            </w:rPr>
          </w:r>
          <w:r>
            <w:rPr>
              <w:noProof/>
              <w:webHidden/>
            </w:rPr>
            <w:fldChar w:fldCharType="separate"/>
          </w:r>
          <w:ins w:id="399" w:author="JORGE CONTRERAS ORTIZ" w:date="2021-09-02T18:21:00Z">
            <w:r>
              <w:rPr>
                <w:noProof/>
                <w:webHidden/>
              </w:rPr>
              <w:t>82</w:t>
            </w:r>
            <w:r>
              <w:rPr>
                <w:noProof/>
                <w:webHidden/>
              </w:rPr>
              <w:fldChar w:fldCharType="end"/>
            </w:r>
            <w:r w:rsidRPr="00C405E0">
              <w:rPr>
                <w:rStyle w:val="Hipervnculo"/>
                <w:noProof/>
              </w:rPr>
              <w:fldChar w:fldCharType="end"/>
            </w:r>
          </w:ins>
        </w:p>
        <w:p w14:paraId="0D3D626D" w14:textId="5144E003" w:rsidR="00430746" w:rsidRDefault="00430746">
          <w:pPr>
            <w:pStyle w:val="TDC2"/>
            <w:tabs>
              <w:tab w:val="left" w:pos="880"/>
              <w:tab w:val="right" w:leader="dot" w:pos="9060"/>
            </w:tabs>
            <w:rPr>
              <w:ins w:id="400" w:author="JORGE CONTRERAS ORTIZ" w:date="2021-09-02T18:21:00Z"/>
              <w:rFonts w:asciiTheme="minorHAnsi" w:hAnsiTheme="minorHAnsi" w:cstheme="minorBidi"/>
              <w:noProof/>
            </w:rPr>
          </w:pPr>
          <w:ins w:id="40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5"</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3.</w:t>
            </w:r>
            <w:r>
              <w:rPr>
                <w:rFonts w:asciiTheme="minorHAnsi" w:hAnsiTheme="minorHAnsi" w:cstheme="minorBidi"/>
                <w:noProof/>
              </w:rPr>
              <w:tab/>
            </w:r>
            <w:r w:rsidRPr="00C405E0">
              <w:rPr>
                <w:rStyle w:val="Hipervnculo"/>
                <w:noProof/>
              </w:rPr>
              <w:t>PRUEBAS CON EL BORDER ROUTER</w:t>
            </w:r>
            <w:r>
              <w:rPr>
                <w:noProof/>
                <w:webHidden/>
              </w:rPr>
              <w:tab/>
            </w:r>
            <w:r>
              <w:rPr>
                <w:noProof/>
                <w:webHidden/>
              </w:rPr>
              <w:fldChar w:fldCharType="begin"/>
            </w:r>
            <w:r>
              <w:rPr>
                <w:noProof/>
                <w:webHidden/>
              </w:rPr>
              <w:instrText xml:space="preserve"> PAGEREF _Toc81499465 \h </w:instrText>
            </w:r>
          </w:ins>
          <w:r>
            <w:rPr>
              <w:noProof/>
              <w:webHidden/>
            </w:rPr>
          </w:r>
          <w:r>
            <w:rPr>
              <w:noProof/>
              <w:webHidden/>
            </w:rPr>
            <w:fldChar w:fldCharType="separate"/>
          </w:r>
          <w:ins w:id="402" w:author="JORGE CONTRERAS ORTIZ" w:date="2021-09-02T18:21:00Z">
            <w:r>
              <w:rPr>
                <w:noProof/>
                <w:webHidden/>
              </w:rPr>
              <w:t>83</w:t>
            </w:r>
            <w:r>
              <w:rPr>
                <w:noProof/>
                <w:webHidden/>
              </w:rPr>
              <w:fldChar w:fldCharType="end"/>
            </w:r>
            <w:r w:rsidRPr="00C405E0">
              <w:rPr>
                <w:rStyle w:val="Hipervnculo"/>
                <w:noProof/>
              </w:rPr>
              <w:fldChar w:fldCharType="end"/>
            </w:r>
          </w:ins>
        </w:p>
        <w:p w14:paraId="06F59E35" w14:textId="52021ADA" w:rsidR="00430746" w:rsidRDefault="00430746">
          <w:pPr>
            <w:pStyle w:val="TDC3"/>
            <w:rPr>
              <w:ins w:id="403" w:author="JORGE CONTRERAS ORTIZ" w:date="2021-09-02T18:21:00Z"/>
              <w:rFonts w:asciiTheme="minorHAnsi" w:hAnsiTheme="minorHAnsi" w:cstheme="minorBidi"/>
              <w:noProof/>
            </w:rPr>
          </w:pPr>
          <w:ins w:id="40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6"</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3.1.</w:t>
            </w:r>
            <w:r>
              <w:rPr>
                <w:rFonts w:asciiTheme="minorHAnsi" w:hAnsiTheme="minorHAnsi" w:cstheme="minorBidi"/>
                <w:noProof/>
              </w:rPr>
              <w:tab/>
            </w:r>
            <w:r w:rsidRPr="00C405E0">
              <w:rPr>
                <w:rStyle w:val="Hipervnculo"/>
                <w:noProof/>
              </w:rPr>
              <w:t>Introducción a la configuración del Router.</w:t>
            </w:r>
            <w:r>
              <w:rPr>
                <w:noProof/>
                <w:webHidden/>
              </w:rPr>
              <w:tab/>
            </w:r>
            <w:r>
              <w:rPr>
                <w:noProof/>
                <w:webHidden/>
              </w:rPr>
              <w:fldChar w:fldCharType="begin"/>
            </w:r>
            <w:r>
              <w:rPr>
                <w:noProof/>
                <w:webHidden/>
              </w:rPr>
              <w:instrText xml:space="preserve"> PAGEREF _Toc81499466 \h </w:instrText>
            </w:r>
          </w:ins>
          <w:r>
            <w:rPr>
              <w:noProof/>
              <w:webHidden/>
            </w:rPr>
          </w:r>
          <w:r>
            <w:rPr>
              <w:noProof/>
              <w:webHidden/>
            </w:rPr>
            <w:fldChar w:fldCharType="separate"/>
          </w:r>
          <w:ins w:id="405" w:author="JORGE CONTRERAS ORTIZ" w:date="2021-09-02T18:21:00Z">
            <w:r>
              <w:rPr>
                <w:noProof/>
                <w:webHidden/>
              </w:rPr>
              <w:t>83</w:t>
            </w:r>
            <w:r>
              <w:rPr>
                <w:noProof/>
                <w:webHidden/>
              </w:rPr>
              <w:fldChar w:fldCharType="end"/>
            </w:r>
            <w:r w:rsidRPr="00C405E0">
              <w:rPr>
                <w:rStyle w:val="Hipervnculo"/>
                <w:noProof/>
              </w:rPr>
              <w:fldChar w:fldCharType="end"/>
            </w:r>
          </w:ins>
        </w:p>
        <w:p w14:paraId="17C309FC" w14:textId="1E9E583C" w:rsidR="00430746" w:rsidRDefault="00430746">
          <w:pPr>
            <w:pStyle w:val="TDC3"/>
            <w:rPr>
              <w:ins w:id="406" w:author="JORGE CONTRERAS ORTIZ" w:date="2021-09-02T18:21:00Z"/>
              <w:rFonts w:asciiTheme="minorHAnsi" w:hAnsiTheme="minorHAnsi" w:cstheme="minorBidi"/>
              <w:noProof/>
            </w:rPr>
          </w:pPr>
          <w:ins w:id="40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3.2.</w:t>
            </w:r>
            <w:r>
              <w:rPr>
                <w:rFonts w:asciiTheme="minorHAnsi" w:hAnsiTheme="minorHAnsi" w:cstheme="minorBidi"/>
                <w:noProof/>
              </w:rPr>
              <w:tab/>
            </w:r>
            <w:r w:rsidRPr="00C405E0">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499467 \h </w:instrText>
            </w:r>
          </w:ins>
          <w:r>
            <w:rPr>
              <w:noProof/>
              <w:webHidden/>
            </w:rPr>
          </w:r>
          <w:r>
            <w:rPr>
              <w:noProof/>
              <w:webHidden/>
            </w:rPr>
            <w:fldChar w:fldCharType="separate"/>
          </w:r>
          <w:ins w:id="408" w:author="JORGE CONTRERAS ORTIZ" w:date="2021-09-02T18:21:00Z">
            <w:r>
              <w:rPr>
                <w:noProof/>
                <w:webHidden/>
              </w:rPr>
              <w:t>84</w:t>
            </w:r>
            <w:r>
              <w:rPr>
                <w:noProof/>
                <w:webHidden/>
              </w:rPr>
              <w:fldChar w:fldCharType="end"/>
            </w:r>
            <w:r w:rsidRPr="00C405E0">
              <w:rPr>
                <w:rStyle w:val="Hipervnculo"/>
                <w:noProof/>
              </w:rPr>
              <w:fldChar w:fldCharType="end"/>
            </w:r>
          </w:ins>
        </w:p>
        <w:p w14:paraId="3062BAE6" w14:textId="495649A1" w:rsidR="00430746" w:rsidRDefault="00430746">
          <w:pPr>
            <w:pStyle w:val="TDC3"/>
            <w:rPr>
              <w:ins w:id="409" w:author="JORGE CONTRERAS ORTIZ" w:date="2021-09-02T18:21:00Z"/>
              <w:rFonts w:asciiTheme="minorHAnsi" w:hAnsiTheme="minorHAnsi" w:cstheme="minorBidi"/>
              <w:noProof/>
            </w:rPr>
          </w:pPr>
          <w:ins w:id="41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3.3.</w:t>
            </w:r>
            <w:r>
              <w:rPr>
                <w:rFonts w:asciiTheme="minorHAnsi" w:hAnsiTheme="minorHAnsi" w:cstheme="minorBidi"/>
                <w:noProof/>
              </w:rPr>
              <w:tab/>
            </w:r>
            <w:r w:rsidRPr="00C405E0">
              <w:rPr>
                <w:rStyle w:val="Hipervnculo"/>
                <w:noProof/>
              </w:rPr>
              <w:t>Red con el BR y dos nodos KTDG102</w:t>
            </w:r>
            <w:r>
              <w:rPr>
                <w:noProof/>
                <w:webHidden/>
              </w:rPr>
              <w:tab/>
            </w:r>
            <w:r>
              <w:rPr>
                <w:noProof/>
                <w:webHidden/>
              </w:rPr>
              <w:fldChar w:fldCharType="begin"/>
            </w:r>
            <w:r>
              <w:rPr>
                <w:noProof/>
                <w:webHidden/>
              </w:rPr>
              <w:instrText xml:space="preserve"> PAGEREF _Toc81499468 \h </w:instrText>
            </w:r>
          </w:ins>
          <w:r>
            <w:rPr>
              <w:noProof/>
              <w:webHidden/>
            </w:rPr>
          </w:r>
          <w:r>
            <w:rPr>
              <w:noProof/>
              <w:webHidden/>
            </w:rPr>
            <w:fldChar w:fldCharType="separate"/>
          </w:r>
          <w:ins w:id="411" w:author="JORGE CONTRERAS ORTIZ" w:date="2021-09-02T18:21:00Z">
            <w:r>
              <w:rPr>
                <w:noProof/>
                <w:webHidden/>
              </w:rPr>
              <w:t>84</w:t>
            </w:r>
            <w:r>
              <w:rPr>
                <w:noProof/>
                <w:webHidden/>
              </w:rPr>
              <w:fldChar w:fldCharType="end"/>
            </w:r>
            <w:r w:rsidRPr="00C405E0">
              <w:rPr>
                <w:rStyle w:val="Hipervnculo"/>
                <w:noProof/>
              </w:rPr>
              <w:fldChar w:fldCharType="end"/>
            </w:r>
          </w:ins>
        </w:p>
        <w:p w14:paraId="56A8E5CA" w14:textId="7AEBD902" w:rsidR="00430746" w:rsidRDefault="00430746">
          <w:pPr>
            <w:pStyle w:val="TDC3"/>
            <w:rPr>
              <w:ins w:id="412" w:author="JORGE CONTRERAS ORTIZ" w:date="2021-09-02T18:21:00Z"/>
              <w:rFonts w:asciiTheme="minorHAnsi" w:hAnsiTheme="minorHAnsi" w:cstheme="minorBidi"/>
              <w:noProof/>
            </w:rPr>
          </w:pPr>
          <w:ins w:id="41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6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3.4.</w:t>
            </w:r>
            <w:r>
              <w:rPr>
                <w:rFonts w:asciiTheme="minorHAnsi" w:hAnsiTheme="minorHAnsi" w:cstheme="minorBidi"/>
                <w:noProof/>
              </w:rPr>
              <w:tab/>
            </w:r>
            <w:r w:rsidRPr="00C405E0">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499469 \h </w:instrText>
            </w:r>
          </w:ins>
          <w:r>
            <w:rPr>
              <w:noProof/>
              <w:webHidden/>
            </w:rPr>
          </w:r>
          <w:r>
            <w:rPr>
              <w:noProof/>
              <w:webHidden/>
            </w:rPr>
            <w:fldChar w:fldCharType="separate"/>
          </w:r>
          <w:ins w:id="414" w:author="JORGE CONTRERAS ORTIZ" w:date="2021-09-02T18:21:00Z">
            <w:r>
              <w:rPr>
                <w:noProof/>
                <w:webHidden/>
              </w:rPr>
              <w:t>88</w:t>
            </w:r>
            <w:r>
              <w:rPr>
                <w:noProof/>
                <w:webHidden/>
              </w:rPr>
              <w:fldChar w:fldCharType="end"/>
            </w:r>
            <w:r w:rsidRPr="00C405E0">
              <w:rPr>
                <w:rStyle w:val="Hipervnculo"/>
                <w:noProof/>
              </w:rPr>
              <w:fldChar w:fldCharType="end"/>
            </w:r>
          </w:ins>
        </w:p>
        <w:p w14:paraId="2884673A" w14:textId="5B0BC10F" w:rsidR="00430746" w:rsidRDefault="00430746">
          <w:pPr>
            <w:pStyle w:val="TDC2"/>
            <w:tabs>
              <w:tab w:val="left" w:pos="880"/>
              <w:tab w:val="right" w:leader="dot" w:pos="9060"/>
            </w:tabs>
            <w:rPr>
              <w:ins w:id="415" w:author="JORGE CONTRERAS ORTIZ" w:date="2021-09-02T18:21:00Z"/>
              <w:rFonts w:asciiTheme="minorHAnsi" w:hAnsiTheme="minorHAnsi" w:cstheme="minorBidi"/>
              <w:noProof/>
            </w:rPr>
          </w:pPr>
          <w:ins w:id="41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0"</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4.</w:t>
            </w:r>
            <w:r>
              <w:rPr>
                <w:rFonts w:asciiTheme="minorHAnsi" w:hAnsiTheme="minorHAnsi" w:cstheme="minorBidi"/>
                <w:noProof/>
              </w:rPr>
              <w:tab/>
            </w:r>
            <w:r w:rsidRPr="00C405E0">
              <w:rPr>
                <w:rStyle w:val="Hipervnculo"/>
                <w:noProof/>
              </w:rPr>
              <w:t>PRUEBAS CON PCB COOCKIE THREAD COMO CUARTO NODO</w:t>
            </w:r>
            <w:r>
              <w:rPr>
                <w:noProof/>
                <w:webHidden/>
              </w:rPr>
              <w:tab/>
            </w:r>
            <w:r>
              <w:rPr>
                <w:noProof/>
                <w:webHidden/>
              </w:rPr>
              <w:fldChar w:fldCharType="begin"/>
            </w:r>
            <w:r>
              <w:rPr>
                <w:noProof/>
                <w:webHidden/>
              </w:rPr>
              <w:instrText xml:space="preserve"> PAGEREF _Toc81499470 \h </w:instrText>
            </w:r>
          </w:ins>
          <w:r>
            <w:rPr>
              <w:noProof/>
              <w:webHidden/>
            </w:rPr>
          </w:r>
          <w:r>
            <w:rPr>
              <w:noProof/>
              <w:webHidden/>
            </w:rPr>
            <w:fldChar w:fldCharType="separate"/>
          </w:r>
          <w:ins w:id="417" w:author="JORGE CONTRERAS ORTIZ" w:date="2021-09-02T18:21:00Z">
            <w:r>
              <w:rPr>
                <w:noProof/>
                <w:webHidden/>
              </w:rPr>
              <w:t>89</w:t>
            </w:r>
            <w:r>
              <w:rPr>
                <w:noProof/>
                <w:webHidden/>
              </w:rPr>
              <w:fldChar w:fldCharType="end"/>
            </w:r>
            <w:r w:rsidRPr="00C405E0">
              <w:rPr>
                <w:rStyle w:val="Hipervnculo"/>
                <w:noProof/>
              </w:rPr>
              <w:fldChar w:fldCharType="end"/>
            </w:r>
          </w:ins>
        </w:p>
        <w:p w14:paraId="7A78E4AC" w14:textId="66BDFE68" w:rsidR="00430746" w:rsidRDefault="00430746">
          <w:pPr>
            <w:pStyle w:val="TDC3"/>
            <w:rPr>
              <w:ins w:id="418" w:author="JORGE CONTRERAS ORTIZ" w:date="2021-09-02T18:21:00Z"/>
              <w:rFonts w:asciiTheme="minorHAnsi" w:hAnsiTheme="minorHAnsi" w:cstheme="minorBidi"/>
              <w:noProof/>
            </w:rPr>
          </w:pPr>
          <w:ins w:id="419"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1"</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4.1.</w:t>
            </w:r>
            <w:r>
              <w:rPr>
                <w:rFonts w:asciiTheme="minorHAnsi" w:hAnsiTheme="minorHAnsi" w:cstheme="minorBidi"/>
                <w:noProof/>
              </w:rPr>
              <w:tab/>
            </w:r>
            <w:r w:rsidRPr="00C405E0">
              <w:rPr>
                <w:rStyle w:val="Hipervnculo"/>
                <w:noProof/>
              </w:rPr>
              <w:t>Pruebas de conectividad con el cuarto nodo</w:t>
            </w:r>
            <w:r>
              <w:rPr>
                <w:noProof/>
                <w:webHidden/>
              </w:rPr>
              <w:tab/>
            </w:r>
            <w:r>
              <w:rPr>
                <w:noProof/>
                <w:webHidden/>
              </w:rPr>
              <w:fldChar w:fldCharType="begin"/>
            </w:r>
            <w:r>
              <w:rPr>
                <w:noProof/>
                <w:webHidden/>
              </w:rPr>
              <w:instrText xml:space="preserve"> PAGEREF _Toc81499471 \h </w:instrText>
            </w:r>
          </w:ins>
          <w:r>
            <w:rPr>
              <w:noProof/>
              <w:webHidden/>
            </w:rPr>
          </w:r>
          <w:r>
            <w:rPr>
              <w:noProof/>
              <w:webHidden/>
            </w:rPr>
            <w:fldChar w:fldCharType="separate"/>
          </w:r>
          <w:ins w:id="420" w:author="JORGE CONTRERAS ORTIZ" w:date="2021-09-02T18:21:00Z">
            <w:r>
              <w:rPr>
                <w:noProof/>
                <w:webHidden/>
              </w:rPr>
              <w:t>90</w:t>
            </w:r>
            <w:r>
              <w:rPr>
                <w:noProof/>
                <w:webHidden/>
              </w:rPr>
              <w:fldChar w:fldCharType="end"/>
            </w:r>
            <w:r w:rsidRPr="00C405E0">
              <w:rPr>
                <w:rStyle w:val="Hipervnculo"/>
                <w:noProof/>
              </w:rPr>
              <w:fldChar w:fldCharType="end"/>
            </w:r>
          </w:ins>
        </w:p>
        <w:p w14:paraId="0AE99B11" w14:textId="60FC11EE" w:rsidR="00430746" w:rsidRDefault="00430746">
          <w:pPr>
            <w:pStyle w:val="TDC3"/>
            <w:rPr>
              <w:ins w:id="421" w:author="JORGE CONTRERAS ORTIZ" w:date="2021-09-02T18:21:00Z"/>
              <w:rFonts w:asciiTheme="minorHAnsi" w:hAnsiTheme="minorHAnsi" w:cstheme="minorBidi"/>
              <w:noProof/>
            </w:rPr>
          </w:pPr>
          <w:ins w:id="422"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2"</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4.2.</w:t>
            </w:r>
            <w:r>
              <w:rPr>
                <w:rFonts w:asciiTheme="minorHAnsi" w:hAnsiTheme="minorHAnsi" w:cstheme="minorBidi"/>
                <w:noProof/>
              </w:rPr>
              <w:tab/>
            </w:r>
            <w:r w:rsidRPr="00C405E0">
              <w:rPr>
                <w:rStyle w:val="Hipervnculo"/>
                <w:noProof/>
              </w:rPr>
              <w:t>Envío / Recibo de Sockets</w:t>
            </w:r>
            <w:r>
              <w:rPr>
                <w:noProof/>
                <w:webHidden/>
              </w:rPr>
              <w:tab/>
            </w:r>
            <w:r>
              <w:rPr>
                <w:noProof/>
                <w:webHidden/>
              </w:rPr>
              <w:fldChar w:fldCharType="begin"/>
            </w:r>
            <w:r>
              <w:rPr>
                <w:noProof/>
                <w:webHidden/>
              </w:rPr>
              <w:instrText xml:space="preserve"> PAGEREF _Toc81499472 \h </w:instrText>
            </w:r>
          </w:ins>
          <w:r>
            <w:rPr>
              <w:noProof/>
              <w:webHidden/>
            </w:rPr>
          </w:r>
          <w:r>
            <w:rPr>
              <w:noProof/>
              <w:webHidden/>
            </w:rPr>
            <w:fldChar w:fldCharType="separate"/>
          </w:r>
          <w:ins w:id="423" w:author="JORGE CONTRERAS ORTIZ" w:date="2021-09-02T18:21:00Z">
            <w:r>
              <w:rPr>
                <w:noProof/>
                <w:webHidden/>
              </w:rPr>
              <w:t>91</w:t>
            </w:r>
            <w:r>
              <w:rPr>
                <w:noProof/>
                <w:webHidden/>
              </w:rPr>
              <w:fldChar w:fldCharType="end"/>
            </w:r>
            <w:r w:rsidRPr="00C405E0">
              <w:rPr>
                <w:rStyle w:val="Hipervnculo"/>
                <w:noProof/>
              </w:rPr>
              <w:fldChar w:fldCharType="end"/>
            </w:r>
          </w:ins>
        </w:p>
        <w:p w14:paraId="3EEE82F7" w14:textId="06C2B1CE" w:rsidR="00430746" w:rsidRDefault="00430746">
          <w:pPr>
            <w:pStyle w:val="TDC2"/>
            <w:tabs>
              <w:tab w:val="left" w:pos="880"/>
              <w:tab w:val="right" w:leader="dot" w:pos="9060"/>
            </w:tabs>
            <w:rPr>
              <w:ins w:id="424" w:author="JORGE CONTRERAS ORTIZ" w:date="2021-09-02T18:21:00Z"/>
              <w:rFonts w:asciiTheme="minorHAnsi" w:hAnsiTheme="minorHAnsi" w:cstheme="minorBidi"/>
              <w:noProof/>
            </w:rPr>
          </w:pPr>
          <w:ins w:id="425"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3"</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5.</w:t>
            </w:r>
            <w:r>
              <w:rPr>
                <w:rFonts w:asciiTheme="minorHAnsi" w:hAnsiTheme="minorHAnsi" w:cstheme="minorBidi"/>
                <w:noProof/>
              </w:rPr>
              <w:tab/>
            </w:r>
            <w:r w:rsidRPr="00C405E0">
              <w:rPr>
                <w:rStyle w:val="Hipervnculo"/>
                <w:noProof/>
              </w:rPr>
              <w:t>PRUEBAS DE ESTABILIDAD CON 5 NODOS</w:t>
            </w:r>
            <w:r>
              <w:rPr>
                <w:noProof/>
                <w:webHidden/>
              </w:rPr>
              <w:tab/>
            </w:r>
            <w:r>
              <w:rPr>
                <w:noProof/>
                <w:webHidden/>
              </w:rPr>
              <w:fldChar w:fldCharType="begin"/>
            </w:r>
            <w:r>
              <w:rPr>
                <w:noProof/>
                <w:webHidden/>
              </w:rPr>
              <w:instrText xml:space="preserve"> PAGEREF _Toc81499473 \h </w:instrText>
            </w:r>
          </w:ins>
          <w:r>
            <w:rPr>
              <w:noProof/>
              <w:webHidden/>
            </w:rPr>
          </w:r>
          <w:r>
            <w:rPr>
              <w:noProof/>
              <w:webHidden/>
            </w:rPr>
            <w:fldChar w:fldCharType="separate"/>
          </w:r>
          <w:ins w:id="426" w:author="JORGE CONTRERAS ORTIZ" w:date="2021-09-02T18:21:00Z">
            <w:r>
              <w:rPr>
                <w:noProof/>
                <w:webHidden/>
              </w:rPr>
              <w:t>92</w:t>
            </w:r>
            <w:r>
              <w:rPr>
                <w:noProof/>
                <w:webHidden/>
              </w:rPr>
              <w:fldChar w:fldCharType="end"/>
            </w:r>
            <w:r w:rsidRPr="00C405E0">
              <w:rPr>
                <w:rStyle w:val="Hipervnculo"/>
                <w:noProof/>
              </w:rPr>
              <w:fldChar w:fldCharType="end"/>
            </w:r>
          </w:ins>
        </w:p>
        <w:p w14:paraId="5F230283" w14:textId="701BE7E2" w:rsidR="00430746" w:rsidRDefault="00430746">
          <w:pPr>
            <w:pStyle w:val="TDC3"/>
            <w:rPr>
              <w:ins w:id="427" w:author="JORGE CONTRERAS ORTIZ" w:date="2021-09-02T18:21:00Z"/>
              <w:rFonts w:asciiTheme="minorHAnsi" w:hAnsiTheme="minorHAnsi" w:cstheme="minorBidi"/>
              <w:noProof/>
            </w:rPr>
          </w:pPr>
          <w:ins w:id="428"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4"</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5.1.</w:t>
            </w:r>
            <w:r>
              <w:rPr>
                <w:rFonts w:asciiTheme="minorHAnsi" w:hAnsiTheme="minorHAnsi" w:cstheme="minorBidi"/>
                <w:noProof/>
              </w:rPr>
              <w:tab/>
            </w:r>
            <w:r w:rsidRPr="00C405E0">
              <w:rPr>
                <w:rStyle w:val="Hipervnculo"/>
                <w:noProof/>
              </w:rPr>
              <w:t>Pruebas de conectividad</w:t>
            </w:r>
            <w:r>
              <w:rPr>
                <w:noProof/>
                <w:webHidden/>
              </w:rPr>
              <w:tab/>
            </w:r>
            <w:r>
              <w:rPr>
                <w:noProof/>
                <w:webHidden/>
              </w:rPr>
              <w:fldChar w:fldCharType="begin"/>
            </w:r>
            <w:r>
              <w:rPr>
                <w:noProof/>
                <w:webHidden/>
              </w:rPr>
              <w:instrText xml:space="preserve"> PAGEREF _Toc81499474 \h </w:instrText>
            </w:r>
          </w:ins>
          <w:r>
            <w:rPr>
              <w:noProof/>
              <w:webHidden/>
            </w:rPr>
          </w:r>
          <w:r>
            <w:rPr>
              <w:noProof/>
              <w:webHidden/>
            </w:rPr>
            <w:fldChar w:fldCharType="separate"/>
          </w:r>
          <w:ins w:id="429" w:author="JORGE CONTRERAS ORTIZ" w:date="2021-09-02T18:21:00Z">
            <w:r>
              <w:rPr>
                <w:noProof/>
                <w:webHidden/>
              </w:rPr>
              <w:t>93</w:t>
            </w:r>
            <w:r>
              <w:rPr>
                <w:noProof/>
                <w:webHidden/>
              </w:rPr>
              <w:fldChar w:fldCharType="end"/>
            </w:r>
            <w:r w:rsidRPr="00C405E0">
              <w:rPr>
                <w:rStyle w:val="Hipervnculo"/>
                <w:noProof/>
              </w:rPr>
              <w:fldChar w:fldCharType="end"/>
            </w:r>
          </w:ins>
        </w:p>
        <w:p w14:paraId="5D24520D" w14:textId="26B6E075" w:rsidR="00430746" w:rsidRDefault="00430746">
          <w:pPr>
            <w:pStyle w:val="TDC3"/>
            <w:rPr>
              <w:ins w:id="430" w:author="JORGE CONTRERAS ORTIZ" w:date="2021-09-02T18:21:00Z"/>
              <w:rFonts w:asciiTheme="minorHAnsi" w:hAnsiTheme="minorHAnsi" w:cstheme="minorBidi"/>
              <w:noProof/>
            </w:rPr>
          </w:pPr>
          <w:ins w:id="431"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5"</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5.5.2.</w:t>
            </w:r>
            <w:r>
              <w:rPr>
                <w:rFonts w:asciiTheme="minorHAnsi" w:hAnsiTheme="minorHAnsi" w:cstheme="minorBidi"/>
                <w:noProof/>
              </w:rPr>
              <w:tab/>
            </w:r>
            <w:r w:rsidRPr="00C405E0">
              <w:rPr>
                <w:rStyle w:val="Hipervnculo"/>
                <w:noProof/>
              </w:rPr>
              <w:t>Envío / Recibo de Sockets</w:t>
            </w:r>
            <w:r>
              <w:rPr>
                <w:noProof/>
                <w:webHidden/>
              </w:rPr>
              <w:tab/>
            </w:r>
            <w:r>
              <w:rPr>
                <w:noProof/>
                <w:webHidden/>
              </w:rPr>
              <w:fldChar w:fldCharType="begin"/>
            </w:r>
            <w:r>
              <w:rPr>
                <w:noProof/>
                <w:webHidden/>
              </w:rPr>
              <w:instrText xml:space="preserve"> PAGEREF _Toc81499475 \h </w:instrText>
            </w:r>
          </w:ins>
          <w:r>
            <w:rPr>
              <w:noProof/>
              <w:webHidden/>
            </w:rPr>
          </w:r>
          <w:r>
            <w:rPr>
              <w:noProof/>
              <w:webHidden/>
            </w:rPr>
            <w:fldChar w:fldCharType="separate"/>
          </w:r>
          <w:ins w:id="432" w:author="JORGE CONTRERAS ORTIZ" w:date="2021-09-02T18:21:00Z">
            <w:r>
              <w:rPr>
                <w:noProof/>
                <w:webHidden/>
              </w:rPr>
              <w:t>93</w:t>
            </w:r>
            <w:r>
              <w:rPr>
                <w:noProof/>
                <w:webHidden/>
              </w:rPr>
              <w:fldChar w:fldCharType="end"/>
            </w:r>
            <w:r w:rsidRPr="00C405E0">
              <w:rPr>
                <w:rStyle w:val="Hipervnculo"/>
                <w:noProof/>
              </w:rPr>
              <w:fldChar w:fldCharType="end"/>
            </w:r>
          </w:ins>
        </w:p>
        <w:p w14:paraId="556C9D3B" w14:textId="6FBC883E" w:rsidR="00430746" w:rsidRDefault="00430746">
          <w:pPr>
            <w:pStyle w:val="TDC2"/>
            <w:tabs>
              <w:tab w:val="left" w:pos="880"/>
              <w:tab w:val="right" w:leader="dot" w:pos="9060"/>
            </w:tabs>
            <w:rPr>
              <w:ins w:id="433" w:author="JORGE CONTRERAS ORTIZ" w:date="2021-09-02T18:21:00Z"/>
              <w:rFonts w:asciiTheme="minorHAnsi" w:hAnsiTheme="minorHAnsi" w:cstheme="minorBidi"/>
              <w:noProof/>
            </w:rPr>
          </w:pPr>
          <w:ins w:id="434"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6"</w:instrText>
            </w:r>
            <w:r w:rsidRPr="00C405E0">
              <w:rPr>
                <w:rStyle w:val="Hipervnculo"/>
                <w:noProof/>
              </w:rPr>
              <w:instrText xml:space="preserve"> </w:instrText>
            </w:r>
            <w:r w:rsidRPr="00C405E0">
              <w:rPr>
                <w:rStyle w:val="Hipervnculo"/>
                <w:noProof/>
              </w:rPr>
              <w:fldChar w:fldCharType="separate"/>
            </w:r>
            <w:r w:rsidRPr="00C405E0">
              <w:rPr>
                <w:rStyle w:val="Hipervnculo"/>
                <w:noProof/>
              </w:rPr>
              <w:t>5.6.</w:t>
            </w:r>
            <w:r>
              <w:rPr>
                <w:rFonts w:asciiTheme="minorHAnsi" w:hAnsiTheme="minorHAnsi" w:cstheme="minorBidi"/>
                <w:noProof/>
              </w:rPr>
              <w:tab/>
            </w:r>
            <w:r w:rsidRPr="00C405E0">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499476 \h </w:instrText>
            </w:r>
          </w:ins>
          <w:r>
            <w:rPr>
              <w:noProof/>
              <w:webHidden/>
            </w:rPr>
          </w:r>
          <w:r>
            <w:rPr>
              <w:noProof/>
              <w:webHidden/>
            </w:rPr>
            <w:fldChar w:fldCharType="separate"/>
          </w:r>
          <w:ins w:id="435" w:author="JORGE CONTRERAS ORTIZ" w:date="2021-09-02T18:21:00Z">
            <w:r>
              <w:rPr>
                <w:noProof/>
                <w:webHidden/>
              </w:rPr>
              <w:t>95</w:t>
            </w:r>
            <w:r>
              <w:rPr>
                <w:noProof/>
                <w:webHidden/>
              </w:rPr>
              <w:fldChar w:fldCharType="end"/>
            </w:r>
            <w:r w:rsidRPr="00C405E0">
              <w:rPr>
                <w:rStyle w:val="Hipervnculo"/>
                <w:noProof/>
              </w:rPr>
              <w:fldChar w:fldCharType="end"/>
            </w:r>
          </w:ins>
        </w:p>
        <w:p w14:paraId="42D8B879" w14:textId="296CB7FE" w:rsidR="00430746" w:rsidRDefault="00430746">
          <w:pPr>
            <w:pStyle w:val="TDC1"/>
            <w:tabs>
              <w:tab w:val="left" w:pos="442"/>
              <w:tab w:val="right" w:leader="dot" w:pos="9060"/>
            </w:tabs>
            <w:rPr>
              <w:ins w:id="436" w:author="JORGE CONTRERAS ORTIZ" w:date="2021-09-02T18:21:00Z"/>
              <w:rFonts w:asciiTheme="minorHAnsi" w:eastAsiaTheme="minorEastAsia" w:hAnsiTheme="minorHAnsi"/>
              <w:noProof/>
              <w:lang w:eastAsia="es-ES"/>
            </w:rPr>
          </w:pPr>
          <w:ins w:id="437"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7"</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6.</w:t>
            </w:r>
            <w:r>
              <w:rPr>
                <w:rFonts w:asciiTheme="minorHAnsi" w:eastAsiaTheme="minorEastAsia" w:hAnsiTheme="minorHAnsi"/>
                <w:noProof/>
                <w:lang w:eastAsia="es-ES"/>
              </w:rPr>
              <w:tab/>
            </w:r>
            <w:r w:rsidRPr="00C405E0">
              <w:rPr>
                <w:rStyle w:val="Hipervnculo"/>
                <w:rFonts w:cs="Arial"/>
                <w:noProof/>
              </w:rPr>
              <w:t>CONCLUSIONES</w:t>
            </w:r>
            <w:r>
              <w:rPr>
                <w:noProof/>
                <w:webHidden/>
              </w:rPr>
              <w:tab/>
            </w:r>
            <w:r>
              <w:rPr>
                <w:noProof/>
                <w:webHidden/>
              </w:rPr>
              <w:fldChar w:fldCharType="begin"/>
            </w:r>
            <w:r>
              <w:rPr>
                <w:noProof/>
                <w:webHidden/>
              </w:rPr>
              <w:instrText xml:space="preserve"> PAGEREF _Toc81499477 \h </w:instrText>
            </w:r>
          </w:ins>
          <w:r>
            <w:rPr>
              <w:noProof/>
              <w:webHidden/>
            </w:rPr>
          </w:r>
          <w:r>
            <w:rPr>
              <w:noProof/>
              <w:webHidden/>
            </w:rPr>
            <w:fldChar w:fldCharType="separate"/>
          </w:r>
          <w:ins w:id="438" w:author="JORGE CONTRERAS ORTIZ" w:date="2021-09-02T18:21:00Z">
            <w:r>
              <w:rPr>
                <w:noProof/>
                <w:webHidden/>
              </w:rPr>
              <w:t>97</w:t>
            </w:r>
            <w:r>
              <w:rPr>
                <w:noProof/>
                <w:webHidden/>
              </w:rPr>
              <w:fldChar w:fldCharType="end"/>
            </w:r>
            <w:r w:rsidRPr="00C405E0">
              <w:rPr>
                <w:rStyle w:val="Hipervnculo"/>
                <w:noProof/>
              </w:rPr>
              <w:fldChar w:fldCharType="end"/>
            </w:r>
          </w:ins>
        </w:p>
        <w:p w14:paraId="0F29E435" w14:textId="574DFC47" w:rsidR="00430746" w:rsidRDefault="00430746">
          <w:pPr>
            <w:pStyle w:val="TDC1"/>
            <w:tabs>
              <w:tab w:val="left" w:pos="442"/>
              <w:tab w:val="right" w:leader="dot" w:pos="9060"/>
            </w:tabs>
            <w:rPr>
              <w:ins w:id="439" w:author="JORGE CONTRERAS ORTIZ" w:date="2021-09-02T18:21:00Z"/>
              <w:rFonts w:asciiTheme="minorHAnsi" w:eastAsiaTheme="minorEastAsia" w:hAnsiTheme="minorHAnsi"/>
              <w:noProof/>
              <w:lang w:eastAsia="es-ES"/>
            </w:rPr>
          </w:pPr>
          <w:ins w:id="440"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8"</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7.</w:t>
            </w:r>
            <w:r>
              <w:rPr>
                <w:rFonts w:asciiTheme="minorHAnsi" w:eastAsiaTheme="minorEastAsia" w:hAnsiTheme="minorHAnsi"/>
                <w:noProof/>
                <w:lang w:eastAsia="es-ES"/>
              </w:rPr>
              <w:tab/>
            </w:r>
            <w:r w:rsidRPr="00C405E0">
              <w:rPr>
                <w:rStyle w:val="Hipervnculo"/>
                <w:rFonts w:cs="Arial"/>
                <w:noProof/>
              </w:rPr>
              <w:t>LINEAS FUTURAS</w:t>
            </w:r>
            <w:r>
              <w:rPr>
                <w:noProof/>
                <w:webHidden/>
              </w:rPr>
              <w:tab/>
            </w:r>
            <w:r>
              <w:rPr>
                <w:noProof/>
                <w:webHidden/>
              </w:rPr>
              <w:fldChar w:fldCharType="begin"/>
            </w:r>
            <w:r>
              <w:rPr>
                <w:noProof/>
                <w:webHidden/>
              </w:rPr>
              <w:instrText xml:space="preserve"> PAGEREF _Toc81499478 \h </w:instrText>
            </w:r>
          </w:ins>
          <w:r>
            <w:rPr>
              <w:noProof/>
              <w:webHidden/>
            </w:rPr>
          </w:r>
          <w:r>
            <w:rPr>
              <w:noProof/>
              <w:webHidden/>
            </w:rPr>
            <w:fldChar w:fldCharType="separate"/>
          </w:r>
          <w:ins w:id="441" w:author="JORGE CONTRERAS ORTIZ" w:date="2021-09-02T18:21:00Z">
            <w:r>
              <w:rPr>
                <w:noProof/>
                <w:webHidden/>
              </w:rPr>
              <w:t>98</w:t>
            </w:r>
            <w:r>
              <w:rPr>
                <w:noProof/>
                <w:webHidden/>
              </w:rPr>
              <w:fldChar w:fldCharType="end"/>
            </w:r>
            <w:r w:rsidRPr="00C405E0">
              <w:rPr>
                <w:rStyle w:val="Hipervnculo"/>
                <w:noProof/>
              </w:rPr>
              <w:fldChar w:fldCharType="end"/>
            </w:r>
          </w:ins>
        </w:p>
        <w:p w14:paraId="55248E75" w14:textId="6003B371" w:rsidR="00430746" w:rsidRDefault="00430746">
          <w:pPr>
            <w:pStyle w:val="TDC1"/>
            <w:tabs>
              <w:tab w:val="left" w:pos="442"/>
              <w:tab w:val="right" w:leader="dot" w:pos="9060"/>
            </w:tabs>
            <w:rPr>
              <w:ins w:id="442" w:author="JORGE CONTRERAS ORTIZ" w:date="2021-09-02T18:21:00Z"/>
              <w:rFonts w:asciiTheme="minorHAnsi" w:eastAsiaTheme="minorEastAsia" w:hAnsiTheme="minorHAnsi"/>
              <w:noProof/>
              <w:lang w:eastAsia="es-ES"/>
            </w:rPr>
          </w:pPr>
          <w:ins w:id="443"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79"</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8.</w:t>
            </w:r>
            <w:r>
              <w:rPr>
                <w:rFonts w:asciiTheme="minorHAnsi" w:eastAsiaTheme="minorEastAsia" w:hAnsiTheme="minorHAnsi"/>
                <w:noProof/>
                <w:lang w:eastAsia="es-ES"/>
              </w:rPr>
              <w:tab/>
            </w:r>
            <w:r w:rsidRPr="00C405E0">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81499479 \h </w:instrText>
            </w:r>
          </w:ins>
          <w:r>
            <w:rPr>
              <w:noProof/>
              <w:webHidden/>
            </w:rPr>
          </w:r>
          <w:r>
            <w:rPr>
              <w:noProof/>
              <w:webHidden/>
            </w:rPr>
            <w:fldChar w:fldCharType="separate"/>
          </w:r>
          <w:ins w:id="444" w:author="JORGE CONTRERAS ORTIZ" w:date="2021-09-02T18:21:00Z">
            <w:r>
              <w:rPr>
                <w:noProof/>
                <w:webHidden/>
              </w:rPr>
              <w:t>99</w:t>
            </w:r>
            <w:r>
              <w:rPr>
                <w:noProof/>
                <w:webHidden/>
              </w:rPr>
              <w:fldChar w:fldCharType="end"/>
            </w:r>
            <w:r w:rsidRPr="00C405E0">
              <w:rPr>
                <w:rStyle w:val="Hipervnculo"/>
                <w:noProof/>
              </w:rPr>
              <w:fldChar w:fldCharType="end"/>
            </w:r>
          </w:ins>
        </w:p>
        <w:p w14:paraId="767A0A19" w14:textId="3A9497B6" w:rsidR="00430746" w:rsidRDefault="00430746">
          <w:pPr>
            <w:pStyle w:val="TDC1"/>
            <w:tabs>
              <w:tab w:val="left" w:pos="442"/>
              <w:tab w:val="right" w:leader="dot" w:pos="9060"/>
            </w:tabs>
            <w:rPr>
              <w:ins w:id="445" w:author="JORGE CONTRERAS ORTIZ" w:date="2021-09-02T18:21:00Z"/>
              <w:rFonts w:asciiTheme="minorHAnsi" w:eastAsiaTheme="minorEastAsia" w:hAnsiTheme="minorHAnsi"/>
              <w:noProof/>
              <w:lang w:eastAsia="es-ES"/>
            </w:rPr>
          </w:pPr>
          <w:ins w:id="446" w:author="JORGE CONTRERAS ORTIZ" w:date="2021-09-02T18:21:00Z">
            <w:r w:rsidRPr="00C405E0">
              <w:rPr>
                <w:rStyle w:val="Hipervnculo"/>
                <w:noProof/>
              </w:rPr>
              <w:fldChar w:fldCharType="begin"/>
            </w:r>
            <w:r w:rsidRPr="00C405E0">
              <w:rPr>
                <w:rStyle w:val="Hipervnculo"/>
                <w:noProof/>
              </w:rPr>
              <w:instrText xml:space="preserve"> </w:instrText>
            </w:r>
            <w:r>
              <w:rPr>
                <w:noProof/>
              </w:rPr>
              <w:instrText>HYPERLINK \l "_Toc81499480"</w:instrText>
            </w:r>
            <w:r w:rsidRPr="00C405E0">
              <w:rPr>
                <w:rStyle w:val="Hipervnculo"/>
                <w:noProof/>
              </w:rPr>
              <w:instrText xml:space="preserve"> </w:instrText>
            </w:r>
            <w:r w:rsidRPr="00C405E0">
              <w:rPr>
                <w:rStyle w:val="Hipervnculo"/>
                <w:noProof/>
              </w:rPr>
              <w:fldChar w:fldCharType="separate"/>
            </w:r>
            <w:r w:rsidRPr="00C405E0">
              <w:rPr>
                <w:rStyle w:val="Hipervnculo"/>
                <w:rFonts w:cs="Arial"/>
                <w:noProof/>
              </w:rPr>
              <w:t>9.</w:t>
            </w:r>
            <w:r>
              <w:rPr>
                <w:rFonts w:asciiTheme="minorHAnsi" w:eastAsiaTheme="minorEastAsia" w:hAnsiTheme="minorHAnsi"/>
                <w:noProof/>
                <w:lang w:eastAsia="es-ES"/>
              </w:rPr>
              <w:tab/>
            </w:r>
            <w:r w:rsidRPr="00C405E0">
              <w:rPr>
                <w:rStyle w:val="Hipervnculo"/>
                <w:rFonts w:cs="Arial"/>
                <w:noProof/>
              </w:rPr>
              <w:t>BIBLIOGRAFÍA</w:t>
            </w:r>
            <w:r>
              <w:rPr>
                <w:noProof/>
                <w:webHidden/>
              </w:rPr>
              <w:tab/>
            </w:r>
            <w:r>
              <w:rPr>
                <w:noProof/>
                <w:webHidden/>
              </w:rPr>
              <w:fldChar w:fldCharType="begin"/>
            </w:r>
            <w:r>
              <w:rPr>
                <w:noProof/>
                <w:webHidden/>
              </w:rPr>
              <w:instrText xml:space="preserve"> PAGEREF _Toc81499480 \h </w:instrText>
            </w:r>
          </w:ins>
          <w:r>
            <w:rPr>
              <w:noProof/>
              <w:webHidden/>
            </w:rPr>
          </w:r>
          <w:r>
            <w:rPr>
              <w:noProof/>
              <w:webHidden/>
            </w:rPr>
            <w:fldChar w:fldCharType="separate"/>
          </w:r>
          <w:ins w:id="447" w:author="JORGE CONTRERAS ORTIZ" w:date="2021-09-02T18:21:00Z">
            <w:r>
              <w:rPr>
                <w:noProof/>
                <w:webHidden/>
              </w:rPr>
              <w:t>100</w:t>
            </w:r>
            <w:r>
              <w:rPr>
                <w:noProof/>
                <w:webHidden/>
              </w:rPr>
              <w:fldChar w:fldCharType="end"/>
            </w:r>
            <w:r w:rsidRPr="00C405E0">
              <w:rPr>
                <w:rStyle w:val="Hipervnculo"/>
                <w:noProof/>
              </w:rPr>
              <w:fldChar w:fldCharType="end"/>
            </w:r>
          </w:ins>
        </w:p>
        <w:p w14:paraId="2E4C4C56" w14:textId="42E25AFE" w:rsidR="007E0A90" w:rsidDel="002135FF" w:rsidRDefault="007E0A90">
          <w:pPr>
            <w:pStyle w:val="TDC1"/>
            <w:tabs>
              <w:tab w:val="right" w:leader="dot" w:pos="9060"/>
            </w:tabs>
            <w:rPr>
              <w:del w:id="448" w:author="JORGE CONTRERAS ORTIZ" w:date="2021-09-02T17:32:00Z"/>
              <w:rFonts w:asciiTheme="minorHAnsi" w:eastAsiaTheme="minorEastAsia" w:hAnsiTheme="minorHAnsi"/>
              <w:noProof/>
              <w:lang w:eastAsia="es-ES"/>
            </w:rPr>
          </w:pPr>
          <w:del w:id="449" w:author="JORGE CONTRERAS ORTIZ" w:date="2021-09-02T17:32:00Z">
            <w:r w:rsidRPr="002135FF" w:rsidDel="002135FF">
              <w:rPr>
                <w:rPrChange w:id="450" w:author="JORGE CONTRERAS ORTIZ" w:date="2021-09-02T17:32:00Z">
                  <w:rPr>
                    <w:rStyle w:val="Hipervnculo"/>
                    <w:rFonts w:cs="Arial"/>
                    <w:noProof/>
                  </w:rPr>
                </w:rPrChange>
              </w:rPr>
              <w:delText>AGRADECIMIENTOS</w:delText>
            </w:r>
            <w:r w:rsidDel="002135FF">
              <w:rPr>
                <w:noProof/>
                <w:webHidden/>
              </w:rPr>
              <w:tab/>
              <w:delText>I</w:delText>
            </w:r>
          </w:del>
        </w:p>
        <w:p w14:paraId="40193FAE" w14:textId="2A6346F2" w:rsidR="007E0A90" w:rsidDel="002135FF" w:rsidRDefault="007E0A90">
          <w:pPr>
            <w:pStyle w:val="TDC1"/>
            <w:tabs>
              <w:tab w:val="right" w:leader="dot" w:pos="9060"/>
            </w:tabs>
            <w:rPr>
              <w:del w:id="451" w:author="JORGE CONTRERAS ORTIZ" w:date="2021-09-02T17:32:00Z"/>
              <w:rFonts w:asciiTheme="minorHAnsi" w:eastAsiaTheme="minorEastAsia" w:hAnsiTheme="minorHAnsi"/>
              <w:noProof/>
              <w:lang w:eastAsia="es-ES"/>
            </w:rPr>
          </w:pPr>
          <w:del w:id="452" w:author="JORGE CONTRERAS ORTIZ" w:date="2021-09-02T17:32:00Z">
            <w:r w:rsidRPr="002135FF" w:rsidDel="002135FF">
              <w:rPr>
                <w:rPrChange w:id="453" w:author="JORGE CONTRERAS ORTIZ" w:date="2021-09-02T17:32:00Z">
                  <w:rPr>
                    <w:rStyle w:val="Hipervnculo"/>
                    <w:rFonts w:cs="Arial"/>
                    <w:noProof/>
                  </w:rPr>
                </w:rPrChange>
              </w:rPr>
              <w:delText>RESUMEN</w:delText>
            </w:r>
            <w:r w:rsidDel="002135FF">
              <w:rPr>
                <w:noProof/>
                <w:webHidden/>
              </w:rPr>
              <w:tab/>
              <w:delText>II</w:delText>
            </w:r>
          </w:del>
        </w:p>
        <w:p w14:paraId="23ACD825" w14:textId="078D68D1" w:rsidR="007E0A90" w:rsidDel="002135FF" w:rsidRDefault="007E0A90">
          <w:pPr>
            <w:pStyle w:val="TDC1"/>
            <w:tabs>
              <w:tab w:val="right" w:leader="dot" w:pos="9060"/>
            </w:tabs>
            <w:rPr>
              <w:del w:id="454" w:author="JORGE CONTRERAS ORTIZ" w:date="2021-09-02T17:32:00Z"/>
              <w:rFonts w:asciiTheme="minorHAnsi" w:eastAsiaTheme="minorEastAsia" w:hAnsiTheme="minorHAnsi"/>
              <w:noProof/>
              <w:lang w:eastAsia="es-ES"/>
            </w:rPr>
          </w:pPr>
          <w:del w:id="455" w:author="JORGE CONTRERAS ORTIZ" w:date="2021-09-02T17:32:00Z">
            <w:r w:rsidRPr="002135FF" w:rsidDel="002135FF">
              <w:rPr>
                <w:rPrChange w:id="456" w:author="JORGE CONTRERAS ORTIZ" w:date="2021-09-02T17:32:00Z">
                  <w:rPr>
                    <w:rStyle w:val="Hipervnculo"/>
                    <w:rFonts w:cs="Arial"/>
                    <w:noProof/>
                  </w:rPr>
                </w:rPrChange>
              </w:rPr>
              <w:delText>INDICE</w:delText>
            </w:r>
            <w:r w:rsidDel="002135FF">
              <w:rPr>
                <w:noProof/>
                <w:webHidden/>
              </w:rPr>
              <w:tab/>
              <w:delText>III</w:delText>
            </w:r>
          </w:del>
        </w:p>
        <w:p w14:paraId="38ECC66E" w14:textId="68C2ECF1" w:rsidR="007E0A90" w:rsidDel="002135FF" w:rsidRDefault="007E0A90">
          <w:pPr>
            <w:pStyle w:val="TDC1"/>
            <w:tabs>
              <w:tab w:val="right" w:leader="dot" w:pos="9060"/>
            </w:tabs>
            <w:rPr>
              <w:del w:id="457" w:author="JORGE CONTRERAS ORTIZ" w:date="2021-09-02T17:32:00Z"/>
              <w:rFonts w:asciiTheme="minorHAnsi" w:eastAsiaTheme="minorEastAsia" w:hAnsiTheme="minorHAnsi"/>
              <w:noProof/>
              <w:lang w:eastAsia="es-ES"/>
            </w:rPr>
          </w:pPr>
          <w:del w:id="458" w:author="JORGE CONTRERAS ORTIZ" w:date="2021-09-02T17:32:00Z">
            <w:r w:rsidRPr="002135FF" w:rsidDel="002135FF">
              <w:rPr>
                <w:rPrChange w:id="459" w:author="JORGE CONTRERAS ORTIZ" w:date="2021-09-02T17:32:00Z">
                  <w:rPr>
                    <w:rStyle w:val="Hipervnculo"/>
                    <w:rFonts w:cs="Arial"/>
                    <w:noProof/>
                  </w:rPr>
                </w:rPrChange>
              </w:rPr>
              <w:delText>ABREVIATURAS Y ACRÓNIMOS</w:delText>
            </w:r>
            <w:r w:rsidDel="002135FF">
              <w:rPr>
                <w:noProof/>
                <w:webHidden/>
              </w:rPr>
              <w:tab/>
              <w:delText>VII</w:delText>
            </w:r>
          </w:del>
        </w:p>
        <w:p w14:paraId="6E852C45" w14:textId="373C0D5B" w:rsidR="007E0A90" w:rsidDel="002135FF" w:rsidRDefault="007E0A90">
          <w:pPr>
            <w:pStyle w:val="TDC1"/>
            <w:tabs>
              <w:tab w:val="right" w:leader="dot" w:pos="9060"/>
            </w:tabs>
            <w:rPr>
              <w:del w:id="460" w:author="JORGE CONTRERAS ORTIZ" w:date="2021-09-02T17:32:00Z"/>
              <w:rFonts w:asciiTheme="minorHAnsi" w:eastAsiaTheme="minorEastAsia" w:hAnsiTheme="minorHAnsi"/>
              <w:noProof/>
              <w:lang w:eastAsia="es-ES"/>
            </w:rPr>
          </w:pPr>
          <w:del w:id="461" w:author="JORGE CONTRERAS ORTIZ" w:date="2021-09-02T17:32:00Z">
            <w:r w:rsidRPr="002135FF" w:rsidDel="002135FF">
              <w:rPr>
                <w:rPrChange w:id="462" w:author="JORGE CONTRERAS ORTIZ" w:date="2021-09-02T17:32:00Z">
                  <w:rPr>
                    <w:rStyle w:val="Hipervnculo"/>
                    <w:rFonts w:cs="Arial"/>
                    <w:noProof/>
                  </w:rPr>
                </w:rPrChange>
              </w:rPr>
              <w:delText>ILUSTRACIONES</w:delText>
            </w:r>
            <w:r w:rsidDel="002135FF">
              <w:rPr>
                <w:noProof/>
                <w:webHidden/>
              </w:rPr>
              <w:tab/>
              <w:delText>IX</w:delText>
            </w:r>
          </w:del>
        </w:p>
        <w:p w14:paraId="060049C2" w14:textId="00B22B13" w:rsidR="007E0A90" w:rsidDel="002135FF" w:rsidRDefault="007E0A90">
          <w:pPr>
            <w:pStyle w:val="TDC1"/>
            <w:tabs>
              <w:tab w:val="right" w:leader="dot" w:pos="9060"/>
            </w:tabs>
            <w:rPr>
              <w:del w:id="463" w:author="JORGE CONTRERAS ORTIZ" w:date="2021-09-02T17:32:00Z"/>
              <w:rFonts w:asciiTheme="minorHAnsi" w:eastAsiaTheme="minorEastAsia" w:hAnsiTheme="minorHAnsi"/>
              <w:noProof/>
              <w:lang w:eastAsia="es-ES"/>
            </w:rPr>
          </w:pPr>
          <w:del w:id="464" w:author="JORGE CONTRERAS ORTIZ" w:date="2021-09-02T17:32:00Z">
            <w:r w:rsidRPr="002135FF" w:rsidDel="002135FF">
              <w:rPr>
                <w:rPrChange w:id="465" w:author="JORGE CONTRERAS ORTIZ" w:date="2021-09-02T17:32:00Z">
                  <w:rPr>
                    <w:rStyle w:val="Hipervnculo"/>
                    <w:rFonts w:cs="Arial"/>
                    <w:noProof/>
                  </w:rPr>
                </w:rPrChange>
              </w:rPr>
              <w:delText>ECUACIONES</w:delText>
            </w:r>
            <w:r w:rsidDel="002135FF">
              <w:rPr>
                <w:noProof/>
                <w:webHidden/>
              </w:rPr>
              <w:tab/>
              <w:delText>XI</w:delText>
            </w:r>
          </w:del>
        </w:p>
        <w:p w14:paraId="541A4029" w14:textId="4C071A90" w:rsidR="007E0A90" w:rsidDel="002135FF" w:rsidRDefault="007E0A90">
          <w:pPr>
            <w:pStyle w:val="TDC1"/>
            <w:tabs>
              <w:tab w:val="right" w:leader="dot" w:pos="9060"/>
            </w:tabs>
            <w:rPr>
              <w:del w:id="466" w:author="JORGE CONTRERAS ORTIZ" w:date="2021-09-02T17:32:00Z"/>
              <w:rFonts w:asciiTheme="minorHAnsi" w:eastAsiaTheme="minorEastAsia" w:hAnsiTheme="minorHAnsi"/>
              <w:noProof/>
              <w:lang w:eastAsia="es-ES"/>
            </w:rPr>
          </w:pPr>
          <w:del w:id="467" w:author="JORGE CONTRERAS ORTIZ" w:date="2021-09-02T17:32:00Z">
            <w:r w:rsidRPr="002135FF" w:rsidDel="002135FF">
              <w:rPr>
                <w:rPrChange w:id="468" w:author="JORGE CONTRERAS ORTIZ" w:date="2021-09-02T17:32:00Z">
                  <w:rPr>
                    <w:rStyle w:val="Hipervnculo"/>
                    <w:rFonts w:cs="Arial"/>
                    <w:noProof/>
                  </w:rPr>
                </w:rPrChange>
              </w:rPr>
              <w:delText>TABLAS</w:delText>
            </w:r>
            <w:r w:rsidDel="002135FF">
              <w:rPr>
                <w:noProof/>
                <w:webHidden/>
              </w:rPr>
              <w:tab/>
              <w:delText>XII</w:delText>
            </w:r>
          </w:del>
        </w:p>
        <w:p w14:paraId="0E1C56F0" w14:textId="24E6DD3E" w:rsidR="007E0A90" w:rsidDel="002135FF" w:rsidRDefault="007E0A90">
          <w:pPr>
            <w:pStyle w:val="TDC1"/>
            <w:tabs>
              <w:tab w:val="right" w:leader="dot" w:pos="9060"/>
            </w:tabs>
            <w:rPr>
              <w:del w:id="469" w:author="JORGE CONTRERAS ORTIZ" w:date="2021-09-02T17:32:00Z"/>
              <w:rFonts w:asciiTheme="minorHAnsi" w:eastAsiaTheme="minorEastAsia" w:hAnsiTheme="minorHAnsi"/>
              <w:noProof/>
              <w:lang w:eastAsia="es-ES"/>
            </w:rPr>
          </w:pPr>
          <w:del w:id="470" w:author="JORGE CONTRERAS ORTIZ" w:date="2021-09-02T17:32:00Z">
            <w:r w:rsidRPr="002135FF" w:rsidDel="002135FF">
              <w:rPr>
                <w:rPrChange w:id="471" w:author="JORGE CONTRERAS ORTIZ" w:date="2021-09-02T17:32:00Z">
                  <w:rPr>
                    <w:rStyle w:val="Hipervnculo"/>
                    <w:rFonts w:cs="Arial"/>
                    <w:noProof/>
                  </w:rPr>
                </w:rPrChange>
              </w:rPr>
              <w:delText>CÓDIGOS</w:delText>
            </w:r>
            <w:r w:rsidDel="002135FF">
              <w:rPr>
                <w:noProof/>
                <w:webHidden/>
              </w:rPr>
              <w:tab/>
              <w:delText>XIII</w:delText>
            </w:r>
          </w:del>
        </w:p>
        <w:p w14:paraId="703FFA32" w14:textId="61526638" w:rsidR="007E0A90" w:rsidDel="002135FF" w:rsidRDefault="007E0A90">
          <w:pPr>
            <w:pStyle w:val="TDC1"/>
            <w:tabs>
              <w:tab w:val="left" w:pos="442"/>
              <w:tab w:val="right" w:leader="dot" w:pos="9060"/>
            </w:tabs>
            <w:rPr>
              <w:del w:id="472" w:author="JORGE CONTRERAS ORTIZ" w:date="2021-09-02T17:32:00Z"/>
              <w:rFonts w:asciiTheme="minorHAnsi" w:eastAsiaTheme="minorEastAsia" w:hAnsiTheme="minorHAnsi"/>
              <w:noProof/>
              <w:lang w:eastAsia="es-ES"/>
            </w:rPr>
          </w:pPr>
          <w:del w:id="473" w:author="JORGE CONTRERAS ORTIZ" w:date="2021-09-02T17:32:00Z">
            <w:r w:rsidRPr="002135FF" w:rsidDel="002135FF">
              <w:rPr>
                <w:rPrChange w:id="474" w:author="JORGE CONTRERAS ORTIZ" w:date="2021-09-02T17:32:00Z">
                  <w:rPr>
                    <w:rStyle w:val="Hipervnculo"/>
                    <w:rFonts w:cs="Arial"/>
                    <w:noProof/>
                  </w:rPr>
                </w:rPrChange>
              </w:rPr>
              <w:delText>1.</w:delText>
            </w:r>
            <w:r w:rsidDel="002135FF">
              <w:rPr>
                <w:rFonts w:asciiTheme="minorHAnsi" w:eastAsiaTheme="minorEastAsia" w:hAnsiTheme="minorHAnsi"/>
                <w:noProof/>
                <w:lang w:eastAsia="es-ES"/>
              </w:rPr>
              <w:tab/>
            </w:r>
            <w:r w:rsidRPr="002135FF" w:rsidDel="002135FF">
              <w:rPr>
                <w:rPrChange w:id="475" w:author="JORGE CONTRERAS ORTIZ" w:date="2021-09-02T17:32:00Z">
                  <w:rPr>
                    <w:rStyle w:val="Hipervnculo"/>
                    <w:rFonts w:cs="Arial"/>
                    <w:noProof/>
                  </w:rPr>
                </w:rPrChange>
              </w:rPr>
              <w:delText>INTRODUCCIÓN</w:delText>
            </w:r>
            <w:r w:rsidDel="002135FF">
              <w:rPr>
                <w:noProof/>
                <w:webHidden/>
              </w:rPr>
              <w:tab/>
              <w:delText>2</w:delText>
            </w:r>
          </w:del>
        </w:p>
        <w:p w14:paraId="616E352A" w14:textId="403FBB3C" w:rsidR="007E0A90" w:rsidDel="002135FF" w:rsidRDefault="007E0A90">
          <w:pPr>
            <w:pStyle w:val="TDC1"/>
            <w:tabs>
              <w:tab w:val="left" w:pos="442"/>
              <w:tab w:val="right" w:leader="dot" w:pos="9060"/>
            </w:tabs>
            <w:rPr>
              <w:del w:id="476" w:author="JORGE CONTRERAS ORTIZ" w:date="2021-09-02T17:32:00Z"/>
              <w:rFonts w:asciiTheme="minorHAnsi" w:eastAsiaTheme="minorEastAsia" w:hAnsiTheme="minorHAnsi"/>
              <w:noProof/>
              <w:lang w:eastAsia="es-ES"/>
            </w:rPr>
          </w:pPr>
          <w:del w:id="477" w:author="JORGE CONTRERAS ORTIZ" w:date="2021-09-02T17:32:00Z">
            <w:r w:rsidRPr="002135FF" w:rsidDel="002135FF">
              <w:rPr>
                <w:rPrChange w:id="478" w:author="JORGE CONTRERAS ORTIZ" w:date="2021-09-02T17:32:00Z">
                  <w:rPr>
                    <w:rStyle w:val="Hipervnculo"/>
                    <w:rFonts w:cs="Arial"/>
                    <w:noProof/>
                  </w:rPr>
                </w:rPrChange>
              </w:rPr>
              <w:delText>2.</w:delText>
            </w:r>
            <w:r w:rsidDel="002135FF">
              <w:rPr>
                <w:rFonts w:asciiTheme="minorHAnsi" w:eastAsiaTheme="minorEastAsia" w:hAnsiTheme="minorHAnsi"/>
                <w:noProof/>
                <w:lang w:eastAsia="es-ES"/>
              </w:rPr>
              <w:tab/>
            </w:r>
            <w:r w:rsidRPr="002135FF" w:rsidDel="002135FF">
              <w:rPr>
                <w:rPrChange w:id="479" w:author="JORGE CONTRERAS ORTIZ" w:date="2021-09-02T17:32:00Z">
                  <w:rPr>
                    <w:rStyle w:val="Hipervnculo"/>
                    <w:rFonts w:cs="Arial"/>
                    <w:noProof/>
                  </w:rPr>
                </w:rPrChange>
              </w:rPr>
              <w:delText>ESTADO DEL ARTE</w:delText>
            </w:r>
            <w:r w:rsidDel="002135FF">
              <w:rPr>
                <w:noProof/>
                <w:webHidden/>
              </w:rPr>
              <w:tab/>
              <w:delText>3</w:delText>
            </w:r>
          </w:del>
        </w:p>
        <w:p w14:paraId="5BFA86C4" w14:textId="440B60B2" w:rsidR="007E0A90" w:rsidDel="002135FF" w:rsidRDefault="007E0A90">
          <w:pPr>
            <w:pStyle w:val="TDC2"/>
            <w:tabs>
              <w:tab w:val="left" w:pos="880"/>
              <w:tab w:val="right" w:leader="dot" w:pos="9060"/>
            </w:tabs>
            <w:rPr>
              <w:del w:id="480" w:author="JORGE CONTRERAS ORTIZ" w:date="2021-09-02T17:32:00Z"/>
              <w:rFonts w:asciiTheme="minorHAnsi" w:hAnsiTheme="minorHAnsi" w:cstheme="minorBidi"/>
              <w:noProof/>
            </w:rPr>
          </w:pPr>
          <w:del w:id="481" w:author="JORGE CONTRERAS ORTIZ" w:date="2021-09-02T17:32:00Z">
            <w:r w:rsidRPr="002135FF" w:rsidDel="002135FF">
              <w:rPr>
                <w:rPrChange w:id="482" w:author="JORGE CONTRERAS ORTIZ" w:date="2021-09-02T17:32:00Z">
                  <w:rPr>
                    <w:rStyle w:val="Hipervnculo"/>
                    <w:noProof/>
                  </w:rPr>
                </w:rPrChange>
              </w:rPr>
              <w:delText>2.1.</w:delText>
            </w:r>
            <w:r w:rsidDel="002135FF">
              <w:rPr>
                <w:rFonts w:asciiTheme="minorHAnsi" w:hAnsiTheme="minorHAnsi" w:cstheme="minorBidi"/>
                <w:noProof/>
              </w:rPr>
              <w:tab/>
            </w:r>
            <w:r w:rsidRPr="002135FF" w:rsidDel="002135FF">
              <w:rPr>
                <w:rPrChange w:id="483" w:author="JORGE CONTRERAS ORTIZ" w:date="2021-09-02T17:32:00Z">
                  <w:rPr>
                    <w:rStyle w:val="Hipervnculo"/>
                    <w:noProof/>
                  </w:rPr>
                </w:rPrChange>
              </w:rPr>
              <w:delText>Internet of Things (IoT)</w:delText>
            </w:r>
            <w:r w:rsidDel="002135FF">
              <w:rPr>
                <w:noProof/>
                <w:webHidden/>
              </w:rPr>
              <w:tab/>
              <w:delText>3</w:delText>
            </w:r>
          </w:del>
        </w:p>
        <w:p w14:paraId="3510E65E" w14:textId="31D090B9" w:rsidR="007E0A90" w:rsidDel="002135FF" w:rsidRDefault="007E0A90">
          <w:pPr>
            <w:pStyle w:val="TDC3"/>
            <w:rPr>
              <w:del w:id="484" w:author="JORGE CONTRERAS ORTIZ" w:date="2021-09-02T17:32:00Z"/>
              <w:rFonts w:asciiTheme="minorHAnsi" w:hAnsiTheme="minorHAnsi" w:cstheme="minorBidi"/>
              <w:noProof/>
            </w:rPr>
          </w:pPr>
          <w:del w:id="485" w:author="JORGE CONTRERAS ORTIZ" w:date="2021-09-02T17:32:00Z">
            <w:r w:rsidRPr="002135FF" w:rsidDel="002135FF">
              <w:rPr>
                <w:rPrChange w:id="486" w:author="JORGE CONTRERAS ORTIZ" w:date="2021-09-02T17:32:00Z">
                  <w:rPr>
                    <w:rStyle w:val="Hipervnculo"/>
                    <w:rFonts w:cs="Arial"/>
                    <w:noProof/>
                  </w:rPr>
                </w:rPrChange>
              </w:rPr>
              <w:delText>2.1.1.</w:delText>
            </w:r>
            <w:r w:rsidDel="002135FF">
              <w:rPr>
                <w:rFonts w:asciiTheme="minorHAnsi" w:hAnsiTheme="minorHAnsi" w:cstheme="minorBidi"/>
                <w:noProof/>
              </w:rPr>
              <w:tab/>
            </w:r>
            <w:r w:rsidRPr="002135FF" w:rsidDel="002135FF">
              <w:rPr>
                <w:rPrChange w:id="487" w:author="JORGE CONTRERAS ORTIZ" w:date="2021-09-02T17:32:00Z">
                  <w:rPr>
                    <w:rStyle w:val="Hipervnculo"/>
                    <w:noProof/>
                  </w:rPr>
                </w:rPrChange>
              </w:rPr>
              <w:delText>Introducción [2]</w:delText>
            </w:r>
            <w:r w:rsidDel="002135FF">
              <w:rPr>
                <w:noProof/>
                <w:webHidden/>
              </w:rPr>
              <w:tab/>
              <w:delText>3</w:delText>
            </w:r>
          </w:del>
        </w:p>
        <w:p w14:paraId="646283D4" w14:textId="71F56AA8" w:rsidR="007E0A90" w:rsidDel="002135FF" w:rsidRDefault="007E0A90">
          <w:pPr>
            <w:pStyle w:val="TDC3"/>
            <w:rPr>
              <w:del w:id="488" w:author="JORGE CONTRERAS ORTIZ" w:date="2021-09-02T17:32:00Z"/>
              <w:rFonts w:asciiTheme="minorHAnsi" w:hAnsiTheme="minorHAnsi" w:cstheme="minorBidi"/>
              <w:noProof/>
            </w:rPr>
          </w:pPr>
          <w:del w:id="489" w:author="JORGE CONTRERAS ORTIZ" w:date="2021-09-02T17:32:00Z">
            <w:r w:rsidRPr="002135FF" w:rsidDel="002135FF">
              <w:rPr>
                <w:rPrChange w:id="490" w:author="JORGE CONTRERAS ORTIZ" w:date="2021-09-02T17:32:00Z">
                  <w:rPr>
                    <w:rStyle w:val="Hipervnculo"/>
                    <w:rFonts w:cs="Arial"/>
                    <w:noProof/>
                  </w:rPr>
                </w:rPrChange>
              </w:rPr>
              <w:delText>2.1.2.</w:delText>
            </w:r>
            <w:r w:rsidDel="002135FF">
              <w:rPr>
                <w:rFonts w:asciiTheme="minorHAnsi" w:hAnsiTheme="minorHAnsi" w:cstheme="minorBidi"/>
                <w:noProof/>
              </w:rPr>
              <w:tab/>
            </w:r>
            <w:r w:rsidRPr="002135FF" w:rsidDel="002135FF">
              <w:rPr>
                <w:rPrChange w:id="491" w:author="JORGE CONTRERAS ORTIZ" w:date="2021-09-02T17:32:00Z">
                  <w:rPr>
                    <w:rStyle w:val="Hipervnculo"/>
                    <w:noProof/>
                  </w:rPr>
                </w:rPrChange>
              </w:rPr>
              <w:delText>Componentes [2]</w:delText>
            </w:r>
            <w:r w:rsidDel="002135FF">
              <w:rPr>
                <w:noProof/>
                <w:webHidden/>
              </w:rPr>
              <w:tab/>
              <w:delText>4</w:delText>
            </w:r>
          </w:del>
        </w:p>
        <w:p w14:paraId="32685A7F" w14:textId="1A6CDC4A" w:rsidR="007E0A90" w:rsidDel="002135FF" w:rsidRDefault="007E0A90">
          <w:pPr>
            <w:pStyle w:val="TDC4"/>
            <w:tabs>
              <w:tab w:val="left" w:pos="1760"/>
              <w:tab w:val="right" w:leader="dot" w:pos="9060"/>
            </w:tabs>
            <w:rPr>
              <w:del w:id="492" w:author="JORGE CONTRERAS ORTIZ" w:date="2021-09-02T17:32:00Z"/>
              <w:rFonts w:asciiTheme="minorHAnsi" w:eastAsiaTheme="minorEastAsia" w:hAnsiTheme="minorHAnsi"/>
              <w:noProof/>
              <w:lang w:eastAsia="es-ES"/>
            </w:rPr>
          </w:pPr>
          <w:del w:id="493" w:author="JORGE CONTRERAS ORTIZ" w:date="2021-09-02T17:32:00Z">
            <w:r w:rsidRPr="002135FF" w:rsidDel="002135FF">
              <w:rPr>
                <w:rPrChange w:id="494" w:author="JORGE CONTRERAS ORTIZ" w:date="2021-09-02T17:32:00Z">
                  <w:rPr>
                    <w:rStyle w:val="Hipervnculo"/>
                    <w:rFonts w:cs="Arial"/>
                    <w:noProof/>
                  </w:rPr>
                </w:rPrChange>
              </w:rPr>
              <w:delText>2.1.2.1.</w:delText>
            </w:r>
            <w:r w:rsidDel="002135FF">
              <w:rPr>
                <w:rFonts w:asciiTheme="minorHAnsi" w:eastAsiaTheme="minorEastAsia" w:hAnsiTheme="minorHAnsi"/>
                <w:noProof/>
                <w:lang w:eastAsia="es-ES"/>
              </w:rPr>
              <w:tab/>
            </w:r>
            <w:r w:rsidRPr="002135FF" w:rsidDel="002135FF">
              <w:rPr>
                <w:rPrChange w:id="495" w:author="JORGE CONTRERAS ORTIZ" w:date="2021-09-02T17:32:00Z">
                  <w:rPr>
                    <w:rStyle w:val="Hipervnculo"/>
                    <w:rFonts w:cs="Arial"/>
                    <w:noProof/>
                  </w:rPr>
                </w:rPrChange>
              </w:rPr>
              <w:delText>Dispositivo</w:delText>
            </w:r>
            <w:r w:rsidDel="002135FF">
              <w:rPr>
                <w:noProof/>
                <w:webHidden/>
              </w:rPr>
              <w:tab/>
              <w:delText>5</w:delText>
            </w:r>
          </w:del>
        </w:p>
        <w:p w14:paraId="686484FD" w14:textId="2EBC44B5" w:rsidR="007E0A90" w:rsidDel="002135FF" w:rsidRDefault="007E0A90">
          <w:pPr>
            <w:pStyle w:val="TDC4"/>
            <w:tabs>
              <w:tab w:val="left" w:pos="1760"/>
              <w:tab w:val="right" w:leader="dot" w:pos="9060"/>
            </w:tabs>
            <w:rPr>
              <w:del w:id="496" w:author="JORGE CONTRERAS ORTIZ" w:date="2021-09-02T17:32:00Z"/>
              <w:rFonts w:asciiTheme="minorHAnsi" w:eastAsiaTheme="minorEastAsia" w:hAnsiTheme="minorHAnsi"/>
              <w:noProof/>
              <w:lang w:eastAsia="es-ES"/>
            </w:rPr>
          </w:pPr>
          <w:del w:id="497" w:author="JORGE CONTRERAS ORTIZ" w:date="2021-09-02T17:32:00Z">
            <w:r w:rsidRPr="002135FF" w:rsidDel="002135FF">
              <w:rPr>
                <w:rPrChange w:id="498" w:author="JORGE CONTRERAS ORTIZ" w:date="2021-09-02T17:32:00Z">
                  <w:rPr>
                    <w:rStyle w:val="Hipervnculo"/>
                    <w:rFonts w:cs="Arial"/>
                    <w:noProof/>
                  </w:rPr>
                </w:rPrChange>
              </w:rPr>
              <w:delText>2.1.2.2.</w:delText>
            </w:r>
            <w:r w:rsidDel="002135FF">
              <w:rPr>
                <w:rFonts w:asciiTheme="minorHAnsi" w:eastAsiaTheme="minorEastAsia" w:hAnsiTheme="minorHAnsi"/>
                <w:noProof/>
                <w:lang w:eastAsia="es-ES"/>
              </w:rPr>
              <w:tab/>
            </w:r>
            <w:r w:rsidRPr="002135FF" w:rsidDel="002135FF">
              <w:rPr>
                <w:rPrChange w:id="499" w:author="JORGE CONTRERAS ORTIZ" w:date="2021-09-02T17:32:00Z">
                  <w:rPr>
                    <w:rStyle w:val="Hipervnculo"/>
                    <w:rFonts w:cs="Arial"/>
                    <w:noProof/>
                  </w:rPr>
                </w:rPrChange>
              </w:rPr>
              <w:delText>Red Local</w:delText>
            </w:r>
            <w:r w:rsidDel="002135FF">
              <w:rPr>
                <w:noProof/>
                <w:webHidden/>
              </w:rPr>
              <w:tab/>
              <w:delText>5</w:delText>
            </w:r>
          </w:del>
        </w:p>
        <w:p w14:paraId="734EC95B" w14:textId="34484AA1" w:rsidR="007E0A90" w:rsidDel="002135FF" w:rsidRDefault="007E0A90">
          <w:pPr>
            <w:pStyle w:val="TDC4"/>
            <w:tabs>
              <w:tab w:val="left" w:pos="1760"/>
              <w:tab w:val="right" w:leader="dot" w:pos="9060"/>
            </w:tabs>
            <w:rPr>
              <w:del w:id="500" w:author="JORGE CONTRERAS ORTIZ" w:date="2021-09-02T17:32:00Z"/>
              <w:rFonts w:asciiTheme="minorHAnsi" w:eastAsiaTheme="minorEastAsia" w:hAnsiTheme="minorHAnsi"/>
              <w:noProof/>
              <w:lang w:eastAsia="es-ES"/>
            </w:rPr>
          </w:pPr>
          <w:del w:id="501" w:author="JORGE CONTRERAS ORTIZ" w:date="2021-09-02T17:32:00Z">
            <w:r w:rsidRPr="002135FF" w:rsidDel="002135FF">
              <w:rPr>
                <w:rPrChange w:id="502" w:author="JORGE CONTRERAS ORTIZ" w:date="2021-09-02T17:32:00Z">
                  <w:rPr>
                    <w:rStyle w:val="Hipervnculo"/>
                    <w:rFonts w:cs="Arial"/>
                    <w:noProof/>
                  </w:rPr>
                </w:rPrChange>
              </w:rPr>
              <w:delText>2.1.2.3.</w:delText>
            </w:r>
            <w:r w:rsidDel="002135FF">
              <w:rPr>
                <w:rFonts w:asciiTheme="minorHAnsi" w:eastAsiaTheme="minorEastAsia" w:hAnsiTheme="minorHAnsi"/>
                <w:noProof/>
                <w:lang w:eastAsia="es-ES"/>
              </w:rPr>
              <w:tab/>
            </w:r>
            <w:r w:rsidRPr="002135FF" w:rsidDel="002135FF">
              <w:rPr>
                <w:rPrChange w:id="503" w:author="JORGE CONTRERAS ORTIZ" w:date="2021-09-02T17:32:00Z">
                  <w:rPr>
                    <w:rStyle w:val="Hipervnculo"/>
                    <w:rFonts w:cs="Arial"/>
                    <w:noProof/>
                  </w:rPr>
                </w:rPrChange>
              </w:rPr>
              <w:delText>Internet</w:delText>
            </w:r>
            <w:r w:rsidDel="002135FF">
              <w:rPr>
                <w:noProof/>
                <w:webHidden/>
              </w:rPr>
              <w:tab/>
              <w:delText>5</w:delText>
            </w:r>
          </w:del>
        </w:p>
        <w:p w14:paraId="308F9408" w14:textId="0D6608CC" w:rsidR="007E0A90" w:rsidDel="002135FF" w:rsidRDefault="007E0A90">
          <w:pPr>
            <w:pStyle w:val="TDC4"/>
            <w:tabs>
              <w:tab w:val="left" w:pos="1760"/>
              <w:tab w:val="right" w:leader="dot" w:pos="9060"/>
            </w:tabs>
            <w:rPr>
              <w:del w:id="504" w:author="JORGE CONTRERAS ORTIZ" w:date="2021-09-02T17:32:00Z"/>
              <w:rFonts w:asciiTheme="minorHAnsi" w:eastAsiaTheme="minorEastAsia" w:hAnsiTheme="minorHAnsi"/>
              <w:noProof/>
              <w:lang w:eastAsia="es-ES"/>
            </w:rPr>
          </w:pPr>
          <w:del w:id="505" w:author="JORGE CONTRERAS ORTIZ" w:date="2021-09-02T17:32:00Z">
            <w:r w:rsidRPr="002135FF" w:rsidDel="002135FF">
              <w:rPr>
                <w:rPrChange w:id="506" w:author="JORGE CONTRERAS ORTIZ" w:date="2021-09-02T17:32:00Z">
                  <w:rPr>
                    <w:rStyle w:val="Hipervnculo"/>
                    <w:rFonts w:cs="Arial"/>
                    <w:noProof/>
                  </w:rPr>
                </w:rPrChange>
              </w:rPr>
              <w:delText>2.1.2.4.</w:delText>
            </w:r>
            <w:r w:rsidDel="002135FF">
              <w:rPr>
                <w:rFonts w:asciiTheme="minorHAnsi" w:eastAsiaTheme="minorEastAsia" w:hAnsiTheme="minorHAnsi"/>
                <w:noProof/>
                <w:lang w:eastAsia="es-ES"/>
              </w:rPr>
              <w:tab/>
            </w:r>
            <w:r w:rsidRPr="002135FF" w:rsidDel="002135FF">
              <w:rPr>
                <w:rPrChange w:id="507" w:author="JORGE CONTRERAS ORTIZ" w:date="2021-09-02T17:32:00Z">
                  <w:rPr>
                    <w:rStyle w:val="Hipervnculo"/>
                    <w:rFonts w:cs="Arial"/>
                    <w:noProof/>
                  </w:rPr>
                </w:rPrChange>
              </w:rPr>
              <w:delText>Servicios Backend</w:delText>
            </w:r>
            <w:r w:rsidDel="002135FF">
              <w:rPr>
                <w:noProof/>
                <w:webHidden/>
              </w:rPr>
              <w:tab/>
              <w:delText>6</w:delText>
            </w:r>
          </w:del>
        </w:p>
        <w:p w14:paraId="0F2EC702" w14:textId="080FBB93" w:rsidR="007E0A90" w:rsidDel="002135FF" w:rsidRDefault="007E0A90">
          <w:pPr>
            <w:pStyle w:val="TDC4"/>
            <w:tabs>
              <w:tab w:val="left" w:pos="1760"/>
              <w:tab w:val="right" w:leader="dot" w:pos="9060"/>
            </w:tabs>
            <w:rPr>
              <w:del w:id="508" w:author="JORGE CONTRERAS ORTIZ" w:date="2021-09-02T17:32:00Z"/>
              <w:rFonts w:asciiTheme="minorHAnsi" w:eastAsiaTheme="minorEastAsia" w:hAnsiTheme="minorHAnsi"/>
              <w:noProof/>
              <w:lang w:eastAsia="es-ES"/>
            </w:rPr>
          </w:pPr>
          <w:del w:id="509" w:author="JORGE CONTRERAS ORTIZ" w:date="2021-09-02T17:32:00Z">
            <w:r w:rsidRPr="002135FF" w:rsidDel="002135FF">
              <w:rPr>
                <w:rPrChange w:id="510" w:author="JORGE CONTRERAS ORTIZ" w:date="2021-09-02T17:32:00Z">
                  <w:rPr>
                    <w:rStyle w:val="Hipervnculo"/>
                    <w:rFonts w:cs="Arial"/>
                    <w:noProof/>
                  </w:rPr>
                </w:rPrChange>
              </w:rPr>
              <w:delText>2.1.2.5.</w:delText>
            </w:r>
            <w:r w:rsidDel="002135FF">
              <w:rPr>
                <w:rFonts w:asciiTheme="minorHAnsi" w:eastAsiaTheme="minorEastAsia" w:hAnsiTheme="minorHAnsi"/>
                <w:noProof/>
                <w:lang w:eastAsia="es-ES"/>
              </w:rPr>
              <w:tab/>
            </w:r>
            <w:r w:rsidRPr="002135FF" w:rsidDel="002135FF">
              <w:rPr>
                <w:rPrChange w:id="511" w:author="JORGE CONTRERAS ORTIZ" w:date="2021-09-02T17:32:00Z">
                  <w:rPr>
                    <w:rStyle w:val="Hipervnculo"/>
                    <w:rFonts w:cs="Arial"/>
                    <w:noProof/>
                  </w:rPr>
                </w:rPrChange>
              </w:rPr>
              <w:delText>Aplicaciones</w:delText>
            </w:r>
            <w:r w:rsidDel="002135FF">
              <w:rPr>
                <w:noProof/>
                <w:webHidden/>
              </w:rPr>
              <w:tab/>
              <w:delText>6</w:delText>
            </w:r>
          </w:del>
        </w:p>
        <w:p w14:paraId="109551E0" w14:textId="515EAEF3" w:rsidR="007E0A90" w:rsidDel="002135FF" w:rsidRDefault="007E0A90">
          <w:pPr>
            <w:pStyle w:val="TDC3"/>
            <w:rPr>
              <w:del w:id="512" w:author="JORGE CONTRERAS ORTIZ" w:date="2021-09-02T17:32:00Z"/>
              <w:rFonts w:asciiTheme="minorHAnsi" w:hAnsiTheme="minorHAnsi" w:cstheme="minorBidi"/>
              <w:noProof/>
            </w:rPr>
          </w:pPr>
          <w:del w:id="513" w:author="JORGE CONTRERAS ORTIZ" w:date="2021-09-02T17:32:00Z">
            <w:r w:rsidRPr="002135FF" w:rsidDel="002135FF">
              <w:rPr>
                <w:rPrChange w:id="514" w:author="JORGE CONTRERAS ORTIZ" w:date="2021-09-02T17:32:00Z">
                  <w:rPr>
                    <w:rStyle w:val="Hipervnculo"/>
                    <w:rFonts w:cs="Arial"/>
                    <w:noProof/>
                  </w:rPr>
                </w:rPrChange>
              </w:rPr>
              <w:delText>2.1.3.</w:delText>
            </w:r>
            <w:r w:rsidDel="002135FF">
              <w:rPr>
                <w:rFonts w:asciiTheme="minorHAnsi" w:hAnsiTheme="minorHAnsi" w:cstheme="minorBidi"/>
                <w:noProof/>
              </w:rPr>
              <w:tab/>
            </w:r>
            <w:r w:rsidRPr="002135FF" w:rsidDel="002135FF">
              <w:rPr>
                <w:rPrChange w:id="515" w:author="JORGE CONTRERAS ORTIZ" w:date="2021-09-02T17:32:00Z">
                  <w:rPr>
                    <w:rStyle w:val="Hipervnculo"/>
                    <w:noProof/>
                  </w:rPr>
                </w:rPrChange>
              </w:rPr>
              <w:delText>Sensores</w:delText>
            </w:r>
            <w:r w:rsidDel="002135FF">
              <w:rPr>
                <w:noProof/>
                <w:webHidden/>
              </w:rPr>
              <w:tab/>
              <w:delText>6</w:delText>
            </w:r>
          </w:del>
        </w:p>
        <w:p w14:paraId="4B72B00D" w14:textId="3D68B1A1" w:rsidR="007E0A90" w:rsidDel="002135FF" w:rsidRDefault="007E0A90">
          <w:pPr>
            <w:pStyle w:val="TDC3"/>
            <w:rPr>
              <w:del w:id="516" w:author="JORGE CONTRERAS ORTIZ" w:date="2021-09-02T17:32:00Z"/>
              <w:rFonts w:asciiTheme="minorHAnsi" w:hAnsiTheme="minorHAnsi" w:cstheme="minorBidi"/>
              <w:noProof/>
            </w:rPr>
          </w:pPr>
          <w:del w:id="517" w:author="JORGE CONTRERAS ORTIZ" w:date="2021-09-02T17:32:00Z">
            <w:r w:rsidRPr="002135FF" w:rsidDel="002135FF">
              <w:rPr>
                <w:rPrChange w:id="518" w:author="JORGE CONTRERAS ORTIZ" w:date="2021-09-02T17:32:00Z">
                  <w:rPr>
                    <w:rStyle w:val="Hipervnculo"/>
                    <w:rFonts w:cs="Arial"/>
                    <w:noProof/>
                  </w:rPr>
                </w:rPrChange>
              </w:rPr>
              <w:delText>2.1.4.</w:delText>
            </w:r>
            <w:r w:rsidDel="002135FF">
              <w:rPr>
                <w:rFonts w:asciiTheme="minorHAnsi" w:hAnsiTheme="minorHAnsi" w:cstheme="minorBidi"/>
                <w:noProof/>
              </w:rPr>
              <w:tab/>
            </w:r>
            <w:r w:rsidRPr="002135FF" w:rsidDel="002135FF">
              <w:rPr>
                <w:rPrChange w:id="519" w:author="JORGE CONTRERAS ORTIZ" w:date="2021-09-02T17:32:00Z">
                  <w:rPr>
                    <w:rStyle w:val="Hipervnculo"/>
                    <w:noProof/>
                  </w:rPr>
                </w:rPrChange>
              </w:rPr>
              <w:delText>Arquitectura [3]</w:delText>
            </w:r>
            <w:r w:rsidDel="002135FF">
              <w:rPr>
                <w:noProof/>
                <w:webHidden/>
              </w:rPr>
              <w:tab/>
              <w:delText>7</w:delText>
            </w:r>
          </w:del>
        </w:p>
        <w:p w14:paraId="09D8CCF9" w14:textId="69B16511" w:rsidR="007E0A90" w:rsidDel="002135FF" w:rsidRDefault="007E0A90">
          <w:pPr>
            <w:pStyle w:val="TDC4"/>
            <w:tabs>
              <w:tab w:val="left" w:pos="1760"/>
              <w:tab w:val="right" w:leader="dot" w:pos="9060"/>
            </w:tabs>
            <w:rPr>
              <w:del w:id="520" w:author="JORGE CONTRERAS ORTIZ" w:date="2021-09-02T17:32:00Z"/>
              <w:rFonts w:asciiTheme="minorHAnsi" w:eastAsiaTheme="minorEastAsia" w:hAnsiTheme="minorHAnsi"/>
              <w:noProof/>
              <w:lang w:eastAsia="es-ES"/>
            </w:rPr>
          </w:pPr>
          <w:del w:id="521" w:author="JORGE CONTRERAS ORTIZ" w:date="2021-09-02T17:32:00Z">
            <w:r w:rsidRPr="002135FF" w:rsidDel="002135FF">
              <w:rPr>
                <w:rPrChange w:id="522" w:author="JORGE CONTRERAS ORTIZ" w:date="2021-09-02T17:32:00Z">
                  <w:rPr>
                    <w:rStyle w:val="Hipervnculo"/>
                    <w:rFonts w:cs="Arial"/>
                    <w:noProof/>
                  </w:rPr>
                </w:rPrChange>
              </w:rPr>
              <w:delText>2.1.4.1.</w:delText>
            </w:r>
            <w:r w:rsidDel="002135FF">
              <w:rPr>
                <w:rFonts w:asciiTheme="minorHAnsi" w:eastAsiaTheme="minorEastAsia" w:hAnsiTheme="minorHAnsi"/>
                <w:noProof/>
                <w:lang w:eastAsia="es-ES"/>
              </w:rPr>
              <w:tab/>
            </w:r>
            <w:r w:rsidRPr="002135FF" w:rsidDel="002135FF">
              <w:rPr>
                <w:rPrChange w:id="523" w:author="JORGE CONTRERAS ORTIZ" w:date="2021-09-02T17:32:00Z">
                  <w:rPr>
                    <w:rStyle w:val="Hipervnculo"/>
                    <w:noProof/>
                  </w:rPr>
                </w:rPrChange>
              </w:rPr>
              <w:delText>Capa de Sensorizado</w:delText>
            </w:r>
            <w:r w:rsidDel="002135FF">
              <w:rPr>
                <w:noProof/>
                <w:webHidden/>
              </w:rPr>
              <w:tab/>
              <w:delText>7</w:delText>
            </w:r>
          </w:del>
        </w:p>
        <w:p w14:paraId="5D3C35A9" w14:textId="5DD3E236" w:rsidR="007E0A90" w:rsidDel="002135FF" w:rsidRDefault="007E0A90">
          <w:pPr>
            <w:pStyle w:val="TDC4"/>
            <w:tabs>
              <w:tab w:val="left" w:pos="1760"/>
              <w:tab w:val="right" w:leader="dot" w:pos="9060"/>
            </w:tabs>
            <w:rPr>
              <w:del w:id="524" w:author="JORGE CONTRERAS ORTIZ" w:date="2021-09-02T17:32:00Z"/>
              <w:rFonts w:asciiTheme="minorHAnsi" w:eastAsiaTheme="minorEastAsia" w:hAnsiTheme="minorHAnsi"/>
              <w:noProof/>
              <w:lang w:eastAsia="es-ES"/>
            </w:rPr>
          </w:pPr>
          <w:del w:id="525" w:author="JORGE CONTRERAS ORTIZ" w:date="2021-09-02T17:32:00Z">
            <w:r w:rsidRPr="002135FF" w:rsidDel="002135FF">
              <w:rPr>
                <w:rPrChange w:id="526" w:author="JORGE CONTRERAS ORTIZ" w:date="2021-09-02T17:32:00Z">
                  <w:rPr>
                    <w:rStyle w:val="Hipervnculo"/>
                    <w:rFonts w:cs="Arial"/>
                    <w:noProof/>
                  </w:rPr>
                </w:rPrChange>
              </w:rPr>
              <w:delText>2.1.4.2.</w:delText>
            </w:r>
            <w:r w:rsidDel="002135FF">
              <w:rPr>
                <w:rFonts w:asciiTheme="minorHAnsi" w:eastAsiaTheme="minorEastAsia" w:hAnsiTheme="minorHAnsi"/>
                <w:noProof/>
                <w:lang w:eastAsia="es-ES"/>
              </w:rPr>
              <w:tab/>
            </w:r>
            <w:r w:rsidRPr="002135FF" w:rsidDel="002135FF">
              <w:rPr>
                <w:rPrChange w:id="527" w:author="JORGE CONTRERAS ORTIZ" w:date="2021-09-02T17:32:00Z">
                  <w:rPr>
                    <w:rStyle w:val="Hipervnculo"/>
                    <w:noProof/>
                  </w:rPr>
                </w:rPrChange>
              </w:rPr>
              <w:delText>Capa de Red</w:delText>
            </w:r>
            <w:r w:rsidDel="002135FF">
              <w:rPr>
                <w:noProof/>
                <w:webHidden/>
              </w:rPr>
              <w:tab/>
              <w:delText>7</w:delText>
            </w:r>
          </w:del>
        </w:p>
        <w:p w14:paraId="69E37FFD" w14:textId="226A9220" w:rsidR="007E0A90" w:rsidDel="002135FF" w:rsidRDefault="007E0A90">
          <w:pPr>
            <w:pStyle w:val="TDC4"/>
            <w:tabs>
              <w:tab w:val="left" w:pos="1760"/>
              <w:tab w:val="right" w:leader="dot" w:pos="9060"/>
            </w:tabs>
            <w:rPr>
              <w:del w:id="528" w:author="JORGE CONTRERAS ORTIZ" w:date="2021-09-02T17:32:00Z"/>
              <w:rFonts w:asciiTheme="minorHAnsi" w:eastAsiaTheme="minorEastAsia" w:hAnsiTheme="minorHAnsi"/>
              <w:noProof/>
              <w:lang w:eastAsia="es-ES"/>
            </w:rPr>
          </w:pPr>
          <w:del w:id="529" w:author="JORGE CONTRERAS ORTIZ" w:date="2021-09-02T17:32:00Z">
            <w:r w:rsidRPr="002135FF" w:rsidDel="002135FF">
              <w:rPr>
                <w:rPrChange w:id="530" w:author="JORGE CONTRERAS ORTIZ" w:date="2021-09-02T17:32:00Z">
                  <w:rPr>
                    <w:rStyle w:val="Hipervnculo"/>
                    <w:rFonts w:cs="Arial"/>
                    <w:noProof/>
                  </w:rPr>
                </w:rPrChange>
              </w:rPr>
              <w:delText>2.1.4.3.</w:delText>
            </w:r>
            <w:r w:rsidDel="002135FF">
              <w:rPr>
                <w:rFonts w:asciiTheme="minorHAnsi" w:eastAsiaTheme="minorEastAsia" w:hAnsiTheme="minorHAnsi"/>
                <w:noProof/>
                <w:lang w:eastAsia="es-ES"/>
              </w:rPr>
              <w:tab/>
            </w:r>
            <w:r w:rsidRPr="002135FF" w:rsidDel="002135FF">
              <w:rPr>
                <w:rPrChange w:id="531" w:author="JORGE CONTRERAS ORTIZ" w:date="2021-09-02T17:32:00Z">
                  <w:rPr>
                    <w:rStyle w:val="Hipervnculo"/>
                    <w:noProof/>
                  </w:rPr>
                </w:rPrChange>
              </w:rPr>
              <w:delText>Capa de Servicio</w:delText>
            </w:r>
            <w:r w:rsidDel="002135FF">
              <w:rPr>
                <w:noProof/>
                <w:webHidden/>
              </w:rPr>
              <w:tab/>
              <w:delText>8</w:delText>
            </w:r>
          </w:del>
        </w:p>
        <w:p w14:paraId="57B206D1" w14:textId="072118DC" w:rsidR="007E0A90" w:rsidDel="002135FF" w:rsidRDefault="007E0A90">
          <w:pPr>
            <w:pStyle w:val="TDC4"/>
            <w:tabs>
              <w:tab w:val="left" w:pos="1760"/>
              <w:tab w:val="right" w:leader="dot" w:pos="9060"/>
            </w:tabs>
            <w:rPr>
              <w:del w:id="532" w:author="JORGE CONTRERAS ORTIZ" w:date="2021-09-02T17:32:00Z"/>
              <w:rFonts w:asciiTheme="minorHAnsi" w:eastAsiaTheme="minorEastAsia" w:hAnsiTheme="minorHAnsi"/>
              <w:noProof/>
              <w:lang w:eastAsia="es-ES"/>
            </w:rPr>
          </w:pPr>
          <w:del w:id="533" w:author="JORGE CONTRERAS ORTIZ" w:date="2021-09-02T17:32:00Z">
            <w:r w:rsidRPr="002135FF" w:rsidDel="002135FF">
              <w:rPr>
                <w:rPrChange w:id="534" w:author="JORGE CONTRERAS ORTIZ" w:date="2021-09-02T17:32:00Z">
                  <w:rPr>
                    <w:rStyle w:val="Hipervnculo"/>
                    <w:rFonts w:cs="Arial"/>
                    <w:noProof/>
                  </w:rPr>
                </w:rPrChange>
              </w:rPr>
              <w:delText>2.1.4.4.</w:delText>
            </w:r>
            <w:r w:rsidDel="002135FF">
              <w:rPr>
                <w:rFonts w:asciiTheme="minorHAnsi" w:eastAsiaTheme="minorEastAsia" w:hAnsiTheme="minorHAnsi"/>
                <w:noProof/>
                <w:lang w:eastAsia="es-ES"/>
              </w:rPr>
              <w:tab/>
            </w:r>
            <w:r w:rsidRPr="002135FF" w:rsidDel="002135FF">
              <w:rPr>
                <w:rPrChange w:id="535" w:author="JORGE CONTRERAS ORTIZ" w:date="2021-09-02T17:32:00Z">
                  <w:rPr>
                    <w:rStyle w:val="Hipervnculo"/>
                    <w:noProof/>
                  </w:rPr>
                </w:rPrChange>
              </w:rPr>
              <w:delText>Capa de Interfaz</w:delText>
            </w:r>
            <w:r w:rsidDel="002135FF">
              <w:rPr>
                <w:noProof/>
                <w:webHidden/>
              </w:rPr>
              <w:tab/>
              <w:delText>9</w:delText>
            </w:r>
          </w:del>
        </w:p>
        <w:p w14:paraId="63BC6E12" w14:textId="4D04C25B" w:rsidR="007E0A90" w:rsidDel="002135FF" w:rsidRDefault="007E0A90">
          <w:pPr>
            <w:pStyle w:val="TDC2"/>
            <w:tabs>
              <w:tab w:val="left" w:pos="880"/>
              <w:tab w:val="right" w:leader="dot" w:pos="9060"/>
            </w:tabs>
            <w:rPr>
              <w:del w:id="536" w:author="JORGE CONTRERAS ORTIZ" w:date="2021-09-02T17:32:00Z"/>
              <w:rFonts w:asciiTheme="minorHAnsi" w:hAnsiTheme="minorHAnsi" w:cstheme="minorBidi"/>
              <w:noProof/>
            </w:rPr>
          </w:pPr>
          <w:del w:id="537" w:author="JORGE CONTRERAS ORTIZ" w:date="2021-09-02T17:32:00Z">
            <w:r w:rsidRPr="002135FF" w:rsidDel="002135FF">
              <w:rPr>
                <w:rPrChange w:id="538" w:author="JORGE CONTRERAS ORTIZ" w:date="2021-09-02T17:32:00Z">
                  <w:rPr>
                    <w:rStyle w:val="Hipervnculo"/>
                    <w:noProof/>
                  </w:rPr>
                </w:rPrChange>
              </w:rPr>
              <w:delText>2.2.</w:delText>
            </w:r>
            <w:r w:rsidDel="002135FF">
              <w:rPr>
                <w:rFonts w:asciiTheme="minorHAnsi" w:hAnsiTheme="minorHAnsi" w:cstheme="minorBidi"/>
                <w:noProof/>
              </w:rPr>
              <w:tab/>
            </w:r>
            <w:r w:rsidRPr="002135FF" w:rsidDel="002135FF">
              <w:rPr>
                <w:rPrChange w:id="539" w:author="JORGE CONTRERAS ORTIZ" w:date="2021-09-02T17:32:00Z">
                  <w:rPr>
                    <w:rStyle w:val="Hipervnculo"/>
                    <w:noProof/>
                  </w:rPr>
                </w:rPrChange>
              </w:rPr>
              <w:delText>6LoWPAN [4]</w:delText>
            </w:r>
            <w:r w:rsidDel="002135FF">
              <w:rPr>
                <w:noProof/>
                <w:webHidden/>
              </w:rPr>
              <w:tab/>
              <w:delText>9</w:delText>
            </w:r>
          </w:del>
        </w:p>
        <w:p w14:paraId="4ED782D4" w14:textId="4076D8ED" w:rsidR="007E0A90" w:rsidDel="002135FF" w:rsidRDefault="007E0A90">
          <w:pPr>
            <w:pStyle w:val="TDC3"/>
            <w:rPr>
              <w:del w:id="540" w:author="JORGE CONTRERAS ORTIZ" w:date="2021-09-02T17:32:00Z"/>
              <w:rFonts w:asciiTheme="minorHAnsi" w:hAnsiTheme="minorHAnsi" w:cstheme="minorBidi"/>
              <w:noProof/>
            </w:rPr>
          </w:pPr>
          <w:del w:id="541" w:author="JORGE CONTRERAS ORTIZ" w:date="2021-09-02T17:32:00Z">
            <w:r w:rsidRPr="002135FF" w:rsidDel="002135FF">
              <w:rPr>
                <w:rPrChange w:id="542" w:author="JORGE CONTRERAS ORTIZ" w:date="2021-09-02T17:32:00Z">
                  <w:rPr>
                    <w:rStyle w:val="Hipervnculo"/>
                    <w:rFonts w:cs="Arial"/>
                    <w:noProof/>
                  </w:rPr>
                </w:rPrChange>
              </w:rPr>
              <w:delText>2.2.1.</w:delText>
            </w:r>
            <w:r w:rsidDel="002135FF">
              <w:rPr>
                <w:rFonts w:asciiTheme="minorHAnsi" w:hAnsiTheme="minorHAnsi" w:cstheme="minorBidi"/>
                <w:noProof/>
              </w:rPr>
              <w:tab/>
            </w:r>
            <w:r w:rsidRPr="002135FF" w:rsidDel="002135FF">
              <w:rPr>
                <w:rPrChange w:id="543" w:author="JORGE CONTRERAS ORTIZ" w:date="2021-09-02T17:32:00Z">
                  <w:rPr>
                    <w:rStyle w:val="Hipervnculo"/>
                    <w:noProof/>
                  </w:rPr>
                </w:rPrChange>
              </w:rPr>
              <w:delText>Significado 6LoWPAN [4]</w:delText>
            </w:r>
            <w:r w:rsidDel="002135FF">
              <w:rPr>
                <w:noProof/>
                <w:webHidden/>
              </w:rPr>
              <w:tab/>
              <w:delText>9</w:delText>
            </w:r>
          </w:del>
        </w:p>
        <w:p w14:paraId="3CC2D422" w14:textId="1C82402D" w:rsidR="007E0A90" w:rsidDel="002135FF" w:rsidRDefault="007E0A90">
          <w:pPr>
            <w:pStyle w:val="TDC3"/>
            <w:rPr>
              <w:del w:id="544" w:author="JORGE CONTRERAS ORTIZ" w:date="2021-09-02T17:32:00Z"/>
              <w:rFonts w:asciiTheme="minorHAnsi" w:hAnsiTheme="minorHAnsi" w:cstheme="minorBidi"/>
              <w:noProof/>
            </w:rPr>
          </w:pPr>
          <w:del w:id="545" w:author="JORGE CONTRERAS ORTIZ" w:date="2021-09-02T17:32:00Z">
            <w:r w:rsidRPr="002135FF" w:rsidDel="002135FF">
              <w:rPr>
                <w:rPrChange w:id="546" w:author="JORGE CONTRERAS ORTIZ" w:date="2021-09-02T17:32:00Z">
                  <w:rPr>
                    <w:rStyle w:val="Hipervnculo"/>
                    <w:rFonts w:cs="Arial"/>
                    <w:noProof/>
                  </w:rPr>
                </w:rPrChange>
              </w:rPr>
              <w:delText>2.2.2.</w:delText>
            </w:r>
            <w:r w:rsidDel="002135FF">
              <w:rPr>
                <w:rFonts w:asciiTheme="minorHAnsi" w:hAnsiTheme="minorHAnsi" w:cstheme="minorBidi"/>
                <w:noProof/>
              </w:rPr>
              <w:tab/>
            </w:r>
            <w:r w:rsidRPr="002135FF" w:rsidDel="002135FF">
              <w:rPr>
                <w:rPrChange w:id="547" w:author="JORGE CONTRERAS ORTIZ" w:date="2021-09-02T17:32:00Z">
                  <w:rPr>
                    <w:rStyle w:val="Hipervnculo"/>
                    <w:noProof/>
                  </w:rPr>
                </w:rPrChange>
              </w:rPr>
              <w:delText>Pila de Protocolos de 6LoWPAN [4]–[6]</w:delText>
            </w:r>
            <w:r w:rsidDel="002135FF">
              <w:rPr>
                <w:noProof/>
                <w:webHidden/>
              </w:rPr>
              <w:tab/>
              <w:delText>10</w:delText>
            </w:r>
          </w:del>
        </w:p>
        <w:p w14:paraId="19510361" w14:textId="65582E0F" w:rsidR="007E0A90" w:rsidDel="002135FF" w:rsidRDefault="007E0A90">
          <w:pPr>
            <w:pStyle w:val="TDC3"/>
            <w:rPr>
              <w:del w:id="548" w:author="JORGE CONTRERAS ORTIZ" w:date="2021-09-02T17:32:00Z"/>
              <w:rFonts w:asciiTheme="minorHAnsi" w:hAnsiTheme="minorHAnsi" w:cstheme="minorBidi"/>
              <w:noProof/>
            </w:rPr>
          </w:pPr>
          <w:del w:id="549" w:author="JORGE CONTRERAS ORTIZ" w:date="2021-09-02T17:32:00Z">
            <w:r w:rsidRPr="002135FF" w:rsidDel="002135FF">
              <w:rPr>
                <w:rPrChange w:id="550" w:author="JORGE CONTRERAS ORTIZ" w:date="2021-09-02T17:32:00Z">
                  <w:rPr>
                    <w:rStyle w:val="Hipervnculo"/>
                    <w:rFonts w:cs="Arial"/>
                    <w:noProof/>
                  </w:rPr>
                </w:rPrChange>
              </w:rPr>
              <w:delText>2.2.3.</w:delText>
            </w:r>
            <w:r w:rsidDel="002135FF">
              <w:rPr>
                <w:rFonts w:asciiTheme="minorHAnsi" w:hAnsiTheme="minorHAnsi" w:cstheme="minorBidi"/>
                <w:noProof/>
              </w:rPr>
              <w:tab/>
            </w:r>
            <w:r w:rsidRPr="002135FF" w:rsidDel="002135FF">
              <w:rPr>
                <w:rPrChange w:id="551" w:author="JORGE CONTRERAS ORTIZ" w:date="2021-09-02T17:32:00Z">
                  <w:rPr>
                    <w:rStyle w:val="Hipervnculo"/>
                    <w:noProof/>
                  </w:rPr>
                </w:rPrChange>
              </w:rPr>
              <w:delText>Principales características de 6LoWPAN [7]</w:delText>
            </w:r>
            <w:r w:rsidDel="002135FF">
              <w:rPr>
                <w:noProof/>
                <w:webHidden/>
              </w:rPr>
              <w:tab/>
              <w:delText>11</w:delText>
            </w:r>
          </w:del>
        </w:p>
        <w:p w14:paraId="53FB70B6" w14:textId="000797D9" w:rsidR="007E0A90" w:rsidDel="002135FF" w:rsidRDefault="007E0A90">
          <w:pPr>
            <w:pStyle w:val="TDC4"/>
            <w:tabs>
              <w:tab w:val="left" w:pos="1760"/>
              <w:tab w:val="right" w:leader="dot" w:pos="9060"/>
            </w:tabs>
            <w:rPr>
              <w:del w:id="552" w:author="JORGE CONTRERAS ORTIZ" w:date="2021-09-02T17:32:00Z"/>
              <w:rFonts w:asciiTheme="minorHAnsi" w:eastAsiaTheme="minorEastAsia" w:hAnsiTheme="minorHAnsi"/>
              <w:noProof/>
              <w:lang w:eastAsia="es-ES"/>
            </w:rPr>
          </w:pPr>
          <w:del w:id="553" w:author="JORGE CONTRERAS ORTIZ" w:date="2021-09-02T17:32:00Z">
            <w:r w:rsidRPr="002135FF" w:rsidDel="002135FF">
              <w:rPr>
                <w:rPrChange w:id="554" w:author="JORGE CONTRERAS ORTIZ" w:date="2021-09-02T17:32:00Z">
                  <w:rPr>
                    <w:rStyle w:val="Hipervnculo"/>
                    <w:rFonts w:cs="Arial"/>
                    <w:noProof/>
                  </w:rPr>
                </w:rPrChange>
              </w:rPr>
              <w:delText>2.2.3.1.</w:delText>
            </w:r>
            <w:r w:rsidDel="002135FF">
              <w:rPr>
                <w:rFonts w:asciiTheme="minorHAnsi" w:eastAsiaTheme="minorEastAsia" w:hAnsiTheme="minorHAnsi"/>
                <w:noProof/>
                <w:lang w:eastAsia="es-ES"/>
              </w:rPr>
              <w:tab/>
            </w:r>
            <w:r w:rsidRPr="002135FF" w:rsidDel="002135FF">
              <w:rPr>
                <w:rPrChange w:id="555" w:author="JORGE CONTRERAS ORTIZ" w:date="2021-09-02T17:32:00Z">
                  <w:rPr>
                    <w:rStyle w:val="Hipervnculo"/>
                    <w:noProof/>
                  </w:rPr>
                </w:rPrChange>
              </w:rPr>
              <w:delText>Compresión de cabecera</w:delText>
            </w:r>
            <w:r w:rsidDel="002135FF">
              <w:rPr>
                <w:noProof/>
                <w:webHidden/>
              </w:rPr>
              <w:tab/>
              <w:delText>11</w:delText>
            </w:r>
          </w:del>
        </w:p>
        <w:p w14:paraId="701FD31A" w14:textId="6395F995" w:rsidR="007E0A90" w:rsidDel="002135FF" w:rsidRDefault="007E0A90">
          <w:pPr>
            <w:pStyle w:val="TDC4"/>
            <w:tabs>
              <w:tab w:val="left" w:pos="1760"/>
              <w:tab w:val="right" w:leader="dot" w:pos="9060"/>
            </w:tabs>
            <w:rPr>
              <w:del w:id="556" w:author="JORGE CONTRERAS ORTIZ" w:date="2021-09-02T17:32:00Z"/>
              <w:rFonts w:asciiTheme="minorHAnsi" w:eastAsiaTheme="minorEastAsia" w:hAnsiTheme="minorHAnsi"/>
              <w:noProof/>
              <w:lang w:eastAsia="es-ES"/>
            </w:rPr>
          </w:pPr>
          <w:del w:id="557" w:author="JORGE CONTRERAS ORTIZ" w:date="2021-09-02T17:32:00Z">
            <w:r w:rsidRPr="002135FF" w:rsidDel="002135FF">
              <w:rPr>
                <w:rPrChange w:id="558" w:author="JORGE CONTRERAS ORTIZ" w:date="2021-09-02T17:32:00Z">
                  <w:rPr>
                    <w:rStyle w:val="Hipervnculo"/>
                    <w:rFonts w:cs="Arial"/>
                    <w:noProof/>
                  </w:rPr>
                </w:rPrChange>
              </w:rPr>
              <w:delText>2.2.3.2.</w:delText>
            </w:r>
            <w:r w:rsidDel="002135FF">
              <w:rPr>
                <w:rFonts w:asciiTheme="minorHAnsi" w:eastAsiaTheme="minorEastAsia" w:hAnsiTheme="minorHAnsi"/>
                <w:noProof/>
                <w:lang w:eastAsia="es-ES"/>
              </w:rPr>
              <w:tab/>
            </w:r>
            <w:r w:rsidRPr="002135FF" w:rsidDel="002135FF">
              <w:rPr>
                <w:rPrChange w:id="559" w:author="JORGE CONTRERAS ORTIZ" w:date="2021-09-02T17:32:00Z">
                  <w:rPr>
                    <w:rStyle w:val="Hipervnculo"/>
                    <w:noProof/>
                  </w:rPr>
                </w:rPrChange>
              </w:rPr>
              <w:delText>Enrutamiento</w:delText>
            </w:r>
            <w:r w:rsidDel="002135FF">
              <w:rPr>
                <w:noProof/>
                <w:webHidden/>
              </w:rPr>
              <w:tab/>
              <w:delText>11</w:delText>
            </w:r>
          </w:del>
        </w:p>
        <w:p w14:paraId="0FF2763F" w14:textId="509EAC3E" w:rsidR="007E0A90" w:rsidDel="002135FF" w:rsidRDefault="007E0A90">
          <w:pPr>
            <w:pStyle w:val="TDC4"/>
            <w:tabs>
              <w:tab w:val="left" w:pos="1760"/>
              <w:tab w:val="right" w:leader="dot" w:pos="9060"/>
            </w:tabs>
            <w:rPr>
              <w:del w:id="560" w:author="JORGE CONTRERAS ORTIZ" w:date="2021-09-02T17:32:00Z"/>
              <w:rFonts w:asciiTheme="minorHAnsi" w:eastAsiaTheme="minorEastAsia" w:hAnsiTheme="minorHAnsi"/>
              <w:noProof/>
              <w:lang w:eastAsia="es-ES"/>
            </w:rPr>
          </w:pPr>
          <w:del w:id="561" w:author="JORGE CONTRERAS ORTIZ" w:date="2021-09-02T17:32:00Z">
            <w:r w:rsidRPr="002135FF" w:rsidDel="002135FF">
              <w:rPr>
                <w:rPrChange w:id="562" w:author="JORGE CONTRERAS ORTIZ" w:date="2021-09-02T17:32:00Z">
                  <w:rPr>
                    <w:rStyle w:val="Hipervnculo"/>
                    <w:rFonts w:cs="Arial"/>
                    <w:noProof/>
                  </w:rPr>
                </w:rPrChange>
              </w:rPr>
              <w:delText>2.2.3.3.</w:delText>
            </w:r>
            <w:r w:rsidDel="002135FF">
              <w:rPr>
                <w:rFonts w:asciiTheme="minorHAnsi" w:eastAsiaTheme="minorEastAsia" w:hAnsiTheme="minorHAnsi"/>
                <w:noProof/>
                <w:lang w:eastAsia="es-ES"/>
              </w:rPr>
              <w:tab/>
            </w:r>
            <w:r w:rsidRPr="002135FF" w:rsidDel="002135FF">
              <w:rPr>
                <w:rPrChange w:id="563" w:author="JORGE CONTRERAS ORTIZ" w:date="2021-09-02T17:32:00Z">
                  <w:rPr>
                    <w:rStyle w:val="Hipervnculo"/>
                    <w:noProof/>
                  </w:rPr>
                </w:rPrChange>
              </w:rPr>
              <w:delText>Seguridad</w:delText>
            </w:r>
            <w:r w:rsidDel="002135FF">
              <w:rPr>
                <w:noProof/>
                <w:webHidden/>
              </w:rPr>
              <w:tab/>
              <w:delText>12</w:delText>
            </w:r>
          </w:del>
        </w:p>
        <w:p w14:paraId="63AF14A5" w14:textId="418E3237" w:rsidR="007E0A90" w:rsidDel="002135FF" w:rsidRDefault="007E0A90">
          <w:pPr>
            <w:pStyle w:val="TDC4"/>
            <w:tabs>
              <w:tab w:val="left" w:pos="1760"/>
              <w:tab w:val="right" w:leader="dot" w:pos="9060"/>
            </w:tabs>
            <w:rPr>
              <w:del w:id="564" w:author="JORGE CONTRERAS ORTIZ" w:date="2021-09-02T17:32:00Z"/>
              <w:rFonts w:asciiTheme="minorHAnsi" w:eastAsiaTheme="minorEastAsia" w:hAnsiTheme="minorHAnsi"/>
              <w:noProof/>
              <w:lang w:eastAsia="es-ES"/>
            </w:rPr>
          </w:pPr>
          <w:del w:id="565" w:author="JORGE CONTRERAS ORTIZ" w:date="2021-09-02T17:32:00Z">
            <w:r w:rsidRPr="002135FF" w:rsidDel="002135FF">
              <w:rPr>
                <w:rPrChange w:id="566" w:author="JORGE CONTRERAS ORTIZ" w:date="2021-09-02T17:32:00Z">
                  <w:rPr>
                    <w:rStyle w:val="Hipervnculo"/>
                    <w:rFonts w:cs="Arial"/>
                    <w:noProof/>
                  </w:rPr>
                </w:rPrChange>
              </w:rPr>
              <w:delText>2.2.3.4.</w:delText>
            </w:r>
            <w:r w:rsidDel="002135FF">
              <w:rPr>
                <w:rFonts w:asciiTheme="minorHAnsi" w:eastAsiaTheme="minorEastAsia" w:hAnsiTheme="minorHAnsi"/>
                <w:noProof/>
                <w:lang w:eastAsia="es-ES"/>
              </w:rPr>
              <w:tab/>
            </w:r>
            <w:r w:rsidRPr="002135FF" w:rsidDel="002135FF">
              <w:rPr>
                <w:rPrChange w:id="567" w:author="JORGE CONTRERAS ORTIZ" w:date="2021-09-02T17:32:00Z">
                  <w:rPr>
                    <w:rStyle w:val="Hipervnculo"/>
                    <w:noProof/>
                  </w:rPr>
                </w:rPrChange>
              </w:rPr>
              <w:delText>Protocolos de aplicación</w:delText>
            </w:r>
            <w:r w:rsidDel="002135FF">
              <w:rPr>
                <w:noProof/>
                <w:webHidden/>
              </w:rPr>
              <w:tab/>
              <w:delText>12</w:delText>
            </w:r>
          </w:del>
        </w:p>
        <w:p w14:paraId="4EB7DBE7" w14:textId="6A5DC686" w:rsidR="007E0A90" w:rsidDel="002135FF" w:rsidRDefault="007E0A90">
          <w:pPr>
            <w:pStyle w:val="TDC3"/>
            <w:rPr>
              <w:del w:id="568" w:author="JORGE CONTRERAS ORTIZ" w:date="2021-09-02T17:32:00Z"/>
              <w:rFonts w:asciiTheme="minorHAnsi" w:hAnsiTheme="minorHAnsi" w:cstheme="minorBidi"/>
              <w:noProof/>
            </w:rPr>
          </w:pPr>
          <w:del w:id="569" w:author="JORGE CONTRERAS ORTIZ" w:date="2021-09-02T17:32:00Z">
            <w:r w:rsidRPr="002135FF" w:rsidDel="002135FF">
              <w:rPr>
                <w:rPrChange w:id="570" w:author="JORGE CONTRERAS ORTIZ" w:date="2021-09-02T17:32:00Z">
                  <w:rPr>
                    <w:rStyle w:val="Hipervnculo"/>
                    <w:rFonts w:cs="Arial"/>
                    <w:noProof/>
                  </w:rPr>
                </w:rPrChange>
              </w:rPr>
              <w:delText>2.2.4.</w:delText>
            </w:r>
            <w:r w:rsidDel="002135FF">
              <w:rPr>
                <w:rFonts w:asciiTheme="minorHAnsi" w:hAnsiTheme="minorHAnsi" w:cstheme="minorBidi"/>
                <w:noProof/>
              </w:rPr>
              <w:tab/>
            </w:r>
            <w:r w:rsidRPr="002135FF" w:rsidDel="002135FF">
              <w:rPr>
                <w:rPrChange w:id="571" w:author="JORGE CONTRERAS ORTIZ" w:date="2021-09-02T17:32:00Z">
                  <w:rPr>
                    <w:rStyle w:val="Hipervnculo"/>
                    <w:noProof/>
                  </w:rPr>
                </w:rPrChange>
              </w:rPr>
              <w:delText>Retos de 6LoWPAN</w:delText>
            </w:r>
            <w:r w:rsidDel="002135FF">
              <w:rPr>
                <w:noProof/>
                <w:webHidden/>
              </w:rPr>
              <w:tab/>
              <w:delText>12</w:delText>
            </w:r>
          </w:del>
        </w:p>
        <w:p w14:paraId="7E7BFE36" w14:textId="49B86840" w:rsidR="007E0A90" w:rsidDel="002135FF" w:rsidRDefault="007E0A90">
          <w:pPr>
            <w:pStyle w:val="TDC3"/>
            <w:rPr>
              <w:del w:id="572" w:author="JORGE CONTRERAS ORTIZ" w:date="2021-09-02T17:32:00Z"/>
              <w:rFonts w:asciiTheme="minorHAnsi" w:hAnsiTheme="minorHAnsi" w:cstheme="minorBidi"/>
              <w:noProof/>
            </w:rPr>
          </w:pPr>
          <w:del w:id="573" w:author="JORGE CONTRERAS ORTIZ" w:date="2021-09-02T17:32:00Z">
            <w:r w:rsidRPr="002135FF" w:rsidDel="002135FF">
              <w:rPr>
                <w:rPrChange w:id="574" w:author="JORGE CONTRERAS ORTIZ" w:date="2021-09-02T17:32:00Z">
                  <w:rPr>
                    <w:rStyle w:val="Hipervnculo"/>
                    <w:rFonts w:cs="Arial"/>
                    <w:noProof/>
                  </w:rPr>
                </w:rPrChange>
              </w:rPr>
              <w:delText>2.2.5.</w:delText>
            </w:r>
            <w:r w:rsidDel="002135FF">
              <w:rPr>
                <w:rFonts w:asciiTheme="minorHAnsi" w:hAnsiTheme="minorHAnsi" w:cstheme="minorBidi"/>
                <w:noProof/>
              </w:rPr>
              <w:tab/>
            </w:r>
            <w:r w:rsidRPr="002135FF" w:rsidDel="002135FF">
              <w:rPr>
                <w:rPrChange w:id="575" w:author="JORGE CONTRERAS ORTIZ" w:date="2021-09-02T17:32:00Z">
                  <w:rPr>
                    <w:rStyle w:val="Hipervnculo"/>
                    <w:noProof/>
                  </w:rPr>
                </w:rPrChange>
              </w:rPr>
              <w:delText>Implementaciones y aplicaciones para 6LoWPAN [5], [7]</w:delText>
            </w:r>
            <w:r w:rsidDel="002135FF">
              <w:rPr>
                <w:noProof/>
                <w:webHidden/>
              </w:rPr>
              <w:tab/>
              <w:delText>13</w:delText>
            </w:r>
          </w:del>
        </w:p>
        <w:p w14:paraId="75D460E3" w14:textId="4E62BFB9" w:rsidR="007E0A90" w:rsidDel="002135FF" w:rsidRDefault="007E0A90">
          <w:pPr>
            <w:pStyle w:val="TDC4"/>
            <w:tabs>
              <w:tab w:val="left" w:pos="1760"/>
              <w:tab w:val="right" w:leader="dot" w:pos="9060"/>
            </w:tabs>
            <w:rPr>
              <w:del w:id="576" w:author="JORGE CONTRERAS ORTIZ" w:date="2021-09-02T17:32:00Z"/>
              <w:rFonts w:asciiTheme="minorHAnsi" w:eastAsiaTheme="minorEastAsia" w:hAnsiTheme="minorHAnsi"/>
              <w:noProof/>
              <w:lang w:eastAsia="es-ES"/>
            </w:rPr>
          </w:pPr>
          <w:del w:id="577" w:author="JORGE CONTRERAS ORTIZ" w:date="2021-09-02T17:32:00Z">
            <w:r w:rsidRPr="002135FF" w:rsidDel="002135FF">
              <w:rPr>
                <w:rPrChange w:id="578" w:author="JORGE CONTRERAS ORTIZ" w:date="2021-09-02T17:32:00Z">
                  <w:rPr>
                    <w:rStyle w:val="Hipervnculo"/>
                    <w:rFonts w:cs="Arial"/>
                    <w:noProof/>
                  </w:rPr>
                </w:rPrChange>
              </w:rPr>
              <w:delText>2.2.5.1.</w:delText>
            </w:r>
            <w:r w:rsidDel="002135FF">
              <w:rPr>
                <w:rFonts w:asciiTheme="minorHAnsi" w:eastAsiaTheme="minorEastAsia" w:hAnsiTheme="minorHAnsi"/>
                <w:noProof/>
                <w:lang w:eastAsia="es-ES"/>
              </w:rPr>
              <w:tab/>
            </w:r>
            <w:r w:rsidRPr="002135FF" w:rsidDel="002135FF">
              <w:rPr>
                <w:rPrChange w:id="579" w:author="JORGE CONTRERAS ORTIZ" w:date="2021-09-02T17:32:00Z">
                  <w:rPr>
                    <w:rStyle w:val="Hipervnculo"/>
                    <w:noProof/>
                  </w:rPr>
                </w:rPrChange>
              </w:rPr>
              <w:delText>Contiki</w:delText>
            </w:r>
            <w:r w:rsidDel="002135FF">
              <w:rPr>
                <w:noProof/>
                <w:webHidden/>
              </w:rPr>
              <w:tab/>
              <w:delText>13</w:delText>
            </w:r>
          </w:del>
        </w:p>
        <w:p w14:paraId="6F95EDA8" w14:textId="185B0CBD" w:rsidR="007E0A90" w:rsidDel="002135FF" w:rsidRDefault="007E0A90">
          <w:pPr>
            <w:pStyle w:val="TDC4"/>
            <w:tabs>
              <w:tab w:val="left" w:pos="1760"/>
              <w:tab w:val="right" w:leader="dot" w:pos="9060"/>
            </w:tabs>
            <w:rPr>
              <w:del w:id="580" w:author="JORGE CONTRERAS ORTIZ" w:date="2021-09-02T17:32:00Z"/>
              <w:rFonts w:asciiTheme="minorHAnsi" w:eastAsiaTheme="minorEastAsia" w:hAnsiTheme="minorHAnsi"/>
              <w:noProof/>
              <w:lang w:eastAsia="es-ES"/>
            </w:rPr>
          </w:pPr>
          <w:del w:id="581" w:author="JORGE CONTRERAS ORTIZ" w:date="2021-09-02T17:32:00Z">
            <w:r w:rsidRPr="002135FF" w:rsidDel="002135FF">
              <w:rPr>
                <w:rPrChange w:id="582" w:author="JORGE CONTRERAS ORTIZ" w:date="2021-09-02T17:32:00Z">
                  <w:rPr>
                    <w:rStyle w:val="Hipervnculo"/>
                    <w:rFonts w:cs="Arial"/>
                    <w:noProof/>
                  </w:rPr>
                </w:rPrChange>
              </w:rPr>
              <w:delText>2.2.5.2.</w:delText>
            </w:r>
            <w:r w:rsidDel="002135FF">
              <w:rPr>
                <w:rFonts w:asciiTheme="minorHAnsi" w:eastAsiaTheme="minorEastAsia" w:hAnsiTheme="minorHAnsi"/>
                <w:noProof/>
                <w:lang w:eastAsia="es-ES"/>
              </w:rPr>
              <w:tab/>
            </w:r>
            <w:r w:rsidRPr="002135FF" w:rsidDel="002135FF">
              <w:rPr>
                <w:rPrChange w:id="583" w:author="JORGE CONTRERAS ORTIZ" w:date="2021-09-02T17:32:00Z">
                  <w:rPr>
                    <w:rStyle w:val="Hipervnculo"/>
                    <w:noProof/>
                  </w:rPr>
                </w:rPrChange>
              </w:rPr>
              <w:delText>TinyOS</w:delText>
            </w:r>
            <w:r w:rsidDel="002135FF">
              <w:rPr>
                <w:noProof/>
                <w:webHidden/>
              </w:rPr>
              <w:tab/>
              <w:delText>14</w:delText>
            </w:r>
          </w:del>
        </w:p>
        <w:p w14:paraId="65CB3659" w14:textId="1A0804F1" w:rsidR="007E0A90" w:rsidDel="002135FF" w:rsidRDefault="007E0A90">
          <w:pPr>
            <w:pStyle w:val="TDC4"/>
            <w:tabs>
              <w:tab w:val="left" w:pos="1760"/>
              <w:tab w:val="right" w:leader="dot" w:pos="9060"/>
            </w:tabs>
            <w:rPr>
              <w:del w:id="584" w:author="JORGE CONTRERAS ORTIZ" w:date="2021-09-02T17:32:00Z"/>
              <w:rFonts w:asciiTheme="minorHAnsi" w:eastAsiaTheme="minorEastAsia" w:hAnsiTheme="minorHAnsi"/>
              <w:noProof/>
              <w:lang w:eastAsia="es-ES"/>
            </w:rPr>
          </w:pPr>
          <w:del w:id="585" w:author="JORGE CONTRERAS ORTIZ" w:date="2021-09-02T17:32:00Z">
            <w:r w:rsidRPr="002135FF" w:rsidDel="002135FF">
              <w:rPr>
                <w:rPrChange w:id="586" w:author="JORGE CONTRERAS ORTIZ" w:date="2021-09-02T17:32:00Z">
                  <w:rPr>
                    <w:rStyle w:val="Hipervnculo"/>
                    <w:rFonts w:cs="Arial"/>
                    <w:noProof/>
                  </w:rPr>
                </w:rPrChange>
              </w:rPr>
              <w:delText>2.2.5.3.</w:delText>
            </w:r>
            <w:r w:rsidDel="002135FF">
              <w:rPr>
                <w:rFonts w:asciiTheme="minorHAnsi" w:eastAsiaTheme="minorEastAsia" w:hAnsiTheme="minorHAnsi"/>
                <w:noProof/>
                <w:lang w:eastAsia="es-ES"/>
              </w:rPr>
              <w:tab/>
            </w:r>
            <w:r w:rsidRPr="002135FF" w:rsidDel="002135FF">
              <w:rPr>
                <w:rPrChange w:id="587" w:author="JORGE CONTRERAS ORTIZ" w:date="2021-09-02T17:32:00Z">
                  <w:rPr>
                    <w:rStyle w:val="Hipervnculo"/>
                    <w:noProof/>
                  </w:rPr>
                </w:rPrChange>
              </w:rPr>
              <w:delText>Thread</w:delText>
            </w:r>
            <w:r w:rsidDel="002135FF">
              <w:rPr>
                <w:noProof/>
                <w:webHidden/>
              </w:rPr>
              <w:tab/>
              <w:delText>14</w:delText>
            </w:r>
          </w:del>
        </w:p>
        <w:p w14:paraId="3FF0D8F6" w14:textId="17D663C1" w:rsidR="007E0A90" w:rsidDel="002135FF" w:rsidRDefault="007E0A90">
          <w:pPr>
            <w:pStyle w:val="TDC2"/>
            <w:tabs>
              <w:tab w:val="left" w:pos="880"/>
              <w:tab w:val="right" w:leader="dot" w:pos="9060"/>
            </w:tabs>
            <w:rPr>
              <w:del w:id="588" w:author="JORGE CONTRERAS ORTIZ" w:date="2021-09-02T17:32:00Z"/>
              <w:rFonts w:asciiTheme="minorHAnsi" w:hAnsiTheme="minorHAnsi" w:cstheme="minorBidi"/>
              <w:noProof/>
            </w:rPr>
          </w:pPr>
          <w:del w:id="589" w:author="JORGE CONTRERAS ORTIZ" w:date="2021-09-02T17:32:00Z">
            <w:r w:rsidRPr="002135FF" w:rsidDel="002135FF">
              <w:rPr>
                <w:rPrChange w:id="590" w:author="JORGE CONTRERAS ORTIZ" w:date="2021-09-02T17:32:00Z">
                  <w:rPr>
                    <w:rStyle w:val="Hipervnculo"/>
                    <w:noProof/>
                  </w:rPr>
                </w:rPrChange>
              </w:rPr>
              <w:delText>2.3.</w:delText>
            </w:r>
            <w:r w:rsidDel="002135FF">
              <w:rPr>
                <w:rFonts w:asciiTheme="minorHAnsi" w:hAnsiTheme="minorHAnsi" w:cstheme="minorBidi"/>
                <w:noProof/>
              </w:rPr>
              <w:tab/>
            </w:r>
            <w:r w:rsidRPr="002135FF" w:rsidDel="002135FF">
              <w:rPr>
                <w:rPrChange w:id="591" w:author="JORGE CONTRERAS ORTIZ" w:date="2021-09-02T17:32:00Z">
                  <w:rPr>
                    <w:rStyle w:val="Hipervnculo"/>
                    <w:noProof/>
                  </w:rPr>
                </w:rPrChange>
              </w:rPr>
              <w:delText>THREAD</w:delText>
            </w:r>
            <w:r w:rsidDel="002135FF">
              <w:rPr>
                <w:noProof/>
                <w:webHidden/>
              </w:rPr>
              <w:tab/>
              <w:delText>15</w:delText>
            </w:r>
          </w:del>
        </w:p>
        <w:p w14:paraId="15C02D09" w14:textId="1F1095D9" w:rsidR="007E0A90" w:rsidDel="002135FF" w:rsidRDefault="007E0A90">
          <w:pPr>
            <w:pStyle w:val="TDC3"/>
            <w:rPr>
              <w:del w:id="592" w:author="JORGE CONTRERAS ORTIZ" w:date="2021-09-02T17:32:00Z"/>
              <w:rFonts w:asciiTheme="minorHAnsi" w:hAnsiTheme="minorHAnsi" w:cstheme="minorBidi"/>
              <w:noProof/>
            </w:rPr>
          </w:pPr>
          <w:del w:id="593" w:author="JORGE CONTRERAS ORTIZ" w:date="2021-09-02T17:32:00Z">
            <w:r w:rsidRPr="002135FF" w:rsidDel="002135FF">
              <w:rPr>
                <w:rPrChange w:id="594" w:author="JORGE CONTRERAS ORTIZ" w:date="2021-09-02T17:32:00Z">
                  <w:rPr>
                    <w:rStyle w:val="Hipervnculo"/>
                    <w:rFonts w:cs="Arial"/>
                    <w:noProof/>
                  </w:rPr>
                </w:rPrChange>
              </w:rPr>
              <w:delText>2.3.1.</w:delText>
            </w:r>
            <w:r w:rsidDel="002135FF">
              <w:rPr>
                <w:rFonts w:asciiTheme="minorHAnsi" w:hAnsiTheme="minorHAnsi" w:cstheme="minorBidi"/>
                <w:noProof/>
              </w:rPr>
              <w:tab/>
            </w:r>
            <w:r w:rsidRPr="002135FF" w:rsidDel="002135FF">
              <w:rPr>
                <w:rPrChange w:id="595" w:author="JORGE CONTRERAS ORTIZ" w:date="2021-09-02T17:32:00Z">
                  <w:rPr>
                    <w:rStyle w:val="Hipervnculo"/>
                    <w:noProof/>
                  </w:rPr>
                </w:rPrChange>
              </w:rPr>
              <w:delText>Introducción a Redes THREAD [8], [10]–[12]</w:delText>
            </w:r>
            <w:r w:rsidDel="002135FF">
              <w:rPr>
                <w:noProof/>
                <w:webHidden/>
              </w:rPr>
              <w:tab/>
              <w:delText>15</w:delText>
            </w:r>
          </w:del>
        </w:p>
        <w:p w14:paraId="088C79AE" w14:textId="26AC9796" w:rsidR="007E0A90" w:rsidDel="002135FF" w:rsidRDefault="007E0A90">
          <w:pPr>
            <w:pStyle w:val="TDC3"/>
            <w:rPr>
              <w:del w:id="596" w:author="JORGE CONTRERAS ORTIZ" w:date="2021-09-02T17:32:00Z"/>
              <w:rFonts w:asciiTheme="minorHAnsi" w:hAnsiTheme="minorHAnsi" w:cstheme="minorBidi"/>
              <w:noProof/>
            </w:rPr>
          </w:pPr>
          <w:del w:id="597" w:author="JORGE CONTRERAS ORTIZ" w:date="2021-09-02T17:32:00Z">
            <w:r w:rsidRPr="002135FF" w:rsidDel="002135FF">
              <w:rPr>
                <w:rPrChange w:id="598" w:author="JORGE CONTRERAS ORTIZ" w:date="2021-09-02T17:32:00Z">
                  <w:rPr>
                    <w:rStyle w:val="Hipervnculo"/>
                    <w:rFonts w:cs="Arial"/>
                    <w:noProof/>
                  </w:rPr>
                </w:rPrChange>
              </w:rPr>
              <w:delText>2.3.2.</w:delText>
            </w:r>
            <w:r w:rsidDel="002135FF">
              <w:rPr>
                <w:rFonts w:asciiTheme="minorHAnsi" w:hAnsiTheme="minorHAnsi" w:cstheme="minorBidi"/>
                <w:noProof/>
              </w:rPr>
              <w:tab/>
            </w:r>
            <w:r w:rsidRPr="002135FF" w:rsidDel="002135FF">
              <w:rPr>
                <w:rPrChange w:id="599" w:author="JORGE CONTRERAS ORTIZ" w:date="2021-09-02T17:32:00Z">
                  <w:rPr>
                    <w:rStyle w:val="Hipervnculo"/>
                    <w:noProof/>
                  </w:rPr>
                </w:rPrChange>
              </w:rPr>
              <w:delText>Tipos de dispositivos</w:delText>
            </w:r>
            <w:r w:rsidDel="002135FF">
              <w:rPr>
                <w:noProof/>
                <w:webHidden/>
              </w:rPr>
              <w:tab/>
              <w:delText>16</w:delText>
            </w:r>
          </w:del>
        </w:p>
        <w:p w14:paraId="1024BFA9" w14:textId="79EEB6B8" w:rsidR="007E0A90" w:rsidDel="002135FF" w:rsidRDefault="007E0A90">
          <w:pPr>
            <w:pStyle w:val="TDC3"/>
            <w:rPr>
              <w:del w:id="600" w:author="JORGE CONTRERAS ORTIZ" w:date="2021-09-02T17:32:00Z"/>
              <w:rFonts w:asciiTheme="minorHAnsi" w:hAnsiTheme="minorHAnsi" w:cstheme="minorBidi"/>
              <w:noProof/>
            </w:rPr>
          </w:pPr>
          <w:del w:id="601" w:author="JORGE CONTRERAS ORTIZ" w:date="2021-09-02T17:32:00Z">
            <w:r w:rsidRPr="002135FF" w:rsidDel="002135FF">
              <w:rPr>
                <w:rPrChange w:id="602" w:author="JORGE CONTRERAS ORTIZ" w:date="2021-09-02T17:32:00Z">
                  <w:rPr>
                    <w:rStyle w:val="Hipervnculo"/>
                    <w:rFonts w:cs="Arial"/>
                    <w:noProof/>
                  </w:rPr>
                </w:rPrChange>
              </w:rPr>
              <w:delText>2.3.3.</w:delText>
            </w:r>
            <w:r w:rsidDel="002135FF">
              <w:rPr>
                <w:rFonts w:asciiTheme="minorHAnsi" w:hAnsiTheme="minorHAnsi" w:cstheme="minorBidi"/>
                <w:noProof/>
              </w:rPr>
              <w:tab/>
            </w:r>
            <w:r w:rsidRPr="002135FF" w:rsidDel="002135FF">
              <w:rPr>
                <w:rPrChange w:id="603" w:author="JORGE CONTRERAS ORTIZ" w:date="2021-09-02T17:32:00Z">
                  <w:rPr>
                    <w:rStyle w:val="Hipervnculo"/>
                    <w:noProof/>
                  </w:rPr>
                </w:rPrChange>
              </w:rPr>
              <w:delText>Protocolo Thread</w:delText>
            </w:r>
            <w:r w:rsidDel="002135FF">
              <w:rPr>
                <w:noProof/>
                <w:webHidden/>
              </w:rPr>
              <w:tab/>
              <w:delText>17</w:delText>
            </w:r>
          </w:del>
        </w:p>
        <w:p w14:paraId="6CD979C1" w14:textId="1972CCFD" w:rsidR="007E0A90" w:rsidDel="002135FF" w:rsidRDefault="007E0A90">
          <w:pPr>
            <w:pStyle w:val="TDC4"/>
            <w:tabs>
              <w:tab w:val="left" w:pos="1760"/>
              <w:tab w:val="right" w:leader="dot" w:pos="9060"/>
            </w:tabs>
            <w:rPr>
              <w:del w:id="604" w:author="JORGE CONTRERAS ORTIZ" w:date="2021-09-02T17:32:00Z"/>
              <w:rFonts w:asciiTheme="minorHAnsi" w:eastAsiaTheme="minorEastAsia" w:hAnsiTheme="minorHAnsi"/>
              <w:noProof/>
              <w:lang w:eastAsia="es-ES"/>
            </w:rPr>
          </w:pPr>
          <w:del w:id="605" w:author="JORGE CONTRERAS ORTIZ" w:date="2021-09-02T17:32:00Z">
            <w:r w:rsidRPr="002135FF" w:rsidDel="002135FF">
              <w:rPr>
                <w:rPrChange w:id="606" w:author="JORGE CONTRERAS ORTIZ" w:date="2021-09-02T17:32:00Z">
                  <w:rPr>
                    <w:rStyle w:val="Hipervnculo"/>
                    <w:rFonts w:cs="Arial"/>
                    <w:noProof/>
                  </w:rPr>
                </w:rPrChange>
              </w:rPr>
              <w:delText>2.3.3.1.</w:delText>
            </w:r>
            <w:r w:rsidDel="002135FF">
              <w:rPr>
                <w:rFonts w:asciiTheme="minorHAnsi" w:eastAsiaTheme="minorEastAsia" w:hAnsiTheme="minorHAnsi"/>
                <w:noProof/>
                <w:lang w:eastAsia="es-ES"/>
              </w:rPr>
              <w:tab/>
            </w:r>
            <w:r w:rsidRPr="002135FF" w:rsidDel="002135FF">
              <w:rPr>
                <w:rPrChange w:id="607" w:author="JORGE CONTRERAS ORTIZ" w:date="2021-09-02T17:32:00Z">
                  <w:rPr>
                    <w:rStyle w:val="Hipervnculo"/>
                    <w:noProof/>
                  </w:rPr>
                </w:rPrChange>
              </w:rPr>
              <w:delText>Redes de área Privada - Private Area Network (PAN) [12]</w:delText>
            </w:r>
            <w:r w:rsidDel="002135FF">
              <w:rPr>
                <w:noProof/>
                <w:webHidden/>
              </w:rPr>
              <w:tab/>
              <w:delText>18</w:delText>
            </w:r>
          </w:del>
        </w:p>
        <w:p w14:paraId="6E20C644" w14:textId="6E511D7C" w:rsidR="007E0A90" w:rsidDel="002135FF" w:rsidRDefault="007E0A90">
          <w:pPr>
            <w:pStyle w:val="TDC4"/>
            <w:tabs>
              <w:tab w:val="left" w:pos="1760"/>
              <w:tab w:val="right" w:leader="dot" w:pos="9060"/>
            </w:tabs>
            <w:rPr>
              <w:del w:id="608" w:author="JORGE CONTRERAS ORTIZ" w:date="2021-09-02T17:32:00Z"/>
              <w:rFonts w:asciiTheme="minorHAnsi" w:eastAsiaTheme="minorEastAsia" w:hAnsiTheme="minorHAnsi"/>
              <w:noProof/>
              <w:lang w:eastAsia="es-ES"/>
            </w:rPr>
          </w:pPr>
          <w:del w:id="609" w:author="JORGE CONTRERAS ORTIZ" w:date="2021-09-02T17:32:00Z">
            <w:r w:rsidRPr="002135FF" w:rsidDel="002135FF">
              <w:rPr>
                <w:rPrChange w:id="610" w:author="JORGE CONTRERAS ORTIZ" w:date="2021-09-02T17:32:00Z">
                  <w:rPr>
                    <w:rStyle w:val="Hipervnculo"/>
                    <w:rFonts w:cs="Arial"/>
                    <w:noProof/>
                  </w:rPr>
                </w:rPrChange>
              </w:rPr>
              <w:delText>2.3.3.2.</w:delText>
            </w:r>
            <w:r w:rsidDel="002135FF">
              <w:rPr>
                <w:rFonts w:asciiTheme="minorHAnsi" w:eastAsiaTheme="minorEastAsia" w:hAnsiTheme="minorHAnsi"/>
                <w:noProof/>
                <w:lang w:eastAsia="es-ES"/>
              </w:rPr>
              <w:tab/>
            </w:r>
            <w:r w:rsidRPr="002135FF" w:rsidDel="002135FF">
              <w:rPr>
                <w:rPrChange w:id="611" w:author="JORGE CONTRERAS ORTIZ" w:date="2021-09-02T17:32:00Z">
                  <w:rPr>
                    <w:rStyle w:val="Hipervnculo"/>
                    <w:noProof/>
                  </w:rPr>
                </w:rPrChange>
              </w:rPr>
              <w:delText>Capa Física [12], [14]</w:delText>
            </w:r>
            <w:r w:rsidDel="002135FF">
              <w:rPr>
                <w:noProof/>
                <w:webHidden/>
              </w:rPr>
              <w:tab/>
              <w:delText>20</w:delText>
            </w:r>
          </w:del>
        </w:p>
        <w:p w14:paraId="7A6300EE" w14:textId="605D973F" w:rsidR="007E0A90" w:rsidDel="002135FF" w:rsidRDefault="007E0A90">
          <w:pPr>
            <w:pStyle w:val="TDC4"/>
            <w:tabs>
              <w:tab w:val="left" w:pos="1760"/>
              <w:tab w:val="right" w:leader="dot" w:pos="9060"/>
            </w:tabs>
            <w:rPr>
              <w:del w:id="612" w:author="JORGE CONTRERAS ORTIZ" w:date="2021-09-02T17:32:00Z"/>
              <w:rFonts w:asciiTheme="minorHAnsi" w:eastAsiaTheme="minorEastAsia" w:hAnsiTheme="minorHAnsi"/>
              <w:noProof/>
              <w:lang w:eastAsia="es-ES"/>
            </w:rPr>
          </w:pPr>
          <w:del w:id="613" w:author="JORGE CONTRERAS ORTIZ" w:date="2021-09-02T17:32:00Z">
            <w:r w:rsidRPr="002135FF" w:rsidDel="002135FF">
              <w:rPr>
                <w:rPrChange w:id="614" w:author="JORGE CONTRERAS ORTIZ" w:date="2021-09-02T17:32:00Z">
                  <w:rPr>
                    <w:rStyle w:val="Hipervnculo"/>
                    <w:rFonts w:cs="Arial"/>
                    <w:noProof/>
                  </w:rPr>
                </w:rPrChange>
              </w:rPr>
              <w:delText>2.3.3.3.</w:delText>
            </w:r>
            <w:r w:rsidDel="002135FF">
              <w:rPr>
                <w:rFonts w:asciiTheme="minorHAnsi" w:eastAsiaTheme="minorEastAsia" w:hAnsiTheme="minorHAnsi"/>
                <w:noProof/>
                <w:lang w:eastAsia="es-ES"/>
              </w:rPr>
              <w:tab/>
            </w:r>
            <w:r w:rsidRPr="002135FF" w:rsidDel="002135FF">
              <w:rPr>
                <w:rPrChange w:id="615" w:author="JORGE CONTRERAS ORTIZ" w:date="2021-09-02T17:32:00Z">
                  <w:rPr>
                    <w:rStyle w:val="Hipervnculo"/>
                    <w:noProof/>
                  </w:rPr>
                </w:rPrChange>
              </w:rPr>
              <w:delText>Capa MAC (o enlace de Datos). [12], [14]</w:delText>
            </w:r>
            <w:r w:rsidDel="002135FF">
              <w:rPr>
                <w:noProof/>
                <w:webHidden/>
              </w:rPr>
              <w:tab/>
              <w:delText>20</w:delText>
            </w:r>
          </w:del>
        </w:p>
        <w:p w14:paraId="4327AFC2" w14:textId="3DAB85ED" w:rsidR="007E0A90" w:rsidDel="002135FF" w:rsidRDefault="007E0A90">
          <w:pPr>
            <w:pStyle w:val="TDC4"/>
            <w:tabs>
              <w:tab w:val="left" w:pos="1760"/>
              <w:tab w:val="right" w:leader="dot" w:pos="9060"/>
            </w:tabs>
            <w:rPr>
              <w:del w:id="616" w:author="JORGE CONTRERAS ORTIZ" w:date="2021-09-02T17:32:00Z"/>
              <w:rFonts w:asciiTheme="minorHAnsi" w:eastAsiaTheme="minorEastAsia" w:hAnsiTheme="minorHAnsi"/>
              <w:noProof/>
              <w:lang w:eastAsia="es-ES"/>
            </w:rPr>
          </w:pPr>
          <w:del w:id="617" w:author="JORGE CONTRERAS ORTIZ" w:date="2021-09-02T17:32:00Z">
            <w:r w:rsidRPr="002135FF" w:rsidDel="002135FF">
              <w:rPr>
                <w:rPrChange w:id="618" w:author="JORGE CONTRERAS ORTIZ" w:date="2021-09-02T17:32:00Z">
                  <w:rPr>
                    <w:rStyle w:val="Hipervnculo"/>
                    <w:rFonts w:cs="Arial"/>
                    <w:noProof/>
                  </w:rPr>
                </w:rPrChange>
              </w:rPr>
              <w:delText>2.3.3.4.</w:delText>
            </w:r>
            <w:r w:rsidDel="002135FF">
              <w:rPr>
                <w:rFonts w:asciiTheme="minorHAnsi" w:eastAsiaTheme="minorEastAsia" w:hAnsiTheme="minorHAnsi"/>
                <w:noProof/>
                <w:lang w:eastAsia="es-ES"/>
              </w:rPr>
              <w:tab/>
            </w:r>
            <w:r w:rsidRPr="002135FF" w:rsidDel="002135FF">
              <w:rPr>
                <w:rPrChange w:id="619" w:author="JORGE CONTRERAS ORTIZ" w:date="2021-09-02T17:32:00Z">
                  <w:rPr>
                    <w:rStyle w:val="Hipervnculo"/>
                    <w:noProof/>
                  </w:rPr>
                </w:rPrChange>
              </w:rPr>
              <w:delText>Capa de adaptación 6LoWPAN [12]</w:delText>
            </w:r>
            <w:r w:rsidDel="002135FF">
              <w:rPr>
                <w:noProof/>
                <w:webHidden/>
              </w:rPr>
              <w:tab/>
              <w:delText>22</w:delText>
            </w:r>
          </w:del>
        </w:p>
        <w:p w14:paraId="648E84B5" w14:textId="1D39273C" w:rsidR="007E0A90" w:rsidDel="002135FF" w:rsidRDefault="007E0A90">
          <w:pPr>
            <w:pStyle w:val="TDC4"/>
            <w:tabs>
              <w:tab w:val="left" w:pos="1760"/>
              <w:tab w:val="right" w:leader="dot" w:pos="9060"/>
            </w:tabs>
            <w:rPr>
              <w:del w:id="620" w:author="JORGE CONTRERAS ORTIZ" w:date="2021-09-02T17:32:00Z"/>
              <w:rFonts w:asciiTheme="minorHAnsi" w:eastAsiaTheme="minorEastAsia" w:hAnsiTheme="minorHAnsi"/>
              <w:noProof/>
              <w:lang w:eastAsia="es-ES"/>
            </w:rPr>
          </w:pPr>
          <w:del w:id="621" w:author="JORGE CONTRERAS ORTIZ" w:date="2021-09-02T17:32:00Z">
            <w:r w:rsidRPr="002135FF" w:rsidDel="002135FF">
              <w:rPr>
                <w:rPrChange w:id="622" w:author="JORGE CONTRERAS ORTIZ" w:date="2021-09-02T17:32:00Z">
                  <w:rPr>
                    <w:rStyle w:val="Hipervnculo"/>
                    <w:rFonts w:cs="Arial"/>
                    <w:noProof/>
                  </w:rPr>
                </w:rPrChange>
              </w:rPr>
              <w:delText>2.3.3.5.</w:delText>
            </w:r>
            <w:r w:rsidDel="002135FF">
              <w:rPr>
                <w:rFonts w:asciiTheme="minorHAnsi" w:eastAsiaTheme="minorEastAsia" w:hAnsiTheme="minorHAnsi"/>
                <w:noProof/>
                <w:lang w:eastAsia="es-ES"/>
              </w:rPr>
              <w:tab/>
            </w:r>
            <w:r w:rsidRPr="002135FF" w:rsidDel="002135FF">
              <w:rPr>
                <w:rPrChange w:id="623" w:author="JORGE CONTRERAS ORTIZ" w:date="2021-09-02T17:32:00Z">
                  <w:rPr>
                    <w:rStyle w:val="Hipervnculo"/>
                    <w:noProof/>
                  </w:rPr>
                </w:rPrChange>
              </w:rPr>
              <w:delText>Capa de Red [12]</w:delText>
            </w:r>
            <w:r w:rsidDel="002135FF">
              <w:rPr>
                <w:noProof/>
                <w:webHidden/>
              </w:rPr>
              <w:tab/>
              <w:delText>22</w:delText>
            </w:r>
          </w:del>
        </w:p>
        <w:p w14:paraId="4A860EC9" w14:textId="6C9FEFD2" w:rsidR="007E0A90" w:rsidDel="002135FF" w:rsidRDefault="007E0A90">
          <w:pPr>
            <w:pStyle w:val="TDC5"/>
            <w:tabs>
              <w:tab w:val="right" w:leader="dot" w:pos="9060"/>
            </w:tabs>
            <w:rPr>
              <w:del w:id="624" w:author="JORGE CONTRERAS ORTIZ" w:date="2021-09-02T17:32:00Z"/>
              <w:rFonts w:asciiTheme="minorHAnsi" w:eastAsiaTheme="minorEastAsia" w:hAnsiTheme="minorHAnsi"/>
              <w:noProof/>
              <w:lang w:eastAsia="es-ES"/>
            </w:rPr>
          </w:pPr>
          <w:del w:id="625" w:author="JORGE CONTRERAS ORTIZ" w:date="2021-09-02T17:32:00Z">
            <w:r w:rsidRPr="002135FF" w:rsidDel="002135FF">
              <w:rPr>
                <w:rPrChange w:id="626" w:author="JORGE CONTRERAS ORTIZ" w:date="2021-09-02T17:32:00Z">
                  <w:rPr>
                    <w:rStyle w:val="Hipervnculo"/>
                    <w:noProof/>
                  </w:rPr>
                </w:rPrChange>
              </w:rPr>
              <w:delText>Protocolo de Enrutamiento</w:delText>
            </w:r>
            <w:r w:rsidDel="002135FF">
              <w:rPr>
                <w:noProof/>
                <w:webHidden/>
              </w:rPr>
              <w:tab/>
              <w:delText>23</w:delText>
            </w:r>
          </w:del>
        </w:p>
        <w:p w14:paraId="13F2189A" w14:textId="07E40544" w:rsidR="007E0A90" w:rsidDel="002135FF" w:rsidRDefault="007E0A90">
          <w:pPr>
            <w:pStyle w:val="TDC4"/>
            <w:tabs>
              <w:tab w:val="left" w:pos="1760"/>
              <w:tab w:val="right" w:leader="dot" w:pos="9060"/>
            </w:tabs>
            <w:rPr>
              <w:del w:id="627" w:author="JORGE CONTRERAS ORTIZ" w:date="2021-09-02T17:32:00Z"/>
              <w:rFonts w:asciiTheme="minorHAnsi" w:eastAsiaTheme="minorEastAsia" w:hAnsiTheme="minorHAnsi"/>
              <w:noProof/>
              <w:lang w:eastAsia="es-ES"/>
            </w:rPr>
          </w:pPr>
          <w:del w:id="628" w:author="JORGE CONTRERAS ORTIZ" w:date="2021-09-02T17:32:00Z">
            <w:r w:rsidRPr="002135FF" w:rsidDel="002135FF">
              <w:rPr>
                <w:rPrChange w:id="629" w:author="JORGE CONTRERAS ORTIZ" w:date="2021-09-02T17:32:00Z">
                  <w:rPr>
                    <w:rStyle w:val="Hipervnculo"/>
                    <w:rFonts w:cs="Arial"/>
                    <w:noProof/>
                  </w:rPr>
                </w:rPrChange>
              </w:rPr>
              <w:delText>2.3.3.6.</w:delText>
            </w:r>
            <w:r w:rsidDel="002135FF">
              <w:rPr>
                <w:rFonts w:asciiTheme="minorHAnsi" w:eastAsiaTheme="minorEastAsia" w:hAnsiTheme="minorHAnsi"/>
                <w:noProof/>
                <w:lang w:eastAsia="es-ES"/>
              </w:rPr>
              <w:tab/>
            </w:r>
            <w:r w:rsidRPr="002135FF" w:rsidDel="002135FF">
              <w:rPr>
                <w:rPrChange w:id="630" w:author="JORGE CONTRERAS ORTIZ" w:date="2021-09-02T17:32:00Z">
                  <w:rPr>
                    <w:rStyle w:val="Hipervnculo"/>
                    <w:noProof/>
                  </w:rPr>
                </w:rPrChange>
              </w:rPr>
              <w:delText>Capa de Transporte [12]</w:delText>
            </w:r>
            <w:r w:rsidDel="002135FF">
              <w:rPr>
                <w:noProof/>
                <w:webHidden/>
              </w:rPr>
              <w:tab/>
              <w:delText>23</w:delText>
            </w:r>
          </w:del>
        </w:p>
        <w:p w14:paraId="49A68EC8" w14:textId="30C402A4" w:rsidR="007E0A90" w:rsidDel="002135FF" w:rsidRDefault="007E0A90">
          <w:pPr>
            <w:pStyle w:val="TDC4"/>
            <w:tabs>
              <w:tab w:val="left" w:pos="1760"/>
              <w:tab w:val="right" w:leader="dot" w:pos="9060"/>
            </w:tabs>
            <w:rPr>
              <w:del w:id="631" w:author="JORGE CONTRERAS ORTIZ" w:date="2021-09-02T17:32:00Z"/>
              <w:rFonts w:asciiTheme="minorHAnsi" w:eastAsiaTheme="minorEastAsia" w:hAnsiTheme="minorHAnsi"/>
              <w:noProof/>
              <w:lang w:eastAsia="es-ES"/>
            </w:rPr>
          </w:pPr>
          <w:del w:id="632" w:author="JORGE CONTRERAS ORTIZ" w:date="2021-09-02T17:32:00Z">
            <w:r w:rsidRPr="002135FF" w:rsidDel="002135FF">
              <w:rPr>
                <w:rPrChange w:id="633" w:author="JORGE CONTRERAS ORTIZ" w:date="2021-09-02T17:32:00Z">
                  <w:rPr>
                    <w:rStyle w:val="Hipervnculo"/>
                    <w:rFonts w:cs="Arial"/>
                    <w:noProof/>
                  </w:rPr>
                </w:rPrChange>
              </w:rPr>
              <w:delText>2.3.3.7.</w:delText>
            </w:r>
            <w:r w:rsidDel="002135FF">
              <w:rPr>
                <w:rFonts w:asciiTheme="minorHAnsi" w:eastAsiaTheme="minorEastAsia" w:hAnsiTheme="minorHAnsi"/>
                <w:noProof/>
                <w:lang w:eastAsia="es-ES"/>
              </w:rPr>
              <w:tab/>
            </w:r>
            <w:r w:rsidRPr="002135FF" w:rsidDel="002135FF">
              <w:rPr>
                <w:rPrChange w:id="634" w:author="JORGE CONTRERAS ORTIZ" w:date="2021-09-02T17:32:00Z">
                  <w:rPr>
                    <w:rStyle w:val="Hipervnculo"/>
                    <w:noProof/>
                  </w:rPr>
                </w:rPrChange>
              </w:rPr>
              <w:delText>Seguridad y Comisión de dispositivos [10], [12]</w:delText>
            </w:r>
            <w:r w:rsidDel="002135FF">
              <w:rPr>
                <w:noProof/>
                <w:webHidden/>
              </w:rPr>
              <w:tab/>
              <w:delText>24</w:delText>
            </w:r>
          </w:del>
        </w:p>
        <w:p w14:paraId="15C06966" w14:textId="7E934D66" w:rsidR="007E0A90" w:rsidDel="002135FF" w:rsidRDefault="007E0A90">
          <w:pPr>
            <w:pStyle w:val="TDC1"/>
            <w:tabs>
              <w:tab w:val="left" w:pos="442"/>
              <w:tab w:val="right" w:leader="dot" w:pos="9060"/>
            </w:tabs>
            <w:rPr>
              <w:del w:id="635" w:author="JORGE CONTRERAS ORTIZ" w:date="2021-09-02T17:32:00Z"/>
              <w:rFonts w:asciiTheme="minorHAnsi" w:eastAsiaTheme="minorEastAsia" w:hAnsiTheme="minorHAnsi"/>
              <w:noProof/>
              <w:lang w:eastAsia="es-ES"/>
            </w:rPr>
          </w:pPr>
          <w:del w:id="636" w:author="JORGE CONTRERAS ORTIZ" w:date="2021-09-02T17:32:00Z">
            <w:r w:rsidRPr="002135FF" w:rsidDel="002135FF">
              <w:rPr>
                <w:rPrChange w:id="637" w:author="JORGE CONTRERAS ORTIZ" w:date="2021-09-02T17:32:00Z">
                  <w:rPr>
                    <w:rStyle w:val="Hipervnculo"/>
                    <w:rFonts w:cs="Arial"/>
                    <w:noProof/>
                  </w:rPr>
                </w:rPrChange>
              </w:rPr>
              <w:delText>3.</w:delText>
            </w:r>
            <w:r w:rsidDel="002135FF">
              <w:rPr>
                <w:rFonts w:asciiTheme="minorHAnsi" w:eastAsiaTheme="minorEastAsia" w:hAnsiTheme="minorHAnsi"/>
                <w:noProof/>
                <w:lang w:eastAsia="es-ES"/>
              </w:rPr>
              <w:tab/>
            </w:r>
            <w:r w:rsidRPr="002135FF" w:rsidDel="002135FF">
              <w:rPr>
                <w:rPrChange w:id="638" w:author="JORGE CONTRERAS ORTIZ" w:date="2021-09-02T17:32:00Z">
                  <w:rPr>
                    <w:rStyle w:val="Hipervnculo"/>
                    <w:rFonts w:cs="Arial"/>
                    <w:noProof/>
                  </w:rPr>
                </w:rPrChange>
              </w:rPr>
              <w:delText>OBJETIVOS</w:delText>
            </w:r>
            <w:r w:rsidDel="002135FF">
              <w:rPr>
                <w:noProof/>
                <w:webHidden/>
              </w:rPr>
              <w:tab/>
              <w:delText>26</w:delText>
            </w:r>
          </w:del>
        </w:p>
        <w:p w14:paraId="11982043" w14:textId="575471D2" w:rsidR="007E0A90" w:rsidDel="002135FF" w:rsidRDefault="007E0A90">
          <w:pPr>
            <w:pStyle w:val="TDC1"/>
            <w:tabs>
              <w:tab w:val="left" w:pos="442"/>
              <w:tab w:val="right" w:leader="dot" w:pos="9060"/>
            </w:tabs>
            <w:rPr>
              <w:del w:id="639" w:author="JORGE CONTRERAS ORTIZ" w:date="2021-09-02T17:32:00Z"/>
              <w:rFonts w:asciiTheme="minorHAnsi" w:eastAsiaTheme="minorEastAsia" w:hAnsiTheme="minorHAnsi"/>
              <w:noProof/>
              <w:lang w:eastAsia="es-ES"/>
            </w:rPr>
          </w:pPr>
          <w:del w:id="640" w:author="JORGE CONTRERAS ORTIZ" w:date="2021-09-02T17:32:00Z">
            <w:r w:rsidRPr="002135FF" w:rsidDel="002135FF">
              <w:rPr>
                <w:rPrChange w:id="641" w:author="JORGE CONTRERAS ORTIZ" w:date="2021-09-02T17:32:00Z">
                  <w:rPr>
                    <w:rStyle w:val="Hipervnculo"/>
                    <w:rFonts w:cs="Arial"/>
                    <w:noProof/>
                  </w:rPr>
                </w:rPrChange>
              </w:rPr>
              <w:delText>4.</w:delText>
            </w:r>
            <w:r w:rsidDel="002135FF">
              <w:rPr>
                <w:rFonts w:asciiTheme="minorHAnsi" w:eastAsiaTheme="minorEastAsia" w:hAnsiTheme="minorHAnsi"/>
                <w:noProof/>
                <w:lang w:eastAsia="es-ES"/>
              </w:rPr>
              <w:tab/>
            </w:r>
            <w:r w:rsidRPr="002135FF" w:rsidDel="002135FF">
              <w:rPr>
                <w:rPrChange w:id="642" w:author="JORGE CONTRERAS ORTIZ" w:date="2021-09-02T17:32:00Z">
                  <w:rPr>
                    <w:rStyle w:val="Hipervnculo"/>
                    <w:rFonts w:cs="Arial"/>
                    <w:noProof/>
                  </w:rPr>
                </w:rPrChange>
              </w:rPr>
              <w:delText>CONFIGURACIÓN Y PRUEBAS</w:delText>
            </w:r>
            <w:r w:rsidDel="002135FF">
              <w:rPr>
                <w:noProof/>
                <w:webHidden/>
              </w:rPr>
              <w:tab/>
              <w:delText>27</w:delText>
            </w:r>
          </w:del>
        </w:p>
        <w:p w14:paraId="141A5248" w14:textId="3731A8D1" w:rsidR="007E0A90" w:rsidDel="002135FF" w:rsidRDefault="007E0A90">
          <w:pPr>
            <w:pStyle w:val="TDC2"/>
            <w:tabs>
              <w:tab w:val="left" w:pos="880"/>
              <w:tab w:val="right" w:leader="dot" w:pos="9060"/>
            </w:tabs>
            <w:rPr>
              <w:del w:id="643" w:author="JORGE CONTRERAS ORTIZ" w:date="2021-09-02T17:32:00Z"/>
              <w:rFonts w:asciiTheme="minorHAnsi" w:hAnsiTheme="minorHAnsi" w:cstheme="minorBidi"/>
              <w:noProof/>
            </w:rPr>
          </w:pPr>
          <w:del w:id="644" w:author="JORGE CONTRERAS ORTIZ" w:date="2021-09-02T17:32:00Z">
            <w:r w:rsidRPr="002135FF" w:rsidDel="002135FF">
              <w:rPr>
                <w:rPrChange w:id="645" w:author="JORGE CONTRERAS ORTIZ" w:date="2021-09-02T17:32:00Z">
                  <w:rPr>
                    <w:rStyle w:val="Hipervnculo"/>
                    <w:noProof/>
                  </w:rPr>
                </w:rPrChange>
              </w:rPr>
              <w:delText>4.1.</w:delText>
            </w:r>
            <w:r w:rsidDel="002135FF">
              <w:rPr>
                <w:rFonts w:asciiTheme="minorHAnsi" w:hAnsiTheme="minorHAnsi" w:cstheme="minorBidi"/>
                <w:noProof/>
              </w:rPr>
              <w:tab/>
            </w:r>
            <w:r w:rsidRPr="002135FF" w:rsidDel="002135FF">
              <w:rPr>
                <w:rPrChange w:id="646" w:author="JORGE CONTRERAS ORTIZ" w:date="2021-09-02T17:32:00Z">
                  <w:rPr>
                    <w:rStyle w:val="Hipervnculo"/>
                    <w:noProof/>
                  </w:rPr>
                </w:rPrChange>
              </w:rPr>
              <w:delText>CONFIGURACIONES INICIALES</w:delText>
            </w:r>
            <w:r w:rsidDel="002135FF">
              <w:rPr>
                <w:noProof/>
                <w:webHidden/>
              </w:rPr>
              <w:tab/>
              <w:delText>27</w:delText>
            </w:r>
          </w:del>
        </w:p>
        <w:p w14:paraId="50D34083" w14:textId="40AA03B1" w:rsidR="007E0A90" w:rsidDel="002135FF" w:rsidRDefault="007E0A90">
          <w:pPr>
            <w:pStyle w:val="TDC3"/>
            <w:rPr>
              <w:del w:id="647" w:author="JORGE CONTRERAS ORTIZ" w:date="2021-09-02T17:32:00Z"/>
              <w:rFonts w:asciiTheme="minorHAnsi" w:hAnsiTheme="minorHAnsi" w:cstheme="minorBidi"/>
              <w:noProof/>
            </w:rPr>
          </w:pPr>
          <w:del w:id="648" w:author="JORGE CONTRERAS ORTIZ" w:date="2021-09-02T17:32:00Z">
            <w:r w:rsidRPr="002135FF" w:rsidDel="002135FF">
              <w:rPr>
                <w:rPrChange w:id="649" w:author="JORGE CONTRERAS ORTIZ" w:date="2021-09-02T17:32:00Z">
                  <w:rPr>
                    <w:rStyle w:val="Hipervnculo"/>
                    <w:rFonts w:cs="Arial"/>
                    <w:noProof/>
                  </w:rPr>
                </w:rPrChange>
              </w:rPr>
              <w:delText>4.1.1.</w:delText>
            </w:r>
            <w:r w:rsidDel="002135FF">
              <w:rPr>
                <w:rFonts w:asciiTheme="minorHAnsi" w:hAnsiTheme="minorHAnsi" w:cstheme="minorBidi"/>
                <w:noProof/>
              </w:rPr>
              <w:tab/>
            </w:r>
            <w:r w:rsidRPr="002135FF" w:rsidDel="002135FF">
              <w:rPr>
                <w:rPrChange w:id="650" w:author="JORGE CONTRERAS ORTIZ" w:date="2021-09-02T17:32:00Z">
                  <w:rPr>
                    <w:rStyle w:val="Hipervnculo"/>
                    <w:noProof/>
                  </w:rPr>
                </w:rPrChange>
              </w:rPr>
              <w:delText>Configuración del Border Router</w:delText>
            </w:r>
            <w:r w:rsidDel="002135FF">
              <w:rPr>
                <w:noProof/>
                <w:webHidden/>
              </w:rPr>
              <w:tab/>
              <w:delText>27</w:delText>
            </w:r>
          </w:del>
        </w:p>
        <w:p w14:paraId="535ECFCF" w14:textId="44738061" w:rsidR="007E0A90" w:rsidDel="002135FF" w:rsidRDefault="007E0A90">
          <w:pPr>
            <w:pStyle w:val="TDC4"/>
            <w:tabs>
              <w:tab w:val="left" w:pos="1760"/>
              <w:tab w:val="right" w:leader="dot" w:pos="9060"/>
            </w:tabs>
            <w:rPr>
              <w:del w:id="651" w:author="JORGE CONTRERAS ORTIZ" w:date="2021-09-02T17:32:00Z"/>
              <w:rFonts w:asciiTheme="minorHAnsi" w:eastAsiaTheme="minorEastAsia" w:hAnsiTheme="minorHAnsi"/>
              <w:noProof/>
              <w:lang w:eastAsia="es-ES"/>
            </w:rPr>
          </w:pPr>
          <w:del w:id="652" w:author="JORGE CONTRERAS ORTIZ" w:date="2021-09-02T17:32:00Z">
            <w:r w:rsidRPr="002135FF" w:rsidDel="002135FF">
              <w:rPr>
                <w:rPrChange w:id="653" w:author="JORGE CONTRERAS ORTIZ" w:date="2021-09-02T17:32:00Z">
                  <w:rPr>
                    <w:rStyle w:val="Hipervnculo"/>
                    <w:rFonts w:cs="Arial"/>
                    <w:noProof/>
                  </w:rPr>
                </w:rPrChange>
              </w:rPr>
              <w:delText>4.1.1.1.</w:delText>
            </w:r>
            <w:r w:rsidDel="002135FF">
              <w:rPr>
                <w:rFonts w:asciiTheme="minorHAnsi" w:eastAsiaTheme="minorEastAsia" w:hAnsiTheme="minorHAnsi"/>
                <w:noProof/>
                <w:lang w:eastAsia="es-ES"/>
              </w:rPr>
              <w:tab/>
            </w:r>
            <w:r w:rsidRPr="002135FF" w:rsidDel="002135FF">
              <w:rPr>
                <w:rPrChange w:id="654" w:author="JORGE CONTRERAS ORTIZ" w:date="2021-09-02T17:32:00Z">
                  <w:rPr>
                    <w:rStyle w:val="Hipervnculo"/>
                    <w:noProof/>
                  </w:rPr>
                </w:rPrChange>
              </w:rPr>
              <w:delText>Requerimientos</w:delText>
            </w:r>
            <w:r w:rsidDel="002135FF">
              <w:rPr>
                <w:noProof/>
                <w:webHidden/>
              </w:rPr>
              <w:tab/>
              <w:delText>27</w:delText>
            </w:r>
          </w:del>
        </w:p>
        <w:p w14:paraId="77571974" w14:textId="3286076F" w:rsidR="007E0A90" w:rsidDel="002135FF" w:rsidRDefault="007E0A90">
          <w:pPr>
            <w:pStyle w:val="TDC4"/>
            <w:tabs>
              <w:tab w:val="left" w:pos="1760"/>
              <w:tab w:val="right" w:leader="dot" w:pos="9060"/>
            </w:tabs>
            <w:rPr>
              <w:del w:id="655" w:author="JORGE CONTRERAS ORTIZ" w:date="2021-09-02T17:32:00Z"/>
              <w:rFonts w:asciiTheme="minorHAnsi" w:eastAsiaTheme="minorEastAsia" w:hAnsiTheme="minorHAnsi"/>
              <w:noProof/>
              <w:lang w:eastAsia="es-ES"/>
            </w:rPr>
          </w:pPr>
          <w:del w:id="656" w:author="JORGE CONTRERAS ORTIZ" w:date="2021-09-02T17:32:00Z">
            <w:r w:rsidRPr="002135FF" w:rsidDel="002135FF">
              <w:rPr>
                <w:rPrChange w:id="657" w:author="JORGE CONTRERAS ORTIZ" w:date="2021-09-02T17:32:00Z">
                  <w:rPr>
                    <w:rStyle w:val="Hipervnculo"/>
                    <w:rFonts w:cs="Arial"/>
                    <w:noProof/>
                  </w:rPr>
                </w:rPrChange>
              </w:rPr>
              <w:delText>4.1.1.2.</w:delText>
            </w:r>
            <w:r w:rsidDel="002135FF">
              <w:rPr>
                <w:rFonts w:asciiTheme="minorHAnsi" w:eastAsiaTheme="minorEastAsia" w:hAnsiTheme="minorHAnsi"/>
                <w:noProof/>
                <w:lang w:eastAsia="es-ES"/>
              </w:rPr>
              <w:tab/>
            </w:r>
            <w:r w:rsidRPr="002135FF" w:rsidDel="002135FF">
              <w:rPr>
                <w:rPrChange w:id="658" w:author="JORGE CONTRERAS ORTIZ" w:date="2021-09-02T17:32:00Z">
                  <w:rPr>
                    <w:rStyle w:val="Hipervnculo"/>
                    <w:noProof/>
                  </w:rPr>
                </w:rPrChange>
              </w:rPr>
              <w:delText>Guía de Instalación</w:delText>
            </w:r>
            <w:r w:rsidDel="002135FF">
              <w:rPr>
                <w:noProof/>
                <w:webHidden/>
              </w:rPr>
              <w:tab/>
              <w:delText>27</w:delText>
            </w:r>
          </w:del>
        </w:p>
        <w:p w14:paraId="63786E80" w14:textId="19307C92" w:rsidR="007E0A90" w:rsidDel="002135FF" w:rsidRDefault="007E0A90">
          <w:pPr>
            <w:pStyle w:val="TDC5"/>
            <w:tabs>
              <w:tab w:val="left" w:pos="2017"/>
              <w:tab w:val="right" w:leader="dot" w:pos="9060"/>
            </w:tabs>
            <w:rPr>
              <w:del w:id="659" w:author="JORGE CONTRERAS ORTIZ" w:date="2021-09-02T17:32:00Z"/>
              <w:rFonts w:asciiTheme="minorHAnsi" w:eastAsiaTheme="minorEastAsia" w:hAnsiTheme="minorHAnsi"/>
              <w:noProof/>
              <w:lang w:eastAsia="es-ES"/>
            </w:rPr>
          </w:pPr>
          <w:del w:id="660" w:author="JORGE CONTRERAS ORTIZ" w:date="2021-09-02T17:32:00Z">
            <w:r w:rsidRPr="002135FF" w:rsidDel="002135FF">
              <w:rPr>
                <w:rPrChange w:id="661" w:author="JORGE CONTRERAS ORTIZ" w:date="2021-09-02T17:32:00Z">
                  <w:rPr>
                    <w:rStyle w:val="Hipervnculo"/>
                    <w:noProof/>
                  </w:rPr>
                </w:rPrChange>
              </w:rPr>
              <w:delText>4.1.1.2.1.</w:delText>
            </w:r>
            <w:r w:rsidDel="002135FF">
              <w:rPr>
                <w:rFonts w:asciiTheme="minorHAnsi" w:eastAsiaTheme="minorEastAsia" w:hAnsiTheme="minorHAnsi"/>
                <w:noProof/>
                <w:lang w:eastAsia="es-ES"/>
              </w:rPr>
              <w:tab/>
            </w:r>
            <w:r w:rsidRPr="002135FF" w:rsidDel="002135FF">
              <w:rPr>
                <w:rPrChange w:id="662" w:author="JORGE CONTRERAS ORTIZ" w:date="2021-09-02T17:32:00Z">
                  <w:rPr>
                    <w:rStyle w:val="Hipervnculo"/>
                    <w:noProof/>
                  </w:rPr>
                </w:rPrChange>
              </w:rPr>
              <w:delText>Descarga del Software Requerido</w:delText>
            </w:r>
            <w:r w:rsidDel="002135FF">
              <w:rPr>
                <w:noProof/>
                <w:webHidden/>
              </w:rPr>
              <w:tab/>
              <w:delText>27</w:delText>
            </w:r>
          </w:del>
        </w:p>
        <w:p w14:paraId="1E340BFA" w14:textId="7028DB00" w:rsidR="007E0A90" w:rsidDel="002135FF" w:rsidRDefault="007E0A90">
          <w:pPr>
            <w:pStyle w:val="TDC5"/>
            <w:tabs>
              <w:tab w:val="left" w:pos="2017"/>
              <w:tab w:val="right" w:leader="dot" w:pos="9060"/>
            </w:tabs>
            <w:rPr>
              <w:del w:id="663" w:author="JORGE CONTRERAS ORTIZ" w:date="2021-09-02T17:32:00Z"/>
              <w:rFonts w:asciiTheme="minorHAnsi" w:eastAsiaTheme="minorEastAsia" w:hAnsiTheme="minorHAnsi"/>
              <w:noProof/>
              <w:lang w:eastAsia="es-ES"/>
            </w:rPr>
          </w:pPr>
          <w:del w:id="664" w:author="JORGE CONTRERAS ORTIZ" w:date="2021-09-02T17:32:00Z">
            <w:r w:rsidRPr="002135FF" w:rsidDel="002135FF">
              <w:rPr>
                <w:rPrChange w:id="665" w:author="JORGE CONTRERAS ORTIZ" w:date="2021-09-02T17:32:00Z">
                  <w:rPr>
                    <w:rStyle w:val="Hipervnculo"/>
                    <w:noProof/>
                  </w:rPr>
                </w:rPrChange>
              </w:rPr>
              <w:delText>4.1.1.2.2.</w:delText>
            </w:r>
            <w:r w:rsidDel="002135FF">
              <w:rPr>
                <w:rFonts w:asciiTheme="minorHAnsi" w:eastAsiaTheme="minorEastAsia" w:hAnsiTheme="minorHAnsi"/>
                <w:noProof/>
                <w:lang w:eastAsia="es-ES"/>
              </w:rPr>
              <w:tab/>
            </w:r>
            <w:r w:rsidRPr="002135FF" w:rsidDel="002135FF">
              <w:rPr>
                <w:rPrChange w:id="666" w:author="JORGE CONTRERAS ORTIZ" w:date="2021-09-02T17:32:00Z">
                  <w:rPr>
                    <w:rStyle w:val="Hipervnculo"/>
                    <w:noProof/>
                  </w:rPr>
                </w:rPrChange>
              </w:rPr>
              <w:delText>Flashear la imagen en la tarjeta SD</w:delText>
            </w:r>
            <w:r w:rsidDel="002135FF">
              <w:rPr>
                <w:noProof/>
                <w:webHidden/>
              </w:rPr>
              <w:tab/>
              <w:delText>28</w:delText>
            </w:r>
          </w:del>
        </w:p>
        <w:p w14:paraId="4DBC49BD" w14:textId="4FA68F46" w:rsidR="007E0A90" w:rsidDel="002135FF" w:rsidRDefault="007E0A90">
          <w:pPr>
            <w:pStyle w:val="TDC5"/>
            <w:tabs>
              <w:tab w:val="left" w:pos="2017"/>
              <w:tab w:val="right" w:leader="dot" w:pos="9060"/>
            </w:tabs>
            <w:rPr>
              <w:del w:id="667" w:author="JORGE CONTRERAS ORTIZ" w:date="2021-09-02T17:32:00Z"/>
              <w:rFonts w:asciiTheme="minorHAnsi" w:eastAsiaTheme="minorEastAsia" w:hAnsiTheme="minorHAnsi"/>
              <w:noProof/>
              <w:lang w:eastAsia="es-ES"/>
            </w:rPr>
          </w:pPr>
          <w:del w:id="668" w:author="JORGE CONTRERAS ORTIZ" w:date="2021-09-02T17:32:00Z">
            <w:r w:rsidRPr="002135FF" w:rsidDel="002135FF">
              <w:rPr>
                <w:rPrChange w:id="669" w:author="JORGE CONTRERAS ORTIZ" w:date="2021-09-02T17:32:00Z">
                  <w:rPr>
                    <w:rStyle w:val="Hipervnculo"/>
                    <w:noProof/>
                  </w:rPr>
                </w:rPrChange>
              </w:rPr>
              <w:delText>4.1.1.2.3.</w:delText>
            </w:r>
            <w:r w:rsidDel="002135FF">
              <w:rPr>
                <w:rFonts w:asciiTheme="minorHAnsi" w:eastAsiaTheme="minorEastAsia" w:hAnsiTheme="minorHAnsi"/>
                <w:noProof/>
                <w:lang w:eastAsia="es-ES"/>
              </w:rPr>
              <w:tab/>
            </w:r>
            <w:r w:rsidRPr="002135FF" w:rsidDel="002135FF">
              <w:rPr>
                <w:rPrChange w:id="670" w:author="JORGE CONTRERAS ORTIZ" w:date="2021-09-02T17:32:00Z">
                  <w:rPr>
                    <w:rStyle w:val="Hipervnculo"/>
                    <w:noProof/>
                  </w:rPr>
                </w:rPrChange>
              </w:rPr>
              <w:delText>Primera Instalación</w:delText>
            </w:r>
            <w:r w:rsidDel="002135FF">
              <w:rPr>
                <w:noProof/>
                <w:webHidden/>
              </w:rPr>
              <w:tab/>
              <w:delText>28</w:delText>
            </w:r>
          </w:del>
        </w:p>
        <w:p w14:paraId="4B65C248" w14:textId="2181C48F" w:rsidR="007E0A90" w:rsidDel="002135FF" w:rsidRDefault="007E0A90">
          <w:pPr>
            <w:pStyle w:val="TDC4"/>
            <w:tabs>
              <w:tab w:val="left" w:pos="1760"/>
              <w:tab w:val="right" w:leader="dot" w:pos="9060"/>
            </w:tabs>
            <w:rPr>
              <w:del w:id="671" w:author="JORGE CONTRERAS ORTIZ" w:date="2021-09-02T17:32:00Z"/>
              <w:rFonts w:asciiTheme="minorHAnsi" w:eastAsiaTheme="minorEastAsia" w:hAnsiTheme="minorHAnsi"/>
              <w:noProof/>
              <w:lang w:eastAsia="es-ES"/>
            </w:rPr>
          </w:pPr>
          <w:del w:id="672" w:author="JORGE CONTRERAS ORTIZ" w:date="2021-09-02T17:32:00Z">
            <w:r w:rsidRPr="002135FF" w:rsidDel="002135FF">
              <w:rPr>
                <w:rPrChange w:id="673" w:author="JORGE CONTRERAS ORTIZ" w:date="2021-09-02T17:32:00Z">
                  <w:rPr>
                    <w:rStyle w:val="Hipervnculo"/>
                    <w:rFonts w:cs="Arial"/>
                    <w:noProof/>
                  </w:rPr>
                </w:rPrChange>
              </w:rPr>
              <w:delText>4.1.1.3.</w:delText>
            </w:r>
            <w:r w:rsidDel="002135FF">
              <w:rPr>
                <w:rFonts w:asciiTheme="minorHAnsi" w:eastAsiaTheme="minorEastAsia" w:hAnsiTheme="minorHAnsi"/>
                <w:noProof/>
                <w:lang w:eastAsia="es-ES"/>
              </w:rPr>
              <w:tab/>
            </w:r>
            <w:r w:rsidRPr="002135FF" w:rsidDel="002135FF">
              <w:rPr>
                <w:rPrChange w:id="674" w:author="JORGE CONTRERAS ORTIZ" w:date="2021-09-02T17:32:00Z">
                  <w:rPr>
                    <w:rStyle w:val="Hipervnculo"/>
                    <w:noProof/>
                  </w:rPr>
                </w:rPrChange>
              </w:rPr>
              <w:delText>Panel de Administración Web</w:delText>
            </w:r>
            <w:r w:rsidDel="002135FF">
              <w:rPr>
                <w:noProof/>
                <w:webHidden/>
              </w:rPr>
              <w:tab/>
              <w:delText>31</w:delText>
            </w:r>
          </w:del>
        </w:p>
        <w:p w14:paraId="19DB3035" w14:textId="2E6EB702" w:rsidR="007E0A90" w:rsidDel="002135FF" w:rsidRDefault="007E0A90">
          <w:pPr>
            <w:pStyle w:val="TDC5"/>
            <w:tabs>
              <w:tab w:val="left" w:pos="2017"/>
              <w:tab w:val="right" w:leader="dot" w:pos="9060"/>
            </w:tabs>
            <w:rPr>
              <w:del w:id="675" w:author="JORGE CONTRERAS ORTIZ" w:date="2021-09-02T17:32:00Z"/>
              <w:rFonts w:asciiTheme="minorHAnsi" w:eastAsiaTheme="minorEastAsia" w:hAnsiTheme="minorHAnsi"/>
              <w:noProof/>
              <w:lang w:eastAsia="es-ES"/>
            </w:rPr>
          </w:pPr>
          <w:del w:id="676" w:author="JORGE CONTRERAS ORTIZ" w:date="2021-09-02T17:32:00Z">
            <w:r w:rsidRPr="002135FF" w:rsidDel="002135FF">
              <w:rPr>
                <w:rPrChange w:id="677" w:author="JORGE CONTRERAS ORTIZ" w:date="2021-09-02T17:32:00Z">
                  <w:rPr>
                    <w:rStyle w:val="Hipervnculo"/>
                    <w:noProof/>
                  </w:rPr>
                </w:rPrChange>
              </w:rPr>
              <w:delText>4.1.1.3.1.</w:delText>
            </w:r>
            <w:r w:rsidDel="002135FF">
              <w:rPr>
                <w:rFonts w:asciiTheme="minorHAnsi" w:eastAsiaTheme="minorEastAsia" w:hAnsiTheme="minorHAnsi"/>
                <w:noProof/>
                <w:lang w:eastAsia="es-ES"/>
              </w:rPr>
              <w:tab/>
            </w:r>
            <w:r w:rsidRPr="002135FF" w:rsidDel="002135FF">
              <w:rPr>
                <w:rPrChange w:id="678" w:author="JORGE CONTRERAS ORTIZ" w:date="2021-09-02T17:32:00Z">
                  <w:rPr>
                    <w:rStyle w:val="Hipervnculo"/>
                    <w:noProof/>
                  </w:rPr>
                </w:rPrChange>
              </w:rPr>
              <w:delText>Cambiar la configuración de red</w:delText>
            </w:r>
            <w:r w:rsidDel="002135FF">
              <w:rPr>
                <w:noProof/>
                <w:webHidden/>
              </w:rPr>
              <w:tab/>
              <w:delText>32</w:delText>
            </w:r>
          </w:del>
        </w:p>
        <w:p w14:paraId="08D511E3" w14:textId="11707399" w:rsidR="007E0A90" w:rsidDel="002135FF" w:rsidRDefault="007E0A90">
          <w:pPr>
            <w:pStyle w:val="TDC5"/>
            <w:tabs>
              <w:tab w:val="left" w:pos="2017"/>
              <w:tab w:val="right" w:leader="dot" w:pos="9060"/>
            </w:tabs>
            <w:rPr>
              <w:del w:id="679" w:author="JORGE CONTRERAS ORTIZ" w:date="2021-09-02T17:32:00Z"/>
              <w:rFonts w:asciiTheme="minorHAnsi" w:eastAsiaTheme="minorEastAsia" w:hAnsiTheme="minorHAnsi"/>
              <w:noProof/>
              <w:lang w:eastAsia="es-ES"/>
            </w:rPr>
          </w:pPr>
          <w:del w:id="680" w:author="JORGE CONTRERAS ORTIZ" w:date="2021-09-02T17:32:00Z">
            <w:r w:rsidRPr="002135FF" w:rsidDel="002135FF">
              <w:rPr>
                <w:rPrChange w:id="681" w:author="JORGE CONTRERAS ORTIZ" w:date="2021-09-02T17:32:00Z">
                  <w:rPr>
                    <w:rStyle w:val="Hipervnculo"/>
                    <w:noProof/>
                  </w:rPr>
                </w:rPrChange>
              </w:rPr>
              <w:delText>4.1.1.3.2.</w:delText>
            </w:r>
            <w:r w:rsidDel="002135FF">
              <w:rPr>
                <w:rFonts w:asciiTheme="minorHAnsi" w:eastAsiaTheme="minorEastAsia" w:hAnsiTheme="minorHAnsi"/>
                <w:noProof/>
                <w:lang w:eastAsia="es-ES"/>
              </w:rPr>
              <w:tab/>
            </w:r>
            <w:r w:rsidRPr="002135FF" w:rsidDel="002135FF">
              <w:rPr>
                <w:rPrChange w:id="682" w:author="JORGE CONTRERAS ORTIZ" w:date="2021-09-02T17:32:00Z">
                  <w:rPr>
                    <w:rStyle w:val="Hipervnculo"/>
                    <w:noProof/>
                  </w:rPr>
                </w:rPrChange>
              </w:rPr>
              <w:delText>Actualizar KiBRA</w:delText>
            </w:r>
            <w:r w:rsidDel="002135FF">
              <w:rPr>
                <w:noProof/>
                <w:webHidden/>
              </w:rPr>
              <w:tab/>
              <w:delText>33</w:delText>
            </w:r>
          </w:del>
        </w:p>
        <w:p w14:paraId="711BE084" w14:textId="22E80CD6" w:rsidR="007E0A90" w:rsidDel="002135FF" w:rsidRDefault="007E0A90">
          <w:pPr>
            <w:pStyle w:val="TDC5"/>
            <w:tabs>
              <w:tab w:val="left" w:pos="2017"/>
              <w:tab w:val="right" w:leader="dot" w:pos="9060"/>
            </w:tabs>
            <w:rPr>
              <w:del w:id="683" w:author="JORGE CONTRERAS ORTIZ" w:date="2021-09-02T17:32:00Z"/>
              <w:rFonts w:asciiTheme="minorHAnsi" w:eastAsiaTheme="minorEastAsia" w:hAnsiTheme="minorHAnsi"/>
              <w:noProof/>
              <w:lang w:eastAsia="es-ES"/>
            </w:rPr>
          </w:pPr>
          <w:del w:id="684" w:author="JORGE CONTRERAS ORTIZ" w:date="2021-09-02T17:32:00Z">
            <w:r w:rsidRPr="002135FF" w:rsidDel="002135FF">
              <w:rPr>
                <w:rPrChange w:id="685" w:author="JORGE CONTRERAS ORTIZ" w:date="2021-09-02T17:32:00Z">
                  <w:rPr>
                    <w:rStyle w:val="Hipervnculo"/>
                    <w:noProof/>
                  </w:rPr>
                </w:rPrChange>
              </w:rPr>
              <w:delText>4.1.1.3.3.</w:delText>
            </w:r>
            <w:r w:rsidDel="002135FF">
              <w:rPr>
                <w:rFonts w:asciiTheme="minorHAnsi" w:eastAsiaTheme="minorEastAsia" w:hAnsiTheme="minorHAnsi"/>
                <w:noProof/>
                <w:lang w:eastAsia="es-ES"/>
              </w:rPr>
              <w:tab/>
            </w:r>
            <w:r w:rsidRPr="002135FF" w:rsidDel="002135FF">
              <w:rPr>
                <w:rPrChange w:id="686" w:author="JORGE CONTRERAS ORTIZ" w:date="2021-09-02T17:32:00Z">
                  <w:rPr>
                    <w:rStyle w:val="Hipervnculo"/>
                    <w:noProof/>
                  </w:rPr>
                </w:rPrChange>
              </w:rPr>
              <w:delText>Configurar Border Router</w:delText>
            </w:r>
            <w:r w:rsidDel="002135FF">
              <w:rPr>
                <w:noProof/>
                <w:webHidden/>
              </w:rPr>
              <w:tab/>
              <w:delText>34</w:delText>
            </w:r>
          </w:del>
        </w:p>
        <w:p w14:paraId="55812ADA" w14:textId="2B86C609" w:rsidR="007E0A90" w:rsidDel="002135FF" w:rsidRDefault="007E0A90">
          <w:pPr>
            <w:pStyle w:val="TDC5"/>
            <w:tabs>
              <w:tab w:val="left" w:pos="2017"/>
              <w:tab w:val="right" w:leader="dot" w:pos="9060"/>
            </w:tabs>
            <w:rPr>
              <w:del w:id="687" w:author="JORGE CONTRERAS ORTIZ" w:date="2021-09-02T17:32:00Z"/>
              <w:rFonts w:asciiTheme="minorHAnsi" w:eastAsiaTheme="minorEastAsia" w:hAnsiTheme="minorHAnsi"/>
              <w:noProof/>
              <w:lang w:eastAsia="es-ES"/>
            </w:rPr>
          </w:pPr>
          <w:del w:id="688" w:author="JORGE CONTRERAS ORTIZ" w:date="2021-09-02T17:32:00Z">
            <w:r w:rsidRPr="002135FF" w:rsidDel="002135FF">
              <w:rPr>
                <w:rPrChange w:id="689" w:author="JORGE CONTRERAS ORTIZ" w:date="2021-09-02T17:32:00Z">
                  <w:rPr>
                    <w:rStyle w:val="Hipervnculo"/>
                    <w:noProof/>
                    <w:lang w:val="en-US"/>
                  </w:rPr>
                </w:rPrChange>
              </w:rPr>
              <w:delText>4.1.1.3.4.</w:delText>
            </w:r>
            <w:r w:rsidDel="002135FF">
              <w:rPr>
                <w:rFonts w:asciiTheme="minorHAnsi" w:eastAsiaTheme="minorEastAsia" w:hAnsiTheme="minorHAnsi"/>
                <w:noProof/>
                <w:lang w:eastAsia="es-ES"/>
              </w:rPr>
              <w:tab/>
            </w:r>
            <w:r w:rsidRPr="002135FF" w:rsidDel="002135FF">
              <w:rPr>
                <w:rPrChange w:id="690" w:author="JORGE CONTRERAS ORTIZ" w:date="2021-09-02T17:32:00Z">
                  <w:rPr>
                    <w:rStyle w:val="Hipervnculo"/>
                    <w:noProof/>
                    <w:lang w:val="en-US"/>
                  </w:rPr>
                </w:rPrChange>
              </w:rPr>
              <w:delText>Inicio del Border Router (Start-up).</w:delText>
            </w:r>
            <w:r w:rsidDel="002135FF">
              <w:rPr>
                <w:noProof/>
                <w:webHidden/>
              </w:rPr>
              <w:tab/>
              <w:delText>37</w:delText>
            </w:r>
          </w:del>
        </w:p>
        <w:p w14:paraId="5755D39F" w14:textId="5EE3DBB2" w:rsidR="007E0A90" w:rsidDel="002135FF" w:rsidRDefault="007E0A90">
          <w:pPr>
            <w:pStyle w:val="TDC5"/>
            <w:tabs>
              <w:tab w:val="left" w:pos="2017"/>
              <w:tab w:val="right" w:leader="dot" w:pos="9060"/>
            </w:tabs>
            <w:rPr>
              <w:del w:id="691" w:author="JORGE CONTRERAS ORTIZ" w:date="2021-09-02T17:32:00Z"/>
              <w:rFonts w:asciiTheme="minorHAnsi" w:eastAsiaTheme="minorEastAsia" w:hAnsiTheme="minorHAnsi"/>
              <w:noProof/>
              <w:lang w:eastAsia="es-ES"/>
            </w:rPr>
          </w:pPr>
          <w:del w:id="692" w:author="JORGE CONTRERAS ORTIZ" w:date="2021-09-02T17:32:00Z">
            <w:r w:rsidRPr="002135FF" w:rsidDel="002135FF">
              <w:rPr>
                <w:rPrChange w:id="693" w:author="JORGE CONTRERAS ORTIZ" w:date="2021-09-02T17:32:00Z">
                  <w:rPr>
                    <w:rStyle w:val="Hipervnculo"/>
                    <w:noProof/>
                  </w:rPr>
                </w:rPrChange>
              </w:rPr>
              <w:delText>4.1.1.3.5.</w:delText>
            </w:r>
            <w:r w:rsidDel="002135FF">
              <w:rPr>
                <w:rFonts w:asciiTheme="minorHAnsi" w:eastAsiaTheme="minorEastAsia" w:hAnsiTheme="minorHAnsi"/>
                <w:noProof/>
                <w:lang w:eastAsia="es-ES"/>
              </w:rPr>
              <w:tab/>
            </w:r>
            <w:r w:rsidRPr="002135FF" w:rsidDel="002135FF">
              <w:rPr>
                <w:rPrChange w:id="694" w:author="JORGE CONTRERAS ORTIZ" w:date="2021-09-02T17:32:00Z">
                  <w:rPr>
                    <w:rStyle w:val="Hipervnculo"/>
                    <w:noProof/>
                  </w:rPr>
                </w:rPrChange>
              </w:rPr>
              <w:delText>Servicios</w:delText>
            </w:r>
            <w:r w:rsidDel="002135FF">
              <w:rPr>
                <w:noProof/>
                <w:webHidden/>
              </w:rPr>
              <w:tab/>
              <w:delText>41</w:delText>
            </w:r>
          </w:del>
        </w:p>
        <w:p w14:paraId="12A46038" w14:textId="5F22217C" w:rsidR="007E0A90" w:rsidDel="002135FF" w:rsidRDefault="007E0A90">
          <w:pPr>
            <w:pStyle w:val="TDC5"/>
            <w:tabs>
              <w:tab w:val="left" w:pos="2017"/>
              <w:tab w:val="right" w:leader="dot" w:pos="9060"/>
            </w:tabs>
            <w:rPr>
              <w:del w:id="695" w:author="JORGE CONTRERAS ORTIZ" w:date="2021-09-02T17:32:00Z"/>
              <w:rFonts w:asciiTheme="minorHAnsi" w:eastAsiaTheme="minorEastAsia" w:hAnsiTheme="minorHAnsi"/>
              <w:noProof/>
              <w:lang w:eastAsia="es-ES"/>
            </w:rPr>
          </w:pPr>
          <w:del w:id="696" w:author="JORGE CONTRERAS ORTIZ" w:date="2021-09-02T17:32:00Z">
            <w:r w:rsidRPr="002135FF" w:rsidDel="002135FF">
              <w:rPr>
                <w:rPrChange w:id="697" w:author="JORGE CONTRERAS ORTIZ" w:date="2021-09-02T17:32:00Z">
                  <w:rPr>
                    <w:rStyle w:val="Hipervnculo"/>
                    <w:noProof/>
                  </w:rPr>
                </w:rPrChange>
              </w:rPr>
              <w:delText>4.1.1.3.6.</w:delText>
            </w:r>
            <w:r w:rsidDel="002135FF">
              <w:rPr>
                <w:rFonts w:asciiTheme="minorHAnsi" w:eastAsiaTheme="minorEastAsia" w:hAnsiTheme="minorHAnsi"/>
                <w:noProof/>
                <w:lang w:eastAsia="es-ES"/>
              </w:rPr>
              <w:tab/>
            </w:r>
            <w:r w:rsidRPr="002135FF" w:rsidDel="002135FF">
              <w:rPr>
                <w:rPrChange w:id="698" w:author="JORGE CONTRERAS ORTIZ" w:date="2021-09-02T17:32:00Z">
                  <w:rPr>
                    <w:rStyle w:val="Hipervnculo"/>
                    <w:noProof/>
                  </w:rPr>
                </w:rPrChange>
              </w:rPr>
              <w:delText>Visual Network</w:delText>
            </w:r>
            <w:r w:rsidDel="002135FF">
              <w:rPr>
                <w:noProof/>
                <w:webHidden/>
              </w:rPr>
              <w:tab/>
              <w:delText>45</w:delText>
            </w:r>
          </w:del>
        </w:p>
        <w:p w14:paraId="470BF592" w14:textId="27E99C85" w:rsidR="007E0A90" w:rsidDel="002135FF" w:rsidRDefault="007E0A90">
          <w:pPr>
            <w:pStyle w:val="TDC5"/>
            <w:tabs>
              <w:tab w:val="left" w:pos="2017"/>
              <w:tab w:val="right" w:leader="dot" w:pos="9060"/>
            </w:tabs>
            <w:rPr>
              <w:del w:id="699" w:author="JORGE CONTRERAS ORTIZ" w:date="2021-09-02T17:32:00Z"/>
              <w:rFonts w:asciiTheme="minorHAnsi" w:eastAsiaTheme="minorEastAsia" w:hAnsiTheme="minorHAnsi"/>
              <w:noProof/>
              <w:lang w:eastAsia="es-ES"/>
            </w:rPr>
          </w:pPr>
          <w:del w:id="700" w:author="JORGE CONTRERAS ORTIZ" w:date="2021-09-02T17:32:00Z">
            <w:r w:rsidRPr="002135FF" w:rsidDel="002135FF">
              <w:rPr>
                <w:rPrChange w:id="701" w:author="JORGE CONTRERAS ORTIZ" w:date="2021-09-02T17:32:00Z">
                  <w:rPr>
                    <w:rStyle w:val="Hipervnculo"/>
                    <w:noProof/>
                  </w:rPr>
                </w:rPrChange>
              </w:rPr>
              <w:delText>4.1.1.3.7.</w:delText>
            </w:r>
            <w:r w:rsidDel="002135FF">
              <w:rPr>
                <w:rFonts w:asciiTheme="minorHAnsi" w:eastAsiaTheme="minorEastAsia" w:hAnsiTheme="minorHAnsi"/>
                <w:noProof/>
                <w:lang w:eastAsia="es-ES"/>
              </w:rPr>
              <w:tab/>
            </w:r>
            <w:r w:rsidRPr="002135FF" w:rsidDel="002135FF">
              <w:rPr>
                <w:rPrChange w:id="702" w:author="JORGE CONTRERAS ORTIZ" w:date="2021-09-02T17:32:00Z">
                  <w:rPr>
                    <w:rStyle w:val="Hipervnculo"/>
                    <w:noProof/>
                  </w:rPr>
                </w:rPrChange>
              </w:rPr>
              <w:delText>Logs</w:delText>
            </w:r>
            <w:r w:rsidDel="002135FF">
              <w:rPr>
                <w:noProof/>
                <w:webHidden/>
              </w:rPr>
              <w:tab/>
              <w:delText>46</w:delText>
            </w:r>
          </w:del>
        </w:p>
        <w:p w14:paraId="30D8C8D8" w14:textId="0E198029" w:rsidR="007E0A90" w:rsidDel="002135FF" w:rsidRDefault="007E0A90">
          <w:pPr>
            <w:pStyle w:val="TDC4"/>
            <w:tabs>
              <w:tab w:val="left" w:pos="1760"/>
              <w:tab w:val="right" w:leader="dot" w:pos="9060"/>
            </w:tabs>
            <w:rPr>
              <w:del w:id="703" w:author="JORGE CONTRERAS ORTIZ" w:date="2021-09-02T17:32:00Z"/>
              <w:rFonts w:asciiTheme="minorHAnsi" w:eastAsiaTheme="minorEastAsia" w:hAnsiTheme="minorHAnsi"/>
              <w:noProof/>
              <w:lang w:eastAsia="es-ES"/>
            </w:rPr>
          </w:pPr>
          <w:del w:id="704" w:author="JORGE CONTRERAS ORTIZ" w:date="2021-09-02T17:32:00Z">
            <w:r w:rsidRPr="002135FF" w:rsidDel="002135FF">
              <w:rPr>
                <w:rPrChange w:id="705" w:author="JORGE CONTRERAS ORTIZ" w:date="2021-09-02T17:32:00Z">
                  <w:rPr>
                    <w:rStyle w:val="Hipervnculo"/>
                    <w:rFonts w:cs="Arial"/>
                    <w:noProof/>
                  </w:rPr>
                </w:rPrChange>
              </w:rPr>
              <w:delText>4.1.1.4.</w:delText>
            </w:r>
            <w:r w:rsidDel="002135FF">
              <w:rPr>
                <w:rFonts w:asciiTheme="minorHAnsi" w:eastAsiaTheme="minorEastAsia" w:hAnsiTheme="minorHAnsi"/>
                <w:noProof/>
                <w:lang w:eastAsia="es-ES"/>
              </w:rPr>
              <w:tab/>
            </w:r>
            <w:r w:rsidRPr="002135FF" w:rsidDel="002135FF">
              <w:rPr>
                <w:rPrChange w:id="706" w:author="JORGE CONTRERAS ORTIZ" w:date="2021-09-02T17:32:00Z">
                  <w:rPr>
                    <w:rStyle w:val="Hipervnculo"/>
                    <w:noProof/>
                  </w:rPr>
                </w:rPrChange>
              </w:rPr>
              <w:delText>Breve resumen</w:delText>
            </w:r>
            <w:r w:rsidDel="002135FF">
              <w:rPr>
                <w:noProof/>
                <w:webHidden/>
              </w:rPr>
              <w:tab/>
              <w:delText>47</w:delText>
            </w:r>
          </w:del>
        </w:p>
        <w:p w14:paraId="079DC20A" w14:textId="2DE27148" w:rsidR="007E0A90" w:rsidDel="002135FF" w:rsidRDefault="007E0A90">
          <w:pPr>
            <w:pStyle w:val="TDC5"/>
            <w:tabs>
              <w:tab w:val="left" w:pos="2017"/>
              <w:tab w:val="right" w:leader="dot" w:pos="9060"/>
            </w:tabs>
            <w:rPr>
              <w:del w:id="707" w:author="JORGE CONTRERAS ORTIZ" w:date="2021-09-02T17:32:00Z"/>
              <w:rFonts w:asciiTheme="minorHAnsi" w:eastAsiaTheme="minorEastAsia" w:hAnsiTheme="minorHAnsi"/>
              <w:noProof/>
              <w:lang w:eastAsia="es-ES"/>
            </w:rPr>
          </w:pPr>
          <w:del w:id="708" w:author="JORGE CONTRERAS ORTIZ" w:date="2021-09-02T17:32:00Z">
            <w:r w:rsidRPr="002135FF" w:rsidDel="002135FF">
              <w:rPr>
                <w:rPrChange w:id="709" w:author="JORGE CONTRERAS ORTIZ" w:date="2021-09-02T17:32:00Z">
                  <w:rPr>
                    <w:rStyle w:val="Hipervnculo"/>
                    <w:noProof/>
                  </w:rPr>
                </w:rPrChange>
              </w:rPr>
              <w:delText>4.1.1.4.1.</w:delText>
            </w:r>
            <w:r w:rsidDel="002135FF">
              <w:rPr>
                <w:rFonts w:asciiTheme="minorHAnsi" w:eastAsiaTheme="minorEastAsia" w:hAnsiTheme="minorHAnsi"/>
                <w:noProof/>
                <w:lang w:eastAsia="es-ES"/>
              </w:rPr>
              <w:tab/>
            </w:r>
            <w:r w:rsidRPr="002135FF" w:rsidDel="002135FF">
              <w:rPr>
                <w:rPrChange w:id="710" w:author="JORGE CONTRERAS ORTIZ" w:date="2021-09-02T17:32:00Z">
                  <w:rPr>
                    <w:rStyle w:val="Hipervnculo"/>
                    <w:noProof/>
                  </w:rPr>
                </w:rPrChange>
              </w:rPr>
              <w:delText>Sistema de ficheros avanzado</w:delText>
            </w:r>
            <w:r w:rsidDel="002135FF">
              <w:rPr>
                <w:noProof/>
                <w:webHidden/>
              </w:rPr>
              <w:tab/>
              <w:delText>47</w:delText>
            </w:r>
          </w:del>
        </w:p>
        <w:p w14:paraId="4A29BC9E" w14:textId="706145BE" w:rsidR="007E0A90" w:rsidDel="002135FF" w:rsidRDefault="007E0A90">
          <w:pPr>
            <w:pStyle w:val="TDC5"/>
            <w:tabs>
              <w:tab w:val="left" w:pos="2017"/>
              <w:tab w:val="right" w:leader="dot" w:pos="9060"/>
            </w:tabs>
            <w:rPr>
              <w:del w:id="711" w:author="JORGE CONTRERAS ORTIZ" w:date="2021-09-02T17:32:00Z"/>
              <w:rFonts w:asciiTheme="minorHAnsi" w:eastAsiaTheme="minorEastAsia" w:hAnsiTheme="minorHAnsi"/>
              <w:noProof/>
              <w:lang w:eastAsia="es-ES"/>
            </w:rPr>
          </w:pPr>
          <w:del w:id="712" w:author="JORGE CONTRERAS ORTIZ" w:date="2021-09-02T17:32:00Z">
            <w:r w:rsidRPr="002135FF" w:rsidDel="002135FF">
              <w:rPr>
                <w:rPrChange w:id="713" w:author="JORGE CONTRERAS ORTIZ" w:date="2021-09-02T17:32:00Z">
                  <w:rPr>
                    <w:rStyle w:val="Hipervnculo"/>
                    <w:noProof/>
                  </w:rPr>
                </w:rPrChange>
              </w:rPr>
              <w:delText>4.1.1.4.2.</w:delText>
            </w:r>
            <w:r w:rsidDel="002135FF">
              <w:rPr>
                <w:rFonts w:asciiTheme="minorHAnsi" w:eastAsiaTheme="minorEastAsia" w:hAnsiTheme="minorHAnsi"/>
                <w:noProof/>
                <w:lang w:eastAsia="es-ES"/>
              </w:rPr>
              <w:tab/>
            </w:r>
            <w:r w:rsidRPr="002135FF" w:rsidDel="002135FF">
              <w:rPr>
                <w:rPrChange w:id="714" w:author="JORGE CONTRERAS ORTIZ" w:date="2021-09-02T17:32:00Z">
                  <w:rPr>
                    <w:rStyle w:val="Hipervnculo"/>
                    <w:noProof/>
                  </w:rPr>
                </w:rPrChange>
              </w:rPr>
              <w:delText>Servicios críticos</w:delText>
            </w:r>
            <w:r w:rsidDel="002135FF">
              <w:rPr>
                <w:noProof/>
                <w:webHidden/>
              </w:rPr>
              <w:tab/>
              <w:delText>47</w:delText>
            </w:r>
          </w:del>
        </w:p>
        <w:p w14:paraId="3E35E213" w14:textId="420E9A45" w:rsidR="007E0A90" w:rsidDel="002135FF" w:rsidRDefault="007E0A90">
          <w:pPr>
            <w:pStyle w:val="TDC5"/>
            <w:tabs>
              <w:tab w:val="left" w:pos="2017"/>
              <w:tab w:val="right" w:leader="dot" w:pos="9060"/>
            </w:tabs>
            <w:rPr>
              <w:del w:id="715" w:author="JORGE CONTRERAS ORTIZ" w:date="2021-09-02T17:32:00Z"/>
              <w:rFonts w:asciiTheme="minorHAnsi" w:eastAsiaTheme="minorEastAsia" w:hAnsiTheme="minorHAnsi"/>
              <w:noProof/>
              <w:lang w:eastAsia="es-ES"/>
            </w:rPr>
          </w:pPr>
          <w:del w:id="716" w:author="JORGE CONTRERAS ORTIZ" w:date="2021-09-02T17:32:00Z">
            <w:r w:rsidRPr="002135FF" w:rsidDel="002135FF">
              <w:rPr>
                <w:rPrChange w:id="717" w:author="JORGE CONTRERAS ORTIZ" w:date="2021-09-02T17:32:00Z">
                  <w:rPr>
                    <w:rStyle w:val="Hipervnculo"/>
                    <w:noProof/>
                  </w:rPr>
                </w:rPrChange>
              </w:rPr>
              <w:delText>4.1.1.4.3.</w:delText>
            </w:r>
            <w:r w:rsidDel="002135FF">
              <w:rPr>
                <w:rFonts w:asciiTheme="minorHAnsi" w:eastAsiaTheme="minorEastAsia" w:hAnsiTheme="minorHAnsi"/>
                <w:noProof/>
                <w:lang w:eastAsia="es-ES"/>
              </w:rPr>
              <w:tab/>
            </w:r>
            <w:r w:rsidRPr="002135FF" w:rsidDel="002135FF">
              <w:rPr>
                <w:rPrChange w:id="718" w:author="JORGE CONTRERAS ORTIZ" w:date="2021-09-02T17:32:00Z">
                  <w:rPr>
                    <w:rStyle w:val="Hipervnculo"/>
                    <w:noProof/>
                  </w:rPr>
                </w:rPrChange>
              </w:rPr>
              <w:delText>Comunicación entre Procesos</w:delText>
            </w:r>
            <w:r w:rsidDel="002135FF">
              <w:rPr>
                <w:noProof/>
                <w:webHidden/>
              </w:rPr>
              <w:tab/>
              <w:delText>48</w:delText>
            </w:r>
          </w:del>
        </w:p>
        <w:p w14:paraId="342EC33A" w14:textId="58B6A9D4" w:rsidR="007E0A90" w:rsidDel="002135FF" w:rsidRDefault="007E0A90">
          <w:pPr>
            <w:pStyle w:val="TDC3"/>
            <w:rPr>
              <w:del w:id="719" w:author="JORGE CONTRERAS ORTIZ" w:date="2021-09-02T17:32:00Z"/>
              <w:rFonts w:asciiTheme="minorHAnsi" w:hAnsiTheme="minorHAnsi" w:cstheme="minorBidi"/>
              <w:noProof/>
            </w:rPr>
          </w:pPr>
          <w:del w:id="720" w:author="JORGE CONTRERAS ORTIZ" w:date="2021-09-02T17:32:00Z">
            <w:r w:rsidRPr="002135FF" w:rsidDel="002135FF">
              <w:rPr>
                <w:rPrChange w:id="721" w:author="JORGE CONTRERAS ORTIZ" w:date="2021-09-02T17:32:00Z">
                  <w:rPr>
                    <w:rStyle w:val="Hipervnculo"/>
                    <w:rFonts w:cs="Arial"/>
                    <w:noProof/>
                  </w:rPr>
                </w:rPrChange>
              </w:rPr>
              <w:delText>4.1.2.</w:delText>
            </w:r>
            <w:r w:rsidDel="002135FF">
              <w:rPr>
                <w:rFonts w:asciiTheme="minorHAnsi" w:hAnsiTheme="minorHAnsi" w:cstheme="minorBidi"/>
                <w:noProof/>
              </w:rPr>
              <w:tab/>
            </w:r>
            <w:r w:rsidRPr="002135FF" w:rsidDel="002135FF">
              <w:rPr>
                <w:rPrChange w:id="722" w:author="JORGE CONTRERAS ORTIZ" w:date="2021-09-02T17:32:00Z">
                  <w:rPr>
                    <w:rStyle w:val="Hipervnculo"/>
                    <w:noProof/>
                  </w:rPr>
                </w:rPrChange>
              </w:rPr>
              <w:delText>Configuración Inicial Módulo KTWM102</w:delText>
            </w:r>
            <w:r w:rsidDel="002135FF">
              <w:rPr>
                <w:noProof/>
                <w:webHidden/>
              </w:rPr>
              <w:tab/>
              <w:delText>49</w:delText>
            </w:r>
          </w:del>
        </w:p>
        <w:p w14:paraId="01045720" w14:textId="28123D76" w:rsidR="007E0A90" w:rsidDel="002135FF" w:rsidRDefault="007E0A90">
          <w:pPr>
            <w:pStyle w:val="TDC4"/>
            <w:tabs>
              <w:tab w:val="left" w:pos="1760"/>
              <w:tab w:val="right" w:leader="dot" w:pos="9060"/>
            </w:tabs>
            <w:rPr>
              <w:del w:id="723" w:author="JORGE CONTRERAS ORTIZ" w:date="2021-09-02T17:32:00Z"/>
              <w:rFonts w:asciiTheme="minorHAnsi" w:eastAsiaTheme="minorEastAsia" w:hAnsiTheme="minorHAnsi"/>
              <w:noProof/>
              <w:lang w:eastAsia="es-ES"/>
            </w:rPr>
          </w:pPr>
          <w:del w:id="724" w:author="JORGE CONTRERAS ORTIZ" w:date="2021-09-02T17:32:00Z">
            <w:r w:rsidRPr="002135FF" w:rsidDel="002135FF">
              <w:rPr>
                <w:rPrChange w:id="725" w:author="JORGE CONTRERAS ORTIZ" w:date="2021-09-02T17:32:00Z">
                  <w:rPr>
                    <w:rStyle w:val="Hipervnculo"/>
                    <w:rFonts w:cs="Arial"/>
                    <w:noProof/>
                  </w:rPr>
                </w:rPrChange>
              </w:rPr>
              <w:delText>4.1.2.1.</w:delText>
            </w:r>
            <w:r w:rsidDel="002135FF">
              <w:rPr>
                <w:rFonts w:asciiTheme="minorHAnsi" w:eastAsiaTheme="minorEastAsia" w:hAnsiTheme="minorHAnsi"/>
                <w:noProof/>
                <w:lang w:eastAsia="es-ES"/>
              </w:rPr>
              <w:tab/>
            </w:r>
            <w:r w:rsidRPr="002135FF" w:rsidDel="002135FF">
              <w:rPr>
                <w:rPrChange w:id="726" w:author="JORGE CONTRERAS ORTIZ" w:date="2021-09-02T17:32:00Z">
                  <w:rPr>
                    <w:rStyle w:val="Hipervnculo"/>
                    <w:noProof/>
                  </w:rPr>
                </w:rPrChange>
              </w:rPr>
              <w:delText>Instalación de Drivers USB y del Bootloader</w:delText>
            </w:r>
            <w:r w:rsidDel="002135FF">
              <w:rPr>
                <w:noProof/>
                <w:webHidden/>
              </w:rPr>
              <w:tab/>
              <w:delText>49</w:delText>
            </w:r>
          </w:del>
        </w:p>
        <w:p w14:paraId="1E8F0BF1" w14:textId="73E77ACD" w:rsidR="007E0A90" w:rsidDel="002135FF" w:rsidRDefault="007E0A90">
          <w:pPr>
            <w:pStyle w:val="TDC5"/>
            <w:tabs>
              <w:tab w:val="left" w:pos="2017"/>
              <w:tab w:val="right" w:leader="dot" w:pos="9060"/>
            </w:tabs>
            <w:rPr>
              <w:del w:id="727" w:author="JORGE CONTRERAS ORTIZ" w:date="2021-09-02T17:32:00Z"/>
              <w:rFonts w:asciiTheme="minorHAnsi" w:eastAsiaTheme="minorEastAsia" w:hAnsiTheme="minorHAnsi"/>
              <w:noProof/>
              <w:lang w:eastAsia="es-ES"/>
            </w:rPr>
          </w:pPr>
          <w:del w:id="728" w:author="JORGE CONTRERAS ORTIZ" w:date="2021-09-02T17:32:00Z">
            <w:r w:rsidRPr="002135FF" w:rsidDel="002135FF">
              <w:rPr>
                <w:rPrChange w:id="729" w:author="JORGE CONTRERAS ORTIZ" w:date="2021-09-02T17:32:00Z">
                  <w:rPr>
                    <w:rStyle w:val="Hipervnculo"/>
                    <w:noProof/>
                  </w:rPr>
                </w:rPrChange>
              </w:rPr>
              <w:delText>4.1.2.1.1.</w:delText>
            </w:r>
            <w:r w:rsidDel="002135FF">
              <w:rPr>
                <w:rFonts w:asciiTheme="minorHAnsi" w:eastAsiaTheme="minorEastAsia" w:hAnsiTheme="minorHAnsi"/>
                <w:noProof/>
                <w:lang w:eastAsia="es-ES"/>
              </w:rPr>
              <w:tab/>
            </w:r>
            <w:r w:rsidRPr="002135FF" w:rsidDel="002135FF">
              <w:rPr>
                <w:rPrChange w:id="730" w:author="JORGE CONTRERAS ORTIZ" w:date="2021-09-02T17:32:00Z">
                  <w:rPr>
                    <w:rStyle w:val="Hipervnculo"/>
                    <w:noProof/>
                  </w:rPr>
                </w:rPrChange>
              </w:rPr>
              <w:delText>Windows</w:delText>
            </w:r>
            <w:r w:rsidDel="002135FF">
              <w:rPr>
                <w:noProof/>
                <w:webHidden/>
              </w:rPr>
              <w:tab/>
              <w:delText>50</w:delText>
            </w:r>
          </w:del>
        </w:p>
        <w:p w14:paraId="70C9E18F" w14:textId="6701D685" w:rsidR="007E0A90" w:rsidDel="002135FF" w:rsidRDefault="007E0A90">
          <w:pPr>
            <w:pStyle w:val="TDC5"/>
            <w:tabs>
              <w:tab w:val="left" w:pos="2017"/>
              <w:tab w:val="right" w:leader="dot" w:pos="9060"/>
            </w:tabs>
            <w:rPr>
              <w:del w:id="731" w:author="JORGE CONTRERAS ORTIZ" w:date="2021-09-02T17:32:00Z"/>
              <w:rFonts w:asciiTheme="minorHAnsi" w:eastAsiaTheme="minorEastAsia" w:hAnsiTheme="minorHAnsi"/>
              <w:noProof/>
              <w:lang w:eastAsia="es-ES"/>
            </w:rPr>
          </w:pPr>
          <w:del w:id="732" w:author="JORGE CONTRERAS ORTIZ" w:date="2021-09-02T17:32:00Z">
            <w:r w:rsidRPr="002135FF" w:rsidDel="002135FF">
              <w:rPr>
                <w:rPrChange w:id="733" w:author="JORGE CONTRERAS ORTIZ" w:date="2021-09-02T17:32:00Z">
                  <w:rPr>
                    <w:rStyle w:val="Hipervnculo"/>
                    <w:noProof/>
                  </w:rPr>
                </w:rPrChange>
              </w:rPr>
              <w:delText>4.1.2.1.2.</w:delText>
            </w:r>
            <w:r w:rsidDel="002135FF">
              <w:rPr>
                <w:rFonts w:asciiTheme="minorHAnsi" w:eastAsiaTheme="minorEastAsia" w:hAnsiTheme="minorHAnsi"/>
                <w:noProof/>
                <w:lang w:eastAsia="es-ES"/>
              </w:rPr>
              <w:tab/>
            </w:r>
            <w:r w:rsidRPr="002135FF" w:rsidDel="002135FF">
              <w:rPr>
                <w:rPrChange w:id="734" w:author="JORGE CONTRERAS ORTIZ" w:date="2021-09-02T17:32:00Z">
                  <w:rPr>
                    <w:rStyle w:val="Hipervnculo"/>
                    <w:noProof/>
                  </w:rPr>
                </w:rPrChange>
              </w:rPr>
              <w:delText>Linux / MAC OS</w:delText>
            </w:r>
            <w:r w:rsidDel="002135FF">
              <w:rPr>
                <w:noProof/>
                <w:webHidden/>
              </w:rPr>
              <w:tab/>
              <w:delText>52</w:delText>
            </w:r>
          </w:del>
        </w:p>
        <w:p w14:paraId="0BDF1B75" w14:textId="183F097F" w:rsidR="007E0A90" w:rsidDel="002135FF" w:rsidRDefault="007E0A90">
          <w:pPr>
            <w:pStyle w:val="TDC4"/>
            <w:tabs>
              <w:tab w:val="left" w:pos="1760"/>
              <w:tab w:val="right" w:leader="dot" w:pos="9060"/>
            </w:tabs>
            <w:rPr>
              <w:del w:id="735" w:author="JORGE CONTRERAS ORTIZ" w:date="2021-09-02T17:32:00Z"/>
              <w:rFonts w:asciiTheme="minorHAnsi" w:eastAsiaTheme="minorEastAsia" w:hAnsiTheme="minorHAnsi"/>
              <w:noProof/>
              <w:lang w:eastAsia="es-ES"/>
            </w:rPr>
          </w:pPr>
          <w:del w:id="736" w:author="JORGE CONTRERAS ORTIZ" w:date="2021-09-02T17:32:00Z">
            <w:r w:rsidRPr="002135FF" w:rsidDel="002135FF">
              <w:rPr>
                <w:rPrChange w:id="737" w:author="JORGE CONTRERAS ORTIZ" w:date="2021-09-02T17:32:00Z">
                  <w:rPr>
                    <w:rStyle w:val="Hipervnculo"/>
                    <w:rFonts w:cs="Arial"/>
                    <w:noProof/>
                  </w:rPr>
                </w:rPrChange>
              </w:rPr>
              <w:delText>4.1.2.2.</w:delText>
            </w:r>
            <w:r w:rsidDel="002135FF">
              <w:rPr>
                <w:rFonts w:asciiTheme="minorHAnsi" w:eastAsiaTheme="minorEastAsia" w:hAnsiTheme="minorHAnsi"/>
                <w:noProof/>
                <w:lang w:eastAsia="es-ES"/>
              </w:rPr>
              <w:tab/>
            </w:r>
            <w:r w:rsidRPr="002135FF" w:rsidDel="002135FF">
              <w:rPr>
                <w:rPrChange w:id="738" w:author="JORGE CONTRERAS ORTIZ" w:date="2021-09-02T17:32:00Z">
                  <w:rPr>
                    <w:rStyle w:val="Hipervnculo"/>
                    <w:noProof/>
                  </w:rPr>
                </w:rPrChange>
              </w:rPr>
              <w:delText>Install “dfu-util”</w:delText>
            </w:r>
            <w:r w:rsidDel="002135FF">
              <w:rPr>
                <w:noProof/>
                <w:webHidden/>
              </w:rPr>
              <w:tab/>
              <w:delText>53</w:delText>
            </w:r>
          </w:del>
        </w:p>
        <w:p w14:paraId="092D13FA" w14:textId="351E2A02" w:rsidR="007E0A90" w:rsidDel="002135FF" w:rsidRDefault="007E0A90">
          <w:pPr>
            <w:pStyle w:val="TDC4"/>
            <w:tabs>
              <w:tab w:val="left" w:pos="1760"/>
              <w:tab w:val="right" w:leader="dot" w:pos="9060"/>
            </w:tabs>
            <w:rPr>
              <w:del w:id="739" w:author="JORGE CONTRERAS ORTIZ" w:date="2021-09-02T17:32:00Z"/>
              <w:rFonts w:asciiTheme="minorHAnsi" w:eastAsiaTheme="minorEastAsia" w:hAnsiTheme="minorHAnsi"/>
              <w:noProof/>
              <w:lang w:eastAsia="es-ES"/>
            </w:rPr>
          </w:pPr>
          <w:del w:id="740" w:author="JORGE CONTRERAS ORTIZ" w:date="2021-09-02T17:32:00Z">
            <w:r w:rsidRPr="002135FF" w:rsidDel="002135FF">
              <w:rPr>
                <w:rPrChange w:id="741" w:author="JORGE CONTRERAS ORTIZ" w:date="2021-09-02T17:32:00Z">
                  <w:rPr>
                    <w:rStyle w:val="Hipervnculo"/>
                    <w:rFonts w:cs="Arial"/>
                    <w:noProof/>
                  </w:rPr>
                </w:rPrChange>
              </w:rPr>
              <w:delText>4.1.2.3.</w:delText>
            </w:r>
            <w:r w:rsidDel="002135FF">
              <w:rPr>
                <w:rFonts w:asciiTheme="minorHAnsi" w:eastAsiaTheme="minorEastAsia" w:hAnsiTheme="minorHAnsi"/>
                <w:noProof/>
                <w:lang w:eastAsia="es-ES"/>
              </w:rPr>
              <w:tab/>
            </w:r>
            <w:r w:rsidRPr="002135FF" w:rsidDel="002135FF">
              <w:rPr>
                <w:rPrChange w:id="742" w:author="JORGE CONTRERAS ORTIZ" w:date="2021-09-02T17:32:00Z">
                  <w:rPr>
                    <w:rStyle w:val="Hipervnculo"/>
                    <w:noProof/>
                  </w:rPr>
                </w:rPrChange>
              </w:rPr>
              <w:delText>Actualización de Firmware</w:delText>
            </w:r>
            <w:r w:rsidDel="002135FF">
              <w:rPr>
                <w:noProof/>
                <w:webHidden/>
              </w:rPr>
              <w:tab/>
              <w:delText>53</w:delText>
            </w:r>
          </w:del>
        </w:p>
        <w:p w14:paraId="21640157" w14:textId="1DB6D580" w:rsidR="007E0A90" w:rsidDel="002135FF" w:rsidRDefault="007E0A90">
          <w:pPr>
            <w:pStyle w:val="TDC4"/>
            <w:tabs>
              <w:tab w:val="left" w:pos="1760"/>
              <w:tab w:val="right" w:leader="dot" w:pos="9060"/>
            </w:tabs>
            <w:rPr>
              <w:del w:id="743" w:author="JORGE CONTRERAS ORTIZ" w:date="2021-09-02T17:32:00Z"/>
              <w:rFonts w:asciiTheme="minorHAnsi" w:eastAsiaTheme="minorEastAsia" w:hAnsiTheme="minorHAnsi"/>
              <w:noProof/>
              <w:lang w:eastAsia="es-ES"/>
            </w:rPr>
          </w:pPr>
          <w:del w:id="744" w:author="JORGE CONTRERAS ORTIZ" w:date="2021-09-02T17:32:00Z">
            <w:r w:rsidRPr="002135FF" w:rsidDel="002135FF">
              <w:rPr>
                <w:rPrChange w:id="745" w:author="JORGE CONTRERAS ORTIZ" w:date="2021-09-02T17:32:00Z">
                  <w:rPr>
                    <w:rStyle w:val="Hipervnculo"/>
                    <w:rFonts w:cs="Arial"/>
                    <w:noProof/>
                  </w:rPr>
                </w:rPrChange>
              </w:rPr>
              <w:delText>4.1.2.4.</w:delText>
            </w:r>
            <w:r w:rsidDel="002135FF">
              <w:rPr>
                <w:rFonts w:asciiTheme="minorHAnsi" w:eastAsiaTheme="minorEastAsia" w:hAnsiTheme="minorHAnsi"/>
                <w:noProof/>
                <w:lang w:eastAsia="es-ES"/>
              </w:rPr>
              <w:tab/>
            </w:r>
            <w:r w:rsidRPr="002135FF" w:rsidDel="002135FF">
              <w:rPr>
                <w:rPrChange w:id="746" w:author="JORGE CONTRERAS ORTIZ" w:date="2021-09-02T17:32:00Z">
                  <w:rPr>
                    <w:rStyle w:val="Hipervnculo"/>
                    <w:noProof/>
                  </w:rPr>
                </w:rPrChange>
              </w:rPr>
              <w:delText>Runtime – Instalación de Drivers USB</w:delText>
            </w:r>
            <w:r w:rsidDel="002135FF">
              <w:rPr>
                <w:noProof/>
                <w:webHidden/>
              </w:rPr>
              <w:tab/>
              <w:delText>55</w:delText>
            </w:r>
          </w:del>
        </w:p>
        <w:p w14:paraId="14941DD5" w14:textId="70662C76" w:rsidR="007E0A90" w:rsidDel="002135FF" w:rsidRDefault="007E0A90">
          <w:pPr>
            <w:pStyle w:val="TDC5"/>
            <w:tabs>
              <w:tab w:val="left" w:pos="2017"/>
              <w:tab w:val="right" w:leader="dot" w:pos="9060"/>
            </w:tabs>
            <w:rPr>
              <w:del w:id="747" w:author="JORGE CONTRERAS ORTIZ" w:date="2021-09-02T17:32:00Z"/>
              <w:rFonts w:asciiTheme="minorHAnsi" w:eastAsiaTheme="minorEastAsia" w:hAnsiTheme="minorHAnsi"/>
              <w:noProof/>
              <w:lang w:eastAsia="es-ES"/>
            </w:rPr>
          </w:pPr>
          <w:del w:id="748" w:author="JORGE CONTRERAS ORTIZ" w:date="2021-09-02T17:32:00Z">
            <w:r w:rsidRPr="002135FF" w:rsidDel="002135FF">
              <w:rPr>
                <w:rPrChange w:id="749" w:author="JORGE CONTRERAS ORTIZ" w:date="2021-09-02T17:32:00Z">
                  <w:rPr>
                    <w:rStyle w:val="Hipervnculo"/>
                    <w:noProof/>
                  </w:rPr>
                </w:rPrChange>
              </w:rPr>
              <w:delText>4.1.2.4.1.</w:delText>
            </w:r>
            <w:r w:rsidDel="002135FF">
              <w:rPr>
                <w:rFonts w:asciiTheme="minorHAnsi" w:eastAsiaTheme="minorEastAsia" w:hAnsiTheme="minorHAnsi"/>
                <w:noProof/>
                <w:lang w:eastAsia="es-ES"/>
              </w:rPr>
              <w:tab/>
            </w:r>
            <w:r w:rsidRPr="002135FF" w:rsidDel="002135FF">
              <w:rPr>
                <w:rPrChange w:id="750" w:author="JORGE CONTRERAS ORTIZ" w:date="2021-09-02T17:32:00Z">
                  <w:rPr>
                    <w:rStyle w:val="Hipervnculo"/>
                    <w:noProof/>
                  </w:rPr>
                </w:rPrChange>
              </w:rPr>
              <w:delText>Windows</w:delText>
            </w:r>
            <w:r w:rsidDel="002135FF">
              <w:rPr>
                <w:noProof/>
                <w:webHidden/>
              </w:rPr>
              <w:tab/>
              <w:delText>55</w:delText>
            </w:r>
          </w:del>
        </w:p>
        <w:p w14:paraId="114922D6" w14:textId="3C26FB7D" w:rsidR="007E0A90" w:rsidDel="002135FF" w:rsidRDefault="007E0A90">
          <w:pPr>
            <w:pStyle w:val="TDC5"/>
            <w:tabs>
              <w:tab w:val="left" w:pos="2017"/>
              <w:tab w:val="right" w:leader="dot" w:pos="9060"/>
            </w:tabs>
            <w:rPr>
              <w:del w:id="751" w:author="JORGE CONTRERAS ORTIZ" w:date="2021-09-02T17:32:00Z"/>
              <w:rFonts w:asciiTheme="minorHAnsi" w:eastAsiaTheme="minorEastAsia" w:hAnsiTheme="minorHAnsi"/>
              <w:noProof/>
              <w:lang w:eastAsia="es-ES"/>
            </w:rPr>
          </w:pPr>
          <w:del w:id="752" w:author="JORGE CONTRERAS ORTIZ" w:date="2021-09-02T17:32:00Z">
            <w:r w:rsidRPr="002135FF" w:rsidDel="002135FF">
              <w:rPr>
                <w:rPrChange w:id="753" w:author="JORGE CONTRERAS ORTIZ" w:date="2021-09-02T17:32:00Z">
                  <w:rPr>
                    <w:rStyle w:val="Hipervnculo"/>
                    <w:noProof/>
                  </w:rPr>
                </w:rPrChange>
              </w:rPr>
              <w:delText>4.1.2.4.2.</w:delText>
            </w:r>
            <w:r w:rsidDel="002135FF">
              <w:rPr>
                <w:rFonts w:asciiTheme="minorHAnsi" w:eastAsiaTheme="minorEastAsia" w:hAnsiTheme="minorHAnsi"/>
                <w:noProof/>
                <w:lang w:eastAsia="es-ES"/>
              </w:rPr>
              <w:tab/>
            </w:r>
            <w:r w:rsidRPr="002135FF" w:rsidDel="002135FF">
              <w:rPr>
                <w:rPrChange w:id="754" w:author="JORGE CONTRERAS ORTIZ" w:date="2021-09-02T17:32:00Z">
                  <w:rPr>
                    <w:rStyle w:val="Hipervnculo"/>
                    <w:noProof/>
                  </w:rPr>
                </w:rPrChange>
              </w:rPr>
              <w:delText>Linux</w:delText>
            </w:r>
            <w:r w:rsidDel="002135FF">
              <w:rPr>
                <w:noProof/>
                <w:webHidden/>
              </w:rPr>
              <w:tab/>
              <w:delText>57</w:delText>
            </w:r>
          </w:del>
        </w:p>
        <w:p w14:paraId="3DCA36E5" w14:textId="01754910" w:rsidR="007E0A90" w:rsidDel="002135FF" w:rsidRDefault="007E0A90">
          <w:pPr>
            <w:pStyle w:val="TDC5"/>
            <w:tabs>
              <w:tab w:val="left" w:pos="2017"/>
              <w:tab w:val="right" w:leader="dot" w:pos="9060"/>
            </w:tabs>
            <w:rPr>
              <w:del w:id="755" w:author="JORGE CONTRERAS ORTIZ" w:date="2021-09-02T17:32:00Z"/>
              <w:rFonts w:asciiTheme="minorHAnsi" w:eastAsiaTheme="minorEastAsia" w:hAnsiTheme="minorHAnsi"/>
              <w:noProof/>
              <w:lang w:eastAsia="es-ES"/>
            </w:rPr>
          </w:pPr>
          <w:del w:id="756" w:author="JORGE CONTRERAS ORTIZ" w:date="2021-09-02T17:32:00Z">
            <w:r w:rsidRPr="002135FF" w:rsidDel="002135FF">
              <w:rPr>
                <w:rPrChange w:id="757" w:author="JORGE CONTRERAS ORTIZ" w:date="2021-09-02T17:32:00Z">
                  <w:rPr>
                    <w:rStyle w:val="Hipervnculo"/>
                    <w:noProof/>
                  </w:rPr>
                </w:rPrChange>
              </w:rPr>
              <w:delText>4.1.2.4.3.</w:delText>
            </w:r>
            <w:r w:rsidDel="002135FF">
              <w:rPr>
                <w:rFonts w:asciiTheme="minorHAnsi" w:eastAsiaTheme="minorEastAsia" w:hAnsiTheme="minorHAnsi"/>
                <w:noProof/>
                <w:lang w:eastAsia="es-ES"/>
              </w:rPr>
              <w:tab/>
            </w:r>
            <w:r w:rsidRPr="002135FF" w:rsidDel="002135FF">
              <w:rPr>
                <w:rPrChange w:id="758" w:author="JORGE CONTRERAS ORTIZ" w:date="2021-09-02T17:32:00Z">
                  <w:rPr>
                    <w:rStyle w:val="Hipervnculo"/>
                    <w:noProof/>
                  </w:rPr>
                </w:rPrChange>
              </w:rPr>
              <w:delText>MAC OS</w:delText>
            </w:r>
            <w:r w:rsidDel="002135FF">
              <w:rPr>
                <w:noProof/>
                <w:webHidden/>
              </w:rPr>
              <w:tab/>
              <w:delText>58</w:delText>
            </w:r>
          </w:del>
        </w:p>
        <w:p w14:paraId="11A8D027" w14:textId="7A9DA8A0" w:rsidR="007E0A90" w:rsidDel="002135FF" w:rsidRDefault="007E0A90">
          <w:pPr>
            <w:pStyle w:val="TDC4"/>
            <w:tabs>
              <w:tab w:val="left" w:pos="1760"/>
              <w:tab w:val="right" w:leader="dot" w:pos="9060"/>
            </w:tabs>
            <w:rPr>
              <w:del w:id="759" w:author="JORGE CONTRERAS ORTIZ" w:date="2021-09-02T17:32:00Z"/>
              <w:rFonts w:asciiTheme="minorHAnsi" w:eastAsiaTheme="minorEastAsia" w:hAnsiTheme="minorHAnsi"/>
              <w:noProof/>
              <w:lang w:eastAsia="es-ES"/>
            </w:rPr>
          </w:pPr>
          <w:del w:id="760" w:author="JORGE CONTRERAS ORTIZ" w:date="2021-09-02T17:32:00Z">
            <w:r w:rsidRPr="002135FF" w:rsidDel="002135FF">
              <w:rPr>
                <w:rPrChange w:id="761" w:author="JORGE CONTRERAS ORTIZ" w:date="2021-09-02T17:32:00Z">
                  <w:rPr>
                    <w:rStyle w:val="Hipervnculo"/>
                    <w:rFonts w:cs="Arial"/>
                    <w:noProof/>
                  </w:rPr>
                </w:rPrChange>
              </w:rPr>
              <w:delText>4.1.2.5.</w:delText>
            </w:r>
            <w:r w:rsidDel="002135FF">
              <w:rPr>
                <w:rFonts w:asciiTheme="minorHAnsi" w:eastAsiaTheme="minorEastAsia" w:hAnsiTheme="minorHAnsi"/>
                <w:noProof/>
                <w:lang w:eastAsia="es-ES"/>
              </w:rPr>
              <w:tab/>
            </w:r>
            <w:r w:rsidRPr="002135FF" w:rsidDel="002135FF">
              <w:rPr>
                <w:rPrChange w:id="762" w:author="JORGE CONTRERAS ORTIZ" w:date="2021-09-02T17:32:00Z">
                  <w:rPr>
                    <w:rStyle w:val="Hipervnculo"/>
                    <w:noProof/>
                  </w:rPr>
                </w:rPrChange>
              </w:rPr>
              <w:delText>Configuración de Terminal COM</w:delText>
            </w:r>
            <w:r w:rsidDel="002135FF">
              <w:rPr>
                <w:noProof/>
                <w:webHidden/>
              </w:rPr>
              <w:tab/>
              <w:delText>58</w:delText>
            </w:r>
          </w:del>
        </w:p>
        <w:p w14:paraId="14461D4C" w14:textId="6561FB1A" w:rsidR="007E0A90" w:rsidDel="002135FF" w:rsidRDefault="007E0A90">
          <w:pPr>
            <w:pStyle w:val="TDC5"/>
            <w:tabs>
              <w:tab w:val="left" w:pos="2017"/>
              <w:tab w:val="right" w:leader="dot" w:pos="9060"/>
            </w:tabs>
            <w:rPr>
              <w:del w:id="763" w:author="JORGE CONTRERAS ORTIZ" w:date="2021-09-02T17:32:00Z"/>
              <w:rFonts w:asciiTheme="minorHAnsi" w:eastAsiaTheme="minorEastAsia" w:hAnsiTheme="minorHAnsi"/>
              <w:noProof/>
              <w:lang w:eastAsia="es-ES"/>
            </w:rPr>
          </w:pPr>
          <w:del w:id="764" w:author="JORGE CONTRERAS ORTIZ" w:date="2021-09-02T17:32:00Z">
            <w:r w:rsidRPr="002135FF" w:rsidDel="002135FF">
              <w:rPr>
                <w:rPrChange w:id="765" w:author="JORGE CONTRERAS ORTIZ" w:date="2021-09-02T17:32:00Z">
                  <w:rPr>
                    <w:rStyle w:val="Hipervnculo"/>
                    <w:noProof/>
                  </w:rPr>
                </w:rPrChange>
              </w:rPr>
              <w:delText>4.1.2.5.1.</w:delText>
            </w:r>
            <w:r w:rsidDel="002135FF">
              <w:rPr>
                <w:rFonts w:asciiTheme="minorHAnsi" w:eastAsiaTheme="minorEastAsia" w:hAnsiTheme="minorHAnsi"/>
                <w:noProof/>
                <w:lang w:eastAsia="es-ES"/>
              </w:rPr>
              <w:tab/>
            </w:r>
            <w:r w:rsidRPr="002135FF" w:rsidDel="002135FF">
              <w:rPr>
                <w:rPrChange w:id="766" w:author="JORGE CONTRERAS ORTIZ" w:date="2021-09-02T17:32:00Z">
                  <w:rPr>
                    <w:rStyle w:val="Hipervnculo"/>
                    <w:noProof/>
                  </w:rPr>
                </w:rPrChange>
              </w:rPr>
              <w:delText>Windows</w:delText>
            </w:r>
            <w:r w:rsidDel="002135FF">
              <w:rPr>
                <w:noProof/>
                <w:webHidden/>
              </w:rPr>
              <w:tab/>
              <w:delText>58</w:delText>
            </w:r>
          </w:del>
        </w:p>
        <w:p w14:paraId="60DE97C4" w14:textId="41873BB4" w:rsidR="007E0A90" w:rsidDel="002135FF" w:rsidRDefault="007E0A90">
          <w:pPr>
            <w:pStyle w:val="TDC5"/>
            <w:tabs>
              <w:tab w:val="left" w:pos="2017"/>
              <w:tab w:val="right" w:leader="dot" w:pos="9060"/>
            </w:tabs>
            <w:rPr>
              <w:del w:id="767" w:author="JORGE CONTRERAS ORTIZ" w:date="2021-09-02T17:32:00Z"/>
              <w:rFonts w:asciiTheme="minorHAnsi" w:eastAsiaTheme="minorEastAsia" w:hAnsiTheme="minorHAnsi"/>
              <w:noProof/>
              <w:lang w:eastAsia="es-ES"/>
            </w:rPr>
          </w:pPr>
          <w:del w:id="768" w:author="JORGE CONTRERAS ORTIZ" w:date="2021-09-02T17:32:00Z">
            <w:r w:rsidRPr="002135FF" w:rsidDel="002135FF">
              <w:rPr>
                <w:rPrChange w:id="769" w:author="JORGE CONTRERAS ORTIZ" w:date="2021-09-02T17:32:00Z">
                  <w:rPr>
                    <w:rStyle w:val="Hipervnculo"/>
                    <w:noProof/>
                  </w:rPr>
                </w:rPrChange>
              </w:rPr>
              <w:delText>4.1.2.5.2.</w:delText>
            </w:r>
            <w:r w:rsidDel="002135FF">
              <w:rPr>
                <w:rFonts w:asciiTheme="minorHAnsi" w:eastAsiaTheme="minorEastAsia" w:hAnsiTheme="minorHAnsi"/>
                <w:noProof/>
                <w:lang w:eastAsia="es-ES"/>
              </w:rPr>
              <w:tab/>
            </w:r>
            <w:r w:rsidRPr="002135FF" w:rsidDel="002135FF">
              <w:rPr>
                <w:rPrChange w:id="770" w:author="JORGE CONTRERAS ORTIZ" w:date="2021-09-02T17:32:00Z">
                  <w:rPr>
                    <w:rStyle w:val="Hipervnculo"/>
                    <w:noProof/>
                  </w:rPr>
                </w:rPrChange>
              </w:rPr>
              <w:delText>Linux / MAC Os</w:delText>
            </w:r>
            <w:r w:rsidDel="002135FF">
              <w:rPr>
                <w:noProof/>
                <w:webHidden/>
              </w:rPr>
              <w:tab/>
              <w:delText>59</w:delText>
            </w:r>
          </w:del>
        </w:p>
        <w:p w14:paraId="56712C05" w14:textId="0794432D" w:rsidR="007E0A90" w:rsidDel="002135FF" w:rsidRDefault="007E0A90">
          <w:pPr>
            <w:pStyle w:val="TDC2"/>
            <w:tabs>
              <w:tab w:val="left" w:pos="880"/>
              <w:tab w:val="right" w:leader="dot" w:pos="9060"/>
            </w:tabs>
            <w:rPr>
              <w:del w:id="771" w:author="JORGE CONTRERAS ORTIZ" w:date="2021-09-02T17:32:00Z"/>
              <w:rFonts w:asciiTheme="minorHAnsi" w:hAnsiTheme="minorHAnsi" w:cstheme="minorBidi"/>
              <w:noProof/>
            </w:rPr>
          </w:pPr>
          <w:del w:id="772" w:author="JORGE CONTRERAS ORTIZ" w:date="2021-09-02T17:32:00Z">
            <w:r w:rsidRPr="002135FF" w:rsidDel="002135FF">
              <w:rPr>
                <w:rPrChange w:id="773" w:author="JORGE CONTRERAS ORTIZ" w:date="2021-09-02T17:32:00Z">
                  <w:rPr>
                    <w:rStyle w:val="Hipervnculo"/>
                    <w:noProof/>
                  </w:rPr>
                </w:rPrChange>
              </w:rPr>
              <w:delText>4.2.</w:delText>
            </w:r>
            <w:r w:rsidDel="002135FF">
              <w:rPr>
                <w:rFonts w:asciiTheme="minorHAnsi" w:hAnsiTheme="minorHAnsi" w:cstheme="minorBidi"/>
                <w:noProof/>
              </w:rPr>
              <w:tab/>
            </w:r>
            <w:r w:rsidRPr="002135FF" w:rsidDel="002135FF">
              <w:rPr>
                <w:rPrChange w:id="774" w:author="JORGE CONTRERAS ORTIZ" w:date="2021-09-02T17:32:00Z">
                  <w:rPr>
                    <w:rStyle w:val="Hipervnculo"/>
                    <w:noProof/>
                  </w:rPr>
                </w:rPrChange>
              </w:rPr>
              <w:delText>CONFIGURACIÓN DE RED PARA KTWM102</w:delText>
            </w:r>
            <w:r w:rsidDel="002135FF">
              <w:rPr>
                <w:noProof/>
                <w:webHidden/>
              </w:rPr>
              <w:tab/>
              <w:delText>60</w:delText>
            </w:r>
          </w:del>
        </w:p>
        <w:p w14:paraId="4EB29248" w14:textId="0B5F90F6" w:rsidR="007E0A90" w:rsidDel="002135FF" w:rsidRDefault="007E0A90">
          <w:pPr>
            <w:pStyle w:val="TDC3"/>
            <w:rPr>
              <w:del w:id="775" w:author="JORGE CONTRERAS ORTIZ" w:date="2021-09-02T17:32:00Z"/>
              <w:rFonts w:asciiTheme="minorHAnsi" w:hAnsiTheme="minorHAnsi" w:cstheme="minorBidi"/>
              <w:noProof/>
            </w:rPr>
          </w:pPr>
          <w:del w:id="776" w:author="JORGE CONTRERAS ORTIZ" w:date="2021-09-02T17:32:00Z">
            <w:r w:rsidRPr="002135FF" w:rsidDel="002135FF">
              <w:rPr>
                <w:rPrChange w:id="777" w:author="JORGE CONTRERAS ORTIZ" w:date="2021-09-02T17:32:00Z">
                  <w:rPr>
                    <w:rStyle w:val="Hipervnculo"/>
                    <w:rFonts w:cs="Arial"/>
                    <w:noProof/>
                    <w:lang w:val="en-US"/>
                  </w:rPr>
                </w:rPrChange>
              </w:rPr>
              <w:delText>4.2.1.</w:delText>
            </w:r>
            <w:r w:rsidDel="002135FF">
              <w:rPr>
                <w:rFonts w:asciiTheme="minorHAnsi" w:hAnsiTheme="minorHAnsi" w:cstheme="minorBidi"/>
                <w:noProof/>
              </w:rPr>
              <w:tab/>
            </w:r>
            <w:r w:rsidRPr="002135FF" w:rsidDel="002135FF">
              <w:rPr>
                <w:rPrChange w:id="778" w:author="JORGE CONTRERAS ORTIZ" w:date="2021-09-02T17:32:00Z">
                  <w:rPr>
                    <w:rStyle w:val="Hipervnculo"/>
                    <w:noProof/>
                    <w:lang w:val="en-US"/>
                  </w:rPr>
                </w:rPrChange>
              </w:rPr>
              <w:delText>Kirale Command-Line Shell Reference Guide – Comandos KSH</w:delText>
            </w:r>
            <w:r w:rsidDel="002135FF">
              <w:rPr>
                <w:noProof/>
                <w:webHidden/>
              </w:rPr>
              <w:tab/>
              <w:delText>60</w:delText>
            </w:r>
          </w:del>
        </w:p>
        <w:p w14:paraId="33A2C586" w14:textId="1017CDCF" w:rsidR="007E0A90" w:rsidDel="002135FF" w:rsidRDefault="007E0A90">
          <w:pPr>
            <w:pStyle w:val="TDC4"/>
            <w:tabs>
              <w:tab w:val="left" w:pos="1760"/>
              <w:tab w:val="right" w:leader="dot" w:pos="9060"/>
            </w:tabs>
            <w:rPr>
              <w:del w:id="779" w:author="JORGE CONTRERAS ORTIZ" w:date="2021-09-02T17:32:00Z"/>
              <w:rFonts w:asciiTheme="minorHAnsi" w:eastAsiaTheme="minorEastAsia" w:hAnsiTheme="minorHAnsi"/>
              <w:noProof/>
              <w:lang w:eastAsia="es-ES"/>
            </w:rPr>
          </w:pPr>
          <w:del w:id="780" w:author="JORGE CONTRERAS ORTIZ" w:date="2021-09-02T17:32:00Z">
            <w:r w:rsidRPr="002135FF" w:rsidDel="002135FF">
              <w:rPr>
                <w:rPrChange w:id="781" w:author="JORGE CONTRERAS ORTIZ" w:date="2021-09-02T17:32:00Z">
                  <w:rPr>
                    <w:rStyle w:val="Hipervnculo"/>
                    <w:rFonts w:cs="Arial"/>
                    <w:noProof/>
                  </w:rPr>
                </w:rPrChange>
              </w:rPr>
              <w:delText>4.2.1.1.</w:delText>
            </w:r>
            <w:r w:rsidDel="002135FF">
              <w:rPr>
                <w:rFonts w:asciiTheme="minorHAnsi" w:eastAsiaTheme="minorEastAsia" w:hAnsiTheme="minorHAnsi"/>
                <w:noProof/>
                <w:lang w:eastAsia="es-ES"/>
              </w:rPr>
              <w:tab/>
            </w:r>
            <w:r w:rsidRPr="002135FF" w:rsidDel="002135FF">
              <w:rPr>
                <w:rPrChange w:id="782" w:author="JORGE CONTRERAS ORTIZ" w:date="2021-09-02T17:32:00Z">
                  <w:rPr>
                    <w:rStyle w:val="Hipervnculo"/>
                    <w:noProof/>
                  </w:rPr>
                </w:rPrChange>
              </w:rPr>
              <w:delText>Sintaxis de los comandos</w:delText>
            </w:r>
            <w:r w:rsidDel="002135FF">
              <w:rPr>
                <w:noProof/>
                <w:webHidden/>
              </w:rPr>
              <w:tab/>
              <w:delText>60</w:delText>
            </w:r>
          </w:del>
        </w:p>
        <w:p w14:paraId="068078B4" w14:textId="50AE4186" w:rsidR="007E0A90" w:rsidDel="002135FF" w:rsidRDefault="007E0A90">
          <w:pPr>
            <w:pStyle w:val="TDC4"/>
            <w:tabs>
              <w:tab w:val="left" w:pos="1760"/>
              <w:tab w:val="right" w:leader="dot" w:pos="9060"/>
            </w:tabs>
            <w:rPr>
              <w:del w:id="783" w:author="JORGE CONTRERAS ORTIZ" w:date="2021-09-02T17:32:00Z"/>
              <w:rFonts w:asciiTheme="minorHAnsi" w:eastAsiaTheme="minorEastAsia" w:hAnsiTheme="minorHAnsi"/>
              <w:noProof/>
              <w:lang w:eastAsia="es-ES"/>
            </w:rPr>
          </w:pPr>
          <w:del w:id="784" w:author="JORGE CONTRERAS ORTIZ" w:date="2021-09-02T17:32:00Z">
            <w:r w:rsidRPr="002135FF" w:rsidDel="002135FF">
              <w:rPr>
                <w:rPrChange w:id="785" w:author="JORGE CONTRERAS ORTIZ" w:date="2021-09-02T17:32:00Z">
                  <w:rPr>
                    <w:rStyle w:val="Hipervnculo"/>
                    <w:rFonts w:cs="Arial"/>
                    <w:noProof/>
                  </w:rPr>
                </w:rPrChange>
              </w:rPr>
              <w:delText>4.2.1.2.</w:delText>
            </w:r>
            <w:r w:rsidDel="002135FF">
              <w:rPr>
                <w:rFonts w:asciiTheme="minorHAnsi" w:eastAsiaTheme="minorEastAsia" w:hAnsiTheme="minorHAnsi"/>
                <w:noProof/>
                <w:lang w:eastAsia="es-ES"/>
              </w:rPr>
              <w:tab/>
            </w:r>
            <w:r w:rsidRPr="002135FF" w:rsidDel="002135FF">
              <w:rPr>
                <w:rPrChange w:id="786" w:author="JORGE CONTRERAS ORTIZ" w:date="2021-09-02T17:32:00Z">
                  <w:rPr>
                    <w:rStyle w:val="Hipervnculo"/>
                    <w:noProof/>
                  </w:rPr>
                </w:rPrChange>
              </w:rPr>
              <w:delText>Sintaxis de los parámetros</w:delText>
            </w:r>
            <w:r w:rsidDel="002135FF">
              <w:rPr>
                <w:noProof/>
                <w:webHidden/>
              </w:rPr>
              <w:tab/>
              <w:delText>61</w:delText>
            </w:r>
          </w:del>
        </w:p>
        <w:p w14:paraId="09A34EC3" w14:textId="10E47534" w:rsidR="007E0A90" w:rsidDel="002135FF" w:rsidRDefault="007E0A90">
          <w:pPr>
            <w:pStyle w:val="TDC4"/>
            <w:tabs>
              <w:tab w:val="left" w:pos="1760"/>
              <w:tab w:val="right" w:leader="dot" w:pos="9060"/>
            </w:tabs>
            <w:rPr>
              <w:del w:id="787" w:author="JORGE CONTRERAS ORTIZ" w:date="2021-09-02T17:32:00Z"/>
              <w:rFonts w:asciiTheme="minorHAnsi" w:eastAsiaTheme="minorEastAsia" w:hAnsiTheme="minorHAnsi"/>
              <w:noProof/>
              <w:lang w:eastAsia="es-ES"/>
            </w:rPr>
          </w:pPr>
          <w:del w:id="788" w:author="JORGE CONTRERAS ORTIZ" w:date="2021-09-02T17:32:00Z">
            <w:r w:rsidRPr="002135FF" w:rsidDel="002135FF">
              <w:rPr>
                <w:rPrChange w:id="789" w:author="JORGE CONTRERAS ORTIZ" w:date="2021-09-02T17:32:00Z">
                  <w:rPr>
                    <w:rStyle w:val="Hipervnculo"/>
                    <w:rFonts w:cs="Arial"/>
                    <w:noProof/>
                  </w:rPr>
                </w:rPrChange>
              </w:rPr>
              <w:delText>4.2.1.3.</w:delText>
            </w:r>
            <w:r w:rsidDel="002135FF">
              <w:rPr>
                <w:rFonts w:asciiTheme="minorHAnsi" w:eastAsiaTheme="minorEastAsia" w:hAnsiTheme="minorHAnsi"/>
                <w:noProof/>
                <w:lang w:eastAsia="es-ES"/>
              </w:rPr>
              <w:tab/>
            </w:r>
            <w:r w:rsidRPr="002135FF" w:rsidDel="002135FF">
              <w:rPr>
                <w:rPrChange w:id="790" w:author="JORGE CONTRERAS ORTIZ" w:date="2021-09-02T17:32:00Z">
                  <w:rPr>
                    <w:rStyle w:val="Hipervnculo"/>
                    <w:noProof/>
                  </w:rPr>
                </w:rPrChange>
              </w:rPr>
              <w:delText>Mensajes de Respuesta</w:delText>
            </w:r>
            <w:r w:rsidDel="002135FF">
              <w:rPr>
                <w:noProof/>
                <w:webHidden/>
              </w:rPr>
              <w:tab/>
              <w:delText>62</w:delText>
            </w:r>
          </w:del>
        </w:p>
        <w:p w14:paraId="59113940" w14:textId="1F6A55EB" w:rsidR="007E0A90" w:rsidDel="002135FF" w:rsidRDefault="007E0A90">
          <w:pPr>
            <w:pStyle w:val="TDC3"/>
            <w:rPr>
              <w:del w:id="791" w:author="JORGE CONTRERAS ORTIZ" w:date="2021-09-02T17:32:00Z"/>
              <w:rFonts w:asciiTheme="minorHAnsi" w:hAnsiTheme="minorHAnsi" w:cstheme="minorBidi"/>
              <w:noProof/>
            </w:rPr>
          </w:pPr>
          <w:del w:id="792" w:author="JORGE CONTRERAS ORTIZ" w:date="2021-09-02T17:32:00Z">
            <w:r w:rsidRPr="002135FF" w:rsidDel="002135FF">
              <w:rPr>
                <w:rPrChange w:id="793" w:author="JORGE CONTRERAS ORTIZ" w:date="2021-09-02T17:32:00Z">
                  <w:rPr>
                    <w:rStyle w:val="Hipervnculo"/>
                    <w:rFonts w:cs="Arial"/>
                    <w:noProof/>
                    <w:lang w:val="en-US"/>
                  </w:rPr>
                </w:rPrChange>
              </w:rPr>
              <w:delText>4.2.2.</w:delText>
            </w:r>
            <w:r w:rsidDel="002135FF">
              <w:rPr>
                <w:rFonts w:asciiTheme="minorHAnsi" w:hAnsiTheme="minorHAnsi" w:cstheme="minorBidi"/>
                <w:noProof/>
              </w:rPr>
              <w:tab/>
            </w:r>
            <w:r w:rsidRPr="002135FF" w:rsidDel="002135FF">
              <w:rPr>
                <w:rPrChange w:id="794" w:author="JORGE CONTRERAS ORTIZ" w:date="2021-09-02T17:32:00Z">
                  <w:rPr>
                    <w:rStyle w:val="Hipervnculo"/>
                    <w:noProof/>
                    <w:lang w:val="en-US"/>
                  </w:rPr>
                </w:rPrChange>
              </w:rPr>
              <w:delText>Kirale Binary Interface Reference Guide – Comandos KBI</w:delText>
            </w:r>
            <w:r w:rsidDel="002135FF">
              <w:rPr>
                <w:noProof/>
                <w:webHidden/>
              </w:rPr>
              <w:tab/>
              <w:delText>63</w:delText>
            </w:r>
          </w:del>
        </w:p>
        <w:p w14:paraId="04CE1EC0" w14:textId="700849F4" w:rsidR="007E0A90" w:rsidDel="002135FF" w:rsidRDefault="007E0A90">
          <w:pPr>
            <w:pStyle w:val="TDC4"/>
            <w:tabs>
              <w:tab w:val="left" w:pos="1760"/>
              <w:tab w:val="right" w:leader="dot" w:pos="9060"/>
            </w:tabs>
            <w:rPr>
              <w:del w:id="795" w:author="JORGE CONTRERAS ORTIZ" w:date="2021-09-02T17:32:00Z"/>
              <w:rFonts w:asciiTheme="minorHAnsi" w:eastAsiaTheme="minorEastAsia" w:hAnsiTheme="minorHAnsi"/>
              <w:noProof/>
              <w:lang w:eastAsia="es-ES"/>
            </w:rPr>
          </w:pPr>
          <w:del w:id="796" w:author="JORGE CONTRERAS ORTIZ" w:date="2021-09-02T17:32:00Z">
            <w:r w:rsidRPr="002135FF" w:rsidDel="002135FF">
              <w:rPr>
                <w:rPrChange w:id="797" w:author="JORGE CONTRERAS ORTIZ" w:date="2021-09-02T17:32:00Z">
                  <w:rPr>
                    <w:rStyle w:val="Hipervnculo"/>
                    <w:rFonts w:cs="Arial"/>
                    <w:noProof/>
                  </w:rPr>
                </w:rPrChange>
              </w:rPr>
              <w:delText>4.2.2.1.</w:delText>
            </w:r>
            <w:r w:rsidDel="002135FF">
              <w:rPr>
                <w:rFonts w:asciiTheme="minorHAnsi" w:eastAsiaTheme="minorEastAsia" w:hAnsiTheme="minorHAnsi"/>
                <w:noProof/>
                <w:lang w:eastAsia="es-ES"/>
              </w:rPr>
              <w:tab/>
            </w:r>
            <w:r w:rsidRPr="002135FF" w:rsidDel="002135FF">
              <w:rPr>
                <w:rPrChange w:id="798" w:author="JORGE CONTRERAS ORTIZ" w:date="2021-09-02T17:32:00Z">
                  <w:rPr>
                    <w:rStyle w:val="Hipervnculo"/>
                    <w:noProof/>
                  </w:rPr>
                </w:rPrChange>
              </w:rPr>
              <w:delText>Operación de Interfaz</w:delText>
            </w:r>
            <w:r w:rsidDel="002135FF">
              <w:rPr>
                <w:noProof/>
                <w:webHidden/>
              </w:rPr>
              <w:tab/>
              <w:delText>63</w:delText>
            </w:r>
          </w:del>
        </w:p>
        <w:p w14:paraId="727E5EB3" w14:textId="6E7A5D6C" w:rsidR="007E0A90" w:rsidDel="002135FF" w:rsidRDefault="007E0A90">
          <w:pPr>
            <w:pStyle w:val="TDC4"/>
            <w:tabs>
              <w:tab w:val="left" w:pos="1760"/>
              <w:tab w:val="right" w:leader="dot" w:pos="9060"/>
            </w:tabs>
            <w:rPr>
              <w:del w:id="799" w:author="JORGE CONTRERAS ORTIZ" w:date="2021-09-02T17:32:00Z"/>
              <w:rFonts w:asciiTheme="minorHAnsi" w:eastAsiaTheme="minorEastAsia" w:hAnsiTheme="minorHAnsi"/>
              <w:noProof/>
              <w:lang w:eastAsia="es-ES"/>
            </w:rPr>
          </w:pPr>
          <w:del w:id="800" w:author="JORGE CONTRERAS ORTIZ" w:date="2021-09-02T17:32:00Z">
            <w:r w:rsidRPr="002135FF" w:rsidDel="002135FF">
              <w:rPr>
                <w:rPrChange w:id="801" w:author="JORGE CONTRERAS ORTIZ" w:date="2021-09-02T17:32:00Z">
                  <w:rPr>
                    <w:rStyle w:val="Hipervnculo"/>
                    <w:rFonts w:cs="Arial"/>
                    <w:noProof/>
                  </w:rPr>
                </w:rPrChange>
              </w:rPr>
              <w:delText>4.2.2.2.</w:delText>
            </w:r>
            <w:r w:rsidDel="002135FF">
              <w:rPr>
                <w:rFonts w:asciiTheme="minorHAnsi" w:eastAsiaTheme="minorEastAsia" w:hAnsiTheme="minorHAnsi"/>
                <w:noProof/>
                <w:lang w:eastAsia="es-ES"/>
              </w:rPr>
              <w:tab/>
            </w:r>
            <w:r w:rsidRPr="002135FF" w:rsidDel="002135FF">
              <w:rPr>
                <w:rPrChange w:id="802" w:author="JORGE CONTRERAS ORTIZ" w:date="2021-09-02T17:32:00Z">
                  <w:rPr>
                    <w:rStyle w:val="Hipervnculo"/>
                    <w:noProof/>
                  </w:rPr>
                </w:rPrChange>
              </w:rPr>
              <w:delText>Formato del paquete</w:delText>
            </w:r>
            <w:r w:rsidDel="002135FF">
              <w:rPr>
                <w:noProof/>
                <w:webHidden/>
              </w:rPr>
              <w:tab/>
              <w:delText>64</w:delText>
            </w:r>
          </w:del>
        </w:p>
        <w:p w14:paraId="7503E6A5" w14:textId="307A1CF6" w:rsidR="007E0A90" w:rsidDel="002135FF" w:rsidRDefault="007E0A90">
          <w:pPr>
            <w:pStyle w:val="TDC4"/>
            <w:tabs>
              <w:tab w:val="left" w:pos="1760"/>
              <w:tab w:val="right" w:leader="dot" w:pos="9060"/>
            </w:tabs>
            <w:rPr>
              <w:del w:id="803" w:author="JORGE CONTRERAS ORTIZ" w:date="2021-09-02T17:32:00Z"/>
              <w:rFonts w:asciiTheme="minorHAnsi" w:eastAsiaTheme="minorEastAsia" w:hAnsiTheme="minorHAnsi"/>
              <w:noProof/>
              <w:lang w:eastAsia="es-ES"/>
            </w:rPr>
          </w:pPr>
          <w:del w:id="804" w:author="JORGE CONTRERAS ORTIZ" w:date="2021-09-02T17:32:00Z">
            <w:r w:rsidRPr="002135FF" w:rsidDel="002135FF">
              <w:rPr>
                <w:rPrChange w:id="805" w:author="JORGE CONTRERAS ORTIZ" w:date="2021-09-02T17:32:00Z">
                  <w:rPr>
                    <w:rStyle w:val="Hipervnculo"/>
                    <w:rFonts w:cs="Arial"/>
                    <w:noProof/>
                  </w:rPr>
                </w:rPrChange>
              </w:rPr>
              <w:delText>4.2.2.3.</w:delText>
            </w:r>
            <w:r w:rsidDel="002135FF">
              <w:rPr>
                <w:rFonts w:asciiTheme="minorHAnsi" w:eastAsiaTheme="minorEastAsia" w:hAnsiTheme="minorHAnsi"/>
                <w:noProof/>
                <w:lang w:eastAsia="es-ES"/>
              </w:rPr>
              <w:tab/>
            </w:r>
            <w:r w:rsidRPr="002135FF" w:rsidDel="002135FF">
              <w:rPr>
                <w:rPrChange w:id="806" w:author="JORGE CONTRERAS ORTIZ" w:date="2021-09-02T17:32:00Z">
                  <w:rPr>
                    <w:rStyle w:val="Hipervnculo"/>
                    <w:noProof/>
                  </w:rPr>
                </w:rPrChange>
              </w:rPr>
              <w:delText>Representación de datos</w:delText>
            </w:r>
            <w:r w:rsidDel="002135FF">
              <w:rPr>
                <w:noProof/>
                <w:webHidden/>
              </w:rPr>
              <w:tab/>
              <w:delText>65</w:delText>
            </w:r>
          </w:del>
        </w:p>
        <w:p w14:paraId="31B43E41" w14:textId="6ECCB033" w:rsidR="007E0A90" w:rsidDel="002135FF" w:rsidRDefault="007E0A90">
          <w:pPr>
            <w:pStyle w:val="TDC4"/>
            <w:tabs>
              <w:tab w:val="left" w:pos="1760"/>
              <w:tab w:val="right" w:leader="dot" w:pos="9060"/>
            </w:tabs>
            <w:rPr>
              <w:del w:id="807" w:author="JORGE CONTRERAS ORTIZ" w:date="2021-09-02T17:32:00Z"/>
              <w:rFonts w:asciiTheme="minorHAnsi" w:eastAsiaTheme="minorEastAsia" w:hAnsiTheme="minorHAnsi"/>
              <w:noProof/>
              <w:lang w:eastAsia="es-ES"/>
            </w:rPr>
          </w:pPr>
          <w:del w:id="808" w:author="JORGE CONTRERAS ORTIZ" w:date="2021-09-02T17:32:00Z">
            <w:r w:rsidRPr="002135FF" w:rsidDel="002135FF">
              <w:rPr>
                <w:rPrChange w:id="809" w:author="JORGE CONTRERAS ORTIZ" w:date="2021-09-02T17:32:00Z">
                  <w:rPr>
                    <w:rStyle w:val="Hipervnculo"/>
                    <w:rFonts w:cs="Arial"/>
                    <w:noProof/>
                  </w:rPr>
                </w:rPrChange>
              </w:rPr>
              <w:delText>4.2.2.4.</w:delText>
            </w:r>
            <w:r w:rsidDel="002135FF">
              <w:rPr>
                <w:rFonts w:asciiTheme="minorHAnsi" w:eastAsiaTheme="minorEastAsia" w:hAnsiTheme="minorHAnsi"/>
                <w:noProof/>
                <w:lang w:eastAsia="es-ES"/>
              </w:rPr>
              <w:tab/>
            </w:r>
            <w:r w:rsidRPr="002135FF" w:rsidDel="002135FF">
              <w:rPr>
                <w:rPrChange w:id="810" w:author="JORGE CONTRERAS ORTIZ" w:date="2021-09-02T17:32:00Z">
                  <w:rPr>
                    <w:rStyle w:val="Hipervnculo"/>
                    <w:noProof/>
                  </w:rPr>
                </w:rPrChange>
              </w:rPr>
              <w:delText>Comandos y Respuestas</w:delText>
            </w:r>
            <w:r w:rsidDel="002135FF">
              <w:rPr>
                <w:noProof/>
                <w:webHidden/>
              </w:rPr>
              <w:tab/>
              <w:delText>66</w:delText>
            </w:r>
          </w:del>
        </w:p>
        <w:p w14:paraId="6AC51642" w14:textId="4790DF13" w:rsidR="007E0A90" w:rsidDel="002135FF" w:rsidRDefault="007E0A90">
          <w:pPr>
            <w:pStyle w:val="TDC4"/>
            <w:tabs>
              <w:tab w:val="left" w:pos="1760"/>
              <w:tab w:val="right" w:leader="dot" w:pos="9060"/>
            </w:tabs>
            <w:rPr>
              <w:del w:id="811" w:author="JORGE CONTRERAS ORTIZ" w:date="2021-09-02T17:32:00Z"/>
              <w:rFonts w:asciiTheme="minorHAnsi" w:eastAsiaTheme="minorEastAsia" w:hAnsiTheme="minorHAnsi"/>
              <w:noProof/>
              <w:lang w:eastAsia="es-ES"/>
            </w:rPr>
          </w:pPr>
          <w:del w:id="812" w:author="JORGE CONTRERAS ORTIZ" w:date="2021-09-02T17:32:00Z">
            <w:r w:rsidRPr="002135FF" w:rsidDel="002135FF">
              <w:rPr>
                <w:rPrChange w:id="813" w:author="JORGE CONTRERAS ORTIZ" w:date="2021-09-02T17:32:00Z">
                  <w:rPr>
                    <w:rStyle w:val="Hipervnculo"/>
                    <w:rFonts w:cs="Arial"/>
                    <w:noProof/>
                  </w:rPr>
                </w:rPrChange>
              </w:rPr>
              <w:delText>4.2.2.5.</w:delText>
            </w:r>
            <w:r w:rsidDel="002135FF">
              <w:rPr>
                <w:rFonts w:asciiTheme="minorHAnsi" w:eastAsiaTheme="minorEastAsia" w:hAnsiTheme="minorHAnsi"/>
                <w:noProof/>
                <w:lang w:eastAsia="es-ES"/>
              </w:rPr>
              <w:tab/>
            </w:r>
            <w:r w:rsidRPr="002135FF" w:rsidDel="002135FF">
              <w:rPr>
                <w:rPrChange w:id="814" w:author="JORGE CONTRERAS ORTIZ" w:date="2021-09-02T17:32:00Z">
                  <w:rPr>
                    <w:rStyle w:val="Hipervnculo"/>
                    <w:noProof/>
                  </w:rPr>
                </w:rPrChange>
              </w:rPr>
              <w:delText>Notificaciones</w:delText>
            </w:r>
            <w:r w:rsidDel="002135FF">
              <w:rPr>
                <w:noProof/>
                <w:webHidden/>
              </w:rPr>
              <w:tab/>
              <w:delText>66</w:delText>
            </w:r>
          </w:del>
        </w:p>
        <w:p w14:paraId="25F3C93B" w14:textId="49D2AF71" w:rsidR="007E0A90" w:rsidDel="002135FF" w:rsidRDefault="007E0A90">
          <w:pPr>
            <w:pStyle w:val="TDC3"/>
            <w:rPr>
              <w:del w:id="815" w:author="JORGE CONTRERAS ORTIZ" w:date="2021-09-02T17:32:00Z"/>
              <w:rFonts w:asciiTheme="minorHAnsi" w:hAnsiTheme="minorHAnsi" w:cstheme="minorBidi"/>
              <w:noProof/>
            </w:rPr>
          </w:pPr>
          <w:del w:id="816" w:author="JORGE CONTRERAS ORTIZ" w:date="2021-09-02T17:32:00Z">
            <w:r w:rsidRPr="002135FF" w:rsidDel="002135FF">
              <w:rPr>
                <w:rPrChange w:id="817" w:author="JORGE CONTRERAS ORTIZ" w:date="2021-09-02T17:32:00Z">
                  <w:rPr>
                    <w:rStyle w:val="Hipervnculo"/>
                    <w:rFonts w:cs="Arial"/>
                    <w:noProof/>
                  </w:rPr>
                </w:rPrChange>
              </w:rPr>
              <w:delText>4.2.3.</w:delText>
            </w:r>
            <w:r w:rsidDel="002135FF">
              <w:rPr>
                <w:rFonts w:asciiTheme="minorHAnsi" w:hAnsiTheme="minorHAnsi" w:cstheme="minorBidi"/>
                <w:noProof/>
              </w:rPr>
              <w:tab/>
            </w:r>
            <w:r w:rsidRPr="002135FF" w:rsidDel="002135FF">
              <w:rPr>
                <w:rPrChange w:id="818" w:author="JORGE CONTRERAS ORTIZ" w:date="2021-09-02T17:32:00Z">
                  <w:rPr>
                    <w:rStyle w:val="Hipervnculo"/>
                    <w:noProof/>
                  </w:rPr>
                </w:rPrChange>
              </w:rPr>
              <w:delText>Configuración de Red</w:delText>
            </w:r>
            <w:r w:rsidDel="002135FF">
              <w:rPr>
                <w:noProof/>
                <w:webHidden/>
              </w:rPr>
              <w:tab/>
              <w:delText>67</w:delText>
            </w:r>
          </w:del>
        </w:p>
        <w:p w14:paraId="147B9B9A" w14:textId="47280FD5" w:rsidR="007E0A90" w:rsidDel="002135FF" w:rsidRDefault="007E0A90">
          <w:pPr>
            <w:pStyle w:val="TDC4"/>
            <w:tabs>
              <w:tab w:val="left" w:pos="1760"/>
              <w:tab w:val="right" w:leader="dot" w:pos="9060"/>
            </w:tabs>
            <w:rPr>
              <w:del w:id="819" w:author="JORGE CONTRERAS ORTIZ" w:date="2021-09-02T17:32:00Z"/>
              <w:rFonts w:asciiTheme="minorHAnsi" w:eastAsiaTheme="minorEastAsia" w:hAnsiTheme="minorHAnsi"/>
              <w:noProof/>
              <w:lang w:eastAsia="es-ES"/>
            </w:rPr>
          </w:pPr>
          <w:del w:id="820" w:author="JORGE CONTRERAS ORTIZ" w:date="2021-09-02T17:32:00Z">
            <w:r w:rsidRPr="002135FF" w:rsidDel="002135FF">
              <w:rPr>
                <w:rPrChange w:id="821" w:author="JORGE CONTRERAS ORTIZ" w:date="2021-09-02T17:32:00Z">
                  <w:rPr>
                    <w:rStyle w:val="Hipervnculo"/>
                    <w:rFonts w:cs="Arial"/>
                    <w:noProof/>
                    <w:lang w:val="en-US"/>
                  </w:rPr>
                </w:rPrChange>
              </w:rPr>
              <w:delText>4.2.3.1.</w:delText>
            </w:r>
            <w:r w:rsidDel="002135FF">
              <w:rPr>
                <w:rFonts w:asciiTheme="minorHAnsi" w:eastAsiaTheme="minorEastAsia" w:hAnsiTheme="minorHAnsi"/>
                <w:noProof/>
                <w:lang w:eastAsia="es-ES"/>
              </w:rPr>
              <w:tab/>
            </w:r>
            <w:r w:rsidRPr="002135FF" w:rsidDel="002135FF">
              <w:rPr>
                <w:rPrChange w:id="822" w:author="JORGE CONTRERAS ORTIZ" w:date="2021-09-02T17:32:00Z">
                  <w:rPr>
                    <w:rStyle w:val="Hipervnculo"/>
                    <w:noProof/>
                    <w:lang w:val="en-US"/>
                  </w:rPr>
                </w:rPrChange>
              </w:rPr>
              <w:delText>Modo Out-of-Band Commissioning Desactivado</w:delText>
            </w:r>
            <w:r w:rsidDel="002135FF">
              <w:rPr>
                <w:noProof/>
                <w:webHidden/>
              </w:rPr>
              <w:tab/>
              <w:delText>67</w:delText>
            </w:r>
          </w:del>
        </w:p>
        <w:p w14:paraId="650D1B24" w14:textId="7A06A4F7" w:rsidR="007E0A90" w:rsidDel="002135FF" w:rsidRDefault="007E0A90">
          <w:pPr>
            <w:pStyle w:val="TDC4"/>
            <w:tabs>
              <w:tab w:val="left" w:pos="1760"/>
              <w:tab w:val="right" w:leader="dot" w:pos="9060"/>
            </w:tabs>
            <w:rPr>
              <w:del w:id="823" w:author="JORGE CONTRERAS ORTIZ" w:date="2021-09-02T17:32:00Z"/>
              <w:rFonts w:asciiTheme="minorHAnsi" w:eastAsiaTheme="minorEastAsia" w:hAnsiTheme="minorHAnsi"/>
              <w:noProof/>
              <w:lang w:eastAsia="es-ES"/>
            </w:rPr>
          </w:pPr>
          <w:del w:id="824" w:author="JORGE CONTRERAS ORTIZ" w:date="2021-09-02T17:32:00Z">
            <w:r w:rsidRPr="002135FF" w:rsidDel="002135FF">
              <w:rPr>
                <w:rPrChange w:id="825" w:author="JORGE CONTRERAS ORTIZ" w:date="2021-09-02T17:32:00Z">
                  <w:rPr>
                    <w:rStyle w:val="Hipervnculo"/>
                    <w:rFonts w:cs="Arial"/>
                    <w:noProof/>
                    <w:lang w:val="en-US"/>
                  </w:rPr>
                </w:rPrChange>
              </w:rPr>
              <w:delText>4.2.3.2.</w:delText>
            </w:r>
            <w:r w:rsidDel="002135FF">
              <w:rPr>
                <w:rFonts w:asciiTheme="minorHAnsi" w:eastAsiaTheme="minorEastAsia" w:hAnsiTheme="minorHAnsi"/>
                <w:noProof/>
                <w:lang w:eastAsia="es-ES"/>
              </w:rPr>
              <w:tab/>
            </w:r>
            <w:r w:rsidRPr="002135FF" w:rsidDel="002135FF">
              <w:rPr>
                <w:rPrChange w:id="826" w:author="JORGE CONTRERAS ORTIZ" w:date="2021-09-02T17:32:00Z">
                  <w:rPr>
                    <w:rStyle w:val="Hipervnculo"/>
                    <w:noProof/>
                    <w:lang w:val="en-US"/>
                  </w:rPr>
                </w:rPrChange>
              </w:rPr>
              <w:delText>Modo Out-of-Band Commissioning Activado</w:delText>
            </w:r>
            <w:r w:rsidDel="002135FF">
              <w:rPr>
                <w:noProof/>
                <w:webHidden/>
              </w:rPr>
              <w:tab/>
              <w:delText>67</w:delText>
            </w:r>
          </w:del>
        </w:p>
        <w:p w14:paraId="42D716C2" w14:textId="440DDFEC" w:rsidR="007E0A90" w:rsidDel="002135FF" w:rsidRDefault="007E0A90">
          <w:pPr>
            <w:pStyle w:val="TDC2"/>
            <w:tabs>
              <w:tab w:val="left" w:pos="880"/>
              <w:tab w:val="right" w:leader="dot" w:pos="9060"/>
            </w:tabs>
            <w:rPr>
              <w:del w:id="827" w:author="JORGE CONTRERAS ORTIZ" w:date="2021-09-02T17:32:00Z"/>
              <w:rFonts w:asciiTheme="minorHAnsi" w:hAnsiTheme="minorHAnsi" w:cstheme="minorBidi"/>
              <w:noProof/>
            </w:rPr>
          </w:pPr>
          <w:del w:id="828" w:author="JORGE CONTRERAS ORTIZ" w:date="2021-09-02T17:32:00Z">
            <w:r w:rsidRPr="002135FF" w:rsidDel="002135FF">
              <w:rPr>
                <w:rPrChange w:id="829" w:author="JORGE CONTRERAS ORTIZ" w:date="2021-09-02T17:32:00Z">
                  <w:rPr>
                    <w:rStyle w:val="Hipervnculo"/>
                    <w:noProof/>
                  </w:rPr>
                </w:rPrChange>
              </w:rPr>
              <w:delText>4.3.</w:delText>
            </w:r>
            <w:r w:rsidDel="002135FF">
              <w:rPr>
                <w:rFonts w:asciiTheme="minorHAnsi" w:hAnsiTheme="minorHAnsi" w:cstheme="minorBidi"/>
                <w:noProof/>
              </w:rPr>
              <w:tab/>
            </w:r>
            <w:r w:rsidRPr="002135FF" w:rsidDel="002135FF">
              <w:rPr>
                <w:rPrChange w:id="830" w:author="JORGE CONTRERAS ORTIZ" w:date="2021-09-02T17:32:00Z">
                  <w:rPr>
                    <w:rStyle w:val="Hipervnculo"/>
                    <w:noProof/>
                  </w:rPr>
                </w:rPrChange>
              </w:rPr>
              <w:delText>PRUEBAS DE RED</w:delText>
            </w:r>
            <w:r w:rsidDel="002135FF">
              <w:rPr>
                <w:noProof/>
                <w:webHidden/>
              </w:rPr>
              <w:tab/>
              <w:delText>68</w:delText>
            </w:r>
          </w:del>
        </w:p>
        <w:p w14:paraId="5090F2C8" w14:textId="3B7FE278" w:rsidR="007E0A90" w:rsidDel="002135FF" w:rsidRDefault="007E0A90">
          <w:pPr>
            <w:pStyle w:val="TDC3"/>
            <w:rPr>
              <w:del w:id="831" w:author="JORGE CONTRERAS ORTIZ" w:date="2021-09-02T17:32:00Z"/>
              <w:rFonts w:asciiTheme="minorHAnsi" w:hAnsiTheme="minorHAnsi" w:cstheme="minorBidi"/>
              <w:noProof/>
            </w:rPr>
          </w:pPr>
          <w:del w:id="832" w:author="JORGE CONTRERAS ORTIZ" w:date="2021-09-02T17:32:00Z">
            <w:r w:rsidRPr="002135FF" w:rsidDel="002135FF">
              <w:rPr>
                <w:rPrChange w:id="833" w:author="JORGE CONTRERAS ORTIZ" w:date="2021-09-02T17:32:00Z">
                  <w:rPr>
                    <w:rStyle w:val="Hipervnculo"/>
                    <w:rFonts w:cs="Arial"/>
                    <w:noProof/>
                  </w:rPr>
                </w:rPrChange>
              </w:rPr>
              <w:delText>4.3.1.</w:delText>
            </w:r>
            <w:r w:rsidDel="002135FF">
              <w:rPr>
                <w:rFonts w:asciiTheme="minorHAnsi" w:hAnsiTheme="minorHAnsi" w:cstheme="minorBidi"/>
                <w:noProof/>
              </w:rPr>
              <w:tab/>
            </w:r>
            <w:r w:rsidRPr="002135FF" w:rsidDel="002135FF">
              <w:rPr>
                <w:rPrChange w:id="834" w:author="JORGE CONTRERAS ORTIZ" w:date="2021-09-02T17:32:00Z">
                  <w:rPr>
                    <w:rStyle w:val="Hipervnculo"/>
                    <w:noProof/>
                  </w:rPr>
                </w:rPrChange>
              </w:rPr>
              <w:delText>Primera interacción con Dongle USB</w:delText>
            </w:r>
            <w:r w:rsidDel="002135FF">
              <w:rPr>
                <w:noProof/>
                <w:webHidden/>
              </w:rPr>
              <w:tab/>
              <w:delText>69</w:delText>
            </w:r>
          </w:del>
        </w:p>
        <w:p w14:paraId="63BEC87B" w14:textId="3CF343DB" w:rsidR="007E0A90" w:rsidDel="002135FF" w:rsidRDefault="007E0A90">
          <w:pPr>
            <w:pStyle w:val="TDC3"/>
            <w:rPr>
              <w:del w:id="835" w:author="JORGE CONTRERAS ORTIZ" w:date="2021-09-02T17:32:00Z"/>
              <w:rFonts w:asciiTheme="minorHAnsi" w:hAnsiTheme="minorHAnsi" w:cstheme="minorBidi"/>
              <w:noProof/>
            </w:rPr>
          </w:pPr>
          <w:del w:id="836" w:author="JORGE CONTRERAS ORTIZ" w:date="2021-09-02T17:32:00Z">
            <w:r w:rsidRPr="002135FF" w:rsidDel="002135FF">
              <w:rPr>
                <w:rPrChange w:id="837" w:author="JORGE CONTRERAS ORTIZ" w:date="2021-09-02T17:32:00Z">
                  <w:rPr>
                    <w:rStyle w:val="Hipervnculo"/>
                    <w:rFonts w:cs="Arial"/>
                    <w:noProof/>
                  </w:rPr>
                </w:rPrChange>
              </w:rPr>
              <w:delText>4.3.2.</w:delText>
            </w:r>
            <w:r w:rsidDel="002135FF">
              <w:rPr>
                <w:rFonts w:asciiTheme="minorHAnsi" w:hAnsiTheme="minorHAnsi" w:cstheme="minorBidi"/>
                <w:noProof/>
              </w:rPr>
              <w:tab/>
            </w:r>
            <w:r w:rsidRPr="002135FF" w:rsidDel="002135FF">
              <w:rPr>
                <w:rPrChange w:id="838" w:author="JORGE CONTRERAS ORTIZ" w:date="2021-09-02T17:32:00Z">
                  <w:rPr>
                    <w:rStyle w:val="Hipervnculo"/>
                    <w:noProof/>
                  </w:rPr>
                </w:rPrChange>
              </w:rPr>
              <w:delText>Red de dos Nodos</w:delText>
            </w:r>
            <w:r w:rsidDel="002135FF">
              <w:rPr>
                <w:noProof/>
                <w:webHidden/>
              </w:rPr>
              <w:tab/>
              <w:delText>70</w:delText>
            </w:r>
          </w:del>
        </w:p>
        <w:p w14:paraId="291E111E" w14:textId="2ACF94F2" w:rsidR="007E0A90" w:rsidDel="002135FF" w:rsidRDefault="007E0A90">
          <w:pPr>
            <w:pStyle w:val="TDC4"/>
            <w:tabs>
              <w:tab w:val="left" w:pos="1760"/>
              <w:tab w:val="right" w:leader="dot" w:pos="9060"/>
            </w:tabs>
            <w:rPr>
              <w:del w:id="839" w:author="JORGE CONTRERAS ORTIZ" w:date="2021-09-02T17:32:00Z"/>
              <w:rFonts w:asciiTheme="minorHAnsi" w:eastAsiaTheme="minorEastAsia" w:hAnsiTheme="minorHAnsi"/>
              <w:noProof/>
              <w:lang w:eastAsia="es-ES"/>
            </w:rPr>
          </w:pPr>
          <w:del w:id="840" w:author="JORGE CONTRERAS ORTIZ" w:date="2021-09-02T17:32:00Z">
            <w:r w:rsidRPr="002135FF" w:rsidDel="002135FF">
              <w:rPr>
                <w:rPrChange w:id="841" w:author="JORGE CONTRERAS ORTIZ" w:date="2021-09-02T17:32:00Z">
                  <w:rPr>
                    <w:rStyle w:val="Hipervnculo"/>
                    <w:rFonts w:cs="Arial"/>
                    <w:noProof/>
                  </w:rPr>
                </w:rPrChange>
              </w:rPr>
              <w:delText>4.3.2.1.</w:delText>
            </w:r>
            <w:r w:rsidDel="002135FF">
              <w:rPr>
                <w:rFonts w:asciiTheme="minorHAnsi" w:eastAsiaTheme="minorEastAsia" w:hAnsiTheme="minorHAnsi"/>
                <w:noProof/>
                <w:lang w:eastAsia="es-ES"/>
              </w:rPr>
              <w:tab/>
            </w:r>
            <w:r w:rsidRPr="002135FF" w:rsidDel="002135FF">
              <w:rPr>
                <w:rPrChange w:id="842" w:author="JORGE CONTRERAS ORTIZ" w:date="2021-09-02T17:32:00Z">
                  <w:rPr>
                    <w:rStyle w:val="Hipervnculo"/>
                    <w:noProof/>
                  </w:rPr>
                </w:rPrChange>
              </w:rPr>
              <w:delText>Creación de la Red</w:delText>
            </w:r>
            <w:r w:rsidDel="002135FF">
              <w:rPr>
                <w:noProof/>
                <w:webHidden/>
              </w:rPr>
              <w:tab/>
              <w:delText>70</w:delText>
            </w:r>
          </w:del>
        </w:p>
        <w:p w14:paraId="01837E19" w14:textId="2D859E3B" w:rsidR="007E0A90" w:rsidDel="002135FF" w:rsidRDefault="007E0A90">
          <w:pPr>
            <w:pStyle w:val="TDC4"/>
            <w:tabs>
              <w:tab w:val="left" w:pos="1760"/>
              <w:tab w:val="right" w:leader="dot" w:pos="9060"/>
            </w:tabs>
            <w:rPr>
              <w:del w:id="843" w:author="JORGE CONTRERAS ORTIZ" w:date="2021-09-02T17:32:00Z"/>
              <w:rFonts w:asciiTheme="minorHAnsi" w:eastAsiaTheme="minorEastAsia" w:hAnsiTheme="minorHAnsi"/>
              <w:noProof/>
              <w:lang w:eastAsia="es-ES"/>
            </w:rPr>
          </w:pPr>
          <w:del w:id="844" w:author="JORGE CONTRERAS ORTIZ" w:date="2021-09-02T17:32:00Z">
            <w:r w:rsidRPr="002135FF" w:rsidDel="002135FF">
              <w:rPr>
                <w:rPrChange w:id="845" w:author="JORGE CONTRERAS ORTIZ" w:date="2021-09-02T17:32:00Z">
                  <w:rPr>
                    <w:rStyle w:val="Hipervnculo"/>
                    <w:rFonts w:cs="Arial"/>
                    <w:noProof/>
                  </w:rPr>
                </w:rPrChange>
              </w:rPr>
              <w:delText>4.3.2.2.</w:delText>
            </w:r>
            <w:r w:rsidDel="002135FF">
              <w:rPr>
                <w:rFonts w:asciiTheme="minorHAnsi" w:eastAsiaTheme="minorEastAsia" w:hAnsiTheme="minorHAnsi"/>
                <w:noProof/>
                <w:lang w:eastAsia="es-ES"/>
              </w:rPr>
              <w:tab/>
            </w:r>
            <w:r w:rsidRPr="002135FF" w:rsidDel="002135FF">
              <w:rPr>
                <w:rPrChange w:id="846" w:author="JORGE CONTRERAS ORTIZ" w:date="2021-09-02T17:32:00Z">
                  <w:rPr>
                    <w:rStyle w:val="Hipervnculo"/>
                    <w:noProof/>
                  </w:rPr>
                </w:rPrChange>
              </w:rPr>
              <w:delText>Ping entre nodos</w:delText>
            </w:r>
            <w:r w:rsidDel="002135FF">
              <w:rPr>
                <w:noProof/>
                <w:webHidden/>
              </w:rPr>
              <w:tab/>
              <w:delText>71</w:delText>
            </w:r>
          </w:del>
        </w:p>
        <w:p w14:paraId="2C894286" w14:textId="214C9747" w:rsidR="007E0A90" w:rsidDel="002135FF" w:rsidRDefault="007E0A90">
          <w:pPr>
            <w:pStyle w:val="TDC4"/>
            <w:tabs>
              <w:tab w:val="left" w:pos="1760"/>
              <w:tab w:val="right" w:leader="dot" w:pos="9060"/>
            </w:tabs>
            <w:rPr>
              <w:del w:id="847" w:author="JORGE CONTRERAS ORTIZ" w:date="2021-09-02T17:32:00Z"/>
              <w:rFonts w:asciiTheme="minorHAnsi" w:eastAsiaTheme="minorEastAsia" w:hAnsiTheme="minorHAnsi"/>
              <w:noProof/>
              <w:lang w:eastAsia="es-ES"/>
            </w:rPr>
          </w:pPr>
          <w:del w:id="848" w:author="JORGE CONTRERAS ORTIZ" w:date="2021-09-02T17:32:00Z">
            <w:r w:rsidRPr="002135FF" w:rsidDel="002135FF">
              <w:rPr>
                <w:rPrChange w:id="849" w:author="JORGE CONTRERAS ORTIZ" w:date="2021-09-02T17:32:00Z">
                  <w:rPr>
                    <w:rStyle w:val="Hipervnculo"/>
                    <w:rFonts w:cs="Arial"/>
                    <w:noProof/>
                  </w:rPr>
                </w:rPrChange>
              </w:rPr>
              <w:delText>4.3.2.3.</w:delText>
            </w:r>
            <w:r w:rsidDel="002135FF">
              <w:rPr>
                <w:rFonts w:asciiTheme="minorHAnsi" w:eastAsiaTheme="minorEastAsia" w:hAnsiTheme="minorHAnsi"/>
                <w:noProof/>
                <w:lang w:eastAsia="es-ES"/>
              </w:rPr>
              <w:tab/>
            </w:r>
            <w:r w:rsidRPr="002135FF" w:rsidDel="002135FF">
              <w:rPr>
                <w:rPrChange w:id="850" w:author="JORGE CONTRERAS ORTIZ" w:date="2021-09-02T17:32:00Z">
                  <w:rPr>
                    <w:rStyle w:val="Hipervnculo"/>
                    <w:noProof/>
                  </w:rPr>
                </w:rPrChange>
              </w:rPr>
              <w:delText>Envío de mensajes UDP a través de Sockets entre ambos nodos</w:delText>
            </w:r>
            <w:r w:rsidDel="002135FF">
              <w:rPr>
                <w:noProof/>
                <w:webHidden/>
              </w:rPr>
              <w:tab/>
              <w:delText>71</w:delText>
            </w:r>
          </w:del>
        </w:p>
        <w:p w14:paraId="28C9E66C" w14:textId="4C59227A" w:rsidR="007E0A90" w:rsidDel="002135FF" w:rsidRDefault="007E0A90">
          <w:pPr>
            <w:pStyle w:val="TDC3"/>
            <w:rPr>
              <w:del w:id="851" w:author="JORGE CONTRERAS ORTIZ" w:date="2021-09-02T17:32:00Z"/>
              <w:rFonts w:asciiTheme="minorHAnsi" w:hAnsiTheme="minorHAnsi" w:cstheme="minorBidi"/>
              <w:noProof/>
            </w:rPr>
          </w:pPr>
          <w:del w:id="852" w:author="JORGE CONTRERAS ORTIZ" w:date="2021-09-02T17:32:00Z">
            <w:r w:rsidRPr="002135FF" w:rsidDel="002135FF">
              <w:rPr>
                <w:rPrChange w:id="853" w:author="JORGE CONTRERAS ORTIZ" w:date="2021-09-02T17:32:00Z">
                  <w:rPr>
                    <w:rStyle w:val="Hipervnculo"/>
                    <w:rFonts w:cs="Arial"/>
                    <w:noProof/>
                  </w:rPr>
                </w:rPrChange>
              </w:rPr>
              <w:delText>4.3.3.</w:delText>
            </w:r>
            <w:r w:rsidDel="002135FF">
              <w:rPr>
                <w:rFonts w:asciiTheme="minorHAnsi" w:hAnsiTheme="minorHAnsi" w:cstheme="minorBidi"/>
                <w:noProof/>
              </w:rPr>
              <w:tab/>
            </w:r>
            <w:r w:rsidRPr="002135FF" w:rsidDel="002135FF">
              <w:rPr>
                <w:rPrChange w:id="854" w:author="JORGE CONTRERAS ORTIZ" w:date="2021-09-02T17:32:00Z">
                  <w:rPr>
                    <w:rStyle w:val="Hipervnculo"/>
                    <w:noProof/>
                  </w:rPr>
                </w:rPrChange>
              </w:rPr>
              <w:delText>Pruebas con el Border Router</w:delText>
            </w:r>
            <w:r w:rsidDel="002135FF">
              <w:rPr>
                <w:noProof/>
                <w:webHidden/>
              </w:rPr>
              <w:tab/>
              <w:delText>72</w:delText>
            </w:r>
          </w:del>
        </w:p>
        <w:p w14:paraId="6499971C" w14:textId="0E9C4769" w:rsidR="007E0A90" w:rsidDel="002135FF" w:rsidRDefault="007E0A90">
          <w:pPr>
            <w:pStyle w:val="TDC4"/>
            <w:tabs>
              <w:tab w:val="left" w:pos="1760"/>
              <w:tab w:val="right" w:leader="dot" w:pos="9060"/>
            </w:tabs>
            <w:rPr>
              <w:del w:id="855" w:author="JORGE CONTRERAS ORTIZ" w:date="2021-09-02T17:32:00Z"/>
              <w:rFonts w:asciiTheme="minorHAnsi" w:eastAsiaTheme="minorEastAsia" w:hAnsiTheme="minorHAnsi"/>
              <w:noProof/>
              <w:lang w:eastAsia="es-ES"/>
            </w:rPr>
          </w:pPr>
          <w:del w:id="856" w:author="JORGE CONTRERAS ORTIZ" w:date="2021-09-02T17:32:00Z">
            <w:r w:rsidRPr="002135FF" w:rsidDel="002135FF">
              <w:rPr>
                <w:rPrChange w:id="857" w:author="JORGE CONTRERAS ORTIZ" w:date="2021-09-02T17:32:00Z">
                  <w:rPr>
                    <w:rStyle w:val="Hipervnculo"/>
                    <w:rFonts w:cs="Arial"/>
                    <w:noProof/>
                  </w:rPr>
                </w:rPrChange>
              </w:rPr>
              <w:delText>4.3.3.1.</w:delText>
            </w:r>
            <w:r w:rsidDel="002135FF">
              <w:rPr>
                <w:rFonts w:asciiTheme="minorHAnsi" w:eastAsiaTheme="minorEastAsia" w:hAnsiTheme="minorHAnsi"/>
                <w:noProof/>
                <w:lang w:eastAsia="es-ES"/>
              </w:rPr>
              <w:tab/>
            </w:r>
            <w:r w:rsidRPr="002135FF" w:rsidDel="002135FF">
              <w:rPr>
                <w:rPrChange w:id="858" w:author="JORGE CONTRERAS ORTIZ" w:date="2021-09-02T17:32:00Z">
                  <w:rPr>
                    <w:rStyle w:val="Hipervnculo"/>
                    <w:noProof/>
                  </w:rPr>
                </w:rPrChange>
              </w:rPr>
              <w:delText>Introducción a la configuración del Router.</w:delText>
            </w:r>
            <w:r w:rsidDel="002135FF">
              <w:rPr>
                <w:noProof/>
                <w:webHidden/>
              </w:rPr>
              <w:tab/>
              <w:delText>72</w:delText>
            </w:r>
          </w:del>
        </w:p>
        <w:p w14:paraId="7346F582" w14:textId="6B856CB5" w:rsidR="007E0A90" w:rsidDel="002135FF" w:rsidRDefault="007E0A90">
          <w:pPr>
            <w:pStyle w:val="TDC4"/>
            <w:tabs>
              <w:tab w:val="left" w:pos="1760"/>
              <w:tab w:val="right" w:leader="dot" w:pos="9060"/>
            </w:tabs>
            <w:rPr>
              <w:del w:id="859" w:author="JORGE CONTRERAS ORTIZ" w:date="2021-09-02T17:32:00Z"/>
              <w:rFonts w:asciiTheme="minorHAnsi" w:eastAsiaTheme="minorEastAsia" w:hAnsiTheme="minorHAnsi"/>
              <w:noProof/>
              <w:lang w:eastAsia="es-ES"/>
            </w:rPr>
          </w:pPr>
          <w:del w:id="860" w:author="JORGE CONTRERAS ORTIZ" w:date="2021-09-02T17:32:00Z">
            <w:r w:rsidRPr="002135FF" w:rsidDel="002135FF">
              <w:rPr>
                <w:rPrChange w:id="861" w:author="JORGE CONTRERAS ORTIZ" w:date="2021-09-02T17:32:00Z">
                  <w:rPr>
                    <w:rStyle w:val="Hipervnculo"/>
                    <w:rFonts w:cs="Arial"/>
                    <w:noProof/>
                  </w:rPr>
                </w:rPrChange>
              </w:rPr>
              <w:delText>4.3.3.2.</w:delText>
            </w:r>
            <w:r w:rsidDel="002135FF">
              <w:rPr>
                <w:rFonts w:asciiTheme="minorHAnsi" w:eastAsiaTheme="minorEastAsia" w:hAnsiTheme="minorHAnsi"/>
                <w:noProof/>
                <w:lang w:eastAsia="es-ES"/>
              </w:rPr>
              <w:tab/>
            </w:r>
            <w:r w:rsidRPr="002135FF" w:rsidDel="002135FF">
              <w:rPr>
                <w:rPrChange w:id="862" w:author="JORGE CONTRERAS ORTIZ" w:date="2021-09-02T17:32:00Z">
                  <w:rPr>
                    <w:rStyle w:val="Hipervnculo"/>
                    <w:noProof/>
                  </w:rPr>
                </w:rPrChange>
              </w:rPr>
              <w:delText>Prueba de conectividad IP entre la red THREAD y la LAN</w:delText>
            </w:r>
            <w:r w:rsidDel="002135FF">
              <w:rPr>
                <w:noProof/>
                <w:webHidden/>
              </w:rPr>
              <w:tab/>
              <w:delText>73</w:delText>
            </w:r>
          </w:del>
        </w:p>
        <w:p w14:paraId="044566C7" w14:textId="1FA158E1" w:rsidR="007E0A90" w:rsidDel="002135FF" w:rsidRDefault="007E0A90">
          <w:pPr>
            <w:pStyle w:val="TDC4"/>
            <w:tabs>
              <w:tab w:val="left" w:pos="1760"/>
              <w:tab w:val="right" w:leader="dot" w:pos="9060"/>
            </w:tabs>
            <w:rPr>
              <w:del w:id="863" w:author="JORGE CONTRERAS ORTIZ" w:date="2021-09-02T17:32:00Z"/>
              <w:rFonts w:asciiTheme="minorHAnsi" w:eastAsiaTheme="minorEastAsia" w:hAnsiTheme="minorHAnsi"/>
              <w:noProof/>
              <w:lang w:eastAsia="es-ES"/>
            </w:rPr>
          </w:pPr>
          <w:del w:id="864" w:author="JORGE CONTRERAS ORTIZ" w:date="2021-09-02T17:32:00Z">
            <w:r w:rsidRPr="002135FF" w:rsidDel="002135FF">
              <w:rPr>
                <w:rPrChange w:id="865" w:author="JORGE CONTRERAS ORTIZ" w:date="2021-09-02T17:32:00Z">
                  <w:rPr>
                    <w:rStyle w:val="Hipervnculo"/>
                    <w:noProof/>
                  </w:rPr>
                </w:rPrChange>
              </w:rPr>
              <w:delText>4.3.3.3.</w:delText>
            </w:r>
            <w:r w:rsidDel="002135FF">
              <w:rPr>
                <w:rFonts w:asciiTheme="minorHAnsi" w:eastAsiaTheme="minorEastAsia" w:hAnsiTheme="minorHAnsi"/>
                <w:noProof/>
                <w:lang w:eastAsia="es-ES"/>
              </w:rPr>
              <w:tab/>
            </w:r>
            <w:r w:rsidRPr="002135FF" w:rsidDel="002135FF">
              <w:rPr>
                <w:rPrChange w:id="866" w:author="JORGE CONTRERAS ORTIZ" w:date="2021-09-02T17:32:00Z">
                  <w:rPr>
                    <w:rStyle w:val="Hipervnculo"/>
                    <w:noProof/>
                  </w:rPr>
                </w:rPrChange>
              </w:rPr>
              <w:delText>Red con el BR y dos nodos KTDG102</w:delText>
            </w:r>
            <w:r w:rsidDel="002135FF">
              <w:rPr>
                <w:noProof/>
                <w:webHidden/>
              </w:rPr>
              <w:tab/>
              <w:delText>74</w:delText>
            </w:r>
          </w:del>
        </w:p>
        <w:p w14:paraId="75849F28" w14:textId="0FC2317C" w:rsidR="007E0A90" w:rsidDel="002135FF" w:rsidRDefault="007E0A90">
          <w:pPr>
            <w:pStyle w:val="TDC4"/>
            <w:tabs>
              <w:tab w:val="left" w:pos="1760"/>
              <w:tab w:val="right" w:leader="dot" w:pos="9060"/>
            </w:tabs>
            <w:rPr>
              <w:del w:id="867" w:author="JORGE CONTRERAS ORTIZ" w:date="2021-09-02T17:32:00Z"/>
              <w:rFonts w:asciiTheme="minorHAnsi" w:eastAsiaTheme="minorEastAsia" w:hAnsiTheme="minorHAnsi"/>
              <w:noProof/>
              <w:lang w:eastAsia="es-ES"/>
            </w:rPr>
          </w:pPr>
          <w:del w:id="868" w:author="JORGE CONTRERAS ORTIZ" w:date="2021-09-02T17:32:00Z">
            <w:r w:rsidRPr="002135FF" w:rsidDel="002135FF">
              <w:rPr>
                <w:rPrChange w:id="869" w:author="JORGE CONTRERAS ORTIZ" w:date="2021-09-02T17:32:00Z">
                  <w:rPr>
                    <w:rStyle w:val="Hipervnculo"/>
                    <w:noProof/>
                  </w:rPr>
                </w:rPrChange>
              </w:rPr>
              <w:delText>4.3.3.4.</w:delText>
            </w:r>
            <w:r w:rsidDel="002135FF">
              <w:rPr>
                <w:rFonts w:asciiTheme="minorHAnsi" w:eastAsiaTheme="minorEastAsia" w:hAnsiTheme="minorHAnsi"/>
                <w:noProof/>
                <w:lang w:eastAsia="es-ES"/>
              </w:rPr>
              <w:tab/>
            </w:r>
            <w:r w:rsidRPr="002135FF" w:rsidDel="002135FF">
              <w:rPr>
                <w:rPrChange w:id="870" w:author="JORGE CONTRERAS ORTIZ" w:date="2021-09-02T17:32:00Z">
                  <w:rPr>
                    <w:rStyle w:val="Hipervnculo"/>
                    <w:noProof/>
                  </w:rPr>
                </w:rPrChange>
              </w:rPr>
              <w:delText>Envío de mensajes UDP por Sockets entre Dongles y entre PC y Dongles</w:delText>
            </w:r>
            <w:r w:rsidDel="002135FF">
              <w:rPr>
                <w:noProof/>
                <w:webHidden/>
              </w:rPr>
              <w:tab/>
              <w:delText>77</w:delText>
            </w:r>
          </w:del>
        </w:p>
        <w:p w14:paraId="7BDAAA94" w14:textId="34EFE8FB" w:rsidR="007E0A90" w:rsidDel="002135FF" w:rsidRDefault="007E0A90">
          <w:pPr>
            <w:pStyle w:val="TDC3"/>
            <w:rPr>
              <w:del w:id="871" w:author="JORGE CONTRERAS ORTIZ" w:date="2021-09-02T17:32:00Z"/>
              <w:rFonts w:asciiTheme="minorHAnsi" w:hAnsiTheme="minorHAnsi" w:cstheme="minorBidi"/>
              <w:noProof/>
            </w:rPr>
          </w:pPr>
          <w:del w:id="872" w:author="JORGE CONTRERAS ORTIZ" w:date="2021-09-02T17:32:00Z">
            <w:r w:rsidRPr="002135FF" w:rsidDel="002135FF">
              <w:rPr>
                <w:rPrChange w:id="873" w:author="JORGE CONTRERAS ORTIZ" w:date="2021-09-02T17:32:00Z">
                  <w:rPr>
                    <w:rStyle w:val="Hipervnculo"/>
                    <w:noProof/>
                  </w:rPr>
                </w:rPrChange>
              </w:rPr>
              <w:delText>4.3.4.</w:delText>
            </w:r>
            <w:r w:rsidDel="002135FF">
              <w:rPr>
                <w:rFonts w:asciiTheme="minorHAnsi" w:hAnsiTheme="minorHAnsi" w:cstheme="minorBidi"/>
                <w:noProof/>
              </w:rPr>
              <w:tab/>
            </w:r>
            <w:r w:rsidRPr="002135FF" w:rsidDel="002135FF">
              <w:rPr>
                <w:rPrChange w:id="874" w:author="JORGE CONTRERAS ORTIZ" w:date="2021-09-02T17:32:00Z">
                  <w:rPr>
                    <w:rStyle w:val="Hipervnculo"/>
                    <w:noProof/>
                  </w:rPr>
                </w:rPrChange>
              </w:rPr>
              <w:delText>Pruebas con PCB Coockie Thread como cuarto nodo</w:delText>
            </w:r>
            <w:r w:rsidDel="002135FF">
              <w:rPr>
                <w:noProof/>
                <w:webHidden/>
              </w:rPr>
              <w:tab/>
              <w:delText>78</w:delText>
            </w:r>
          </w:del>
        </w:p>
        <w:p w14:paraId="0ECEE315" w14:textId="7A486229" w:rsidR="007E0A90" w:rsidDel="002135FF" w:rsidRDefault="007E0A90">
          <w:pPr>
            <w:pStyle w:val="TDC4"/>
            <w:tabs>
              <w:tab w:val="left" w:pos="1760"/>
              <w:tab w:val="right" w:leader="dot" w:pos="9060"/>
            </w:tabs>
            <w:rPr>
              <w:del w:id="875" w:author="JORGE CONTRERAS ORTIZ" w:date="2021-09-02T17:32:00Z"/>
              <w:rFonts w:asciiTheme="minorHAnsi" w:eastAsiaTheme="minorEastAsia" w:hAnsiTheme="minorHAnsi"/>
              <w:noProof/>
              <w:lang w:eastAsia="es-ES"/>
            </w:rPr>
          </w:pPr>
          <w:del w:id="876" w:author="JORGE CONTRERAS ORTIZ" w:date="2021-09-02T17:32:00Z">
            <w:r w:rsidRPr="002135FF" w:rsidDel="002135FF">
              <w:rPr>
                <w:rPrChange w:id="877" w:author="JORGE CONTRERAS ORTIZ" w:date="2021-09-02T17:32:00Z">
                  <w:rPr>
                    <w:rStyle w:val="Hipervnculo"/>
                    <w:noProof/>
                  </w:rPr>
                </w:rPrChange>
              </w:rPr>
              <w:delText>4.3.4.1.</w:delText>
            </w:r>
            <w:r w:rsidDel="002135FF">
              <w:rPr>
                <w:rFonts w:asciiTheme="minorHAnsi" w:eastAsiaTheme="minorEastAsia" w:hAnsiTheme="minorHAnsi"/>
                <w:noProof/>
                <w:lang w:eastAsia="es-ES"/>
              </w:rPr>
              <w:tab/>
            </w:r>
            <w:r w:rsidRPr="002135FF" w:rsidDel="002135FF">
              <w:rPr>
                <w:rPrChange w:id="878" w:author="JORGE CONTRERAS ORTIZ" w:date="2021-09-02T17:32:00Z">
                  <w:rPr>
                    <w:rStyle w:val="Hipervnculo"/>
                    <w:noProof/>
                  </w:rPr>
                </w:rPrChange>
              </w:rPr>
              <w:delText>Pruebas de conectividad con el cuarto nodo</w:delText>
            </w:r>
            <w:r w:rsidDel="002135FF">
              <w:rPr>
                <w:noProof/>
                <w:webHidden/>
              </w:rPr>
              <w:tab/>
              <w:delText>79</w:delText>
            </w:r>
          </w:del>
        </w:p>
        <w:p w14:paraId="31EA6516" w14:textId="3322104C" w:rsidR="007E0A90" w:rsidDel="002135FF" w:rsidRDefault="007E0A90">
          <w:pPr>
            <w:pStyle w:val="TDC4"/>
            <w:tabs>
              <w:tab w:val="left" w:pos="1760"/>
              <w:tab w:val="right" w:leader="dot" w:pos="9060"/>
            </w:tabs>
            <w:rPr>
              <w:del w:id="879" w:author="JORGE CONTRERAS ORTIZ" w:date="2021-09-02T17:32:00Z"/>
              <w:rFonts w:asciiTheme="minorHAnsi" w:eastAsiaTheme="minorEastAsia" w:hAnsiTheme="minorHAnsi"/>
              <w:noProof/>
              <w:lang w:eastAsia="es-ES"/>
            </w:rPr>
          </w:pPr>
          <w:del w:id="880" w:author="JORGE CONTRERAS ORTIZ" w:date="2021-09-02T17:32:00Z">
            <w:r w:rsidRPr="002135FF" w:rsidDel="002135FF">
              <w:rPr>
                <w:rPrChange w:id="881" w:author="JORGE CONTRERAS ORTIZ" w:date="2021-09-02T17:32:00Z">
                  <w:rPr>
                    <w:rStyle w:val="Hipervnculo"/>
                    <w:noProof/>
                  </w:rPr>
                </w:rPrChange>
              </w:rPr>
              <w:delText>4.3.4.2.</w:delText>
            </w:r>
            <w:r w:rsidDel="002135FF">
              <w:rPr>
                <w:rFonts w:asciiTheme="minorHAnsi" w:eastAsiaTheme="minorEastAsia" w:hAnsiTheme="minorHAnsi"/>
                <w:noProof/>
                <w:lang w:eastAsia="es-ES"/>
              </w:rPr>
              <w:tab/>
            </w:r>
            <w:r w:rsidRPr="002135FF" w:rsidDel="002135FF">
              <w:rPr>
                <w:rPrChange w:id="882" w:author="JORGE CONTRERAS ORTIZ" w:date="2021-09-02T17:32:00Z">
                  <w:rPr>
                    <w:rStyle w:val="Hipervnculo"/>
                    <w:noProof/>
                  </w:rPr>
                </w:rPrChange>
              </w:rPr>
              <w:delText>Envío / Recibo de Sockets</w:delText>
            </w:r>
            <w:r w:rsidDel="002135FF">
              <w:rPr>
                <w:noProof/>
                <w:webHidden/>
              </w:rPr>
              <w:tab/>
              <w:delText>80</w:delText>
            </w:r>
          </w:del>
        </w:p>
        <w:p w14:paraId="0834C946" w14:textId="5297FF49" w:rsidR="007E0A90" w:rsidDel="002135FF" w:rsidRDefault="007E0A90">
          <w:pPr>
            <w:pStyle w:val="TDC3"/>
            <w:rPr>
              <w:del w:id="883" w:author="JORGE CONTRERAS ORTIZ" w:date="2021-09-02T17:32:00Z"/>
              <w:rFonts w:asciiTheme="minorHAnsi" w:hAnsiTheme="minorHAnsi" w:cstheme="minorBidi"/>
              <w:noProof/>
            </w:rPr>
          </w:pPr>
          <w:del w:id="884" w:author="JORGE CONTRERAS ORTIZ" w:date="2021-09-02T17:32:00Z">
            <w:r w:rsidRPr="002135FF" w:rsidDel="002135FF">
              <w:rPr>
                <w:rPrChange w:id="885" w:author="JORGE CONTRERAS ORTIZ" w:date="2021-09-02T17:32:00Z">
                  <w:rPr>
                    <w:rStyle w:val="Hipervnculo"/>
                    <w:noProof/>
                  </w:rPr>
                </w:rPrChange>
              </w:rPr>
              <w:delText>4.3.5.</w:delText>
            </w:r>
            <w:r w:rsidDel="002135FF">
              <w:rPr>
                <w:rFonts w:asciiTheme="minorHAnsi" w:hAnsiTheme="minorHAnsi" w:cstheme="minorBidi"/>
                <w:noProof/>
              </w:rPr>
              <w:tab/>
            </w:r>
            <w:r w:rsidRPr="002135FF" w:rsidDel="002135FF">
              <w:rPr>
                <w:rPrChange w:id="886" w:author="JORGE CONTRERAS ORTIZ" w:date="2021-09-02T17:32:00Z">
                  <w:rPr>
                    <w:rStyle w:val="Hipervnculo"/>
                    <w:noProof/>
                  </w:rPr>
                </w:rPrChange>
              </w:rPr>
              <w:delText>Pruebas de envíos de mensajería con multisalto con 5 nodos.</w:delText>
            </w:r>
            <w:r w:rsidDel="002135FF">
              <w:rPr>
                <w:noProof/>
                <w:webHidden/>
              </w:rPr>
              <w:tab/>
              <w:delText>81</w:delText>
            </w:r>
          </w:del>
        </w:p>
        <w:p w14:paraId="6C1A3275" w14:textId="5BAA6FB3" w:rsidR="007E0A90" w:rsidDel="002135FF" w:rsidRDefault="007E0A90">
          <w:pPr>
            <w:pStyle w:val="TDC1"/>
            <w:tabs>
              <w:tab w:val="left" w:pos="442"/>
              <w:tab w:val="right" w:leader="dot" w:pos="9060"/>
            </w:tabs>
            <w:rPr>
              <w:del w:id="887" w:author="JORGE CONTRERAS ORTIZ" w:date="2021-09-02T17:32:00Z"/>
              <w:rFonts w:asciiTheme="minorHAnsi" w:eastAsiaTheme="minorEastAsia" w:hAnsiTheme="minorHAnsi"/>
              <w:noProof/>
              <w:lang w:eastAsia="es-ES"/>
            </w:rPr>
          </w:pPr>
          <w:del w:id="888" w:author="JORGE CONTRERAS ORTIZ" w:date="2021-09-02T17:32:00Z">
            <w:r w:rsidRPr="002135FF" w:rsidDel="002135FF">
              <w:rPr>
                <w:rPrChange w:id="889" w:author="JORGE CONTRERAS ORTIZ" w:date="2021-09-02T17:32:00Z">
                  <w:rPr>
                    <w:rStyle w:val="Hipervnculo"/>
                    <w:noProof/>
                  </w:rPr>
                </w:rPrChange>
              </w:rPr>
              <w:delText>5.</w:delText>
            </w:r>
            <w:r w:rsidDel="002135FF">
              <w:rPr>
                <w:rFonts w:asciiTheme="minorHAnsi" w:eastAsiaTheme="minorEastAsia" w:hAnsiTheme="minorHAnsi"/>
                <w:noProof/>
                <w:lang w:eastAsia="es-ES"/>
              </w:rPr>
              <w:tab/>
            </w:r>
            <w:r w:rsidRPr="002135FF" w:rsidDel="002135FF">
              <w:rPr>
                <w:rPrChange w:id="890" w:author="JORGE CONTRERAS ORTIZ" w:date="2021-09-02T17:32:00Z">
                  <w:rPr>
                    <w:rStyle w:val="Hipervnculo"/>
                    <w:noProof/>
                  </w:rPr>
                </w:rPrChange>
              </w:rPr>
              <w:delText>DISEÑO</w:delText>
            </w:r>
            <w:r w:rsidDel="002135FF">
              <w:rPr>
                <w:noProof/>
                <w:webHidden/>
              </w:rPr>
              <w:tab/>
              <w:delText>83</w:delText>
            </w:r>
          </w:del>
        </w:p>
        <w:p w14:paraId="440E9CE7" w14:textId="49FDA9B1" w:rsidR="007E0A90" w:rsidDel="002135FF" w:rsidRDefault="007E0A90">
          <w:pPr>
            <w:pStyle w:val="TDC2"/>
            <w:tabs>
              <w:tab w:val="left" w:pos="880"/>
              <w:tab w:val="right" w:leader="dot" w:pos="9060"/>
            </w:tabs>
            <w:rPr>
              <w:del w:id="891" w:author="JORGE CONTRERAS ORTIZ" w:date="2021-09-02T17:32:00Z"/>
              <w:rFonts w:asciiTheme="minorHAnsi" w:hAnsiTheme="minorHAnsi" w:cstheme="minorBidi"/>
              <w:noProof/>
            </w:rPr>
          </w:pPr>
          <w:del w:id="892" w:author="JORGE CONTRERAS ORTIZ" w:date="2021-09-02T17:32:00Z">
            <w:r w:rsidRPr="002135FF" w:rsidDel="002135FF">
              <w:rPr>
                <w:rPrChange w:id="893" w:author="JORGE CONTRERAS ORTIZ" w:date="2021-09-02T17:32:00Z">
                  <w:rPr>
                    <w:rStyle w:val="Hipervnculo"/>
                    <w:noProof/>
                  </w:rPr>
                </w:rPrChange>
              </w:rPr>
              <w:delText>5.1.</w:delText>
            </w:r>
            <w:r w:rsidDel="002135FF">
              <w:rPr>
                <w:rFonts w:asciiTheme="minorHAnsi" w:hAnsiTheme="minorHAnsi" w:cstheme="minorBidi"/>
                <w:noProof/>
              </w:rPr>
              <w:tab/>
            </w:r>
            <w:r w:rsidRPr="002135FF" w:rsidDel="002135FF">
              <w:rPr>
                <w:rPrChange w:id="894" w:author="JORGE CONTRERAS ORTIZ" w:date="2021-09-02T17:32:00Z">
                  <w:rPr>
                    <w:rStyle w:val="Hipervnculo"/>
                    <w:noProof/>
                  </w:rPr>
                </w:rPrChange>
              </w:rPr>
              <w:delText>JERARQUÍA DEL CIRCUITO</w:delText>
            </w:r>
            <w:r w:rsidDel="002135FF">
              <w:rPr>
                <w:noProof/>
                <w:webHidden/>
              </w:rPr>
              <w:tab/>
              <w:delText>83</w:delText>
            </w:r>
          </w:del>
        </w:p>
        <w:p w14:paraId="7FA6210E" w14:textId="0DD63AE3" w:rsidR="007E0A90" w:rsidDel="002135FF" w:rsidRDefault="007E0A90">
          <w:pPr>
            <w:pStyle w:val="TDC2"/>
            <w:tabs>
              <w:tab w:val="left" w:pos="880"/>
              <w:tab w:val="right" w:leader="dot" w:pos="9060"/>
            </w:tabs>
            <w:rPr>
              <w:del w:id="895" w:author="JORGE CONTRERAS ORTIZ" w:date="2021-09-02T17:32:00Z"/>
              <w:rFonts w:asciiTheme="minorHAnsi" w:hAnsiTheme="minorHAnsi" w:cstheme="minorBidi"/>
              <w:noProof/>
            </w:rPr>
          </w:pPr>
          <w:del w:id="896" w:author="JORGE CONTRERAS ORTIZ" w:date="2021-09-02T17:32:00Z">
            <w:r w:rsidRPr="002135FF" w:rsidDel="002135FF">
              <w:rPr>
                <w:rPrChange w:id="897" w:author="JORGE CONTRERAS ORTIZ" w:date="2021-09-02T17:32:00Z">
                  <w:rPr>
                    <w:rStyle w:val="Hipervnculo"/>
                    <w:noProof/>
                  </w:rPr>
                </w:rPrChange>
              </w:rPr>
              <w:delText>5.2.</w:delText>
            </w:r>
            <w:r w:rsidDel="002135FF">
              <w:rPr>
                <w:rFonts w:asciiTheme="minorHAnsi" w:hAnsiTheme="minorHAnsi" w:cstheme="minorBidi"/>
                <w:noProof/>
              </w:rPr>
              <w:tab/>
            </w:r>
            <w:r w:rsidRPr="002135FF" w:rsidDel="002135FF">
              <w:rPr>
                <w:rPrChange w:id="898" w:author="JORGE CONTRERAS ORTIZ" w:date="2021-09-02T17:32:00Z">
                  <w:rPr>
                    <w:rStyle w:val="Hipervnculo"/>
                    <w:noProof/>
                  </w:rPr>
                </w:rPrChange>
              </w:rPr>
              <w:delText>CIRCUITO DE ALIMENTACIÓN</w:delText>
            </w:r>
            <w:r w:rsidDel="002135FF">
              <w:rPr>
                <w:noProof/>
                <w:webHidden/>
              </w:rPr>
              <w:tab/>
              <w:delText>84</w:delText>
            </w:r>
          </w:del>
        </w:p>
        <w:p w14:paraId="234F1FCE" w14:textId="31E769F4" w:rsidR="007E0A90" w:rsidDel="002135FF" w:rsidRDefault="007E0A90">
          <w:pPr>
            <w:pStyle w:val="TDC2"/>
            <w:tabs>
              <w:tab w:val="left" w:pos="880"/>
              <w:tab w:val="right" w:leader="dot" w:pos="9060"/>
            </w:tabs>
            <w:rPr>
              <w:del w:id="899" w:author="JORGE CONTRERAS ORTIZ" w:date="2021-09-02T17:32:00Z"/>
              <w:rFonts w:asciiTheme="minorHAnsi" w:hAnsiTheme="minorHAnsi" w:cstheme="minorBidi"/>
              <w:noProof/>
            </w:rPr>
          </w:pPr>
          <w:del w:id="900" w:author="JORGE CONTRERAS ORTIZ" w:date="2021-09-02T17:32:00Z">
            <w:r w:rsidRPr="002135FF" w:rsidDel="002135FF">
              <w:rPr>
                <w:rPrChange w:id="901" w:author="JORGE CONTRERAS ORTIZ" w:date="2021-09-02T17:32:00Z">
                  <w:rPr>
                    <w:rStyle w:val="Hipervnculo"/>
                    <w:noProof/>
                  </w:rPr>
                </w:rPrChange>
              </w:rPr>
              <w:delText>5.3.</w:delText>
            </w:r>
            <w:r w:rsidDel="002135FF">
              <w:rPr>
                <w:rFonts w:asciiTheme="minorHAnsi" w:hAnsiTheme="minorHAnsi" w:cstheme="minorBidi"/>
                <w:noProof/>
              </w:rPr>
              <w:tab/>
            </w:r>
            <w:r w:rsidRPr="002135FF" w:rsidDel="002135FF">
              <w:rPr>
                <w:rPrChange w:id="902" w:author="JORGE CONTRERAS ORTIZ" w:date="2021-09-02T17:32:00Z">
                  <w:rPr>
                    <w:rStyle w:val="Hipervnculo"/>
                    <w:noProof/>
                  </w:rPr>
                </w:rPrChange>
              </w:rPr>
              <w:delText>INTEGRACIÓN DEL MÓDULO</w:delText>
            </w:r>
            <w:r w:rsidDel="002135FF">
              <w:rPr>
                <w:noProof/>
                <w:webHidden/>
              </w:rPr>
              <w:tab/>
              <w:delText>85</w:delText>
            </w:r>
          </w:del>
        </w:p>
        <w:p w14:paraId="2D83F648" w14:textId="36094377" w:rsidR="007E0A90" w:rsidDel="002135FF" w:rsidRDefault="007E0A90">
          <w:pPr>
            <w:pStyle w:val="TDC2"/>
            <w:tabs>
              <w:tab w:val="left" w:pos="880"/>
              <w:tab w:val="right" w:leader="dot" w:pos="9060"/>
            </w:tabs>
            <w:rPr>
              <w:del w:id="903" w:author="JORGE CONTRERAS ORTIZ" w:date="2021-09-02T17:32:00Z"/>
              <w:rFonts w:asciiTheme="minorHAnsi" w:hAnsiTheme="minorHAnsi" w:cstheme="minorBidi"/>
              <w:noProof/>
            </w:rPr>
          </w:pPr>
          <w:del w:id="904" w:author="JORGE CONTRERAS ORTIZ" w:date="2021-09-02T17:32:00Z">
            <w:r w:rsidRPr="002135FF" w:rsidDel="002135FF">
              <w:rPr>
                <w:rPrChange w:id="905" w:author="JORGE CONTRERAS ORTIZ" w:date="2021-09-02T17:32:00Z">
                  <w:rPr>
                    <w:rStyle w:val="Hipervnculo"/>
                    <w:noProof/>
                  </w:rPr>
                </w:rPrChange>
              </w:rPr>
              <w:delText>5.4.</w:delText>
            </w:r>
            <w:r w:rsidDel="002135FF">
              <w:rPr>
                <w:rFonts w:asciiTheme="minorHAnsi" w:hAnsiTheme="minorHAnsi" w:cstheme="minorBidi"/>
                <w:noProof/>
              </w:rPr>
              <w:tab/>
            </w:r>
            <w:r w:rsidRPr="002135FF" w:rsidDel="002135FF">
              <w:rPr>
                <w:rPrChange w:id="906" w:author="JORGE CONTRERAS ORTIZ" w:date="2021-09-02T17:32:00Z">
                  <w:rPr>
                    <w:rStyle w:val="Hipervnculo"/>
                    <w:noProof/>
                  </w:rPr>
                </w:rPrChange>
              </w:rPr>
              <w:delText>COOCKIE CONNECTOR</w:delText>
            </w:r>
            <w:r w:rsidDel="002135FF">
              <w:rPr>
                <w:noProof/>
                <w:webHidden/>
              </w:rPr>
              <w:tab/>
              <w:delText>86</w:delText>
            </w:r>
          </w:del>
        </w:p>
        <w:p w14:paraId="3A8BF6D5" w14:textId="5623132B" w:rsidR="007E0A90" w:rsidDel="002135FF" w:rsidRDefault="007E0A90">
          <w:pPr>
            <w:pStyle w:val="TDC2"/>
            <w:tabs>
              <w:tab w:val="left" w:pos="880"/>
              <w:tab w:val="right" w:leader="dot" w:pos="9060"/>
            </w:tabs>
            <w:rPr>
              <w:del w:id="907" w:author="JORGE CONTRERAS ORTIZ" w:date="2021-09-02T17:32:00Z"/>
              <w:rFonts w:asciiTheme="minorHAnsi" w:hAnsiTheme="minorHAnsi" w:cstheme="minorBidi"/>
              <w:noProof/>
            </w:rPr>
          </w:pPr>
          <w:del w:id="908" w:author="JORGE CONTRERAS ORTIZ" w:date="2021-09-02T17:32:00Z">
            <w:r w:rsidRPr="002135FF" w:rsidDel="002135FF">
              <w:rPr>
                <w:rPrChange w:id="909" w:author="JORGE CONTRERAS ORTIZ" w:date="2021-09-02T17:32:00Z">
                  <w:rPr>
                    <w:rStyle w:val="Hipervnculo"/>
                    <w:noProof/>
                  </w:rPr>
                </w:rPrChange>
              </w:rPr>
              <w:delText>5.5.</w:delText>
            </w:r>
            <w:r w:rsidDel="002135FF">
              <w:rPr>
                <w:rFonts w:asciiTheme="minorHAnsi" w:hAnsiTheme="minorHAnsi" w:cstheme="minorBidi"/>
                <w:noProof/>
              </w:rPr>
              <w:tab/>
            </w:r>
            <w:r w:rsidRPr="002135FF" w:rsidDel="002135FF">
              <w:rPr>
                <w:rPrChange w:id="910" w:author="JORGE CONTRERAS ORTIZ" w:date="2021-09-02T17:32:00Z">
                  <w:rPr>
                    <w:rStyle w:val="Hipervnculo"/>
                    <w:noProof/>
                  </w:rPr>
                </w:rPrChange>
              </w:rPr>
              <w:delText>USB</w:delText>
            </w:r>
            <w:r w:rsidDel="002135FF">
              <w:rPr>
                <w:noProof/>
                <w:webHidden/>
              </w:rPr>
              <w:tab/>
              <w:delText>87</w:delText>
            </w:r>
          </w:del>
        </w:p>
        <w:p w14:paraId="26891894" w14:textId="6C763368" w:rsidR="007E0A90" w:rsidDel="002135FF" w:rsidRDefault="007E0A90">
          <w:pPr>
            <w:pStyle w:val="TDC1"/>
            <w:tabs>
              <w:tab w:val="left" w:pos="442"/>
              <w:tab w:val="right" w:leader="dot" w:pos="9060"/>
            </w:tabs>
            <w:rPr>
              <w:del w:id="911" w:author="JORGE CONTRERAS ORTIZ" w:date="2021-09-02T17:32:00Z"/>
              <w:rFonts w:asciiTheme="minorHAnsi" w:eastAsiaTheme="minorEastAsia" w:hAnsiTheme="minorHAnsi"/>
              <w:noProof/>
              <w:lang w:eastAsia="es-ES"/>
            </w:rPr>
          </w:pPr>
          <w:del w:id="912" w:author="JORGE CONTRERAS ORTIZ" w:date="2021-09-02T17:32:00Z">
            <w:r w:rsidRPr="002135FF" w:rsidDel="002135FF">
              <w:rPr>
                <w:rPrChange w:id="913" w:author="JORGE CONTRERAS ORTIZ" w:date="2021-09-02T17:32:00Z">
                  <w:rPr>
                    <w:rStyle w:val="Hipervnculo"/>
                    <w:rFonts w:cs="Arial"/>
                    <w:noProof/>
                  </w:rPr>
                </w:rPrChange>
              </w:rPr>
              <w:delText>6.</w:delText>
            </w:r>
            <w:r w:rsidDel="002135FF">
              <w:rPr>
                <w:rFonts w:asciiTheme="minorHAnsi" w:eastAsiaTheme="minorEastAsia" w:hAnsiTheme="minorHAnsi"/>
                <w:noProof/>
                <w:lang w:eastAsia="es-ES"/>
              </w:rPr>
              <w:tab/>
            </w:r>
            <w:r w:rsidRPr="002135FF" w:rsidDel="002135FF">
              <w:rPr>
                <w:rPrChange w:id="914" w:author="JORGE CONTRERAS ORTIZ" w:date="2021-09-02T17:32:00Z">
                  <w:rPr>
                    <w:rStyle w:val="Hipervnculo"/>
                    <w:rFonts w:cs="Arial"/>
                    <w:noProof/>
                  </w:rPr>
                </w:rPrChange>
              </w:rPr>
              <w:delText>CONCLUSIONES</w:delText>
            </w:r>
            <w:r w:rsidDel="002135FF">
              <w:rPr>
                <w:noProof/>
                <w:webHidden/>
              </w:rPr>
              <w:tab/>
              <w:delText>88</w:delText>
            </w:r>
          </w:del>
        </w:p>
        <w:p w14:paraId="7480BF61" w14:textId="386E67AC" w:rsidR="007E0A90" w:rsidDel="002135FF" w:rsidRDefault="007E0A90">
          <w:pPr>
            <w:pStyle w:val="TDC1"/>
            <w:tabs>
              <w:tab w:val="left" w:pos="442"/>
              <w:tab w:val="right" w:leader="dot" w:pos="9060"/>
            </w:tabs>
            <w:rPr>
              <w:del w:id="915" w:author="JORGE CONTRERAS ORTIZ" w:date="2021-09-02T17:32:00Z"/>
              <w:rFonts w:asciiTheme="minorHAnsi" w:eastAsiaTheme="minorEastAsia" w:hAnsiTheme="minorHAnsi"/>
              <w:noProof/>
              <w:lang w:eastAsia="es-ES"/>
            </w:rPr>
          </w:pPr>
          <w:del w:id="916" w:author="JORGE CONTRERAS ORTIZ" w:date="2021-09-02T17:32:00Z">
            <w:r w:rsidRPr="002135FF" w:rsidDel="002135FF">
              <w:rPr>
                <w:rPrChange w:id="917" w:author="JORGE CONTRERAS ORTIZ" w:date="2021-09-02T17:32:00Z">
                  <w:rPr>
                    <w:rStyle w:val="Hipervnculo"/>
                    <w:rFonts w:cs="Arial"/>
                    <w:noProof/>
                  </w:rPr>
                </w:rPrChange>
              </w:rPr>
              <w:delText>7.</w:delText>
            </w:r>
            <w:r w:rsidDel="002135FF">
              <w:rPr>
                <w:rFonts w:asciiTheme="minorHAnsi" w:eastAsiaTheme="minorEastAsia" w:hAnsiTheme="minorHAnsi"/>
                <w:noProof/>
                <w:lang w:eastAsia="es-ES"/>
              </w:rPr>
              <w:tab/>
            </w:r>
            <w:r w:rsidRPr="002135FF" w:rsidDel="002135FF">
              <w:rPr>
                <w:rPrChange w:id="918" w:author="JORGE CONTRERAS ORTIZ" w:date="2021-09-02T17:32:00Z">
                  <w:rPr>
                    <w:rStyle w:val="Hipervnculo"/>
                    <w:rFonts w:cs="Arial"/>
                    <w:noProof/>
                  </w:rPr>
                </w:rPrChange>
              </w:rPr>
              <w:delText>LINEAS FUTURAS</w:delText>
            </w:r>
            <w:r w:rsidDel="002135FF">
              <w:rPr>
                <w:noProof/>
                <w:webHidden/>
              </w:rPr>
              <w:tab/>
              <w:delText>89</w:delText>
            </w:r>
          </w:del>
        </w:p>
        <w:p w14:paraId="0A3ACF5F" w14:textId="4968823B" w:rsidR="007E0A90" w:rsidDel="002135FF" w:rsidRDefault="007E0A90">
          <w:pPr>
            <w:pStyle w:val="TDC1"/>
            <w:tabs>
              <w:tab w:val="left" w:pos="442"/>
              <w:tab w:val="right" w:leader="dot" w:pos="9060"/>
            </w:tabs>
            <w:rPr>
              <w:del w:id="919" w:author="JORGE CONTRERAS ORTIZ" w:date="2021-09-02T17:32:00Z"/>
              <w:rFonts w:asciiTheme="minorHAnsi" w:eastAsiaTheme="minorEastAsia" w:hAnsiTheme="minorHAnsi"/>
              <w:noProof/>
              <w:lang w:eastAsia="es-ES"/>
            </w:rPr>
          </w:pPr>
          <w:del w:id="920" w:author="JORGE CONTRERAS ORTIZ" w:date="2021-09-02T17:32:00Z">
            <w:r w:rsidRPr="002135FF" w:rsidDel="002135FF">
              <w:rPr>
                <w:rPrChange w:id="921" w:author="JORGE CONTRERAS ORTIZ" w:date="2021-09-02T17:32:00Z">
                  <w:rPr>
                    <w:rStyle w:val="Hipervnculo"/>
                    <w:rFonts w:cs="Arial"/>
                    <w:noProof/>
                  </w:rPr>
                </w:rPrChange>
              </w:rPr>
              <w:delText>8.</w:delText>
            </w:r>
            <w:r w:rsidDel="002135FF">
              <w:rPr>
                <w:rFonts w:asciiTheme="minorHAnsi" w:eastAsiaTheme="minorEastAsia" w:hAnsiTheme="minorHAnsi"/>
                <w:noProof/>
                <w:lang w:eastAsia="es-ES"/>
              </w:rPr>
              <w:tab/>
            </w:r>
            <w:r w:rsidRPr="002135FF" w:rsidDel="002135FF">
              <w:rPr>
                <w:rPrChange w:id="922" w:author="JORGE CONTRERAS ORTIZ" w:date="2021-09-02T17:32:00Z">
                  <w:rPr>
                    <w:rStyle w:val="Hipervnculo"/>
                    <w:rFonts w:cs="Arial"/>
                    <w:noProof/>
                  </w:rPr>
                </w:rPrChange>
              </w:rPr>
              <w:delText>PLANIFICACIÓN TEMPORAL Y PRESUPUESTO</w:delText>
            </w:r>
            <w:r w:rsidDel="002135FF">
              <w:rPr>
                <w:noProof/>
                <w:webHidden/>
              </w:rPr>
              <w:tab/>
              <w:delText>90</w:delText>
            </w:r>
          </w:del>
        </w:p>
        <w:p w14:paraId="0D322EFB" w14:textId="64C67D09" w:rsidR="007E0A90" w:rsidDel="002135FF" w:rsidRDefault="007E0A90">
          <w:pPr>
            <w:pStyle w:val="TDC1"/>
            <w:tabs>
              <w:tab w:val="left" w:pos="442"/>
              <w:tab w:val="right" w:leader="dot" w:pos="9060"/>
            </w:tabs>
            <w:rPr>
              <w:del w:id="923" w:author="JORGE CONTRERAS ORTIZ" w:date="2021-09-02T17:32:00Z"/>
              <w:rFonts w:asciiTheme="minorHAnsi" w:eastAsiaTheme="minorEastAsia" w:hAnsiTheme="minorHAnsi"/>
              <w:noProof/>
              <w:lang w:eastAsia="es-ES"/>
            </w:rPr>
          </w:pPr>
          <w:del w:id="924" w:author="JORGE CONTRERAS ORTIZ" w:date="2021-09-02T17:32:00Z">
            <w:r w:rsidRPr="002135FF" w:rsidDel="002135FF">
              <w:rPr>
                <w:rPrChange w:id="925" w:author="JORGE CONTRERAS ORTIZ" w:date="2021-09-02T17:32:00Z">
                  <w:rPr>
                    <w:rStyle w:val="Hipervnculo"/>
                    <w:rFonts w:cs="Arial"/>
                    <w:noProof/>
                  </w:rPr>
                </w:rPrChange>
              </w:rPr>
              <w:delText>9.</w:delText>
            </w:r>
            <w:r w:rsidDel="002135FF">
              <w:rPr>
                <w:rFonts w:asciiTheme="minorHAnsi" w:eastAsiaTheme="minorEastAsia" w:hAnsiTheme="minorHAnsi"/>
                <w:noProof/>
                <w:lang w:eastAsia="es-ES"/>
              </w:rPr>
              <w:tab/>
            </w:r>
            <w:r w:rsidRPr="002135FF" w:rsidDel="002135FF">
              <w:rPr>
                <w:rPrChange w:id="926" w:author="JORGE CONTRERAS ORTIZ" w:date="2021-09-02T17:32:00Z">
                  <w:rPr>
                    <w:rStyle w:val="Hipervnculo"/>
                    <w:rFonts w:cs="Arial"/>
                    <w:noProof/>
                  </w:rPr>
                </w:rPrChange>
              </w:rPr>
              <w:delText>BIBLIOGRAFÍA</w:delText>
            </w:r>
            <w:r w:rsidDel="002135FF">
              <w:rPr>
                <w:noProof/>
                <w:webHidden/>
              </w:rPr>
              <w:tab/>
              <w:delText>91</w:delText>
            </w:r>
          </w:del>
        </w:p>
        <w:p w14:paraId="05BC9C88" w14:textId="594100E3"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927" w:name="_Toc81499323"/>
      <w:bookmarkStart w:id="928" w:name="_Hlk81501133"/>
      <w:r w:rsidRPr="00990A9B">
        <w:rPr>
          <w:rFonts w:cs="Arial"/>
          <w:szCs w:val="36"/>
        </w:rPr>
        <w:lastRenderedPageBreak/>
        <w:t>ABREVIATURAS Y ACRÓNIMOS</w:t>
      </w:r>
      <w:bookmarkEnd w:id="927"/>
    </w:p>
    <w:p w14:paraId="246BF34D" w14:textId="6519E4F3" w:rsidR="004E6EB3" w:rsidRDefault="004E6EB3" w:rsidP="004E6EB3">
      <w:pPr>
        <w:jc w:val="both"/>
        <w:rPr>
          <w:rFonts w:cs="Arial"/>
        </w:rPr>
      </w:pPr>
    </w:p>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proofErr w:type="spellStart"/>
            <w:r>
              <w:rPr>
                <w:rFonts w:cs="Arial"/>
              </w:rPr>
              <w:t>Metropolitan</w:t>
            </w:r>
            <w:proofErr w:type="spellEnd"/>
            <w:r>
              <w:rPr>
                <w:rFonts w:cs="Arial"/>
              </w:rPr>
              <w:t xml:space="preserve">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486911"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proofErr w:type="spellStart"/>
            <w:r>
              <w:rPr>
                <w:rFonts w:cs="Arial"/>
              </w:rPr>
              <w:t>QoS</w:t>
            </w:r>
            <w:proofErr w:type="spellEnd"/>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proofErr w:type="spellStart"/>
            <w:r>
              <w:rPr>
                <w:rFonts w:cs="Arial"/>
                <w:lang w:val="en-GB"/>
              </w:rPr>
              <w:t>InterFace</w:t>
            </w:r>
            <w:proofErr w:type="spellEnd"/>
            <w:r>
              <w:rPr>
                <w:rFonts w:cs="Arial"/>
                <w:lang w:val="en-GB"/>
              </w:rPr>
              <w:t xml:space="preserv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486911"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486911"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w:t>
            </w:r>
            <w:proofErr w:type="spellStart"/>
            <w:r w:rsidRPr="00A57C45">
              <w:rPr>
                <w:rFonts w:cs="Arial"/>
                <w:lang w:val="en-GB"/>
              </w:rPr>
              <w:t>Acyclical</w:t>
            </w:r>
            <w:proofErr w:type="spellEnd"/>
            <w:r w:rsidRPr="00A57C45">
              <w:rPr>
                <w:rFonts w:cs="Arial"/>
                <w:lang w:val="en-GB"/>
              </w:rPr>
              <w:t xml:space="preserve">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3BDF7D63" w:rsidR="00FB01E7" w:rsidRPr="00724D75" w:rsidRDefault="00A57C45" w:rsidP="003679BA">
            <w:pPr>
              <w:jc w:val="center"/>
              <w:rPr>
                <w:rFonts w:cs="Arial"/>
                <w:lang w:val="en-GB"/>
              </w:rPr>
            </w:pPr>
            <w:r>
              <w:rPr>
                <w:rFonts w:cs="Arial"/>
                <w:lang w:val="en-GB"/>
              </w:rPr>
              <w:t>Advanced Encryption Standar</w:t>
            </w:r>
            <w:r w:rsidR="00514EED">
              <w:rPr>
                <w:rFonts w:cs="Arial"/>
                <w:lang w:val="en-GB"/>
              </w:rPr>
              <w:t>d</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proofErr w:type="spellStart"/>
            <w:r>
              <w:rPr>
                <w:rFonts w:cs="Arial"/>
              </w:rPr>
              <w:t>CoAP</w:t>
            </w:r>
            <w:proofErr w:type="spellEnd"/>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486911"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6F381258" w:rsidR="005A5E3F" w:rsidRPr="00724D75" w:rsidRDefault="0036138C" w:rsidP="003679BA">
            <w:pPr>
              <w:jc w:val="center"/>
              <w:rPr>
                <w:rFonts w:cs="Arial"/>
                <w:lang w:val="en-GB"/>
              </w:rPr>
            </w:pPr>
            <w:r>
              <w:rPr>
                <w:rFonts w:cs="Arial"/>
                <w:lang w:val="en-GB"/>
              </w:rPr>
              <w:t>Message Queue Telemetry Transpor</w:t>
            </w:r>
            <w:r w:rsidR="00514EED">
              <w:rPr>
                <w:rFonts w:cs="Arial"/>
                <w:lang w:val="en-GB"/>
              </w:rPr>
              <w:t>t</w:t>
            </w:r>
            <w:r>
              <w:rPr>
                <w:rFonts w:cs="Arial"/>
                <w:lang w:val="en-GB"/>
              </w:rPr>
              <w:t xml:space="preserve"> for Sensor Networks</w:t>
            </w:r>
          </w:p>
        </w:tc>
      </w:tr>
      <w:tr w:rsidR="005A5E3F" w:rsidRPr="00486911"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lastRenderedPageBreak/>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proofErr w:type="spellStart"/>
            <w:r>
              <w:rPr>
                <w:rFonts w:cs="Arial"/>
              </w:rPr>
              <w:t>MeshCoP</w:t>
            </w:r>
            <w:proofErr w:type="spellEnd"/>
          </w:p>
        </w:tc>
        <w:tc>
          <w:tcPr>
            <w:tcW w:w="4530" w:type="dxa"/>
            <w:vAlign w:val="center"/>
          </w:tcPr>
          <w:p w14:paraId="51F0D26D" w14:textId="0070F876" w:rsidR="005A5E3F" w:rsidRPr="00724D75" w:rsidRDefault="0036138C" w:rsidP="003679BA">
            <w:pPr>
              <w:jc w:val="center"/>
              <w:rPr>
                <w:rFonts w:cs="Arial"/>
                <w:lang w:val="en-GB"/>
              </w:rPr>
            </w:pPr>
            <w:proofErr w:type="spellStart"/>
            <w:r>
              <w:t>Mesh</w:t>
            </w:r>
            <w:proofErr w:type="spellEnd"/>
            <w:r>
              <w:t xml:space="preserve"> </w:t>
            </w:r>
            <w:proofErr w:type="spellStart"/>
            <w:r>
              <w:t>Commissioning</w:t>
            </w:r>
            <w:proofErr w:type="spellEnd"/>
            <w:r>
              <w:t xml:space="preserve"> </w:t>
            </w:r>
            <w:proofErr w:type="spellStart"/>
            <w:r>
              <w:t>Protocol</w:t>
            </w:r>
            <w:proofErr w:type="spellEnd"/>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486911"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0CFC39B1" w:rsidR="008A0E8C" w:rsidRDefault="008A0E8C" w:rsidP="008A0E8C">
      <w:pPr>
        <w:pStyle w:val="Descripcin"/>
        <w:jc w:val="center"/>
      </w:pPr>
      <w:bookmarkStart w:id="929" w:name="_Toc81499561"/>
      <w:r>
        <w:t xml:space="preserve">Tabla </w:t>
      </w:r>
      <w:r w:rsidR="00E20257">
        <w:fldChar w:fldCharType="begin"/>
      </w:r>
      <w:r w:rsidR="00E20257">
        <w:instrText xml:space="preserve"> SEQ Tabla \* ARABIC </w:instrText>
      </w:r>
      <w:r w:rsidR="00E20257">
        <w:fldChar w:fldCharType="separate"/>
      </w:r>
      <w:r w:rsidR="007E0A90">
        <w:rPr>
          <w:noProof/>
        </w:rPr>
        <w:t>1</w:t>
      </w:r>
      <w:r w:rsidR="00E20257">
        <w:rPr>
          <w:noProof/>
        </w:rPr>
        <w:fldChar w:fldCharType="end"/>
      </w:r>
      <w:r>
        <w:t xml:space="preserve"> Abreviaturas y Acrónimos</w:t>
      </w:r>
      <w:bookmarkEnd w:id="929"/>
    </w:p>
    <w:p w14:paraId="3996909F" w14:textId="6037083D" w:rsidR="00022D82" w:rsidRDefault="00022D82" w:rsidP="00022D82"/>
    <w:bookmarkEnd w:id="928"/>
    <w:p w14:paraId="3A43FC41" w14:textId="6AB9C5D2" w:rsidR="00022D82" w:rsidRDefault="00022D82" w:rsidP="00022D82"/>
    <w:p w14:paraId="73E6F149" w14:textId="2AAE8984" w:rsidR="00022D82" w:rsidRDefault="00022D82" w:rsidP="00022D82"/>
    <w:p w14:paraId="04DE4E25" w14:textId="2F11C2DB" w:rsidR="00022D82" w:rsidRDefault="00022D82" w:rsidP="00022D82"/>
    <w:p w14:paraId="576D1F07" w14:textId="5342055B" w:rsidR="00022D82" w:rsidRDefault="00022D82" w:rsidP="00022D82"/>
    <w:p w14:paraId="26D45E9C" w14:textId="513A4E4F" w:rsidR="00022D82" w:rsidRDefault="00022D82" w:rsidP="00022D82"/>
    <w:p w14:paraId="44DB0CC2" w14:textId="390C2D20" w:rsidR="00022D82" w:rsidRDefault="00022D82" w:rsidP="00022D82"/>
    <w:p w14:paraId="232BFF11" w14:textId="4F4DAD8C" w:rsidR="00022D82" w:rsidRDefault="00022D82" w:rsidP="00022D82"/>
    <w:p w14:paraId="7207A9CD" w14:textId="7315ED4A" w:rsidR="00022D82" w:rsidRDefault="00022D82" w:rsidP="00022D82"/>
    <w:p w14:paraId="2B3D376E" w14:textId="578F79CA" w:rsidR="00022D82" w:rsidRDefault="00022D82" w:rsidP="00022D82"/>
    <w:p w14:paraId="36402D19" w14:textId="77777777" w:rsidR="00022D82" w:rsidRPr="00022D82" w:rsidRDefault="00022D82" w:rsidP="00022D82"/>
    <w:p w14:paraId="51FF6289" w14:textId="526CD109" w:rsidR="00F321D3" w:rsidDel="00430746" w:rsidRDefault="00F321D3" w:rsidP="00430746">
      <w:pPr>
        <w:pStyle w:val="Tabladeilustraciones"/>
        <w:tabs>
          <w:tab w:val="right" w:leader="dot" w:pos="9060"/>
        </w:tabs>
        <w:rPr>
          <w:del w:id="930" w:author="JORGE CONTRERAS ORTIZ" w:date="2021-09-02T18:25:00Z"/>
          <w:rFonts w:cs="Arial"/>
          <w:szCs w:val="36"/>
        </w:rPr>
      </w:pPr>
      <w:bookmarkStart w:id="931" w:name="_Toc81499324"/>
      <w:del w:id="932" w:author="JORGE CONTRERAS ORTIZ" w:date="2021-09-02T18:26:00Z">
        <w:r w:rsidRPr="00990A9B" w:rsidDel="00430746">
          <w:rPr>
            <w:rFonts w:cs="Arial"/>
            <w:szCs w:val="36"/>
          </w:rPr>
          <w:delText>ILUSTRACIONES</w:delText>
        </w:r>
      </w:del>
      <w:bookmarkEnd w:id="931"/>
    </w:p>
    <w:p w14:paraId="339C3730" w14:textId="0AFDFC04" w:rsidR="00430746" w:rsidRDefault="00430746" w:rsidP="00430746">
      <w:pPr>
        <w:rPr>
          <w:ins w:id="933" w:author="JORGE CONTRERAS ORTIZ" w:date="2021-09-02T18:27:00Z"/>
        </w:rPr>
      </w:pPr>
    </w:p>
    <w:p w14:paraId="4CB9D52F" w14:textId="679CE998" w:rsidR="00430746" w:rsidRPr="00430746" w:rsidRDefault="00430746">
      <w:pPr>
        <w:pStyle w:val="Ttulo1"/>
        <w:jc w:val="both"/>
        <w:rPr>
          <w:ins w:id="934" w:author="JORGE CONTRERAS ORTIZ" w:date="2021-09-02T18:27:00Z"/>
          <w:rFonts w:cs="Arial"/>
          <w:szCs w:val="36"/>
        </w:rPr>
      </w:pPr>
      <w:bookmarkStart w:id="935" w:name="_Hlk81501145"/>
      <w:ins w:id="936" w:author="JORGE CONTRERAS ORTIZ" w:date="2021-09-02T18:27:00Z">
        <w:r w:rsidRPr="00430746">
          <w:rPr>
            <w:rFonts w:cs="Arial"/>
            <w:szCs w:val="36"/>
          </w:rPr>
          <w:lastRenderedPageBreak/>
          <w:t>ILUSTRACIONES</w:t>
        </w:r>
      </w:ins>
    </w:p>
    <w:bookmarkEnd w:id="935"/>
    <w:p w14:paraId="44D6E935" w14:textId="74574130" w:rsidR="008C0205" w:rsidRPr="008C0205" w:rsidDel="00430746" w:rsidRDefault="008C0205">
      <w:pPr>
        <w:pStyle w:val="Ttulo1"/>
        <w:jc w:val="both"/>
        <w:rPr>
          <w:del w:id="937" w:author="JORGE CONTRERAS ORTIZ" w:date="2021-09-02T18:27:00Z"/>
        </w:rPr>
        <w:pPrChange w:id="938" w:author="JORGE CONTRERAS ORTIZ" w:date="2021-09-02T18:25:00Z">
          <w:pPr/>
        </w:pPrChange>
      </w:pPr>
    </w:p>
    <w:p w14:paraId="153DE495" w14:textId="0887BE9F" w:rsidR="00430746" w:rsidRDefault="008C0205">
      <w:pPr>
        <w:pStyle w:val="Tabladeilustraciones"/>
        <w:tabs>
          <w:tab w:val="right" w:leader="dot" w:pos="9060"/>
        </w:tabs>
        <w:rPr>
          <w:ins w:id="939" w:author="JORGE CONTRERAS ORTIZ" w:date="2021-09-02T18:23:00Z"/>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p>
    <w:p w14:paraId="22238324" w14:textId="09FC2F41" w:rsidR="007E0A90" w:rsidDel="00430746" w:rsidRDefault="007E0A90">
      <w:pPr>
        <w:pStyle w:val="Tabladeilustraciones"/>
        <w:tabs>
          <w:tab w:val="right" w:leader="dot" w:pos="9060"/>
        </w:tabs>
        <w:rPr>
          <w:del w:id="940" w:author="JORGE CONTRERAS ORTIZ" w:date="2021-09-02T18:21:00Z"/>
          <w:rFonts w:eastAsiaTheme="minorEastAsia" w:cstheme="minorBidi"/>
          <w:i w:val="0"/>
          <w:iCs w:val="0"/>
          <w:noProof/>
          <w:sz w:val="22"/>
          <w:szCs w:val="22"/>
          <w:lang w:eastAsia="es-ES"/>
        </w:rPr>
      </w:pPr>
      <w:del w:id="941" w:author="JORGE CONTRERAS ORTIZ" w:date="2021-09-02T18:21:00Z">
        <w:r w:rsidRPr="00430746" w:rsidDel="00430746">
          <w:rPr>
            <w:rPrChange w:id="942" w:author="JORGE CONTRERAS ORTIZ" w:date="2021-09-02T18:21:00Z">
              <w:rPr>
                <w:rStyle w:val="Hipervnculo"/>
                <w:i w:val="0"/>
                <w:iCs w:val="0"/>
                <w:noProof/>
              </w:rPr>
            </w:rPrChange>
          </w:rPr>
          <w:delText>Ilustración 1 Estructura Básica 6LoWPAN [6]</w:delText>
        </w:r>
        <w:r w:rsidDel="00430746">
          <w:rPr>
            <w:noProof/>
            <w:webHidden/>
          </w:rPr>
          <w:tab/>
          <w:delText>10</w:delText>
        </w:r>
      </w:del>
    </w:p>
    <w:p w14:paraId="476AD0E6" w14:textId="2C67780B" w:rsidR="007E0A90" w:rsidDel="00430746" w:rsidRDefault="007E0A90">
      <w:pPr>
        <w:pStyle w:val="Tabladeilustraciones"/>
        <w:tabs>
          <w:tab w:val="right" w:leader="dot" w:pos="9060"/>
        </w:tabs>
        <w:rPr>
          <w:del w:id="943" w:author="JORGE CONTRERAS ORTIZ" w:date="2021-09-02T18:21:00Z"/>
          <w:rFonts w:eastAsiaTheme="minorEastAsia" w:cstheme="minorBidi"/>
          <w:i w:val="0"/>
          <w:iCs w:val="0"/>
          <w:noProof/>
          <w:sz w:val="22"/>
          <w:szCs w:val="22"/>
          <w:lang w:eastAsia="es-ES"/>
        </w:rPr>
      </w:pPr>
      <w:del w:id="944" w:author="JORGE CONTRERAS ORTIZ" w:date="2021-09-02T18:21:00Z">
        <w:r w:rsidRPr="00430746" w:rsidDel="00430746">
          <w:rPr>
            <w:rPrChange w:id="945" w:author="JORGE CONTRERAS ORTIZ" w:date="2021-09-02T18:21:00Z">
              <w:rPr>
                <w:rStyle w:val="Hipervnculo"/>
                <w:i w:val="0"/>
                <w:iCs w:val="0"/>
                <w:noProof/>
              </w:rPr>
            </w:rPrChange>
          </w:rPr>
          <w:delText>Ilustración 2 Arquitectura en Contiki [7]</w:delText>
        </w:r>
        <w:r w:rsidDel="00430746">
          <w:rPr>
            <w:noProof/>
            <w:webHidden/>
          </w:rPr>
          <w:tab/>
          <w:delText>14</w:delText>
        </w:r>
      </w:del>
    </w:p>
    <w:p w14:paraId="67DCD2B5" w14:textId="3C44363C" w:rsidR="007E0A90" w:rsidDel="00430746" w:rsidRDefault="007E0A90">
      <w:pPr>
        <w:pStyle w:val="Tabladeilustraciones"/>
        <w:tabs>
          <w:tab w:val="right" w:leader="dot" w:pos="9060"/>
        </w:tabs>
        <w:rPr>
          <w:del w:id="946" w:author="JORGE CONTRERAS ORTIZ" w:date="2021-09-02T18:21:00Z"/>
          <w:rFonts w:eastAsiaTheme="minorEastAsia" w:cstheme="minorBidi"/>
          <w:i w:val="0"/>
          <w:iCs w:val="0"/>
          <w:noProof/>
          <w:sz w:val="22"/>
          <w:szCs w:val="22"/>
          <w:lang w:eastAsia="es-ES"/>
        </w:rPr>
      </w:pPr>
      <w:del w:id="947" w:author="JORGE CONTRERAS ORTIZ" w:date="2021-09-02T18:21:00Z">
        <w:r w:rsidRPr="00430746" w:rsidDel="00430746">
          <w:rPr>
            <w:rPrChange w:id="948" w:author="JORGE CONTRERAS ORTIZ" w:date="2021-09-02T18:21:00Z">
              <w:rPr>
                <w:rStyle w:val="Hipervnculo"/>
                <w:i w:val="0"/>
                <w:iCs w:val="0"/>
                <w:noProof/>
              </w:rPr>
            </w:rPrChange>
          </w:rPr>
          <w:delText>Ilustración 3 Ejemplo de una topología de Red Thread en malla [9]</w:delText>
        </w:r>
        <w:r w:rsidDel="00430746">
          <w:rPr>
            <w:noProof/>
            <w:webHidden/>
          </w:rPr>
          <w:tab/>
          <w:delText>17</w:delText>
        </w:r>
      </w:del>
    </w:p>
    <w:p w14:paraId="1D8C4AB7" w14:textId="574317FA" w:rsidR="007E0A90" w:rsidDel="00430746" w:rsidRDefault="007E0A90">
      <w:pPr>
        <w:pStyle w:val="Tabladeilustraciones"/>
        <w:tabs>
          <w:tab w:val="right" w:leader="dot" w:pos="9060"/>
        </w:tabs>
        <w:rPr>
          <w:del w:id="949" w:author="JORGE CONTRERAS ORTIZ" w:date="2021-09-02T18:21:00Z"/>
          <w:rFonts w:eastAsiaTheme="minorEastAsia" w:cstheme="minorBidi"/>
          <w:i w:val="0"/>
          <w:iCs w:val="0"/>
          <w:noProof/>
          <w:sz w:val="22"/>
          <w:szCs w:val="22"/>
          <w:lang w:eastAsia="es-ES"/>
        </w:rPr>
      </w:pPr>
      <w:del w:id="950" w:author="JORGE CONTRERAS ORTIZ" w:date="2021-09-02T18:21:00Z">
        <w:r w:rsidRPr="00430746" w:rsidDel="00430746">
          <w:rPr>
            <w:rPrChange w:id="951" w:author="JORGE CONTRERAS ORTIZ" w:date="2021-09-02T18:21:00Z">
              <w:rPr>
                <w:rStyle w:val="Hipervnculo"/>
                <w:i w:val="0"/>
                <w:iCs w:val="0"/>
                <w:noProof/>
              </w:rPr>
            </w:rPrChange>
          </w:rPr>
          <w:delText>Ilustración 4 Pila de Protocolo Thread en un sistema IoT [12], [13]</w:delText>
        </w:r>
        <w:r w:rsidDel="00430746">
          <w:rPr>
            <w:noProof/>
            <w:webHidden/>
          </w:rPr>
          <w:tab/>
          <w:delText>18</w:delText>
        </w:r>
      </w:del>
    </w:p>
    <w:p w14:paraId="2A1B039B" w14:textId="60EFE9FE" w:rsidR="007E0A90" w:rsidDel="00430746" w:rsidRDefault="007E0A90">
      <w:pPr>
        <w:pStyle w:val="Tabladeilustraciones"/>
        <w:tabs>
          <w:tab w:val="right" w:leader="dot" w:pos="9060"/>
        </w:tabs>
        <w:rPr>
          <w:del w:id="952" w:author="JORGE CONTRERAS ORTIZ" w:date="2021-09-02T18:21:00Z"/>
          <w:rFonts w:eastAsiaTheme="minorEastAsia" w:cstheme="minorBidi"/>
          <w:i w:val="0"/>
          <w:iCs w:val="0"/>
          <w:noProof/>
          <w:sz w:val="22"/>
          <w:szCs w:val="22"/>
          <w:lang w:eastAsia="es-ES"/>
        </w:rPr>
      </w:pPr>
      <w:del w:id="953" w:author="JORGE CONTRERAS ORTIZ" w:date="2021-09-02T18:21:00Z">
        <w:r w:rsidRPr="00430746" w:rsidDel="00430746">
          <w:rPr>
            <w:rPrChange w:id="954" w:author="JORGE CONTRERAS ORTIZ" w:date="2021-09-02T18:21:00Z">
              <w:rPr>
                <w:rStyle w:val="Hipervnculo"/>
                <w:i w:val="0"/>
                <w:iCs w:val="0"/>
                <w:noProof/>
              </w:rPr>
            </w:rPrChange>
          </w:rPr>
          <w:delText>Ilustración 5 Ejemplo PAN Thread [12], [13]</w:delText>
        </w:r>
        <w:r w:rsidDel="00430746">
          <w:rPr>
            <w:noProof/>
            <w:webHidden/>
          </w:rPr>
          <w:tab/>
          <w:delText>18</w:delText>
        </w:r>
      </w:del>
    </w:p>
    <w:p w14:paraId="696622D4" w14:textId="41687332" w:rsidR="007E0A90" w:rsidDel="00430746" w:rsidRDefault="007E0A90">
      <w:pPr>
        <w:pStyle w:val="Tabladeilustraciones"/>
        <w:tabs>
          <w:tab w:val="right" w:leader="dot" w:pos="9060"/>
        </w:tabs>
        <w:rPr>
          <w:del w:id="955" w:author="JORGE CONTRERAS ORTIZ" w:date="2021-09-02T18:21:00Z"/>
          <w:rFonts w:eastAsiaTheme="minorEastAsia" w:cstheme="minorBidi"/>
          <w:i w:val="0"/>
          <w:iCs w:val="0"/>
          <w:noProof/>
          <w:sz w:val="22"/>
          <w:szCs w:val="22"/>
          <w:lang w:eastAsia="es-ES"/>
        </w:rPr>
      </w:pPr>
      <w:del w:id="956" w:author="JORGE CONTRERAS ORTIZ" w:date="2021-09-02T18:21:00Z">
        <w:r w:rsidRPr="00430746" w:rsidDel="00430746">
          <w:rPr>
            <w:rPrChange w:id="957" w:author="JORGE CONTRERAS ORTIZ" w:date="2021-09-02T18:21:00Z">
              <w:rPr>
                <w:rStyle w:val="Hipervnculo"/>
                <w:i w:val="0"/>
                <w:iCs w:val="0"/>
                <w:noProof/>
              </w:rPr>
            </w:rPrChange>
          </w:rPr>
          <w:delText>Ilustración 6 Balena Etcher</w:delText>
        </w:r>
        <w:r w:rsidDel="00430746">
          <w:rPr>
            <w:noProof/>
            <w:webHidden/>
          </w:rPr>
          <w:tab/>
          <w:delText>28</w:delText>
        </w:r>
      </w:del>
    </w:p>
    <w:p w14:paraId="0E5310D6" w14:textId="02239944" w:rsidR="007E0A90" w:rsidDel="00430746" w:rsidRDefault="007E0A90">
      <w:pPr>
        <w:pStyle w:val="Tabladeilustraciones"/>
        <w:tabs>
          <w:tab w:val="right" w:leader="dot" w:pos="9060"/>
        </w:tabs>
        <w:rPr>
          <w:del w:id="958" w:author="JORGE CONTRERAS ORTIZ" w:date="2021-09-02T18:21:00Z"/>
          <w:rFonts w:eastAsiaTheme="minorEastAsia" w:cstheme="minorBidi"/>
          <w:i w:val="0"/>
          <w:iCs w:val="0"/>
          <w:noProof/>
          <w:sz w:val="22"/>
          <w:szCs w:val="22"/>
          <w:lang w:eastAsia="es-ES"/>
        </w:rPr>
      </w:pPr>
      <w:del w:id="959" w:author="JORGE CONTRERAS ORTIZ" w:date="2021-09-02T18:21:00Z">
        <w:r w:rsidRPr="00430746" w:rsidDel="00430746">
          <w:rPr>
            <w:rPrChange w:id="960" w:author="JORGE CONTRERAS ORTIZ" w:date="2021-09-02T18:21:00Z">
              <w:rPr>
                <w:rStyle w:val="Hipervnculo"/>
                <w:i w:val="0"/>
                <w:iCs w:val="0"/>
                <w:noProof/>
              </w:rPr>
            </w:rPrChange>
          </w:rPr>
          <w:delText>Ilustración 7 Border Router en Administrador de Dispositivos Previo a la instalación de Drivers</w:delText>
        </w:r>
        <w:r w:rsidDel="00430746">
          <w:rPr>
            <w:noProof/>
            <w:webHidden/>
          </w:rPr>
          <w:tab/>
          <w:delText>29</w:delText>
        </w:r>
      </w:del>
    </w:p>
    <w:p w14:paraId="23B991D9" w14:textId="372D8F53" w:rsidR="007E0A90" w:rsidDel="00430746" w:rsidRDefault="007E0A90">
      <w:pPr>
        <w:pStyle w:val="Tabladeilustraciones"/>
        <w:tabs>
          <w:tab w:val="right" w:leader="dot" w:pos="9060"/>
        </w:tabs>
        <w:rPr>
          <w:del w:id="961" w:author="JORGE CONTRERAS ORTIZ" w:date="2021-09-02T18:21:00Z"/>
          <w:rFonts w:eastAsiaTheme="minorEastAsia" w:cstheme="minorBidi"/>
          <w:i w:val="0"/>
          <w:iCs w:val="0"/>
          <w:noProof/>
          <w:sz w:val="22"/>
          <w:szCs w:val="22"/>
          <w:lang w:eastAsia="es-ES"/>
        </w:rPr>
      </w:pPr>
      <w:del w:id="962" w:author="JORGE CONTRERAS ORTIZ" w:date="2021-09-02T18:21:00Z">
        <w:r w:rsidRPr="00430746" w:rsidDel="00430746">
          <w:rPr>
            <w:rPrChange w:id="963" w:author="JORGE CONTRERAS ORTIZ" w:date="2021-09-02T18:21:00Z">
              <w:rPr>
                <w:rStyle w:val="Hipervnculo"/>
                <w:i w:val="0"/>
                <w:iCs w:val="0"/>
                <w:noProof/>
              </w:rPr>
            </w:rPrChange>
          </w:rPr>
          <w:delText>Ilustración 8 Instalación Drivers de Border Router con Zadig</w:delText>
        </w:r>
        <w:r w:rsidDel="00430746">
          <w:rPr>
            <w:noProof/>
            <w:webHidden/>
          </w:rPr>
          <w:tab/>
          <w:delText>29</w:delText>
        </w:r>
      </w:del>
    </w:p>
    <w:p w14:paraId="211CFCD6" w14:textId="2CC58DD8" w:rsidR="007E0A90" w:rsidDel="00430746" w:rsidRDefault="007E0A90">
      <w:pPr>
        <w:pStyle w:val="Tabladeilustraciones"/>
        <w:tabs>
          <w:tab w:val="right" w:leader="dot" w:pos="9060"/>
        </w:tabs>
        <w:rPr>
          <w:del w:id="964" w:author="JORGE CONTRERAS ORTIZ" w:date="2021-09-02T18:21:00Z"/>
          <w:rFonts w:eastAsiaTheme="minorEastAsia" w:cstheme="minorBidi"/>
          <w:i w:val="0"/>
          <w:iCs w:val="0"/>
          <w:noProof/>
          <w:sz w:val="22"/>
          <w:szCs w:val="22"/>
          <w:lang w:eastAsia="es-ES"/>
        </w:rPr>
      </w:pPr>
      <w:del w:id="965" w:author="JORGE CONTRERAS ORTIZ" w:date="2021-09-02T18:21:00Z">
        <w:r w:rsidRPr="00430746" w:rsidDel="00430746">
          <w:rPr>
            <w:rPrChange w:id="966" w:author="JORGE CONTRERAS ORTIZ" w:date="2021-09-02T18:21:00Z">
              <w:rPr>
                <w:rStyle w:val="Hipervnculo"/>
                <w:i w:val="0"/>
                <w:iCs w:val="0"/>
                <w:noProof/>
              </w:rPr>
            </w:rPrChange>
          </w:rPr>
          <w:delText>Ilustración 9  MobaXterm</w:delText>
        </w:r>
        <w:r w:rsidDel="00430746">
          <w:rPr>
            <w:noProof/>
            <w:webHidden/>
          </w:rPr>
          <w:tab/>
          <w:delText>30</w:delText>
        </w:r>
      </w:del>
    </w:p>
    <w:p w14:paraId="701C70C3" w14:textId="20DD5823" w:rsidR="007E0A90" w:rsidDel="00430746" w:rsidRDefault="007E0A90">
      <w:pPr>
        <w:pStyle w:val="Tabladeilustraciones"/>
        <w:tabs>
          <w:tab w:val="right" w:leader="dot" w:pos="9060"/>
        </w:tabs>
        <w:rPr>
          <w:del w:id="967" w:author="JORGE CONTRERAS ORTIZ" w:date="2021-09-02T18:21:00Z"/>
          <w:rFonts w:eastAsiaTheme="minorEastAsia" w:cstheme="minorBidi"/>
          <w:i w:val="0"/>
          <w:iCs w:val="0"/>
          <w:noProof/>
          <w:sz w:val="22"/>
          <w:szCs w:val="22"/>
          <w:lang w:eastAsia="es-ES"/>
        </w:rPr>
      </w:pPr>
      <w:del w:id="968" w:author="JORGE CONTRERAS ORTIZ" w:date="2021-09-02T18:21:00Z">
        <w:r w:rsidRPr="00430746" w:rsidDel="00430746">
          <w:rPr>
            <w:rPrChange w:id="969" w:author="JORGE CONTRERAS ORTIZ" w:date="2021-09-02T18:21:00Z">
              <w:rPr>
                <w:rStyle w:val="Hipervnculo"/>
                <w:i w:val="0"/>
                <w:iCs w:val="0"/>
                <w:noProof/>
              </w:rPr>
            </w:rPrChange>
          </w:rPr>
          <w:delText>Ilustración 10 Login Panel Administración Web</w:delText>
        </w:r>
        <w:r w:rsidDel="00430746">
          <w:rPr>
            <w:noProof/>
            <w:webHidden/>
          </w:rPr>
          <w:tab/>
          <w:delText>31</w:delText>
        </w:r>
      </w:del>
    </w:p>
    <w:p w14:paraId="0E1ECC93" w14:textId="37436030" w:rsidR="007E0A90" w:rsidDel="00430746" w:rsidRDefault="007E0A90">
      <w:pPr>
        <w:pStyle w:val="Tabladeilustraciones"/>
        <w:tabs>
          <w:tab w:val="right" w:leader="dot" w:pos="9060"/>
        </w:tabs>
        <w:rPr>
          <w:del w:id="970" w:author="JORGE CONTRERAS ORTIZ" w:date="2021-09-02T18:21:00Z"/>
          <w:rFonts w:eastAsiaTheme="minorEastAsia" w:cstheme="minorBidi"/>
          <w:i w:val="0"/>
          <w:iCs w:val="0"/>
          <w:noProof/>
          <w:sz w:val="22"/>
          <w:szCs w:val="22"/>
          <w:lang w:eastAsia="es-ES"/>
        </w:rPr>
      </w:pPr>
      <w:del w:id="971" w:author="JORGE CONTRERAS ORTIZ" w:date="2021-09-02T18:21:00Z">
        <w:r w:rsidRPr="00430746" w:rsidDel="00430746">
          <w:rPr>
            <w:rPrChange w:id="972" w:author="JORGE CONTRERAS ORTIZ" w:date="2021-09-02T18:21:00Z">
              <w:rPr>
                <w:rStyle w:val="Hipervnculo"/>
                <w:i w:val="0"/>
                <w:iCs w:val="0"/>
                <w:noProof/>
              </w:rPr>
            </w:rPrChange>
          </w:rPr>
          <w:delText>Ilustración 11 Pestaña Network</w:delText>
        </w:r>
        <w:r w:rsidDel="00430746">
          <w:rPr>
            <w:noProof/>
            <w:webHidden/>
          </w:rPr>
          <w:tab/>
          <w:delText>32</w:delText>
        </w:r>
      </w:del>
    </w:p>
    <w:p w14:paraId="4E9ACDE3" w14:textId="71EC0850" w:rsidR="007E0A90" w:rsidDel="00430746" w:rsidRDefault="007E0A90">
      <w:pPr>
        <w:pStyle w:val="Tabladeilustraciones"/>
        <w:tabs>
          <w:tab w:val="right" w:leader="dot" w:pos="9060"/>
        </w:tabs>
        <w:rPr>
          <w:del w:id="973" w:author="JORGE CONTRERAS ORTIZ" w:date="2021-09-02T18:21:00Z"/>
          <w:rFonts w:eastAsiaTheme="minorEastAsia" w:cstheme="minorBidi"/>
          <w:i w:val="0"/>
          <w:iCs w:val="0"/>
          <w:noProof/>
          <w:sz w:val="22"/>
          <w:szCs w:val="22"/>
          <w:lang w:eastAsia="es-ES"/>
        </w:rPr>
      </w:pPr>
      <w:del w:id="974" w:author="JORGE CONTRERAS ORTIZ" w:date="2021-09-02T18:21:00Z">
        <w:r w:rsidRPr="00430746" w:rsidDel="00430746">
          <w:rPr>
            <w:rPrChange w:id="975" w:author="JORGE CONTRERAS ORTIZ" w:date="2021-09-02T18:21:00Z">
              <w:rPr>
                <w:rStyle w:val="Hipervnculo"/>
                <w:i w:val="0"/>
                <w:iCs w:val="0"/>
                <w:noProof/>
              </w:rPr>
            </w:rPrChange>
          </w:rPr>
          <w:delText>Ilustración 12 Actualización KiBRA</w:delText>
        </w:r>
        <w:r w:rsidDel="00430746">
          <w:rPr>
            <w:noProof/>
            <w:webHidden/>
          </w:rPr>
          <w:tab/>
          <w:delText>33</w:delText>
        </w:r>
      </w:del>
    </w:p>
    <w:p w14:paraId="23D956EE" w14:textId="352E3557" w:rsidR="007E0A90" w:rsidDel="00430746" w:rsidRDefault="007E0A90">
      <w:pPr>
        <w:pStyle w:val="Tabladeilustraciones"/>
        <w:tabs>
          <w:tab w:val="right" w:leader="dot" w:pos="9060"/>
        </w:tabs>
        <w:rPr>
          <w:del w:id="976" w:author="JORGE CONTRERAS ORTIZ" w:date="2021-09-02T18:21:00Z"/>
          <w:rFonts w:eastAsiaTheme="minorEastAsia" w:cstheme="minorBidi"/>
          <w:i w:val="0"/>
          <w:iCs w:val="0"/>
          <w:noProof/>
          <w:sz w:val="22"/>
          <w:szCs w:val="22"/>
          <w:lang w:eastAsia="es-ES"/>
        </w:rPr>
      </w:pPr>
      <w:del w:id="977" w:author="JORGE CONTRERAS ORTIZ" w:date="2021-09-02T18:21:00Z">
        <w:r w:rsidRPr="00430746" w:rsidDel="00430746">
          <w:rPr>
            <w:rPrChange w:id="978" w:author="JORGE CONTRERAS ORTIZ" w:date="2021-09-02T18:21:00Z">
              <w:rPr>
                <w:rStyle w:val="Hipervnculo"/>
                <w:i w:val="0"/>
                <w:iCs w:val="0"/>
                <w:noProof/>
              </w:rPr>
            </w:rPrChange>
          </w:rPr>
          <w:delText>Ilustración 13 Pestaña Settings</w:delText>
        </w:r>
        <w:r w:rsidDel="00430746">
          <w:rPr>
            <w:noProof/>
            <w:webHidden/>
          </w:rPr>
          <w:tab/>
          <w:delText>34</w:delText>
        </w:r>
      </w:del>
    </w:p>
    <w:p w14:paraId="63E8BDA7" w14:textId="4088F14D" w:rsidR="007E0A90" w:rsidDel="00430746" w:rsidRDefault="007E0A90">
      <w:pPr>
        <w:pStyle w:val="Tabladeilustraciones"/>
        <w:tabs>
          <w:tab w:val="right" w:leader="dot" w:pos="9060"/>
        </w:tabs>
        <w:rPr>
          <w:del w:id="979" w:author="JORGE CONTRERAS ORTIZ" w:date="2021-09-02T18:21:00Z"/>
          <w:rFonts w:eastAsiaTheme="minorEastAsia" w:cstheme="minorBidi"/>
          <w:i w:val="0"/>
          <w:iCs w:val="0"/>
          <w:noProof/>
          <w:sz w:val="22"/>
          <w:szCs w:val="22"/>
          <w:lang w:eastAsia="es-ES"/>
        </w:rPr>
      </w:pPr>
      <w:del w:id="980" w:author="JORGE CONTRERAS ORTIZ" w:date="2021-09-02T18:21:00Z">
        <w:r w:rsidRPr="00430746" w:rsidDel="00430746">
          <w:rPr>
            <w:rPrChange w:id="981" w:author="JORGE CONTRERAS ORTIZ" w:date="2021-09-02T18:21:00Z">
              <w:rPr>
                <w:rStyle w:val="Hipervnculo"/>
                <w:i w:val="0"/>
                <w:iCs w:val="0"/>
                <w:noProof/>
              </w:rPr>
            </w:rPrChange>
          </w:rPr>
          <w:delText>Ilustración 14 Parámetros a configurar con Out-of-band Commissioning Activado</w:delText>
        </w:r>
        <w:r w:rsidDel="00430746">
          <w:rPr>
            <w:noProof/>
            <w:webHidden/>
          </w:rPr>
          <w:tab/>
          <w:delText>35</w:delText>
        </w:r>
      </w:del>
    </w:p>
    <w:p w14:paraId="72C09DA9" w14:textId="413EB770" w:rsidR="007E0A90" w:rsidDel="00430746" w:rsidRDefault="007E0A90">
      <w:pPr>
        <w:pStyle w:val="Tabladeilustraciones"/>
        <w:tabs>
          <w:tab w:val="right" w:leader="dot" w:pos="9060"/>
        </w:tabs>
        <w:rPr>
          <w:del w:id="982" w:author="JORGE CONTRERAS ORTIZ" w:date="2021-09-02T18:21:00Z"/>
          <w:rFonts w:eastAsiaTheme="minorEastAsia" w:cstheme="minorBidi"/>
          <w:i w:val="0"/>
          <w:iCs w:val="0"/>
          <w:noProof/>
          <w:sz w:val="22"/>
          <w:szCs w:val="22"/>
          <w:lang w:eastAsia="es-ES"/>
        </w:rPr>
      </w:pPr>
      <w:del w:id="983" w:author="JORGE CONTRERAS ORTIZ" w:date="2021-09-02T18:21:00Z">
        <w:r w:rsidRPr="00430746" w:rsidDel="00430746">
          <w:rPr>
            <w:rPrChange w:id="984" w:author="JORGE CONTRERAS ORTIZ" w:date="2021-09-02T18:21:00Z">
              <w:rPr>
                <w:rStyle w:val="Hipervnculo"/>
                <w:i w:val="0"/>
                <w:iCs w:val="0"/>
                <w:noProof/>
              </w:rPr>
            </w:rPrChange>
          </w:rPr>
          <w:delText>Ilustración 15 Parámetros a configurar con Out-of-band Commissioning Desactivado</w:delText>
        </w:r>
        <w:r w:rsidDel="00430746">
          <w:rPr>
            <w:noProof/>
            <w:webHidden/>
          </w:rPr>
          <w:tab/>
          <w:delText>35</w:delText>
        </w:r>
      </w:del>
    </w:p>
    <w:p w14:paraId="626D4F1C" w14:textId="1A8FD2D5" w:rsidR="007E0A90" w:rsidDel="00430746" w:rsidRDefault="007E0A90">
      <w:pPr>
        <w:pStyle w:val="Tabladeilustraciones"/>
        <w:tabs>
          <w:tab w:val="right" w:leader="dot" w:pos="9060"/>
        </w:tabs>
        <w:rPr>
          <w:del w:id="985" w:author="JORGE CONTRERAS ORTIZ" w:date="2021-09-02T18:21:00Z"/>
          <w:rFonts w:eastAsiaTheme="minorEastAsia" w:cstheme="minorBidi"/>
          <w:i w:val="0"/>
          <w:iCs w:val="0"/>
          <w:noProof/>
          <w:sz w:val="22"/>
          <w:szCs w:val="22"/>
          <w:lang w:eastAsia="es-ES"/>
        </w:rPr>
      </w:pPr>
      <w:del w:id="986" w:author="JORGE CONTRERAS ORTIZ" w:date="2021-09-02T18:21:00Z">
        <w:r w:rsidRPr="00430746" w:rsidDel="00430746">
          <w:rPr>
            <w:rPrChange w:id="987" w:author="JORGE CONTRERAS ORTIZ" w:date="2021-09-02T18:21:00Z">
              <w:rPr>
                <w:rStyle w:val="Hipervnculo"/>
                <w:i w:val="0"/>
                <w:iCs w:val="0"/>
                <w:noProof/>
              </w:rPr>
            </w:rPrChange>
          </w:rPr>
          <w:delText>Ilustración 16 Configuración Prefijo de Red</w:delText>
        </w:r>
        <w:r w:rsidDel="00430746">
          <w:rPr>
            <w:noProof/>
            <w:webHidden/>
          </w:rPr>
          <w:tab/>
          <w:delText>36</w:delText>
        </w:r>
      </w:del>
    </w:p>
    <w:p w14:paraId="1680C29C" w14:textId="413719AE" w:rsidR="007E0A90" w:rsidDel="00430746" w:rsidRDefault="007E0A90">
      <w:pPr>
        <w:pStyle w:val="Tabladeilustraciones"/>
        <w:tabs>
          <w:tab w:val="right" w:leader="dot" w:pos="9060"/>
        </w:tabs>
        <w:rPr>
          <w:del w:id="988" w:author="JORGE CONTRERAS ORTIZ" w:date="2021-09-02T18:21:00Z"/>
          <w:rFonts w:eastAsiaTheme="minorEastAsia" w:cstheme="minorBidi"/>
          <w:i w:val="0"/>
          <w:iCs w:val="0"/>
          <w:noProof/>
          <w:sz w:val="22"/>
          <w:szCs w:val="22"/>
          <w:lang w:eastAsia="es-ES"/>
        </w:rPr>
      </w:pPr>
      <w:del w:id="989" w:author="JORGE CONTRERAS ORTIZ" w:date="2021-09-02T18:21:00Z">
        <w:r w:rsidRPr="00430746" w:rsidDel="00430746">
          <w:rPr>
            <w:rPrChange w:id="990" w:author="JORGE CONTRERAS ORTIZ" w:date="2021-09-02T18:21:00Z">
              <w:rPr>
                <w:rStyle w:val="Hipervnculo"/>
                <w:i w:val="0"/>
                <w:iCs w:val="0"/>
                <w:noProof/>
              </w:rPr>
            </w:rPrChange>
          </w:rPr>
          <w:delText>Ilustración 17 Menú KiBRA - Inicio de Border Router</w:delText>
        </w:r>
        <w:r w:rsidDel="00430746">
          <w:rPr>
            <w:noProof/>
            <w:webHidden/>
          </w:rPr>
          <w:tab/>
          <w:delText>37</w:delText>
        </w:r>
      </w:del>
    </w:p>
    <w:p w14:paraId="64B6A18D" w14:textId="602E1CF2" w:rsidR="007E0A90" w:rsidDel="00430746" w:rsidRDefault="007E0A90">
      <w:pPr>
        <w:pStyle w:val="Tabladeilustraciones"/>
        <w:tabs>
          <w:tab w:val="right" w:leader="dot" w:pos="9060"/>
        </w:tabs>
        <w:rPr>
          <w:del w:id="991" w:author="JORGE CONTRERAS ORTIZ" w:date="2021-09-02T18:21:00Z"/>
          <w:rFonts w:eastAsiaTheme="minorEastAsia" w:cstheme="minorBidi"/>
          <w:i w:val="0"/>
          <w:iCs w:val="0"/>
          <w:noProof/>
          <w:sz w:val="22"/>
          <w:szCs w:val="22"/>
          <w:lang w:eastAsia="es-ES"/>
        </w:rPr>
      </w:pPr>
      <w:del w:id="992" w:author="JORGE CONTRERAS ORTIZ" w:date="2021-09-02T18:21:00Z">
        <w:r w:rsidRPr="00430746" w:rsidDel="00430746">
          <w:rPr>
            <w:rPrChange w:id="993" w:author="JORGE CONTRERAS ORTIZ" w:date="2021-09-02T18:21:00Z">
              <w:rPr>
                <w:rStyle w:val="Hipervnculo"/>
                <w:i w:val="0"/>
                <w:iCs w:val="0"/>
                <w:noProof/>
              </w:rPr>
            </w:rPrChange>
          </w:rPr>
          <w:delText>Ilustración 18 Menú de KiBRA - Border Router Iniciado</w:delText>
        </w:r>
        <w:r w:rsidDel="00430746">
          <w:rPr>
            <w:noProof/>
            <w:webHidden/>
          </w:rPr>
          <w:tab/>
          <w:delText>38</w:delText>
        </w:r>
      </w:del>
    </w:p>
    <w:p w14:paraId="4D6097FB" w14:textId="31EA4D13" w:rsidR="007E0A90" w:rsidDel="00430746" w:rsidRDefault="007E0A90">
      <w:pPr>
        <w:pStyle w:val="Tabladeilustraciones"/>
        <w:tabs>
          <w:tab w:val="right" w:leader="dot" w:pos="9060"/>
        </w:tabs>
        <w:rPr>
          <w:del w:id="994" w:author="JORGE CONTRERAS ORTIZ" w:date="2021-09-02T18:21:00Z"/>
          <w:rFonts w:eastAsiaTheme="minorEastAsia" w:cstheme="minorBidi"/>
          <w:i w:val="0"/>
          <w:iCs w:val="0"/>
          <w:noProof/>
          <w:sz w:val="22"/>
          <w:szCs w:val="22"/>
          <w:lang w:eastAsia="es-ES"/>
        </w:rPr>
      </w:pPr>
      <w:del w:id="995" w:author="JORGE CONTRERAS ORTIZ" w:date="2021-09-02T18:21:00Z">
        <w:r w:rsidRPr="00430746" w:rsidDel="00430746">
          <w:rPr>
            <w:rPrChange w:id="996" w:author="JORGE CONTRERAS ORTIZ" w:date="2021-09-02T18:21:00Z">
              <w:rPr>
                <w:rStyle w:val="Hipervnculo"/>
                <w:i w:val="0"/>
                <w:iCs w:val="0"/>
                <w:noProof/>
              </w:rPr>
            </w:rPrChange>
          </w:rPr>
          <w:delText>Ilustración 19 Pestaña Settings - Export Settings</w:delText>
        </w:r>
        <w:r w:rsidDel="00430746">
          <w:rPr>
            <w:noProof/>
            <w:webHidden/>
          </w:rPr>
          <w:tab/>
          <w:delText>39</w:delText>
        </w:r>
      </w:del>
    </w:p>
    <w:p w14:paraId="0DB35865" w14:textId="20C870DD" w:rsidR="007E0A90" w:rsidDel="00430746" w:rsidRDefault="007E0A90">
      <w:pPr>
        <w:pStyle w:val="Tabladeilustraciones"/>
        <w:tabs>
          <w:tab w:val="right" w:leader="dot" w:pos="9060"/>
        </w:tabs>
        <w:rPr>
          <w:del w:id="997" w:author="JORGE CONTRERAS ORTIZ" w:date="2021-09-02T18:21:00Z"/>
          <w:rFonts w:eastAsiaTheme="minorEastAsia" w:cstheme="minorBidi"/>
          <w:i w:val="0"/>
          <w:iCs w:val="0"/>
          <w:noProof/>
          <w:sz w:val="22"/>
          <w:szCs w:val="22"/>
          <w:lang w:eastAsia="es-ES"/>
        </w:rPr>
      </w:pPr>
      <w:del w:id="998" w:author="JORGE CONTRERAS ORTIZ" w:date="2021-09-02T18:21:00Z">
        <w:r w:rsidRPr="00430746" w:rsidDel="00430746">
          <w:rPr>
            <w:rPrChange w:id="999" w:author="JORGE CONTRERAS ORTIZ" w:date="2021-09-02T18:21:00Z">
              <w:rPr>
                <w:rStyle w:val="Hipervnculo"/>
                <w:i w:val="0"/>
                <w:iCs w:val="0"/>
                <w:noProof/>
              </w:rPr>
            </w:rPrChange>
          </w:rPr>
          <w:delText>Ilustración 20 Ventana Export Commissioning Information</w:delText>
        </w:r>
        <w:r w:rsidDel="00430746">
          <w:rPr>
            <w:noProof/>
            <w:webHidden/>
          </w:rPr>
          <w:tab/>
          <w:delText>40</w:delText>
        </w:r>
      </w:del>
    </w:p>
    <w:p w14:paraId="3452D6DC" w14:textId="2CDAC06D" w:rsidR="007E0A90" w:rsidDel="00430746" w:rsidRDefault="007E0A90">
      <w:pPr>
        <w:pStyle w:val="Tabladeilustraciones"/>
        <w:tabs>
          <w:tab w:val="right" w:leader="dot" w:pos="9060"/>
        </w:tabs>
        <w:rPr>
          <w:del w:id="1000" w:author="JORGE CONTRERAS ORTIZ" w:date="2021-09-02T18:21:00Z"/>
          <w:rFonts w:eastAsiaTheme="minorEastAsia" w:cstheme="minorBidi"/>
          <w:i w:val="0"/>
          <w:iCs w:val="0"/>
          <w:noProof/>
          <w:sz w:val="22"/>
          <w:szCs w:val="22"/>
          <w:lang w:eastAsia="es-ES"/>
        </w:rPr>
      </w:pPr>
      <w:del w:id="1001" w:author="JORGE CONTRERAS ORTIZ" w:date="2021-09-02T18:21:00Z">
        <w:r w:rsidRPr="00430746" w:rsidDel="00430746">
          <w:rPr>
            <w:rPrChange w:id="1002" w:author="JORGE CONTRERAS ORTIZ" w:date="2021-09-02T18:21:00Z">
              <w:rPr>
                <w:rStyle w:val="Hipervnculo"/>
                <w:i w:val="0"/>
                <w:iCs w:val="0"/>
                <w:noProof/>
              </w:rPr>
            </w:rPrChange>
          </w:rPr>
          <w:delText>Ilustración 21 Servidor Backbone Router</w:delText>
        </w:r>
        <w:r w:rsidDel="00430746">
          <w:rPr>
            <w:noProof/>
            <w:webHidden/>
          </w:rPr>
          <w:tab/>
          <w:delText>41</w:delText>
        </w:r>
      </w:del>
    </w:p>
    <w:p w14:paraId="69098A4A" w14:textId="64878DB9" w:rsidR="007E0A90" w:rsidDel="00430746" w:rsidRDefault="007E0A90">
      <w:pPr>
        <w:pStyle w:val="Tabladeilustraciones"/>
        <w:tabs>
          <w:tab w:val="right" w:leader="dot" w:pos="9060"/>
        </w:tabs>
        <w:rPr>
          <w:del w:id="1003" w:author="JORGE CONTRERAS ORTIZ" w:date="2021-09-02T18:21:00Z"/>
          <w:rFonts w:eastAsiaTheme="minorEastAsia" w:cstheme="minorBidi"/>
          <w:i w:val="0"/>
          <w:iCs w:val="0"/>
          <w:noProof/>
          <w:sz w:val="22"/>
          <w:szCs w:val="22"/>
          <w:lang w:eastAsia="es-ES"/>
        </w:rPr>
      </w:pPr>
      <w:del w:id="1004" w:author="JORGE CONTRERAS ORTIZ" w:date="2021-09-02T18:21:00Z">
        <w:r w:rsidRPr="00430746" w:rsidDel="00430746">
          <w:rPr>
            <w:rPrChange w:id="1005" w:author="JORGE CONTRERAS ORTIZ" w:date="2021-09-02T18:21:00Z">
              <w:rPr>
                <w:rStyle w:val="Hipervnculo"/>
                <w:i w:val="0"/>
                <w:iCs w:val="0"/>
                <w:noProof/>
              </w:rPr>
            </w:rPrChange>
          </w:rPr>
          <w:delText>Ilustración 22 Servicio DHCP</w:delText>
        </w:r>
        <w:r w:rsidDel="00430746">
          <w:rPr>
            <w:noProof/>
            <w:webHidden/>
          </w:rPr>
          <w:tab/>
          <w:delText>42</w:delText>
        </w:r>
      </w:del>
    </w:p>
    <w:p w14:paraId="2E0B26F4" w14:textId="2C64FAC2" w:rsidR="007E0A90" w:rsidDel="00430746" w:rsidRDefault="007E0A90">
      <w:pPr>
        <w:pStyle w:val="Tabladeilustraciones"/>
        <w:tabs>
          <w:tab w:val="right" w:leader="dot" w:pos="9060"/>
        </w:tabs>
        <w:rPr>
          <w:del w:id="1006" w:author="JORGE CONTRERAS ORTIZ" w:date="2021-09-02T18:21:00Z"/>
          <w:rFonts w:eastAsiaTheme="minorEastAsia" w:cstheme="minorBidi"/>
          <w:i w:val="0"/>
          <w:iCs w:val="0"/>
          <w:noProof/>
          <w:sz w:val="22"/>
          <w:szCs w:val="22"/>
          <w:lang w:eastAsia="es-ES"/>
        </w:rPr>
      </w:pPr>
      <w:del w:id="1007" w:author="JORGE CONTRERAS ORTIZ" w:date="2021-09-02T18:21:00Z">
        <w:r w:rsidRPr="00430746" w:rsidDel="00430746">
          <w:rPr>
            <w:rPrChange w:id="1008" w:author="JORGE CONTRERAS ORTIZ" w:date="2021-09-02T18:21:00Z">
              <w:rPr>
                <w:rStyle w:val="Hipervnculo"/>
                <w:i w:val="0"/>
                <w:iCs w:val="0"/>
                <w:noProof/>
              </w:rPr>
            </w:rPrChange>
          </w:rPr>
          <w:delText>Ilustración 23 Servicio NAT64</w:delText>
        </w:r>
        <w:r w:rsidDel="00430746">
          <w:rPr>
            <w:noProof/>
            <w:webHidden/>
          </w:rPr>
          <w:tab/>
          <w:delText>43</w:delText>
        </w:r>
      </w:del>
    </w:p>
    <w:p w14:paraId="7CE231F5" w14:textId="29EAE722" w:rsidR="007E0A90" w:rsidDel="00430746" w:rsidRDefault="007E0A90">
      <w:pPr>
        <w:pStyle w:val="Tabladeilustraciones"/>
        <w:tabs>
          <w:tab w:val="right" w:leader="dot" w:pos="9060"/>
        </w:tabs>
        <w:rPr>
          <w:del w:id="1009" w:author="JORGE CONTRERAS ORTIZ" w:date="2021-09-02T18:21:00Z"/>
          <w:rFonts w:eastAsiaTheme="minorEastAsia" w:cstheme="minorBidi"/>
          <w:i w:val="0"/>
          <w:iCs w:val="0"/>
          <w:noProof/>
          <w:sz w:val="22"/>
          <w:szCs w:val="22"/>
          <w:lang w:eastAsia="es-ES"/>
        </w:rPr>
      </w:pPr>
      <w:del w:id="1010" w:author="JORGE CONTRERAS ORTIZ" w:date="2021-09-02T18:21:00Z">
        <w:r w:rsidRPr="00430746" w:rsidDel="00430746">
          <w:rPr>
            <w:rPrChange w:id="1011" w:author="JORGE CONTRERAS ORTIZ" w:date="2021-09-02T18:21:00Z">
              <w:rPr>
                <w:rStyle w:val="Hipervnculo"/>
                <w:i w:val="0"/>
                <w:iCs w:val="0"/>
                <w:noProof/>
              </w:rPr>
            </w:rPrChange>
          </w:rPr>
          <w:delText>Ilustración 24 Servicio Commissioner</w:delText>
        </w:r>
        <w:r w:rsidDel="00430746">
          <w:rPr>
            <w:noProof/>
            <w:webHidden/>
          </w:rPr>
          <w:tab/>
          <w:delText>44</w:delText>
        </w:r>
      </w:del>
    </w:p>
    <w:p w14:paraId="0CA3839C" w14:textId="47259C70" w:rsidR="007E0A90" w:rsidDel="00430746" w:rsidRDefault="007E0A90">
      <w:pPr>
        <w:pStyle w:val="Tabladeilustraciones"/>
        <w:tabs>
          <w:tab w:val="right" w:leader="dot" w:pos="9060"/>
        </w:tabs>
        <w:rPr>
          <w:del w:id="1012" w:author="JORGE CONTRERAS ORTIZ" w:date="2021-09-02T18:21:00Z"/>
          <w:rFonts w:eastAsiaTheme="minorEastAsia" w:cstheme="minorBidi"/>
          <w:i w:val="0"/>
          <w:iCs w:val="0"/>
          <w:noProof/>
          <w:sz w:val="22"/>
          <w:szCs w:val="22"/>
          <w:lang w:eastAsia="es-ES"/>
        </w:rPr>
      </w:pPr>
      <w:del w:id="1013" w:author="JORGE CONTRERAS ORTIZ" w:date="2021-09-02T18:21:00Z">
        <w:r w:rsidRPr="00430746" w:rsidDel="00430746">
          <w:rPr>
            <w:rPrChange w:id="1014" w:author="JORGE CONTRERAS ORTIZ" w:date="2021-09-02T18:21:00Z">
              <w:rPr>
                <w:rStyle w:val="Hipervnculo"/>
                <w:i w:val="0"/>
                <w:iCs w:val="0"/>
                <w:noProof/>
              </w:rPr>
            </w:rPrChange>
          </w:rPr>
          <w:delText>Ilustración 25 Pestaña Visual Network</w:delText>
        </w:r>
        <w:r w:rsidDel="00430746">
          <w:rPr>
            <w:noProof/>
            <w:webHidden/>
          </w:rPr>
          <w:tab/>
          <w:delText>45</w:delText>
        </w:r>
      </w:del>
    </w:p>
    <w:p w14:paraId="77FCB808" w14:textId="26E0B17E" w:rsidR="007E0A90" w:rsidDel="00430746" w:rsidRDefault="007E0A90">
      <w:pPr>
        <w:pStyle w:val="Tabladeilustraciones"/>
        <w:tabs>
          <w:tab w:val="right" w:leader="dot" w:pos="9060"/>
        </w:tabs>
        <w:rPr>
          <w:del w:id="1015" w:author="JORGE CONTRERAS ORTIZ" w:date="2021-09-02T18:21:00Z"/>
          <w:rFonts w:eastAsiaTheme="minorEastAsia" w:cstheme="minorBidi"/>
          <w:i w:val="0"/>
          <w:iCs w:val="0"/>
          <w:noProof/>
          <w:sz w:val="22"/>
          <w:szCs w:val="22"/>
          <w:lang w:eastAsia="es-ES"/>
        </w:rPr>
      </w:pPr>
      <w:del w:id="1016" w:author="JORGE CONTRERAS ORTIZ" w:date="2021-09-02T18:21:00Z">
        <w:r w:rsidRPr="00430746" w:rsidDel="00430746">
          <w:rPr>
            <w:rPrChange w:id="1017" w:author="JORGE CONTRERAS ORTIZ" w:date="2021-09-02T18:21:00Z">
              <w:rPr>
                <w:rStyle w:val="Hipervnculo"/>
                <w:i w:val="0"/>
                <w:iCs w:val="0"/>
                <w:noProof/>
              </w:rPr>
            </w:rPrChange>
          </w:rPr>
          <w:delText>Ilustración 26 Pestaña Logs</w:delText>
        </w:r>
        <w:r w:rsidDel="00430746">
          <w:rPr>
            <w:noProof/>
            <w:webHidden/>
          </w:rPr>
          <w:tab/>
          <w:delText>46</w:delText>
        </w:r>
      </w:del>
    </w:p>
    <w:p w14:paraId="352D0C3C" w14:textId="40BEC744" w:rsidR="007E0A90" w:rsidDel="00430746" w:rsidRDefault="007E0A90">
      <w:pPr>
        <w:pStyle w:val="Tabladeilustraciones"/>
        <w:tabs>
          <w:tab w:val="right" w:leader="dot" w:pos="9060"/>
        </w:tabs>
        <w:rPr>
          <w:del w:id="1018" w:author="JORGE CONTRERAS ORTIZ" w:date="2021-09-02T18:21:00Z"/>
          <w:rFonts w:eastAsiaTheme="minorEastAsia" w:cstheme="minorBidi"/>
          <w:i w:val="0"/>
          <w:iCs w:val="0"/>
          <w:noProof/>
          <w:sz w:val="22"/>
          <w:szCs w:val="22"/>
          <w:lang w:eastAsia="es-ES"/>
        </w:rPr>
      </w:pPr>
      <w:del w:id="1019" w:author="JORGE CONTRERAS ORTIZ" w:date="2021-09-02T18:21:00Z">
        <w:r w:rsidRPr="00430746" w:rsidDel="00430746">
          <w:rPr>
            <w:rPrChange w:id="1020" w:author="JORGE CONTRERAS ORTIZ" w:date="2021-09-02T18:21:00Z">
              <w:rPr>
                <w:rStyle w:val="Hipervnculo"/>
                <w:i w:val="0"/>
                <w:iCs w:val="0"/>
                <w:noProof/>
              </w:rPr>
            </w:rPrChange>
          </w:rPr>
          <w:delText>Ilustración 27 Administrador de dispositivo antes de instalar los Drivers de KTWM102</w:delText>
        </w:r>
        <w:r w:rsidDel="00430746">
          <w:rPr>
            <w:noProof/>
            <w:webHidden/>
          </w:rPr>
          <w:tab/>
          <w:delText>49</w:delText>
        </w:r>
      </w:del>
    </w:p>
    <w:p w14:paraId="1C3B210E" w14:textId="6EFABE28" w:rsidR="007E0A90" w:rsidDel="00430746" w:rsidRDefault="007E0A90">
      <w:pPr>
        <w:pStyle w:val="Tabladeilustraciones"/>
        <w:tabs>
          <w:tab w:val="right" w:leader="dot" w:pos="9060"/>
        </w:tabs>
        <w:rPr>
          <w:del w:id="1021" w:author="JORGE CONTRERAS ORTIZ" w:date="2021-09-02T18:21:00Z"/>
          <w:rFonts w:eastAsiaTheme="minorEastAsia" w:cstheme="minorBidi"/>
          <w:i w:val="0"/>
          <w:iCs w:val="0"/>
          <w:noProof/>
          <w:sz w:val="22"/>
          <w:szCs w:val="22"/>
          <w:lang w:eastAsia="es-ES"/>
        </w:rPr>
      </w:pPr>
      <w:del w:id="1022" w:author="JORGE CONTRERAS ORTIZ" w:date="2021-09-02T18:21:00Z">
        <w:r w:rsidRPr="00430746" w:rsidDel="00430746">
          <w:rPr>
            <w:rPrChange w:id="1023" w:author="JORGE CONTRERAS ORTIZ" w:date="2021-09-02T18:21:00Z">
              <w:rPr>
                <w:rStyle w:val="Hipervnculo"/>
                <w:i w:val="0"/>
                <w:iCs w:val="0"/>
                <w:noProof/>
              </w:rPr>
            </w:rPrChange>
          </w:rPr>
          <w:delText>Ilustración 28 Instalación Drivers con Zadig Paso 1</w:delText>
        </w:r>
        <w:r w:rsidDel="00430746">
          <w:rPr>
            <w:noProof/>
            <w:webHidden/>
          </w:rPr>
          <w:tab/>
          <w:delText>50</w:delText>
        </w:r>
      </w:del>
    </w:p>
    <w:p w14:paraId="236FE5F6" w14:textId="35CBE7DF" w:rsidR="007E0A90" w:rsidDel="00430746" w:rsidRDefault="007E0A90">
      <w:pPr>
        <w:pStyle w:val="Tabladeilustraciones"/>
        <w:tabs>
          <w:tab w:val="right" w:leader="dot" w:pos="9060"/>
        </w:tabs>
        <w:rPr>
          <w:del w:id="1024" w:author="JORGE CONTRERAS ORTIZ" w:date="2021-09-02T18:21:00Z"/>
          <w:rFonts w:eastAsiaTheme="minorEastAsia" w:cstheme="minorBidi"/>
          <w:i w:val="0"/>
          <w:iCs w:val="0"/>
          <w:noProof/>
          <w:sz w:val="22"/>
          <w:szCs w:val="22"/>
          <w:lang w:eastAsia="es-ES"/>
        </w:rPr>
      </w:pPr>
      <w:del w:id="1025" w:author="JORGE CONTRERAS ORTIZ" w:date="2021-09-02T18:21:00Z">
        <w:r w:rsidRPr="00430746" w:rsidDel="00430746">
          <w:rPr>
            <w:rPrChange w:id="1026" w:author="JORGE CONTRERAS ORTIZ" w:date="2021-09-02T18:21:00Z">
              <w:rPr>
                <w:rStyle w:val="Hipervnculo"/>
                <w:i w:val="0"/>
                <w:iCs w:val="0"/>
                <w:noProof/>
              </w:rPr>
            </w:rPrChange>
          </w:rPr>
          <w:delText>Ilustración 29 Instalación Drivers con Zadig Paso 2</w:delText>
        </w:r>
        <w:r w:rsidDel="00430746">
          <w:rPr>
            <w:noProof/>
            <w:webHidden/>
          </w:rPr>
          <w:tab/>
          <w:delText>51</w:delText>
        </w:r>
      </w:del>
    </w:p>
    <w:p w14:paraId="16D5D9F9" w14:textId="6B2919CA" w:rsidR="007E0A90" w:rsidDel="00430746" w:rsidRDefault="007E0A90">
      <w:pPr>
        <w:pStyle w:val="Tabladeilustraciones"/>
        <w:tabs>
          <w:tab w:val="right" w:leader="dot" w:pos="9060"/>
        </w:tabs>
        <w:rPr>
          <w:del w:id="1027" w:author="JORGE CONTRERAS ORTIZ" w:date="2021-09-02T18:21:00Z"/>
          <w:rFonts w:eastAsiaTheme="minorEastAsia" w:cstheme="minorBidi"/>
          <w:i w:val="0"/>
          <w:iCs w:val="0"/>
          <w:noProof/>
          <w:sz w:val="22"/>
          <w:szCs w:val="22"/>
          <w:lang w:eastAsia="es-ES"/>
        </w:rPr>
      </w:pPr>
      <w:del w:id="1028" w:author="JORGE CONTRERAS ORTIZ" w:date="2021-09-02T18:21:00Z">
        <w:r w:rsidRPr="00430746" w:rsidDel="00430746">
          <w:rPr>
            <w:rPrChange w:id="1029" w:author="JORGE CONTRERAS ORTIZ" w:date="2021-09-02T18:21:00Z">
              <w:rPr>
                <w:rStyle w:val="Hipervnculo"/>
                <w:i w:val="0"/>
                <w:iCs w:val="0"/>
                <w:noProof/>
              </w:rPr>
            </w:rPrChange>
          </w:rPr>
          <w:delText>Ilustración 30 Instalación Drivers con Zadig Finalizada</w:delText>
        </w:r>
        <w:r w:rsidDel="00430746">
          <w:rPr>
            <w:noProof/>
            <w:webHidden/>
          </w:rPr>
          <w:tab/>
          <w:delText>51</w:delText>
        </w:r>
      </w:del>
    </w:p>
    <w:p w14:paraId="2517E380" w14:textId="3FE43925" w:rsidR="007E0A90" w:rsidDel="00430746" w:rsidRDefault="007E0A90">
      <w:pPr>
        <w:pStyle w:val="Tabladeilustraciones"/>
        <w:tabs>
          <w:tab w:val="right" w:leader="dot" w:pos="9060"/>
        </w:tabs>
        <w:rPr>
          <w:del w:id="1030" w:author="JORGE CONTRERAS ORTIZ" w:date="2021-09-02T18:21:00Z"/>
          <w:rFonts w:eastAsiaTheme="minorEastAsia" w:cstheme="minorBidi"/>
          <w:i w:val="0"/>
          <w:iCs w:val="0"/>
          <w:noProof/>
          <w:sz w:val="22"/>
          <w:szCs w:val="22"/>
          <w:lang w:eastAsia="es-ES"/>
        </w:rPr>
      </w:pPr>
      <w:del w:id="1031" w:author="JORGE CONTRERAS ORTIZ" w:date="2021-09-02T18:21:00Z">
        <w:r w:rsidRPr="00430746" w:rsidDel="00430746">
          <w:rPr>
            <w:rPrChange w:id="1032" w:author="JORGE CONTRERAS ORTIZ" w:date="2021-09-02T18:21:00Z">
              <w:rPr>
                <w:rStyle w:val="Hipervnculo"/>
                <w:i w:val="0"/>
                <w:iCs w:val="0"/>
                <w:noProof/>
              </w:rPr>
            </w:rPrChange>
          </w:rPr>
          <w:delText>Ilustración 31 Administrador de Dispositivos Después de Instalar Drivers</w:delText>
        </w:r>
        <w:r w:rsidDel="00430746">
          <w:rPr>
            <w:noProof/>
            <w:webHidden/>
          </w:rPr>
          <w:tab/>
          <w:delText>52</w:delText>
        </w:r>
      </w:del>
    </w:p>
    <w:p w14:paraId="207F6843" w14:textId="1DEA61BC" w:rsidR="007E0A90" w:rsidDel="00430746" w:rsidRDefault="007E0A90">
      <w:pPr>
        <w:pStyle w:val="Tabladeilustraciones"/>
        <w:tabs>
          <w:tab w:val="right" w:leader="dot" w:pos="9060"/>
        </w:tabs>
        <w:rPr>
          <w:del w:id="1033" w:author="JORGE CONTRERAS ORTIZ" w:date="2021-09-02T18:21:00Z"/>
          <w:rFonts w:eastAsiaTheme="minorEastAsia" w:cstheme="minorBidi"/>
          <w:i w:val="0"/>
          <w:iCs w:val="0"/>
          <w:noProof/>
          <w:sz w:val="22"/>
          <w:szCs w:val="22"/>
          <w:lang w:eastAsia="es-ES"/>
        </w:rPr>
      </w:pPr>
      <w:del w:id="1034" w:author="JORGE CONTRERAS ORTIZ" w:date="2021-09-02T18:21:00Z">
        <w:r w:rsidRPr="00430746" w:rsidDel="00430746">
          <w:rPr>
            <w:rPrChange w:id="1035" w:author="JORGE CONTRERAS ORTIZ" w:date="2021-09-02T18:21:00Z">
              <w:rPr>
                <w:rStyle w:val="Hipervnculo"/>
                <w:i w:val="0"/>
                <w:iCs w:val="0"/>
                <w:noProof/>
              </w:rPr>
            </w:rPrChange>
          </w:rPr>
          <w:delText>Ilustración 32 Instalar libusbk con Zadig</w:delText>
        </w:r>
        <w:r w:rsidDel="00430746">
          <w:rPr>
            <w:noProof/>
            <w:webHidden/>
          </w:rPr>
          <w:tab/>
          <w:delText>55</w:delText>
        </w:r>
      </w:del>
    </w:p>
    <w:p w14:paraId="52CFA61C" w14:textId="789B440E" w:rsidR="007E0A90" w:rsidDel="00430746" w:rsidRDefault="007E0A90">
      <w:pPr>
        <w:pStyle w:val="Tabladeilustraciones"/>
        <w:tabs>
          <w:tab w:val="right" w:leader="dot" w:pos="9060"/>
        </w:tabs>
        <w:rPr>
          <w:del w:id="1036" w:author="JORGE CONTRERAS ORTIZ" w:date="2021-09-02T18:21:00Z"/>
          <w:rFonts w:eastAsiaTheme="minorEastAsia" w:cstheme="minorBidi"/>
          <w:i w:val="0"/>
          <w:iCs w:val="0"/>
          <w:noProof/>
          <w:sz w:val="22"/>
          <w:szCs w:val="22"/>
          <w:lang w:eastAsia="es-ES"/>
        </w:rPr>
      </w:pPr>
      <w:del w:id="1037" w:author="JORGE CONTRERAS ORTIZ" w:date="2021-09-02T18:21:00Z">
        <w:r w:rsidRPr="00430746" w:rsidDel="00430746">
          <w:rPr>
            <w:rPrChange w:id="1038" w:author="JORGE CONTRERAS ORTIZ" w:date="2021-09-02T18:21:00Z">
              <w:rPr>
                <w:rStyle w:val="Hipervnculo"/>
                <w:i w:val="0"/>
                <w:iCs w:val="0"/>
                <w:noProof/>
              </w:rPr>
            </w:rPrChange>
          </w:rPr>
          <w:delText>Ilustración 33 Instalación Driver Libusbk xon Zadig Finalizada</w:delText>
        </w:r>
        <w:r w:rsidDel="00430746">
          <w:rPr>
            <w:noProof/>
            <w:webHidden/>
          </w:rPr>
          <w:tab/>
          <w:delText>56</w:delText>
        </w:r>
      </w:del>
    </w:p>
    <w:p w14:paraId="03245CDD" w14:textId="14625EE8" w:rsidR="007E0A90" w:rsidDel="00430746" w:rsidRDefault="007E0A90">
      <w:pPr>
        <w:pStyle w:val="Tabladeilustraciones"/>
        <w:tabs>
          <w:tab w:val="right" w:leader="dot" w:pos="9060"/>
        </w:tabs>
        <w:rPr>
          <w:del w:id="1039" w:author="JORGE CONTRERAS ORTIZ" w:date="2021-09-02T18:21:00Z"/>
          <w:rFonts w:eastAsiaTheme="minorEastAsia" w:cstheme="minorBidi"/>
          <w:i w:val="0"/>
          <w:iCs w:val="0"/>
          <w:noProof/>
          <w:sz w:val="22"/>
          <w:szCs w:val="22"/>
          <w:lang w:eastAsia="es-ES"/>
        </w:rPr>
      </w:pPr>
      <w:del w:id="1040" w:author="JORGE CONTRERAS ORTIZ" w:date="2021-09-02T18:21:00Z">
        <w:r w:rsidRPr="00430746" w:rsidDel="00430746">
          <w:rPr>
            <w:rPrChange w:id="1041" w:author="JORGE CONTRERAS ORTIZ" w:date="2021-09-02T18:21:00Z">
              <w:rPr>
                <w:rStyle w:val="Hipervnculo"/>
                <w:i w:val="0"/>
                <w:iCs w:val="0"/>
                <w:noProof/>
              </w:rPr>
            </w:rPrChange>
          </w:rPr>
          <w:delText>Ilustración 34 Instalar USB SERIAL (CDC) con Zadig</w:delText>
        </w:r>
        <w:r w:rsidDel="00430746">
          <w:rPr>
            <w:noProof/>
            <w:webHidden/>
          </w:rPr>
          <w:tab/>
          <w:delText>56</w:delText>
        </w:r>
      </w:del>
    </w:p>
    <w:p w14:paraId="250B31D9" w14:textId="160E40CA" w:rsidR="007E0A90" w:rsidDel="00430746" w:rsidRDefault="007E0A90">
      <w:pPr>
        <w:pStyle w:val="Tabladeilustraciones"/>
        <w:tabs>
          <w:tab w:val="right" w:leader="dot" w:pos="9060"/>
        </w:tabs>
        <w:rPr>
          <w:del w:id="1042" w:author="JORGE CONTRERAS ORTIZ" w:date="2021-09-02T18:21:00Z"/>
          <w:rFonts w:eastAsiaTheme="minorEastAsia" w:cstheme="minorBidi"/>
          <w:i w:val="0"/>
          <w:iCs w:val="0"/>
          <w:noProof/>
          <w:sz w:val="22"/>
          <w:szCs w:val="22"/>
          <w:lang w:eastAsia="es-ES"/>
        </w:rPr>
      </w:pPr>
      <w:del w:id="1043" w:author="JORGE CONTRERAS ORTIZ" w:date="2021-09-02T18:21:00Z">
        <w:r w:rsidRPr="00430746" w:rsidDel="00430746">
          <w:rPr>
            <w:rPrChange w:id="1044" w:author="JORGE CONTRERAS ORTIZ" w:date="2021-09-02T18:21:00Z">
              <w:rPr>
                <w:rStyle w:val="Hipervnculo"/>
                <w:i w:val="0"/>
                <w:iCs w:val="0"/>
                <w:noProof/>
              </w:rPr>
            </w:rPrChange>
          </w:rPr>
          <w:delText>Ilustración 35 Instalación Driver USB Serial (CDC) con Zadig Finalizada</w:delText>
        </w:r>
        <w:r w:rsidDel="00430746">
          <w:rPr>
            <w:noProof/>
            <w:webHidden/>
          </w:rPr>
          <w:tab/>
          <w:delText>56</w:delText>
        </w:r>
      </w:del>
    </w:p>
    <w:p w14:paraId="39842814" w14:textId="7F22BBC7" w:rsidR="007E0A90" w:rsidDel="00430746" w:rsidRDefault="007E0A90">
      <w:pPr>
        <w:pStyle w:val="Tabladeilustraciones"/>
        <w:tabs>
          <w:tab w:val="right" w:leader="dot" w:pos="9060"/>
        </w:tabs>
        <w:rPr>
          <w:del w:id="1045" w:author="JORGE CONTRERAS ORTIZ" w:date="2021-09-02T18:21:00Z"/>
          <w:rFonts w:eastAsiaTheme="minorEastAsia" w:cstheme="minorBidi"/>
          <w:i w:val="0"/>
          <w:iCs w:val="0"/>
          <w:noProof/>
          <w:sz w:val="22"/>
          <w:szCs w:val="22"/>
          <w:lang w:eastAsia="es-ES"/>
        </w:rPr>
      </w:pPr>
      <w:del w:id="1046" w:author="JORGE CONTRERAS ORTIZ" w:date="2021-09-02T18:21:00Z">
        <w:r w:rsidRPr="00430746" w:rsidDel="00430746">
          <w:rPr>
            <w:rPrChange w:id="1047" w:author="JORGE CONTRERAS ORTIZ" w:date="2021-09-02T18:21:00Z">
              <w:rPr>
                <w:rStyle w:val="Hipervnculo"/>
                <w:i w:val="0"/>
                <w:iCs w:val="0"/>
                <w:noProof/>
              </w:rPr>
            </w:rPrChange>
          </w:rPr>
          <w:delText>Ilustración 36 Administrador de Dispositivos después de la instalación</w:delText>
        </w:r>
        <w:r w:rsidDel="00430746">
          <w:rPr>
            <w:noProof/>
            <w:webHidden/>
          </w:rPr>
          <w:tab/>
          <w:delText>57</w:delText>
        </w:r>
      </w:del>
    </w:p>
    <w:p w14:paraId="1E02545F" w14:textId="01B672E6" w:rsidR="007E0A90" w:rsidDel="00430746" w:rsidRDefault="007E0A90">
      <w:pPr>
        <w:pStyle w:val="Tabladeilustraciones"/>
        <w:tabs>
          <w:tab w:val="right" w:leader="dot" w:pos="9060"/>
        </w:tabs>
        <w:rPr>
          <w:del w:id="1048" w:author="JORGE CONTRERAS ORTIZ" w:date="2021-09-02T18:21:00Z"/>
          <w:rFonts w:eastAsiaTheme="minorEastAsia" w:cstheme="minorBidi"/>
          <w:i w:val="0"/>
          <w:iCs w:val="0"/>
          <w:noProof/>
          <w:sz w:val="22"/>
          <w:szCs w:val="22"/>
          <w:lang w:eastAsia="es-ES"/>
        </w:rPr>
      </w:pPr>
      <w:del w:id="1049" w:author="JORGE CONTRERAS ORTIZ" w:date="2021-09-02T18:21:00Z">
        <w:r w:rsidRPr="00430746" w:rsidDel="00430746">
          <w:rPr>
            <w:rPrChange w:id="1050" w:author="JORGE CONTRERAS ORTIZ" w:date="2021-09-02T18:21:00Z">
              <w:rPr>
                <w:rStyle w:val="Hipervnculo"/>
                <w:i w:val="0"/>
                <w:iCs w:val="0"/>
                <w:noProof/>
              </w:rPr>
            </w:rPrChange>
          </w:rPr>
          <w:delText>Ilustración 37 Terminal Termite</w:delText>
        </w:r>
        <w:r w:rsidDel="00430746">
          <w:rPr>
            <w:noProof/>
            <w:webHidden/>
          </w:rPr>
          <w:tab/>
          <w:delText>59</w:delText>
        </w:r>
      </w:del>
    </w:p>
    <w:p w14:paraId="5A6B7077" w14:textId="3AB55F5F" w:rsidR="007E0A90" w:rsidDel="00430746" w:rsidRDefault="007E0A90">
      <w:pPr>
        <w:pStyle w:val="Tabladeilustraciones"/>
        <w:tabs>
          <w:tab w:val="right" w:leader="dot" w:pos="9060"/>
        </w:tabs>
        <w:rPr>
          <w:del w:id="1051" w:author="JORGE CONTRERAS ORTIZ" w:date="2021-09-02T18:21:00Z"/>
          <w:rFonts w:eastAsiaTheme="minorEastAsia" w:cstheme="minorBidi"/>
          <w:i w:val="0"/>
          <w:iCs w:val="0"/>
          <w:noProof/>
          <w:sz w:val="22"/>
          <w:szCs w:val="22"/>
          <w:lang w:eastAsia="es-ES"/>
        </w:rPr>
      </w:pPr>
      <w:del w:id="1052" w:author="JORGE CONTRERAS ORTIZ" w:date="2021-09-02T18:21:00Z">
        <w:r w:rsidRPr="00430746" w:rsidDel="00430746">
          <w:rPr>
            <w:rPrChange w:id="1053" w:author="JORGE CONTRERAS ORTIZ" w:date="2021-09-02T18:21:00Z">
              <w:rPr>
                <w:rStyle w:val="Hipervnculo"/>
                <w:i w:val="0"/>
                <w:iCs w:val="0"/>
                <w:noProof/>
              </w:rPr>
            </w:rPrChange>
          </w:rPr>
          <w:delText>Ilustración 38 Herramienta KiTools</w:delText>
        </w:r>
        <w:r w:rsidDel="00430746">
          <w:rPr>
            <w:noProof/>
            <w:webHidden/>
          </w:rPr>
          <w:tab/>
          <w:delText>61</w:delText>
        </w:r>
      </w:del>
    </w:p>
    <w:p w14:paraId="66C668A9" w14:textId="52799872" w:rsidR="007E0A90" w:rsidDel="00430746" w:rsidRDefault="007E0A90">
      <w:pPr>
        <w:pStyle w:val="Tabladeilustraciones"/>
        <w:tabs>
          <w:tab w:val="right" w:leader="dot" w:pos="9060"/>
        </w:tabs>
        <w:rPr>
          <w:del w:id="1054" w:author="JORGE CONTRERAS ORTIZ" w:date="2021-09-02T18:21:00Z"/>
          <w:rFonts w:eastAsiaTheme="minorEastAsia" w:cstheme="minorBidi"/>
          <w:i w:val="0"/>
          <w:iCs w:val="0"/>
          <w:noProof/>
          <w:sz w:val="22"/>
          <w:szCs w:val="22"/>
          <w:lang w:eastAsia="es-ES"/>
        </w:rPr>
      </w:pPr>
      <w:del w:id="1055" w:author="JORGE CONTRERAS ORTIZ" w:date="2021-09-02T18:21:00Z">
        <w:r w:rsidRPr="00430746" w:rsidDel="00430746">
          <w:rPr>
            <w:rPrChange w:id="1056" w:author="JORGE CONTRERAS ORTIZ" w:date="2021-09-02T18:21:00Z">
              <w:rPr>
                <w:rStyle w:val="Hipervnculo"/>
                <w:i w:val="0"/>
                <w:iCs w:val="0"/>
                <w:noProof/>
              </w:rPr>
            </w:rPrChange>
          </w:rPr>
          <w:delText>Ilustración 39 IP como parámetros</w:delText>
        </w:r>
        <w:r w:rsidDel="00430746">
          <w:rPr>
            <w:noProof/>
            <w:webHidden/>
          </w:rPr>
          <w:tab/>
          <w:delText>62</w:delText>
        </w:r>
      </w:del>
    </w:p>
    <w:p w14:paraId="64A9F6A8" w14:textId="75FC0BD3" w:rsidR="007E0A90" w:rsidDel="00430746" w:rsidRDefault="007E0A90">
      <w:pPr>
        <w:pStyle w:val="Tabladeilustraciones"/>
        <w:tabs>
          <w:tab w:val="right" w:leader="dot" w:pos="9060"/>
        </w:tabs>
        <w:rPr>
          <w:del w:id="1057" w:author="JORGE CONTRERAS ORTIZ" w:date="2021-09-02T18:21:00Z"/>
          <w:rFonts w:eastAsiaTheme="minorEastAsia" w:cstheme="minorBidi"/>
          <w:i w:val="0"/>
          <w:iCs w:val="0"/>
          <w:noProof/>
          <w:sz w:val="22"/>
          <w:szCs w:val="22"/>
          <w:lang w:eastAsia="es-ES"/>
        </w:rPr>
      </w:pPr>
      <w:del w:id="1058" w:author="JORGE CONTRERAS ORTIZ" w:date="2021-09-02T18:21:00Z">
        <w:r w:rsidRPr="00430746" w:rsidDel="00430746">
          <w:rPr>
            <w:rPrChange w:id="1059" w:author="JORGE CONTRERAS ORTIZ" w:date="2021-09-02T18:21:00Z">
              <w:rPr>
                <w:rStyle w:val="Hipervnculo"/>
                <w:i w:val="0"/>
                <w:iCs w:val="0"/>
                <w:noProof/>
              </w:rPr>
            </w:rPrChange>
          </w:rPr>
          <w:delText>Ilustración 40 Esquema de comunicación entre Host Externo y el dispositivo KTWM102</w:delText>
        </w:r>
        <w:r w:rsidDel="00430746">
          <w:rPr>
            <w:noProof/>
            <w:webHidden/>
          </w:rPr>
          <w:tab/>
          <w:delText>63</w:delText>
        </w:r>
      </w:del>
    </w:p>
    <w:p w14:paraId="67686E02" w14:textId="17418598" w:rsidR="007E0A90" w:rsidDel="00430746" w:rsidRDefault="007E0A90">
      <w:pPr>
        <w:pStyle w:val="Tabladeilustraciones"/>
        <w:tabs>
          <w:tab w:val="right" w:leader="dot" w:pos="9060"/>
        </w:tabs>
        <w:rPr>
          <w:del w:id="1060" w:author="JORGE CONTRERAS ORTIZ" w:date="2021-09-02T18:21:00Z"/>
          <w:rFonts w:eastAsiaTheme="minorEastAsia" w:cstheme="minorBidi"/>
          <w:i w:val="0"/>
          <w:iCs w:val="0"/>
          <w:noProof/>
          <w:sz w:val="22"/>
          <w:szCs w:val="22"/>
          <w:lang w:eastAsia="es-ES"/>
        </w:rPr>
      </w:pPr>
      <w:del w:id="1061" w:author="JORGE CONTRERAS ORTIZ" w:date="2021-09-02T18:21:00Z">
        <w:r w:rsidRPr="00430746" w:rsidDel="00430746">
          <w:rPr>
            <w:rPrChange w:id="1062" w:author="JORGE CONTRERAS ORTIZ" w:date="2021-09-02T18:21:00Z">
              <w:rPr>
                <w:rStyle w:val="Hipervnculo"/>
                <w:i w:val="0"/>
                <w:iCs w:val="0"/>
                <w:noProof/>
              </w:rPr>
            </w:rPrChange>
          </w:rPr>
          <w:delText>Ilustración 41 Ejemplo Rutina de Comando - Esperar Respuesta</w:delText>
        </w:r>
        <w:r w:rsidDel="00430746">
          <w:rPr>
            <w:noProof/>
            <w:webHidden/>
          </w:rPr>
          <w:tab/>
          <w:delText>66</w:delText>
        </w:r>
      </w:del>
    </w:p>
    <w:p w14:paraId="2C5140E8" w14:textId="36FC8FB6" w:rsidR="007E0A90" w:rsidDel="00430746" w:rsidRDefault="007E0A90">
      <w:pPr>
        <w:pStyle w:val="Tabladeilustraciones"/>
        <w:tabs>
          <w:tab w:val="right" w:leader="dot" w:pos="9060"/>
        </w:tabs>
        <w:rPr>
          <w:del w:id="1063" w:author="JORGE CONTRERAS ORTIZ" w:date="2021-09-02T18:21:00Z"/>
          <w:rFonts w:eastAsiaTheme="minorEastAsia" w:cstheme="minorBidi"/>
          <w:i w:val="0"/>
          <w:iCs w:val="0"/>
          <w:noProof/>
          <w:sz w:val="22"/>
          <w:szCs w:val="22"/>
          <w:lang w:eastAsia="es-ES"/>
        </w:rPr>
      </w:pPr>
      <w:del w:id="1064" w:author="JORGE CONTRERAS ORTIZ" w:date="2021-09-02T18:21:00Z">
        <w:r w:rsidRPr="00430746" w:rsidDel="00430746">
          <w:rPr>
            <w:rPrChange w:id="1065" w:author="JORGE CONTRERAS ORTIZ" w:date="2021-09-02T18:21:00Z">
              <w:rPr>
                <w:rStyle w:val="Hipervnculo"/>
                <w:i w:val="0"/>
                <w:iCs w:val="0"/>
                <w:noProof/>
              </w:rPr>
            </w:rPrChange>
          </w:rPr>
          <w:delText>Ilustración 42 Esquema montaje Red de Dos Nodos</w:delText>
        </w:r>
        <w:r w:rsidDel="00430746">
          <w:rPr>
            <w:noProof/>
            <w:webHidden/>
          </w:rPr>
          <w:tab/>
          <w:delText>70</w:delText>
        </w:r>
      </w:del>
    </w:p>
    <w:p w14:paraId="4433D9A0" w14:textId="12652BE5" w:rsidR="007E0A90" w:rsidDel="00430746" w:rsidRDefault="007E0A90">
      <w:pPr>
        <w:pStyle w:val="Tabladeilustraciones"/>
        <w:tabs>
          <w:tab w:val="right" w:leader="dot" w:pos="9060"/>
        </w:tabs>
        <w:rPr>
          <w:del w:id="1066" w:author="JORGE CONTRERAS ORTIZ" w:date="2021-09-02T18:21:00Z"/>
          <w:rFonts w:eastAsiaTheme="minorEastAsia" w:cstheme="minorBidi"/>
          <w:i w:val="0"/>
          <w:iCs w:val="0"/>
          <w:noProof/>
          <w:sz w:val="22"/>
          <w:szCs w:val="22"/>
          <w:lang w:eastAsia="es-ES"/>
        </w:rPr>
      </w:pPr>
      <w:del w:id="1067" w:author="JORGE CONTRERAS ORTIZ" w:date="2021-09-02T18:21:00Z">
        <w:r w:rsidRPr="00430746" w:rsidDel="00430746">
          <w:rPr>
            <w:rPrChange w:id="1068" w:author="JORGE CONTRERAS ORTIZ" w:date="2021-09-02T18:21:00Z">
              <w:rPr>
                <w:rStyle w:val="Hipervnculo"/>
                <w:i w:val="0"/>
                <w:iCs w:val="0"/>
                <w:noProof/>
              </w:rPr>
            </w:rPrChange>
          </w:rPr>
          <w:delText>Ilustración 43 Logs KiTools al REALIZAR un Ping</w:delText>
        </w:r>
        <w:r w:rsidDel="00430746">
          <w:rPr>
            <w:noProof/>
            <w:webHidden/>
          </w:rPr>
          <w:tab/>
          <w:delText>71</w:delText>
        </w:r>
      </w:del>
    </w:p>
    <w:p w14:paraId="1430A4B2" w14:textId="2C0FDFE2" w:rsidR="007E0A90" w:rsidDel="00430746" w:rsidRDefault="007E0A90">
      <w:pPr>
        <w:pStyle w:val="Tabladeilustraciones"/>
        <w:tabs>
          <w:tab w:val="right" w:leader="dot" w:pos="9060"/>
        </w:tabs>
        <w:rPr>
          <w:del w:id="1069" w:author="JORGE CONTRERAS ORTIZ" w:date="2021-09-02T18:21:00Z"/>
          <w:rFonts w:eastAsiaTheme="minorEastAsia" w:cstheme="minorBidi"/>
          <w:i w:val="0"/>
          <w:iCs w:val="0"/>
          <w:noProof/>
          <w:sz w:val="22"/>
          <w:szCs w:val="22"/>
          <w:lang w:eastAsia="es-ES"/>
        </w:rPr>
      </w:pPr>
      <w:del w:id="1070" w:author="JORGE CONTRERAS ORTIZ" w:date="2021-09-02T18:21:00Z">
        <w:r w:rsidRPr="00430746" w:rsidDel="00430746">
          <w:rPr>
            <w:rPrChange w:id="1071" w:author="JORGE CONTRERAS ORTIZ" w:date="2021-09-02T18:21:00Z">
              <w:rPr>
                <w:rStyle w:val="Hipervnculo"/>
                <w:i w:val="0"/>
                <w:iCs w:val="0"/>
                <w:noProof/>
              </w:rPr>
            </w:rPrChange>
          </w:rPr>
          <w:delText>Ilustración 44 Logs KiTools al RECIBIRun Ping</w:delText>
        </w:r>
        <w:r w:rsidDel="00430746">
          <w:rPr>
            <w:noProof/>
            <w:webHidden/>
          </w:rPr>
          <w:tab/>
          <w:delText>71</w:delText>
        </w:r>
      </w:del>
    </w:p>
    <w:p w14:paraId="292B04C7" w14:textId="4BE46438" w:rsidR="007E0A90" w:rsidDel="00430746" w:rsidRDefault="007E0A90">
      <w:pPr>
        <w:pStyle w:val="Tabladeilustraciones"/>
        <w:tabs>
          <w:tab w:val="right" w:leader="dot" w:pos="9060"/>
        </w:tabs>
        <w:rPr>
          <w:del w:id="1072" w:author="JORGE CONTRERAS ORTIZ" w:date="2021-09-02T18:21:00Z"/>
          <w:rFonts w:eastAsiaTheme="minorEastAsia" w:cstheme="minorBidi"/>
          <w:i w:val="0"/>
          <w:iCs w:val="0"/>
          <w:noProof/>
          <w:sz w:val="22"/>
          <w:szCs w:val="22"/>
          <w:lang w:eastAsia="es-ES"/>
        </w:rPr>
      </w:pPr>
      <w:del w:id="1073" w:author="JORGE CONTRERAS ORTIZ" w:date="2021-09-02T18:21:00Z">
        <w:r w:rsidRPr="00430746" w:rsidDel="00430746">
          <w:rPr>
            <w:rPrChange w:id="1074" w:author="JORGE CONTRERAS ORTIZ" w:date="2021-09-02T18:21:00Z">
              <w:rPr>
                <w:rStyle w:val="Hipervnculo"/>
                <w:i w:val="0"/>
                <w:iCs w:val="0"/>
                <w:noProof/>
              </w:rPr>
            </w:rPrChange>
          </w:rPr>
          <w:delText>Ilustración 45 Montaje Border Router</w:delText>
        </w:r>
        <w:r w:rsidDel="00430746">
          <w:rPr>
            <w:noProof/>
            <w:webHidden/>
          </w:rPr>
          <w:tab/>
          <w:delText>72</w:delText>
        </w:r>
      </w:del>
    </w:p>
    <w:p w14:paraId="7262FE09" w14:textId="00BC99F3" w:rsidR="007E0A90" w:rsidDel="00430746" w:rsidRDefault="007E0A90">
      <w:pPr>
        <w:pStyle w:val="Tabladeilustraciones"/>
        <w:tabs>
          <w:tab w:val="right" w:leader="dot" w:pos="9060"/>
        </w:tabs>
        <w:rPr>
          <w:del w:id="1075" w:author="JORGE CONTRERAS ORTIZ" w:date="2021-09-02T18:21:00Z"/>
          <w:rFonts w:eastAsiaTheme="minorEastAsia" w:cstheme="minorBidi"/>
          <w:i w:val="0"/>
          <w:iCs w:val="0"/>
          <w:noProof/>
          <w:sz w:val="22"/>
          <w:szCs w:val="22"/>
          <w:lang w:eastAsia="es-ES"/>
        </w:rPr>
      </w:pPr>
      <w:del w:id="1076" w:author="JORGE CONTRERAS ORTIZ" w:date="2021-09-02T18:21:00Z">
        <w:r w:rsidRPr="00430746" w:rsidDel="00430746">
          <w:rPr>
            <w:rPrChange w:id="1077" w:author="JORGE CONTRERAS ORTIZ" w:date="2021-09-02T18:21:00Z">
              <w:rPr>
                <w:rStyle w:val="Hipervnculo"/>
                <w:i w:val="0"/>
                <w:iCs w:val="0"/>
                <w:noProof/>
              </w:rPr>
            </w:rPrChange>
          </w:rPr>
          <w:delText>Ilustración 46 Topología de Red 1 nodo con BR</w:delText>
        </w:r>
        <w:r w:rsidDel="00430746">
          <w:rPr>
            <w:noProof/>
            <w:webHidden/>
          </w:rPr>
          <w:tab/>
          <w:delText>73</w:delText>
        </w:r>
      </w:del>
    </w:p>
    <w:p w14:paraId="5AB8A4DE" w14:textId="1E9BF31F" w:rsidR="007E0A90" w:rsidDel="00430746" w:rsidRDefault="007E0A90">
      <w:pPr>
        <w:pStyle w:val="Tabladeilustraciones"/>
        <w:tabs>
          <w:tab w:val="right" w:leader="dot" w:pos="9060"/>
        </w:tabs>
        <w:rPr>
          <w:del w:id="1078" w:author="JORGE CONTRERAS ORTIZ" w:date="2021-09-02T18:21:00Z"/>
          <w:rFonts w:eastAsiaTheme="minorEastAsia" w:cstheme="minorBidi"/>
          <w:i w:val="0"/>
          <w:iCs w:val="0"/>
          <w:noProof/>
          <w:sz w:val="22"/>
          <w:szCs w:val="22"/>
          <w:lang w:eastAsia="es-ES"/>
        </w:rPr>
      </w:pPr>
      <w:del w:id="1079" w:author="JORGE CONTRERAS ORTIZ" w:date="2021-09-02T18:21:00Z">
        <w:r w:rsidRPr="00430746" w:rsidDel="00430746">
          <w:rPr>
            <w:rPrChange w:id="1080" w:author="JORGE CONTRERAS ORTIZ" w:date="2021-09-02T18:21:00Z">
              <w:rPr>
                <w:rStyle w:val="Hipervnculo"/>
                <w:i w:val="0"/>
                <w:iCs w:val="0"/>
                <w:noProof/>
              </w:rPr>
            </w:rPrChange>
          </w:rPr>
          <w:delText>Ilustración 47 Topología 1 de BR con 2 nodos Dongle</w:delText>
        </w:r>
        <w:r w:rsidDel="00430746">
          <w:rPr>
            <w:noProof/>
            <w:webHidden/>
          </w:rPr>
          <w:tab/>
          <w:delText>74</w:delText>
        </w:r>
      </w:del>
    </w:p>
    <w:p w14:paraId="7899AD64" w14:textId="487FA2CD" w:rsidR="007E0A90" w:rsidDel="00430746" w:rsidRDefault="007E0A90">
      <w:pPr>
        <w:pStyle w:val="Tabladeilustraciones"/>
        <w:tabs>
          <w:tab w:val="right" w:leader="dot" w:pos="9060"/>
        </w:tabs>
        <w:rPr>
          <w:del w:id="1081" w:author="JORGE CONTRERAS ORTIZ" w:date="2021-09-02T18:21:00Z"/>
          <w:rFonts w:eastAsiaTheme="minorEastAsia" w:cstheme="minorBidi"/>
          <w:i w:val="0"/>
          <w:iCs w:val="0"/>
          <w:noProof/>
          <w:sz w:val="22"/>
          <w:szCs w:val="22"/>
          <w:lang w:eastAsia="es-ES"/>
        </w:rPr>
      </w:pPr>
      <w:del w:id="1082" w:author="JORGE CONTRERAS ORTIZ" w:date="2021-09-02T18:21:00Z">
        <w:r w:rsidRPr="00430746" w:rsidDel="00430746">
          <w:rPr>
            <w:rPrChange w:id="1083" w:author="JORGE CONTRERAS ORTIZ" w:date="2021-09-02T18:21:00Z">
              <w:rPr>
                <w:rStyle w:val="Hipervnculo"/>
                <w:i w:val="0"/>
                <w:iCs w:val="0"/>
                <w:noProof/>
              </w:rPr>
            </w:rPrChange>
          </w:rPr>
          <w:delText>Ilustración 48 Topología 2 de BR con dos nodos Dongle</w:delText>
        </w:r>
        <w:r w:rsidDel="00430746">
          <w:rPr>
            <w:noProof/>
            <w:webHidden/>
          </w:rPr>
          <w:tab/>
          <w:delText>75</w:delText>
        </w:r>
      </w:del>
    </w:p>
    <w:p w14:paraId="3A9DBFE0" w14:textId="08F38427" w:rsidR="007E0A90" w:rsidDel="00430746" w:rsidRDefault="007E0A90">
      <w:pPr>
        <w:pStyle w:val="Tabladeilustraciones"/>
        <w:tabs>
          <w:tab w:val="right" w:leader="dot" w:pos="9060"/>
        </w:tabs>
        <w:rPr>
          <w:del w:id="1084" w:author="JORGE CONTRERAS ORTIZ" w:date="2021-09-02T18:21:00Z"/>
          <w:rFonts w:eastAsiaTheme="minorEastAsia" w:cstheme="minorBidi"/>
          <w:i w:val="0"/>
          <w:iCs w:val="0"/>
          <w:noProof/>
          <w:sz w:val="22"/>
          <w:szCs w:val="22"/>
          <w:lang w:eastAsia="es-ES"/>
        </w:rPr>
      </w:pPr>
      <w:del w:id="1085" w:author="JORGE CONTRERAS ORTIZ" w:date="2021-09-02T18:21:00Z">
        <w:r w:rsidRPr="00430746" w:rsidDel="00430746">
          <w:rPr>
            <w:rPrChange w:id="1086" w:author="JORGE CONTRERAS ORTIZ" w:date="2021-09-02T18:21:00Z">
              <w:rPr>
                <w:rStyle w:val="Hipervnculo"/>
                <w:i w:val="0"/>
                <w:iCs w:val="0"/>
                <w:noProof/>
              </w:rPr>
            </w:rPrChange>
          </w:rPr>
          <w:delText>Ilustración 49 Ping desde PC a BR</w:delText>
        </w:r>
        <w:r w:rsidDel="00430746">
          <w:rPr>
            <w:noProof/>
            <w:webHidden/>
          </w:rPr>
          <w:tab/>
          <w:delText>75</w:delText>
        </w:r>
      </w:del>
    </w:p>
    <w:p w14:paraId="50D6D99A" w14:textId="5CD6F793" w:rsidR="007E0A90" w:rsidDel="00430746" w:rsidRDefault="007E0A90">
      <w:pPr>
        <w:pStyle w:val="Tabladeilustraciones"/>
        <w:tabs>
          <w:tab w:val="right" w:leader="dot" w:pos="9060"/>
        </w:tabs>
        <w:rPr>
          <w:del w:id="1087" w:author="JORGE CONTRERAS ORTIZ" w:date="2021-09-02T18:21:00Z"/>
          <w:rFonts w:eastAsiaTheme="minorEastAsia" w:cstheme="minorBidi"/>
          <w:i w:val="0"/>
          <w:iCs w:val="0"/>
          <w:noProof/>
          <w:sz w:val="22"/>
          <w:szCs w:val="22"/>
          <w:lang w:eastAsia="es-ES"/>
        </w:rPr>
      </w:pPr>
      <w:del w:id="1088" w:author="JORGE CONTRERAS ORTIZ" w:date="2021-09-02T18:21:00Z">
        <w:r w:rsidRPr="00430746" w:rsidDel="00430746">
          <w:rPr>
            <w:rPrChange w:id="1089" w:author="JORGE CONTRERAS ORTIZ" w:date="2021-09-02T18:21:00Z">
              <w:rPr>
                <w:rStyle w:val="Hipervnculo"/>
                <w:i w:val="0"/>
                <w:iCs w:val="0"/>
                <w:noProof/>
              </w:rPr>
            </w:rPrChange>
          </w:rPr>
          <w:delText>Ilustración 50 Ping desde PC a nodo LEADER</w:delText>
        </w:r>
        <w:r w:rsidDel="00430746">
          <w:rPr>
            <w:noProof/>
            <w:webHidden/>
          </w:rPr>
          <w:tab/>
          <w:delText>76</w:delText>
        </w:r>
      </w:del>
    </w:p>
    <w:p w14:paraId="5D66D1FE" w14:textId="70633F90" w:rsidR="007E0A90" w:rsidDel="00430746" w:rsidRDefault="007E0A90">
      <w:pPr>
        <w:pStyle w:val="Tabladeilustraciones"/>
        <w:tabs>
          <w:tab w:val="right" w:leader="dot" w:pos="9060"/>
        </w:tabs>
        <w:rPr>
          <w:del w:id="1090" w:author="JORGE CONTRERAS ORTIZ" w:date="2021-09-02T18:21:00Z"/>
          <w:rFonts w:eastAsiaTheme="minorEastAsia" w:cstheme="minorBidi"/>
          <w:i w:val="0"/>
          <w:iCs w:val="0"/>
          <w:noProof/>
          <w:sz w:val="22"/>
          <w:szCs w:val="22"/>
          <w:lang w:eastAsia="es-ES"/>
        </w:rPr>
      </w:pPr>
      <w:del w:id="1091" w:author="JORGE CONTRERAS ORTIZ" w:date="2021-09-02T18:21:00Z">
        <w:r w:rsidRPr="00430746" w:rsidDel="00430746">
          <w:rPr>
            <w:rPrChange w:id="1092" w:author="JORGE CONTRERAS ORTIZ" w:date="2021-09-02T18:21:00Z">
              <w:rPr>
                <w:rStyle w:val="Hipervnculo"/>
                <w:i w:val="0"/>
                <w:iCs w:val="0"/>
                <w:noProof/>
              </w:rPr>
            </w:rPrChange>
          </w:rPr>
          <w:delText>Ilustración 51 Ping desde PC a nodo MED</w:delText>
        </w:r>
        <w:r w:rsidDel="00430746">
          <w:rPr>
            <w:noProof/>
            <w:webHidden/>
          </w:rPr>
          <w:tab/>
          <w:delText>76</w:delText>
        </w:r>
      </w:del>
    </w:p>
    <w:p w14:paraId="4C92F070" w14:textId="4C523144" w:rsidR="007E0A90" w:rsidDel="00430746" w:rsidRDefault="007E0A90">
      <w:pPr>
        <w:pStyle w:val="Tabladeilustraciones"/>
        <w:tabs>
          <w:tab w:val="right" w:leader="dot" w:pos="9060"/>
        </w:tabs>
        <w:rPr>
          <w:del w:id="1093" w:author="JORGE CONTRERAS ORTIZ" w:date="2021-09-02T18:21:00Z"/>
          <w:rFonts w:eastAsiaTheme="minorEastAsia" w:cstheme="minorBidi"/>
          <w:i w:val="0"/>
          <w:iCs w:val="0"/>
          <w:noProof/>
          <w:sz w:val="22"/>
          <w:szCs w:val="22"/>
          <w:lang w:eastAsia="es-ES"/>
        </w:rPr>
      </w:pPr>
      <w:del w:id="1094" w:author="JORGE CONTRERAS ORTIZ" w:date="2021-09-02T18:21:00Z">
        <w:r w:rsidRPr="00430746" w:rsidDel="00430746">
          <w:rPr>
            <w:rPrChange w:id="1095" w:author="JORGE CONTRERAS ORTIZ" w:date="2021-09-02T18:21:00Z">
              <w:rPr>
                <w:rStyle w:val="Hipervnculo"/>
                <w:i w:val="0"/>
                <w:iCs w:val="0"/>
                <w:noProof/>
              </w:rPr>
            </w:rPrChange>
          </w:rPr>
          <w:delText>Ilustración 52 Topología para envío de mensajes UDP vía Sockets</w:delText>
        </w:r>
        <w:r w:rsidDel="00430746">
          <w:rPr>
            <w:noProof/>
            <w:webHidden/>
          </w:rPr>
          <w:tab/>
          <w:delText>77</w:delText>
        </w:r>
      </w:del>
    </w:p>
    <w:p w14:paraId="3C1ED97F" w14:textId="42102807" w:rsidR="007E0A90" w:rsidDel="00430746" w:rsidRDefault="007E0A90">
      <w:pPr>
        <w:pStyle w:val="Tabladeilustraciones"/>
        <w:tabs>
          <w:tab w:val="right" w:leader="dot" w:pos="9060"/>
        </w:tabs>
        <w:rPr>
          <w:del w:id="1096" w:author="JORGE CONTRERAS ORTIZ" w:date="2021-09-02T18:21:00Z"/>
          <w:rFonts w:eastAsiaTheme="minorEastAsia" w:cstheme="minorBidi"/>
          <w:i w:val="0"/>
          <w:iCs w:val="0"/>
          <w:noProof/>
          <w:sz w:val="22"/>
          <w:szCs w:val="22"/>
          <w:lang w:eastAsia="es-ES"/>
        </w:rPr>
      </w:pPr>
      <w:del w:id="1097" w:author="JORGE CONTRERAS ORTIZ" w:date="2021-09-02T18:21:00Z">
        <w:r w:rsidRPr="00430746" w:rsidDel="00430746">
          <w:rPr>
            <w:rPrChange w:id="1098" w:author="JORGE CONTRERAS ORTIZ" w:date="2021-09-02T18:21:00Z">
              <w:rPr>
                <w:rStyle w:val="Hipervnculo"/>
                <w:i w:val="0"/>
                <w:iCs w:val="0"/>
                <w:noProof/>
              </w:rPr>
            </w:rPrChange>
          </w:rPr>
          <w:delText>Ilustración 53 Topología 4 nodos con un Dongle como LEADER</w:delText>
        </w:r>
        <w:r w:rsidDel="00430746">
          <w:rPr>
            <w:noProof/>
            <w:webHidden/>
          </w:rPr>
          <w:tab/>
          <w:delText>78</w:delText>
        </w:r>
      </w:del>
    </w:p>
    <w:p w14:paraId="068AAAB1" w14:textId="52BF752F" w:rsidR="007E0A90" w:rsidDel="00430746" w:rsidRDefault="007E0A90">
      <w:pPr>
        <w:pStyle w:val="Tabladeilustraciones"/>
        <w:tabs>
          <w:tab w:val="right" w:leader="dot" w:pos="9060"/>
        </w:tabs>
        <w:rPr>
          <w:del w:id="1099" w:author="JORGE CONTRERAS ORTIZ" w:date="2021-09-02T18:21:00Z"/>
          <w:rFonts w:eastAsiaTheme="minorEastAsia" w:cstheme="minorBidi"/>
          <w:i w:val="0"/>
          <w:iCs w:val="0"/>
          <w:noProof/>
          <w:sz w:val="22"/>
          <w:szCs w:val="22"/>
          <w:lang w:eastAsia="es-ES"/>
        </w:rPr>
      </w:pPr>
      <w:del w:id="1100" w:author="JORGE CONTRERAS ORTIZ" w:date="2021-09-02T18:21:00Z">
        <w:r w:rsidRPr="00430746" w:rsidDel="00430746">
          <w:rPr>
            <w:rPrChange w:id="1101" w:author="JORGE CONTRERAS ORTIZ" w:date="2021-09-02T18:21:00Z">
              <w:rPr>
                <w:rStyle w:val="Hipervnculo"/>
                <w:i w:val="0"/>
                <w:iCs w:val="0"/>
                <w:noProof/>
              </w:rPr>
            </w:rPrChange>
          </w:rPr>
          <w:delText>Ilustración 54 Topología 4 nodos con BR como Leader</w:delText>
        </w:r>
        <w:r w:rsidDel="00430746">
          <w:rPr>
            <w:noProof/>
            <w:webHidden/>
          </w:rPr>
          <w:tab/>
          <w:delText>79</w:delText>
        </w:r>
      </w:del>
    </w:p>
    <w:p w14:paraId="10C2FBB4" w14:textId="5D1DCD12" w:rsidR="007E0A90" w:rsidDel="00430746" w:rsidRDefault="007E0A90">
      <w:pPr>
        <w:pStyle w:val="Tabladeilustraciones"/>
        <w:tabs>
          <w:tab w:val="right" w:leader="dot" w:pos="9060"/>
        </w:tabs>
        <w:rPr>
          <w:del w:id="1102" w:author="JORGE CONTRERAS ORTIZ" w:date="2021-09-02T18:21:00Z"/>
          <w:rFonts w:eastAsiaTheme="minorEastAsia" w:cstheme="minorBidi"/>
          <w:i w:val="0"/>
          <w:iCs w:val="0"/>
          <w:noProof/>
          <w:sz w:val="22"/>
          <w:szCs w:val="22"/>
          <w:lang w:eastAsia="es-ES"/>
        </w:rPr>
      </w:pPr>
      <w:del w:id="1103" w:author="JORGE CONTRERAS ORTIZ" w:date="2021-09-02T18:21:00Z">
        <w:r w:rsidRPr="00430746" w:rsidDel="00430746">
          <w:rPr>
            <w:rPrChange w:id="1104" w:author="JORGE CONTRERAS ORTIZ" w:date="2021-09-02T18:21:00Z">
              <w:rPr>
                <w:rStyle w:val="Hipervnculo"/>
                <w:i w:val="0"/>
                <w:iCs w:val="0"/>
                <w:noProof/>
              </w:rPr>
            </w:rPrChange>
          </w:rPr>
          <w:delText>Ilustración 55 Ping desde PC a nuevo nodo MED.</w:delText>
        </w:r>
        <w:r w:rsidDel="00430746">
          <w:rPr>
            <w:noProof/>
            <w:webHidden/>
          </w:rPr>
          <w:tab/>
          <w:delText>79</w:delText>
        </w:r>
      </w:del>
    </w:p>
    <w:p w14:paraId="233EF319" w14:textId="7FEEB7D1" w:rsidR="007E0A90" w:rsidDel="00430746" w:rsidRDefault="007E0A90">
      <w:pPr>
        <w:pStyle w:val="Tabladeilustraciones"/>
        <w:tabs>
          <w:tab w:val="right" w:leader="dot" w:pos="9060"/>
        </w:tabs>
        <w:rPr>
          <w:del w:id="1105" w:author="JORGE CONTRERAS ORTIZ" w:date="2021-09-02T18:21:00Z"/>
          <w:rFonts w:eastAsiaTheme="minorEastAsia" w:cstheme="minorBidi"/>
          <w:i w:val="0"/>
          <w:iCs w:val="0"/>
          <w:noProof/>
          <w:sz w:val="22"/>
          <w:szCs w:val="22"/>
          <w:lang w:eastAsia="es-ES"/>
        </w:rPr>
      </w:pPr>
      <w:del w:id="1106" w:author="JORGE CONTRERAS ORTIZ" w:date="2021-09-02T18:21:00Z">
        <w:r w:rsidRPr="00430746" w:rsidDel="00430746">
          <w:rPr>
            <w:rPrChange w:id="1107" w:author="JORGE CONTRERAS ORTIZ" w:date="2021-09-02T18:21:00Z">
              <w:rPr>
                <w:rStyle w:val="Hipervnculo"/>
                <w:i w:val="0"/>
                <w:iCs w:val="0"/>
                <w:noProof/>
              </w:rPr>
            </w:rPrChange>
          </w:rPr>
          <w:delText>Ilustración 56 Topología A de 5 nodos</w:delText>
        </w:r>
        <w:r w:rsidDel="00430746">
          <w:rPr>
            <w:noProof/>
            <w:webHidden/>
          </w:rPr>
          <w:tab/>
          <w:delText>81</w:delText>
        </w:r>
      </w:del>
    </w:p>
    <w:p w14:paraId="4100BD3B" w14:textId="1E52FCAB" w:rsidR="007E0A90" w:rsidDel="00430746" w:rsidRDefault="007E0A90">
      <w:pPr>
        <w:pStyle w:val="Tabladeilustraciones"/>
        <w:tabs>
          <w:tab w:val="right" w:leader="dot" w:pos="9060"/>
        </w:tabs>
        <w:rPr>
          <w:del w:id="1108" w:author="JORGE CONTRERAS ORTIZ" w:date="2021-09-02T18:21:00Z"/>
          <w:rFonts w:eastAsiaTheme="minorEastAsia" w:cstheme="minorBidi"/>
          <w:i w:val="0"/>
          <w:iCs w:val="0"/>
          <w:noProof/>
          <w:sz w:val="22"/>
          <w:szCs w:val="22"/>
          <w:lang w:eastAsia="es-ES"/>
        </w:rPr>
      </w:pPr>
      <w:del w:id="1109" w:author="JORGE CONTRERAS ORTIZ" w:date="2021-09-02T18:21:00Z">
        <w:r w:rsidRPr="00430746" w:rsidDel="00430746">
          <w:rPr>
            <w:rPrChange w:id="1110" w:author="JORGE CONTRERAS ORTIZ" w:date="2021-09-02T18:21:00Z">
              <w:rPr>
                <w:rStyle w:val="Hipervnculo"/>
                <w:i w:val="0"/>
                <w:iCs w:val="0"/>
                <w:noProof/>
              </w:rPr>
            </w:rPrChange>
          </w:rPr>
          <w:delText>Ilustración 57 Topología B con 5 nodos</w:delText>
        </w:r>
        <w:r w:rsidDel="00430746">
          <w:rPr>
            <w:noProof/>
            <w:webHidden/>
          </w:rPr>
          <w:tab/>
          <w:delText>82</w:delText>
        </w:r>
      </w:del>
    </w:p>
    <w:p w14:paraId="54684E48" w14:textId="2EBCE5A4" w:rsidR="007E0A90" w:rsidDel="00430746" w:rsidRDefault="007E0A90">
      <w:pPr>
        <w:pStyle w:val="Tabladeilustraciones"/>
        <w:tabs>
          <w:tab w:val="right" w:leader="dot" w:pos="9060"/>
        </w:tabs>
        <w:rPr>
          <w:del w:id="1111" w:author="JORGE CONTRERAS ORTIZ" w:date="2021-09-02T18:21:00Z"/>
          <w:rFonts w:eastAsiaTheme="minorEastAsia" w:cstheme="minorBidi"/>
          <w:i w:val="0"/>
          <w:iCs w:val="0"/>
          <w:noProof/>
          <w:sz w:val="22"/>
          <w:szCs w:val="22"/>
          <w:lang w:eastAsia="es-ES"/>
        </w:rPr>
      </w:pPr>
      <w:del w:id="1112" w:author="JORGE CONTRERAS ORTIZ" w:date="2021-09-02T18:21:00Z">
        <w:r w:rsidRPr="00430746" w:rsidDel="00430746">
          <w:rPr>
            <w:rPrChange w:id="1113" w:author="JORGE CONTRERAS ORTIZ" w:date="2021-09-02T18:21:00Z">
              <w:rPr>
                <w:rStyle w:val="Hipervnculo"/>
                <w:i w:val="0"/>
                <w:iCs w:val="0"/>
                <w:noProof/>
              </w:rPr>
            </w:rPrChange>
          </w:rPr>
          <w:delText>Ilustración 58 Jerarquía Circuito</w:delText>
        </w:r>
        <w:r w:rsidDel="00430746">
          <w:rPr>
            <w:noProof/>
            <w:webHidden/>
          </w:rPr>
          <w:tab/>
          <w:delText>83</w:delText>
        </w:r>
      </w:del>
    </w:p>
    <w:p w14:paraId="409015CB" w14:textId="1FAA5A34" w:rsidR="007E0A90" w:rsidDel="00430746" w:rsidRDefault="007E0A90">
      <w:pPr>
        <w:pStyle w:val="Tabladeilustraciones"/>
        <w:tabs>
          <w:tab w:val="right" w:leader="dot" w:pos="9060"/>
        </w:tabs>
        <w:rPr>
          <w:del w:id="1114" w:author="JORGE CONTRERAS ORTIZ" w:date="2021-09-02T18:21:00Z"/>
          <w:rFonts w:eastAsiaTheme="minorEastAsia" w:cstheme="minorBidi"/>
          <w:i w:val="0"/>
          <w:iCs w:val="0"/>
          <w:noProof/>
          <w:sz w:val="22"/>
          <w:szCs w:val="22"/>
          <w:lang w:eastAsia="es-ES"/>
        </w:rPr>
      </w:pPr>
      <w:del w:id="1115" w:author="JORGE CONTRERAS ORTIZ" w:date="2021-09-02T18:21:00Z">
        <w:r w:rsidRPr="00430746" w:rsidDel="00430746">
          <w:rPr>
            <w:rPrChange w:id="1116" w:author="JORGE CONTRERAS ORTIZ" w:date="2021-09-02T18:21:00Z">
              <w:rPr>
                <w:rStyle w:val="Hipervnculo"/>
                <w:i w:val="0"/>
                <w:iCs w:val="0"/>
                <w:noProof/>
              </w:rPr>
            </w:rPrChange>
          </w:rPr>
          <w:delText>Ilustración 59 Circuito de Alimentación</w:delText>
        </w:r>
        <w:r w:rsidDel="00430746">
          <w:rPr>
            <w:noProof/>
            <w:webHidden/>
          </w:rPr>
          <w:tab/>
          <w:delText>84</w:delText>
        </w:r>
      </w:del>
    </w:p>
    <w:p w14:paraId="72A0ED53" w14:textId="54207C02" w:rsidR="007E0A90" w:rsidDel="00430746" w:rsidRDefault="007E0A90">
      <w:pPr>
        <w:pStyle w:val="Tabladeilustraciones"/>
        <w:tabs>
          <w:tab w:val="right" w:leader="dot" w:pos="9060"/>
        </w:tabs>
        <w:rPr>
          <w:del w:id="1117" w:author="JORGE CONTRERAS ORTIZ" w:date="2021-09-02T18:21:00Z"/>
          <w:rFonts w:eastAsiaTheme="minorEastAsia" w:cstheme="minorBidi"/>
          <w:i w:val="0"/>
          <w:iCs w:val="0"/>
          <w:noProof/>
          <w:sz w:val="22"/>
          <w:szCs w:val="22"/>
          <w:lang w:eastAsia="es-ES"/>
        </w:rPr>
      </w:pPr>
      <w:del w:id="1118" w:author="JORGE CONTRERAS ORTIZ" w:date="2021-09-02T18:21:00Z">
        <w:r w:rsidRPr="00430746" w:rsidDel="00430746">
          <w:rPr>
            <w:rPrChange w:id="1119" w:author="JORGE CONTRERAS ORTIZ" w:date="2021-09-02T18:21:00Z">
              <w:rPr>
                <w:rStyle w:val="Hipervnculo"/>
                <w:i w:val="0"/>
                <w:iCs w:val="0"/>
                <w:noProof/>
              </w:rPr>
            </w:rPrChange>
          </w:rPr>
          <w:delText>Ilustración 60 Circuito Integración del Módulo</w:delText>
        </w:r>
        <w:r w:rsidDel="00430746">
          <w:rPr>
            <w:noProof/>
            <w:webHidden/>
          </w:rPr>
          <w:tab/>
          <w:delText>85</w:delText>
        </w:r>
      </w:del>
    </w:p>
    <w:p w14:paraId="22BD8E87" w14:textId="74CBBFA9" w:rsidR="007E0A90" w:rsidDel="00430746" w:rsidRDefault="007E0A90">
      <w:pPr>
        <w:pStyle w:val="Tabladeilustraciones"/>
        <w:tabs>
          <w:tab w:val="right" w:leader="dot" w:pos="9060"/>
        </w:tabs>
        <w:rPr>
          <w:del w:id="1120" w:author="JORGE CONTRERAS ORTIZ" w:date="2021-09-02T18:21:00Z"/>
          <w:rFonts w:eastAsiaTheme="minorEastAsia" w:cstheme="minorBidi"/>
          <w:i w:val="0"/>
          <w:iCs w:val="0"/>
          <w:noProof/>
          <w:sz w:val="22"/>
          <w:szCs w:val="22"/>
          <w:lang w:eastAsia="es-ES"/>
        </w:rPr>
      </w:pPr>
      <w:del w:id="1121" w:author="JORGE CONTRERAS ORTIZ" w:date="2021-09-02T18:21:00Z">
        <w:r w:rsidRPr="00430746" w:rsidDel="00430746">
          <w:rPr>
            <w:rPrChange w:id="1122" w:author="JORGE CONTRERAS ORTIZ" w:date="2021-09-02T18:21:00Z">
              <w:rPr>
                <w:rStyle w:val="Hipervnculo"/>
                <w:i w:val="0"/>
                <w:iCs w:val="0"/>
                <w:noProof/>
              </w:rPr>
            </w:rPrChange>
          </w:rPr>
          <w:delText>Ilustración 61 Dispositivo KTWM102</w:delText>
        </w:r>
        <w:r w:rsidDel="00430746">
          <w:rPr>
            <w:noProof/>
            <w:webHidden/>
          </w:rPr>
          <w:tab/>
          <w:delText>85</w:delText>
        </w:r>
      </w:del>
    </w:p>
    <w:p w14:paraId="5D1190CE" w14:textId="1B075F28" w:rsidR="007E0A90" w:rsidDel="00430746" w:rsidRDefault="007E0A90">
      <w:pPr>
        <w:pStyle w:val="Tabladeilustraciones"/>
        <w:tabs>
          <w:tab w:val="right" w:leader="dot" w:pos="9060"/>
        </w:tabs>
        <w:rPr>
          <w:del w:id="1123" w:author="JORGE CONTRERAS ORTIZ" w:date="2021-09-02T18:21:00Z"/>
          <w:rFonts w:eastAsiaTheme="minorEastAsia" w:cstheme="minorBidi"/>
          <w:i w:val="0"/>
          <w:iCs w:val="0"/>
          <w:noProof/>
          <w:sz w:val="22"/>
          <w:szCs w:val="22"/>
          <w:lang w:eastAsia="es-ES"/>
        </w:rPr>
      </w:pPr>
      <w:del w:id="1124" w:author="JORGE CONTRERAS ORTIZ" w:date="2021-09-02T18:21:00Z">
        <w:r w:rsidRPr="00430746" w:rsidDel="00430746">
          <w:rPr>
            <w:rPrChange w:id="1125" w:author="JORGE CONTRERAS ORTIZ" w:date="2021-09-02T18:21:00Z">
              <w:rPr>
                <w:rStyle w:val="Hipervnculo"/>
                <w:i w:val="0"/>
                <w:iCs w:val="0"/>
                <w:noProof/>
              </w:rPr>
            </w:rPrChange>
          </w:rPr>
          <w:delText>Ilustración 62 Conectores Verticales</w:delText>
        </w:r>
        <w:r w:rsidDel="00430746">
          <w:rPr>
            <w:noProof/>
            <w:webHidden/>
          </w:rPr>
          <w:tab/>
          <w:delText>86</w:delText>
        </w:r>
      </w:del>
    </w:p>
    <w:p w14:paraId="05ED1EC8" w14:textId="046FF2B7" w:rsidR="007E0A90" w:rsidDel="00430746" w:rsidRDefault="007E0A90">
      <w:pPr>
        <w:pStyle w:val="Tabladeilustraciones"/>
        <w:tabs>
          <w:tab w:val="right" w:leader="dot" w:pos="9060"/>
        </w:tabs>
        <w:rPr>
          <w:del w:id="1126" w:author="JORGE CONTRERAS ORTIZ" w:date="2021-09-02T18:21:00Z"/>
          <w:rFonts w:eastAsiaTheme="minorEastAsia" w:cstheme="minorBidi"/>
          <w:i w:val="0"/>
          <w:iCs w:val="0"/>
          <w:noProof/>
          <w:sz w:val="22"/>
          <w:szCs w:val="22"/>
          <w:lang w:eastAsia="es-ES"/>
        </w:rPr>
      </w:pPr>
      <w:del w:id="1127" w:author="JORGE CONTRERAS ORTIZ" w:date="2021-09-02T18:21:00Z">
        <w:r w:rsidRPr="00430746" w:rsidDel="00430746">
          <w:rPr>
            <w:rPrChange w:id="1128" w:author="JORGE CONTRERAS ORTIZ" w:date="2021-09-02T18:21:00Z">
              <w:rPr>
                <w:rStyle w:val="Hipervnculo"/>
                <w:i w:val="0"/>
                <w:iCs w:val="0"/>
                <w:noProof/>
              </w:rPr>
            </w:rPrChange>
          </w:rPr>
          <w:delText>Ilustración 63 Conector USB</w:delText>
        </w:r>
        <w:r w:rsidDel="00430746">
          <w:rPr>
            <w:noProof/>
            <w:webHidden/>
          </w:rPr>
          <w:tab/>
          <w:delText>87</w:delText>
        </w:r>
      </w:del>
    </w:p>
    <w:p w14:paraId="75468774" w14:textId="69C42C5D" w:rsidR="00430746" w:rsidRDefault="008C0205">
      <w:pPr>
        <w:pStyle w:val="Tabladeilustraciones"/>
        <w:tabs>
          <w:tab w:val="right" w:leader="dot" w:pos="9060"/>
        </w:tabs>
        <w:rPr>
          <w:ins w:id="1129" w:author="JORGE CONTRERAS ORTIZ" w:date="2021-09-02T18:29:00Z"/>
          <w:rFonts w:eastAsiaTheme="minorEastAsia" w:cstheme="minorBidi"/>
          <w:i w:val="0"/>
          <w:iCs w:val="0"/>
          <w:noProof/>
          <w:sz w:val="22"/>
          <w:szCs w:val="22"/>
          <w:lang w:eastAsia="es-ES"/>
        </w:rPr>
      </w:pPr>
      <w:r>
        <w:rPr>
          <w:rFonts w:cs="Arial"/>
        </w:rPr>
        <w:fldChar w:fldCharType="end"/>
      </w:r>
      <w:r w:rsidR="00430746">
        <w:rPr>
          <w:rFonts w:cs="Arial"/>
        </w:rPr>
        <w:fldChar w:fldCharType="begin"/>
      </w:r>
      <w:r w:rsidR="00430746">
        <w:rPr>
          <w:rFonts w:cs="Arial"/>
        </w:rPr>
        <w:instrText xml:space="preserve"> TOC \h \z \c "Ilustración" </w:instrText>
      </w:r>
      <w:r w:rsidR="00430746">
        <w:rPr>
          <w:rFonts w:cs="Arial"/>
        </w:rPr>
        <w:fldChar w:fldCharType="separate"/>
      </w:r>
      <w:ins w:id="1130" w:author="JORGE CONTRERAS ORTIZ" w:date="2021-09-02T18:29:00Z">
        <w:r w:rsidR="00430746" w:rsidRPr="00261CC8">
          <w:rPr>
            <w:rStyle w:val="Hipervnculo"/>
            <w:noProof/>
          </w:rPr>
          <w:fldChar w:fldCharType="begin"/>
        </w:r>
        <w:r w:rsidR="00430746" w:rsidRPr="00261CC8">
          <w:rPr>
            <w:rStyle w:val="Hipervnculo"/>
            <w:noProof/>
          </w:rPr>
          <w:instrText xml:space="preserve"> </w:instrText>
        </w:r>
        <w:r w:rsidR="00430746">
          <w:rPr>
            <w:noProof/>
          </w:rPr>
          <w:instrText>HYPERLINK \l "_Toc81499811"</w:instrText>
        </w:r>
        <w:r w:rsidR="00430746" w:rsidRPr="00261CC8">
          <w:rPr>
            <w:rStyle w:val="Hipervnculo"/>
            <w:noProof/>
          </w:rPr>
          <w:instrText xml:space="preserve"> </w:instrText>
        </w:r>
        <w:r w:rsidR="00430746" w:rsidRPr="00261CC8">
          <w:rPr>
            <w:rStyle w:val="Hipervnculo"/>
            <w:noProof/>
          </w:rPr>
          <w:fldChar w:fldCharType="separate"/>
        </w:r>
        <w:r w:rsidR="00430746" w:rsidRPr="00261CC8">
          <w:rPr>
            <w:rStyle w:val="Hipervnculo"/>
            <w:noProof/>
          </w:rPr>
          <w:t>Ilustración 1 Estructura Básica 6LoWPAN [6]</w:t>
        </w:r>
        <w:r w:rsidR="00430746">
          <w:rPr>
            <w:noProof/>
            <w:webHidden/>
          </w:rPr>
          <w:tab/>
        </w:r>
        <w:r w:rsidR="00430746">
          <w:rPr>
            <w:noProof/>
            <w:webHidden/>
          </w:rPr>
          <w:fldChar w:fldCharType="begin"/>
        </w:r>
        <w:r w:rsidR="00430746">
          <w:rPr>
            <w:noProof/>
            <w:webHidden/>
          </w:rPr>
          <w:instrText xml:space="preserve"> PAGEREF _Toc81499811 \h </w:instrText>
        </w:r>
      </w:ins>
      <w:r w:rsidR="00430746">
        <w:rPr>
          <w:noProof/>
          <w:webHidden/>
        </w:rPr>
      </w:r>
      <w:r w:rsidR="00430746">
        <w:rPr>
          <w:noProof/>
          <w:webHidden/>
        </w:rPr>
        <w:fldChar w:fldCharType="separate"/>
      </w:r>
      <w:ins w:id="1131" w:author="JORGE CONTRERAS ORTIZ" w:date="2021-09-02T18:29:00Z">
        <w:r w:rsidR="00430746">
          <w:rPr>
            <w:noProof/>
            <w:webHidden/>
          </w:rPr>
          <w:t>11</w:t>
        </w:r>
        <w:r w:rsidR="00430746">
          <w:rPr>
            <w:noProof/>
            <w:webHidden/>
          </w:rPr>
          <w:fldChar w:fldCharType="end"/>
        </w:r>
        <w:r w:rsidR="00430746" w:rsidRPr="00261CC8">
          <w:rPr>
            <w:rStyle w:val="Hipervnculo"/>
            <w:noProof/>
          </w:rPr>
          <w:fldChar w:fldCharType="end"/>
        </w:r>
      </w:ins>
    </w:p>
    <w:p w14:paraId="2DC75152" w14:textId="1A19A25A" w:rsidR="00430746" w:rsidRDefault="00430746">
      <w:pPr>
        <w:pStyle w:val="Tabladeilustraciones"/>
        <w:tabs>
          <w:tab w:val="right" w:leader="dot" w:pos="9060"/>
        </w:tabs>
        <w:rPr>
          <w:ins w:id="1132" w:author="JORGE CONTRERAS ORTIZ" w:date="2021-09-02T18:29:00Z"/>
          <w:rFonts w:eastAsiaTheme="minorEastAsia" w:cstheme="minorBidi"/>
          <w:i w:val="0"/>
          <w:iCs w:val="0"/>
          <w:noProof/>
          <w:sz w:val="22"/>
          <w:szCs w:val="22"/>
          <w:lang w:eastAsia="es-ES"/>
        </w:rPr>
      </w:pPr>
      <w:ins w:id="113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 Arquitectura en Contiki [7]</w:t>
        </w:r>
        <w:r>
          <w:rPr>
            <w:noProof/>
            <w:webHidden/>
          </w:rPr>
          <w:tab/>
        </w:r>
        <w:r>
          <w:rPr>
            <w:noProof/>
            <w:webHidden/>
          </w:rPr>
          <w:fldChar w:fldCharType="begin"/>
        </w:r>
        <w:r>
          <w:rPr>
            <w:noProof/>
            <w:webHidden/>
          </w:rPr>
          <w:instrText xml:space="preserve"> PAGEREF _Toc81499812 \h </w:instrText>
        </w:r>
      </w:ins>
      <w:r>
        <w:rPr>
          <w:noProof/>
          <w:webHidden/>
        </w:rPr>
      </w:r>
      <w:r>
        <w:rPr>
          <w:noProof/>
          <w:webHidden/>
        </w:rPr>
        <w:fldChar w:fldCharType="separate"/>
      </w:r>
      <w:ins w:id="1134" w:author="JORGE CONTRERAS ORTIZ" w:date="2021-09-02T18:29:00Z">
        <w:r>
          <w:rPr>
            <w:noProof/>
            <w:webHidden/>
          </w:rPr>
          <w:t>14</w:t>
        </w:r>
        <w:r>
          <w:rPr>
            <w:noProof/>
            <w:webHidden/>
          </w:rPr>
          <w:fldChar w:fldCharType="end"/>
        </w:r>
        <w:r w:rsidRPr="00261CC8">
          <w:rPr>
            <w:rStyle w:val="Hipervnculo"/>
            <w:noProof/>
          </w:rPr>
          <w:fldChar w:fldCharType="end"/>
        </w:r>
      </w:ins>
    </w:p>
    <w:p w14:paraId="52878B15" w14:textId="40C0E7AC" w:rsidR="00430746" w:rsidRDefault="00430746">
      <w:pPr>
        <w:pStyle w:val="Tabladeilustraciones"/>
        <w:tabs>
          <w:tab w:val="right" w:leader="dot" w:pos="9060"/>
        </w:tabs>
        <w:rPr>
          <w:ins w:id="1135" w:author="JORGE CONTRERAS ORTIZ" w:date="2021-09-02T18:29:00Z"/>
          <w:rFonts w:eastAsiaTheme="minorEastAsia" w:cstheme="minorBidi"/>
          <w:i w:val="0"/>
          <w:iCs w:val="0"/>
          <w:noProof/>
          <w:sz w:val="22"/>
          <w:szCs w:val="22"/>
          <w:lang w:eastAsia="es-ES"/>
        </w:rPr>
      </w:pPr>
      <w:ins w:id="113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499813 \h </w:instrText>
        </w:r>
      </w:ins>
      <w:r>
        <w:rPr>
          <w:noProof/>
          <w:webHidden/>
        </w:rPr>
      </w:r>
      <w:r>
        <w:rPr>
          <w:noProof/>
          <w:webHidden/>
        </w:rPr>
        <w:fldChar w:fldCharType="separate"/>
      </w:r>
      <w:ins w:id="1137" w:author="JORGE CONTRERAS ORTIZ" w:date="2021-09-02T18:29:00Z">
        <w:r>
          <w:rPr>
            <w:noProof/>
            <w:webHidden/>
          </w:rPr>
          <w:t>18</w:t>
        </w:r>
        <w:r>
          <w:rPr>
            <w:noProof/>
            <w:webHidden/>
          </w:rPr>
          <w:fldChar w:fldCharType="end"/>
        </w:r>
        <w:r w:rsidRPr="00261CC8">
          <w:rPr>
            <w:rStyle w:val="Hipervnculo"/>
            <w:noProof/>
          </w:rPr>
          <w:fldChar w:fldCharType="end"/>
        </w:r>
      </w:ins>
    </w:p>
    <w:p w14:paraId="34EF8BBB" w14:textId="415F6542" w:rsidR="00430746" w:rsidRDefault="00430746">
      <w:pPr>
        <w:pStyle w:val="Tabladeilustraciones"/>
        <w:tabs>
          <w:tab w:val="right" w:leader="dot" w:pos="9060"/>
        </w:tabs>
        <w:rPr>
          <w:ins w:id="1138" w:author="JORGE CONTRERAS ORTIZ" w:date="2021-09-02T18:29:00Z"/>
          <w:rFonts w:eastAsiaTheme="minorEastAsia" w:cstheme="minorBidi"/>
          <w:i w:val="0"/>
          <w:iCs w:val="0"/>
          <w:noProof/>
          <w:sz w:val="22"/>
          <w:szCs w:val="22"/>
          <w:lang w:eastAsia="es-ES"/>
        </w:rPr>
      </w:pPr>
      <w:ins w:id="113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499814 \h </w:instrText>
        </w:r>
      </w:ins>
      <w:r>
        <w:rPr>
          <w:noProof/>
          <w:webHidden/>
        </w:rPr>
      </w:r>
      <w:r>
        <w:rPr>
          <w:noProof/>
          <w:webHidden/>
        </w:rPr>
        <w:fldChar w:fldCharType="separate"/>
      </w:r>
      <w:ins w:id="1140" w:author="JORGE CONTRERAS ORTIZ" w:date="2021-09-02T18:29:00Z">
        <w:r>
          <w:rPr>
            <w:noProof/>
            <w:webHidden/>
          </w:rPr>
          <w:t>19</w:t>
        </w:r>
        <w:r>
          <w:rPr>
            <w:noProof/>
            <w:webHidden/>
          </w:rPr>
          <w:fldChar w:fldCharType="end"/>
        </w:r>
        <w:r w:rsidRPr="00261CC8">
          <w:rPr>
            <w:rStyle w:val="Hipervnculo"/>
            <w:noProof/>
          </w:rPr>
          <w:fldChar w:fldCharType="end"/>
        </w:r>
      </w:ins>
    </w:p>
    <w:p w14:paraId="2874A7BE" w14:textId="1D1F4969" w:rsidR="00430746" w:rsidRDefault="00430746">
      <w:pPr>
        <w:pStyle w:val="Tabladeilustraciones"/>
        <w:tabs>
          <w:tab w:val="right" w:leader="dot" w:pos="9060"/>
        </w:tabs>
        <w:rPr>
          <w:ins w:id="1141" w:author="JORGE CONTRERAS ORTIZ" w:date="2021-09-02T18:29:00Z"/>
          <w:rFonts w:eastAsiaTheme="minorEastAsia" w:cstheme="minorBidi"/>
          <w:i w:val="0"/>
          <w:iCs w:val="0"/>
          <w:noProof/>
          <w:sz w:val="22"/>
          <w:szCs w:val="22"/>
          <w:lang w:eastAsia="es-ES"/>
        </w:rPr>
      </w:pPr>
      <w:ins w:id="114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 Ejemplo PAN Thread [12], [13]</w:t>
        </w:r>
        <w:r>
          <w:rPr>
            <w:noProof/>
            <w:webHidden/>
          </w:rPr>
          <w:tab/>
        </w:r>
        <w:r>
          <w:rPr>
            <w:noProof/>
            <w:webHidden/>
          </w:rPr>
          <w:fldChar w:fldCharType="begin"/>
        </w:r>
        <w:r>
          <w:rPr>
            <w:noProof/>
            <w:webHidden/>
          </w:rPr>
          <w:instrText xml:space="preserve"> PAGEREF _Toc81499815 \h </w:instrText>
        </w:r>
      </w:ins>
      <w:r>
        <w:rPr>
          <w:noProof/>
          <w:webHidden/>
        </w:rPr>
      </w:r>
      <w:r>
        <w:rPr>
          <w:noProof/>
          <w:webHidden/>
        </w:rPr>
        <w:fldChar w:fldCharType="separate"/>
      </w:r>
      <w:ins w:id="1143" w:author="JORGE CONTRERAS ORTIZ" w:date="2021-09-02T18:29:00Z">
        <w:r>
          <w:rPr>
            <w:noProof/>
            <w:webHidden/>
          </w:rPr>
          <w:t>19</w:t>
        </w:r>
        <w:r>
          <w:rPr>
            <w:noProof/>
            <w:webHidden/>
          </w:rPr>
          <w:fldChar w:fldCharType="end"/>
        </w:r>
        <w:r w:rsidRPr="00261CC8">
          <w:rPr>
            <w:rStyle w:val="Hipervnculo"/>
            <w:noProof/>
          </w:rPr>
          <w:fldChar w:fldCharType="end"/>
        </w:r>
      </w:ins>
    </w:p>
    <w:p w14:paraId="1E53E7D6" w14:textId="05EA6A89" w:rsidR="00430746" w:rsidRDefault="00430746">
      <w:pPr>
        <w:pStyle w:val="Tabladeilustraciones"/>
        <w:tabs>
          <w:tab w:val="right" w:leader="dot" w:pos="9060"/>
        </w:tabs>
        <w:rPr>
          <w:ins w:id="1144" w:author="JORGE CONTRERAS ORTIZ" w:date="2021-09-02T18:29:00Z"/>
          <w:rFonts w:eastAsiaTheme="minorEastAsia" w:cstheme="minorBidi"/>
          <w:i w:val="0"/>
          <w:iCs w:val="0"/>
          <w:noProof/>
          <w:sz w:val="22"/>
          <w:szCs w:val="22"/>
          <w:lang w:eastAsia="es-ES"/>
        </w:rPr>
      </w:pPr>
      <w:ins w:id="114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7 Balena Etcher</w:t>
        </w:r>
        <w:r>
          <w:rPr>
            <w:noProof/>
            <w:webHidden/>
          </w:rPr>
          <w:tab/>
        </w:r>
        <w:r>
          <w:rPr>
            <w:noProof/>
            <w:webHidden/>
          </w:rPr>
          <w:fldChar w:fldCharType="begin"/>
        </w:r>
        <w:r>
          <w:rPr>
            <w:noProof/>
            <w:webHidden/>
          </w:rPr>
          <w:instrText xml:space="preserve"> PAGEREF _Toc81499817 \h </w:instrText>
        </w:r>
      </w:ins>
      <w:r>
        <w:rPr>
          <w:noProof/>
          <w:webHidden/>
        </w:rPr>
      </w:r>
      <w:r>
        <w:rPr>
          <w:noProof/>
          <w:webHidden/>
        </w:rPr>
        <w:fldChar w:fldCharType="separate"/>
      </w:r>
      <w:ins w:id="1146" w:author="JORGE CONTRERAS ORTIZ" w:date="2021-09-02T18:29:00Z">
        <w:r>
          <w:rPr>
            <w:noProof/>
            <w:webHidden/>
          </w:rPr>
          <w:t>28</w:t>
        </w:r>
        <w:r>
          <w:rPr>
            <w:noProof/>
            <w:webHidden/>
          </w:rPr>
          <w:fldChar w:fldCharType="end"/>
        </w:r>
        <w:r w:rsidRPr="00261CC8">
          <w:rPr>
            <w:rStyle w:val="Hipervnculo"/>
            <w:noProof/>
          </w:rPr>
          <w:fldChar w:fldCharType="end"/>
        </w:r>
      </w:ins>
    </w:p>
    <w:p w14:paraId="13F1BEFB" w14:textId="1584AABF" w:rsidR="00430746" w:rsidRDefault="00430746">
      <w:pPr>
        <w:pStyle w:val="Tabladeilustraciones"/>
        <w:tabs>
          <w:tab w:val="right" w:leader="dot" w:pos="9060"/>
        </w:tabs>
        <w:rPr>
          <w:ins w:id="1147" w:author="JORGE CONTRERAS ORTIZ" w:date="2021-09-02T18:29:00Z"/>
          <w:rFonts w:eastAsiaTheme="minorEastAsia" w:cstheme="minorBidi"/>
          <w:i w:val="0"/>
          <w:iCs w:val="0"/>
          <w:noProof/>
          <w:sz w:val="22"/>
          <w:szCs w:val="22"/>
          <w:lang w:eastAsia="es-ES"/>
        </w:rPr>
      </w:pPr>
      <w:ins w:id="114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8 Border Router en Administrador de Dispositivos Previo a la instalación de Drivers</w:t>
        </w:r>
        <w:r>
          <w:rPr>
            <w:noProof/>
            <w:webHidden/>
          </w:rPr>
          <w:tab/>
        </w:r>
        <w:r>
          <w:rPr>
            <w:noProof/>
            <w:webHidden/>
          </w:rPr>
          <w:fldChar w:fldCharType="begin"/>
        </w:r>
        <w:r>
          <w:rPr>
            <w:noProof/>
            <w:webHidden/>
          </w:rPr>
          <w:instrText xml:space="preserve"> PAGEREF _Toc81499818 \h </w:instrText>
        </w:r>
      </w:ins>
      <w:r>
        <w:rPr>
          <w:noProof/>
          <w:webHidden/>
        </w:rPr>
      </w:r>
      <w:r>
        <w:rPr>
          <w:noProof/>
          <w:webHidden/>
        </w:rPr>
        <w:fldChar w:fldCharType="separate"/>
      </w:r>
      <w:ins w:id="1149" w:author="JORGE CONTRERAS ORTIZ" w:date="2021-09-02T18:29:00Z">
        <w:r>
          <w:rPr>
            <w:noProof/>
            <w:webHidden/>
          </w:rPr>
          <w:t>29</w:t>
        </w:r>
        <w:r>
          <w:rPr>
            <w:noProof/>
            <w:webHidden/>
          </w:rPr>
          <w:fldChar w:fldCharType="end"/>
        </w:r>
        <w:r w:rsidRPr="00261CC8">
          <w:rPr>
            <w:rStyle w:val="Hipervnculo"/>
            <w:noProof/>
          </w:rPr>
          <w:fldChar w:fldCharType="end"/>
        </w:r>
      </w:ins>
    </w:p>
    <w:p w14:paraId="3C386C8A" w14:textId="45505ACC" w:rsidR="00430746" w:rsidRDefault="00430746">
      <w:pPr>
        <w:pStyle w:val="Tabladeilustraciones"/>
        <w:tabs>
          <w:tab w:val="right" w:leader="dot" w:pos="9060"/>
        </w:tabs>
        <w:rPr>
          <w:ins w:id="1150" w:author="JORGE CONTRERAS ORTIZ" w:date="2021-09-02T18:29:00Z"/>
          <w:rFonts w:eastAsiaTheme="minorEastAsia" w:cstheme="minorBidi"/>
          <w:i w:val="0"/>
          <w:iCs w:val="0"/>
          <w:noProof/>
          <w:sz w:val="22"/>
          <w:szCs w:val="22"/>
          <w:lang w:eastAsia="es-ES"/>
        </w:rPr>
      </w:pPr>
      <w:ins w:id="115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1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1 Instalación Drivers de Border Router con Zadig</w:t>
        </w:r>
        <w:r>
          <w:rPr>
            <w:noProof/>
            <w:webHidden/>
          </w:rPr>
          <w:tab/>
        </w:r>
        <w:r>
          <w:rPr>
            <w:noProof/>
            <w:webHidden/>
          </w:rPr>
          <w:fldChar w:fldCharType="begin"/>
        </w:r>
        <w:r>
          <w:rPr>
            <w:noProof/>
            <w:webHidden/>
          </w:rPr>
          <w:instrText xml:space="preserve"> PAGEREF _Toc81499819 \h </w:instrText>
        </w:r>
      </w:ins>
      <w:r>
        <w:rPr>
          <w:noProof/>
          <w:webHidden/>
        </w:rPr>
      </w:r>
      <w:r>
        <w:rPr>
          <w:noProof/>
          <w:webHidden/>
        </w:rPr>
        <w:fldChar w:fldCharType="separate"/>
      </w:r>
      <w:ins w:id="1152" w:author="JORGE CONTRERAS ORTIZ" w:date="2021-09-02T18:29:00Z">
        <w:r>
          <w:rPr>
            <w:noProof/>
            <w:webHidden/>
          </w:rPr>
          <w:t>30</w:t>
        </w:r>
        <w:r>
          <w:rPr>
            <w:noProof/>
            <w:webHidden/>
          </w:rPr>
          <w:fldChar w:fldCharType="end"/>
        </w:r>
        <w:r w:rsidRPr="00261CC8">
          <w:rPr>
            <w:rStyle w:val="Hipervnculo"/>
            <w:noProof/>
          </w:rPr>
          <w:fldChar w:fldCharType="end"/>
        </w:r>
      </w:ins>
    </w:p>
    <w:p w14:paraId="5BA8BD4D" w14:textId="242C52FB" w:rsidR="00430746" w:rsidRDefault="00430746">
      <w:pPr>
        <w:pStyle w:val="Tabladeilustraciones"/>
        <w:tabs>
          <w:tab w:val="right" w:leader="dot" w:pos="9060"/>
        </w:tabs>
        <w:rPr>
          <w:ins w:id="1153" w:author="JORGE CONTRERAS ORTIZ" w:date="2021-09-02T18:29:00Z"/>
          <w:rFonts w:eastAsiaTheme="minorEastAsia" w:cstheme="minorBidi"/>
          <w:i w:val="0"/>
          <w:iCs w:val="0"/>
          <w:noProof/>
          <w:sz w:val="22"/>
          <w:szCs w:val="22"/>
          <w:lang w:eastAsia="es-ES"/>
        </w:rPr>
      </w:pPr>
      <w:ins w:id="115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2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2  MobaXterm</w:t>
        </w:r>
        <w:r>
          <w:rPr>
            <w:noProof/>
            <w:webHidden/>
          </w:rPr>
          <w:tab/>
        </w:r>
        <w:r>
          <w:rPr>
            <w:noProof/>
            <w:webHidden/>
          </w:rPr>
          <w:fldChar w:fldCharType="begin"/>
        </w:r>
        <w:r>
          <w:rPr>
            <w:noProof/>
            <w:webHidden/>
          </w:rPr>
          <w:instrText xml:space="preserve"> PAGEREF _Toc81499820 \h </w:instrText>
        </w:r>
      </w:ins>
      <w:r>
        <w:rPr>
          <w:noProof/>
          <w:webHidden/>
        </w:rPr>
      </w:r>
      <w:r>
        <w:rPr>
          <w:noProof/>
          <w:webHidden/>
        </w:rPr>
        <w:fldChar w:fldCharType="separate"/>
      </w:r>
      <w:ins w:id="1155" w:author="JORGE CONTRERAS ORTIZ" w:date="2021-09-02T18:29:00Z">
        <w:r>
          <w:rPr>
            <w:noProof/>
            <w:webHidden/>
          </w:rPr>
          <w:t>30</w:t>
        </w:r>
        <w:r>
          <w:rPr>
            <w:noProof/>
            <w:webHidden/>
          </w:rPr>
          <w:fldChar w:fldCharType="end"/>
        </w:r>
        <w:r w:rsidRPr="00261CC8">
          <w:rPr>
            <w:rStyle w:val="Hipervnculo"/>
            <w:noProof/>
          </w:rPr>
          <w:fldChar w:fldCharType="end"/>
        </w:r>
      </w:ins>
    </w:p>
    <w:p w14:paraId="737324A3" w14:textId="587933CE" w:rsidR="00430746" w:rsidRDefault="00430746">
      <w:pPr>
        <w:pStyle w:val="Tabladeilustraciones"/>
        <w:tabs>
          <w:tab w:val="right" w:leader="dot" w:pos="9060"/>
        </w:tabs>
        <w:rPr>
          <w:ins w:id="1156" w:author="JORGE CONTRERAS ORTIZ" w:date="2021-09-02T18:29:00Z"/>
          <w:rFonts w:eastAsiaTheme="minorEastAsia" w:cstheme="minorBidi"/>
          <w:i w:val="0"/>
          <w:iCs w:val="0"/>
          <w:noProof/>
          <w:sz w:val="22"/>
          <w:szCs w:val="22"/>
          <w:lang w:eastAsia="es-ES"/>
        </w:rPr>
      </w:pPr>
      <w:ins w:id="115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3 Login Panel Administración Web</w:t>
        </w:r>
        <w:r>
          <w:rPr>
            <w:noProof/>
            <w:webHidden/>
          </w:rPr>
          <w:tab/>
        </w:r>
        <w:r>
          <w:rPr>
            <w:noProof/>
            <w:webHidden/>
          </w:rPr>
          <w:fldChar w:fldCharType="begin"/>
        </w:r>
        <w:r>
          <w:rPr>
            <w:noProof/>
            <w:webHidden/>
          </w:rPr>
          <w:instrText xml:space="preserve"> PAGEREF _Toc81499821 \h </w:instrText>
        </w:r>
      </w:ins>
      <w:r>
        <w:rPr>
          <w:noProof/>
          <w:webHidden/>
        </w:rPr>
      </w:r>
      <w:r>
        <w:rPr>
          <w:noProof/>
          <w:webHidden/>
        </w:rPr>
        <w:fldChar w:fldCharType="separate"/>
      </w:r>
      <w:ins w:id="1158" w:author="JORGE CONTRERAS ORTIZ" w:date="2021-09-02T18:29:00Z">
        <w:r>
          <w:rPr>
            <w:noProof/>
            <w:webHidden/>
          </w:rPr>
          <w:t>32</w:t>
        </w:r>
        <w:r>
          <w:rPr>
            <w:noProof/>
            <w:webHidden/>
          </w:rPr>
          <w:fldChar w:fldCharType="end"/>
        </w:r>
        <w:r w:rsidRPr="00261CC8">
          <w:rPr>
            <w:rStyle w:val="Hipervnculo"/>
            <w:noProof/>
          </w:rPr>
          <w:fldChar w:fldCharType="end"/>
        </w:r>
      </w:ins>
    </w:p>
    <w:p w14:paraId="2351701C" w14:textId="7D196970" w:rsidR="00430746" w:rsidRDefault="00430746">
      <w:pPr>
        <w:pStyle w:val="Tabladeilustraciones"/>
        <w:tabs>
          <w:tab w:val="right" w:leader="dot" w:pos="9060"/>
        </w:tabs>
        <w:rPr>
          <w:ins w:id="1159" w:author="JORGE CONTRERAS ORTIZ" w:date="2021-09-02T18:29:00Z"/>
          <w:rFonts w:eastAsiaTheme="minorEastAsia" w:cstheme="minorBidi"/>
          <w:i w:val="0"/>
          <w:iCs w:val="0"/>
          <w:noProof/>
          <w:sz w:val="22"/>
          <w:szCs w:val="22"/>
          <w:lang w:eastAsia="es-ES"/>
        </w:rPr>
      </w:pPr>
      <w:ins w:id="116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4 Pestaña Network</w:t>
        </w:r>
        <w:r>
          <w:rPr>
            <w:noProof/>
            <w:webHidden/>
          </w:rPr>
          <w:tab/>
        </w:r>
        <w:r>
          <w:rPr>
            <w:noProof/>
            <w:webHidden/>
          </w:rPr>
          <w:fldChar w:fldCharType="begin"/>
        </w:r>
        <w:r>
          <w:rPr>
            <w:noProof/>
            <w:webHidden/>
          </w:rPr>
          <w:instrText xml:space="preserve"> PAGEREF _Toc81499822 \h </w:instrText>
        </w:r>
      </w:ins>
      <w:r>
        <w:rPr>
          <w:noProof/>
          <w:webHidden/>
        </w:rPr>
      </w:r>
      <w:r>
        <w:rPr>
          <w:noProof/>
          <w:webHidden/>
        </w:rPr>
        <w:fldChar w:fldCharType="separate"/>
      </w:r>
      <w:ins w:id="1161" w:author="JORGE CONTRERAS ORTIZ" w:date="2021-09-02T18:29:00Z">
        <w:r>
          <w:rPr>
            <w:noProof/>
            <w:webHidden/>
          </w:rPr>
          <w:t>33</w:t>
        </w:r>
        <w:r>
          <w:rPr>
            <w:noProof/>
            <w:webHidden/>
          </w:rPr>
          <w:fldChar w:fldCharType="end"/>
        </w:r>
        <w:r w:rsidRPr="00261CC8">
          <w:rPr>
            <w:rStyle w:val="Hipervnculo"/>
            <w:noProof/>
          </w:rPr>
          <w:fldChar w:fldCharType="end"/>
        </w:r>
      </w:ins>
    </w:p>
    <w:p w14:paraId="0646B56C" w14:textId="5ACE84D7" w:rsidR="00430746" w:rsidRDefault="00430746">
      <w:pPr>
        <w:pStyle w:val="Tabladeilustraciones"/>
        <w:tabs>
          <w:tab w:val="right" w:leader="dot" w:pos="9060"/>
        </w:tabs>
        <w:rPr>
          <w:ins w:id="1162" w:author="JORGE CONTRERAS ORTIZ" w:date="2021-09-02T18:29:00Z"/>
          <w:rFonts w:eastAsiaTheme="minorEastAsia" w:cstheme="minorBidi"/>
          <w:i w:val="0"/>
          <w:iCs w:val="0"/>
          <w:noProof/>
          <w:sz w:val="22"/>
          <w:szCs w:val="22"/>
          <w:lang w:eastAsia="es-ES"/>
        </w:rPr>
      </w:pPr>
      <w:ins w:id="116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5 Actualización KiBRA</w:t>
        </w:r>
        <w:r>
          <w:rPr>
            <w:noProof/>
            <w:webHidden/>
          </w:rPr>
          <w:tab/>
        </w:r>
        <w:r>
          <w:rPr>
            <w:noProof/>
            <w:webHidden/>
          </w:rPr>
          <w:fldChar w:fldCharType="begin"/>
        </w:r>
        <w:r>
          <w:rPr>
            <w:noProof/>
            <w:webHidden/>
          </w:rPr>
          <w:instrText xml:space="preserve"> PAGEREF _Toc81499823 \h </w:instrText>
        </w:r>
      </w:ins>
      <w:r>
        <w:rPr>
          <w:noProof/>
          <w:webHidden/>
        </w:rPr>
      </w:r>
      <w:r>
        <w:rPr>
          <w:noProof/>
          <w:webHidden/>
        </w:rPr>
        <w:fldChar w:fldCharType="separate"/>
      </w:r>
      <w:ins w:id="1164" w:author="JORGE CONTRERAS ORTIZ" w:date="2021-09-02T18:29:00Z">
        <w:r>
          <w:rPr>
            <w:noProof/>
            <w:webHidden/>
          </w:rPr>
          <w:t>34</w:t>
        </w:r>
        <w:r>
          <w:rPr>
            <w:noProof/>
            <w:webHidden/>
          </w:rPr>
          <w:fldChar w:fldCharType="end"/>
        </w:r>
        <w:r w:rsidRPr="00261CC8">
          <w:rPr>
            <w:rStyle w:val="Hipervnculo"/>
            <w:noProof/>
          </w:rPr>
          <w:fldChar w:fldCharType="end"/>
        </w:r>
      </w:ins>
    </w:p>
    <w:p w14:paraId="61AA9C24" w14:textId="73F13EC0" w:rsidR="00430746" w:rsidRDefault="00430746">
      <w:pPr>
        <w:pStyle w:val="Tabladeilustraciones"/>
        <w:tabs>
          <w:tab w:val="right" w:leader="dot" w:pos="9060"/>
        </w:tabs>
        <w:rPr>
          <w:ins w:id="1165" w:author="JORGE CONTRERAS ORTIZ" w:date="2021-09-02T18:29:00Z"/>
          <w:rFonts w:eastAsiaTheme="minorEastAsia" w:cstheme="minorBidi"/>
          <w:i w:val="0"/>
          <w:iCs w:val="0"/>
          <w:noProof/>
          <w:sz w:val="22"/>
          <w:szCs w:val="22"/>
          <w:lang w:eastAsia="es-ES"/>
        </w:rPr>
      </w:pPr>
      <w:ins w:id="116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6 Pestaña Settings</w:t>
        </w:r>
        <w:r>
          <w:rPr>
            <w:noProof/>
            <w:webHidden/>
          </w:rPr>
          <w:tab/>
        </w:r>
        <w:r>
          <w:rPr>
            <w:noProof/>
            <w:webHidden/>
          </w:rPr>
          <w:fldChar w:fldCharType="begin"/>
        </w:r>
        <w:r>
          <w:rPr>
            <w:noProof/>
            <w:webHidden/>
          </w:rPr>
          <w:instrText xml:space="preserve"> PAGEREF _Toc81499824 \h </w:instrText>
        </w:r>
      </w:ins>
      <w:r>
        <w:rPr>
          <w:noProof/>
          <w:webHidden/>
        </w:rPr>
      </w:r>
      <w:r>
        <w:rPr>
          <w:noProof/>
          <w:webHidden/>
        </w:rPr>
        <w:fldChar w:fldCharType="separate"/>
      </w:r>
      <w:ins w:id="1167" w:author="JORGE CONTRERAS ORTIZ" w:date="2021-09-02T18:29:00Z">
        <w:r>
          <w:rPr>
            <w:noProof/>
            <w:webHidden/>
          </w:rPr>
          <w:t>35</w:t>
        </w:r>
        <w:r>
          <w:rPr>
            <w:noProof/>
            <w:webHidden/>
          </w:rPr>
          <w:fldChar w:fldCharType="end"/>
        </w:r>
        <w:r w:rsidRPr="00261CC8">
          <w:rPr>
            <w:rStyle w:val="Hipervnculo"/>
            <w:noProof/>
          </w:rPr>
          <w:fldChar w:fldCharType="end"/>
        </w:r>
      </w:ins>
    </w:p>
    <w:p w14:paraId="6934FBD9" w14:textId="6E021A9F" w:rsidR="00430746" w:rsidRDefault="00430746">
      <w:pPr>
        <w:pStyle w:val="Tabladeilustraciones"/>
        <w:tabs>
          <w:tab w:val="right" w:leader="dot" w:pos="9060"/>
        </w:tabs>
        <w:rPr>
          <w:ins w:id="1168" w:author="JORGE CONTRERAS ORTIZ" w:date="2021-09-02T18:29:00Z"/>
          <w:rFonts w:eastAsiaTheme="minorEastAsia" w:cstheme="minorBidi"/>
          <w:i w:val="0"/>
          <w:iCs w:val="0"/>
          <w:noProof/>
          <w:sz w:val="22"/>
          <w:szCs w:val="22"/>
          <w:lang w:eastAsia="es-ES"/>
        </w:rPr>
      </w:pPr>
      <w:ins w:id="116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2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7 Parámetros a configurar con Out-of-band Commissioning Activado</w:t>
        </w:r>
        <w:r>
          <w:rPr>
            <w:noProof/>
            <w:webHidden/>
          </w:rPr>
          <w:tab/>
        </w:r>
        <w:r>
          <w:rPr>
            <w:noProof/>
            <w:webHidden/>
          </w:rPr>
          <w:fldChar w:fldCharType="begin"/>
        </w:r>
        <w:r>
          <w:rPr>
            <w:noProof/>
            <w:webHidden/>
          </w:rPr>
          <w:instrText xml:space="preserve"> PAGEREF _Toc81499825 \h </w:instrText>
        </w:r>
      </w:ins>
      <w:r>
        <w:rPr>
          <w:noProof/>
          <w:webHidden/>
        </w:rPr>
      </w:r>
      <w:r>
        <w:rPr>
          <w:noProof/>
          <w:webHidden/>
        </w:rPr>
        <w:fldChar w:fldCharType="separate"/>
      </w:r>
      <w:ins w:id="1170" w:author="JORGE CONTRERAS ORTIZ" w:date="2021-09-02T18:29:00Z">
        <w:r>
          <w:rPr>
            <w:noProof/>
            <w:webHidden/>
          </w:rPr>
          <w:t>36</w:t>
        </w:r>
        <w:r>
          <w:rPr>
            <w:noProof/>
            <w:webHidden/>
          </w:rPr>
          <w:fldChar w:fldCharType="end"/>
        </w:r>
        <w:r w:rsidRPr="00261CC8">
          <w:rPr>
            <w:rStyle w:val="Hipervnculo"/>
            <w:noProof/>
          </w:rPr>
          <w:fldChar w:fldCharType="end"/>
        </w:r>
      </w:ins>
    </w:p>
    <w:p w14:paraId="30AEADD1" w14:textId="37AE66ED" w:rsidR="00430746" w:rsidRDefault="00430746">
      <w:pPr>
        <w:pStyle w:val="Tabladeilustraciones"/>
        <w:tabs>
          <w:tab w:val="right" w:leader="dot" w:pos="9060"/>
        </w:tabs>
        <w:rPr>
          <w:ins w:id="1171" w:author="JORGE CONTRERAS ORTIZ" w:date="2021-09-02T18:29:00Z"/>
          <w:rFonts w:eastAsiaTheme="minorEastAsia" w:cstheme="minorBidi"/>
          <w:i w:val="0"/>
          <w:iCs w:val="0"/>
          <w:noProof/>
          <w:sz w:val="22"/>
          <w:szCs w:val="22"/>
          <w:lang w:eastAsia="es-ES"/>
        </w:rPr>
      </w:pPr>
      <w:ins w:id="117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2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8 Parámetros a configurar con Out-of-band Commissioning Desactivado</w:t>
        </w:r>
        <w:r>
          <w:rPr>
            <w:noProof/>
            <w:webHidden/>
          </w:rPr>
          <w:tab/>
        </w:r>
        <w:r>
          <w:rPr>
            <w:noProof/>
            <w:webHidden/>
          </w:rPr>
          <w:fldChar w:fldCharType="begin"/>
        </w:r>
        <w:r>
          <w:rPr>
            <w:noProof/>
            <w:webHidden/>
          </w:rPr>
          <w:instrText xml:space="preserve"> PAGEREF _Toc81499826 \h </w:instrText>
        </w:r>
      </w:ins>
      <w:r>
        <w:rPr>
          <w:noProof/>
          <w:webHidden/>
        </w:rPr>
      </w:r>
      <w:r>
        <w:rPr>
          <w:noProof/>
          <w:webHidden/>
        </w:rPr>
        <w:fldChar w:fldCharType="separate"/>
      </w:r>
      <w:ins w:id="1173" w:author="JORGE CONTRERAS ORTIZ" w:date="2021-09-02T18:29:00Z">
        <w:r>
          <w:rPr>
            <w:noProof/>
            <w:webHidden/>
          </w:rPr>
          <w:t>36</w:t>
        </w:r>
        <w:r>
          <w:rPr>
            <w:noProof/>
            <w:webHidden/>
          </w:rPr>
          <w:fldChar w:fldCharType="end"/>
        </w:r>
        <w:r w:rsidRPr="00261CC8">
          <w:rPr>
            <w:rStyle w:val="Hipervnculo"/>
            <w:noProof/>
          </w:rPr>
          <w:fldChar w:fldCharType="end"/>
        </w:r>
      </w:ins>
    </w:p>
    <w:p w14:paraId="384EF9AD" w14:textId="144B9FAB" w:rsidR="00430746" w:rsidRDefault="00430746">
      <w:pPr>
        <w:pStyle w:val="Tabladeilustraciones"/>
        <w:tabs>
          <w:tab w:val="right" w:leader="dot" w:pos="9060"/>
        </w:tabs>
        <w:rPr>
          <w:ins w:id="1174" w:author="JORGE CONTRERAS ORTIZ" w:date="2021-09-02T18:29:00Z"/>
          <w:rFonts w:eastAsiaTheme="minorEastAsia" w:cstheme="minorBidi"/>
          <w:i w:val="0"/>
          <w:iCs w:val="0"/>
          <w:noProof/>
          <w:sz w:val="22"/>
          <w:szCs w:val="22"/>
          <w:lang w:eastAsia="es-ES"/>
        </w:rPr>
      </w:pPr>
      <w:ins w:id="117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29 Configuración Prefijo de Red</w:t>
        </w:r>
        <w:r>
          <w:rPr>
            <w:noProof/>
            <w:webHidden/>
          </w:rPr>
          <w:tab/>
        </w:r>
        <w:r>
          <w:rPr>
            <w:noProof/>
            <w:webHidden/>
          </w:rPr>
          <w:fldChar w:fldCharType="begin"/>
        </w:r>
        <w:r>
          <w:rPr>
            <w:noProof/>
            <w:webHidden/>
          </w:rPr>
          <w:instrText xml:space="preserve"> PAGEREF _Toc81499827 \h </w:instrText>
        </w:r>
      </w:ins>
      <w:r>
        <w:rPr>
          <w:noProof/>
          <w:webHidden/>
        </w:rPr>
      </w:r>
      <w:r>
        <w:rPr>
          <w:noProof/>
          <w:webHidden/>
        </w:rPr>
        <w:fldChar w:fldCharType="separate"/>
      </w:r>
      <w:ins w:id="1176" w:author="JORGE CONTRERAS ORTIZ" w:date="2021-09-02T18:29:00Z">
        <w:r>
          <w:rPr>
            <w:noProof/>
            <w:webHidden/>
          </w:rPr>
          <w:t>37</w:t>
        </w:r>
        <w:r>
          <w:rPr>
            <w:noProof/>
            <w:webHidden/>
          </w:rPr>
          <w:fldChar w:fldCharType="end"/>
        </w:r>
        <w:r w:rsidRPr="00261CC8">
          <w:rPr>
            <w:rStyle w:val="Hipervnculo"/>
            <w:noProof/>
          </w:rPr>
          <w:fldChar w:fldCharType="end"/>
        </w:r>
      </w:ins>
    </w:p>
    <w:p w14:paraId="48CD3804" w14:textId="558EB322" w:rsidR="00430746" w:rsidRDefault="00430746">
      <w:pPr>
        <w:pStyle w:val="Tabladeilustraciones"/>
        <w:tabs>
          <w:tab w:val="right" w:leader="dot" w:pos="9060"/>
        </w:tabs>
        <w:rPr>
          <w:ins w:id="1177" w:author="JORGE CONTRERAS ORTIZ" w:date="2021-09-02T18:29:00Z"/>
          <w:rFonts w:eastAsiaTheme="minorEastAsia" w:cstheme="minorBidi"/>
          <w:i w:val="0"/>
          <w:iCs w:val="0"/>
          <w:noProof/>
          <w:sz w:val="22"/>
          <w:szCs w:val="22"/>
          <w:lang w:eastAsia="es-ES"/>
        </w:rPr>
      </w:pPr>
      <w:ins w:id="117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0 Menú KiBRA - Inicio de Border Router</w:t>
        </w:r>
        <w:r>
          <w:rPr>
            <w:noProof/>
            <w:webHidden/>
          </w:rPr>
          <w:tab/>
        </w:r>
        <w:r>
          <w:rPr>
            <w:noProof/>
            <w:webHidden/>
          </w:rPr>
          <w:fldChar w:fldCharType="begin"/>
        </w:r>
        <w:r>
          <w:rPr>
            <w:noProof/>
            <w:webHidden/>
          </w:rPr>
          <w:instrText xml:space="preserve"> PAGEREF _Toc81499828 \h </w:instrText>
        </w:r>
      </w:ins>
      <w:r>
        <w:rPr>
          <w:noProof/>
          <w:webHidden/>
        </w:rPr>
      </w:r>
      <w:r>
        <w:rPr>
          <w:noProof/>
          <w:webHidden/>
        </w:rPr>
        <w:fldChar w:fldCharType="separate"/>
      </w:r>
      <w:ins w:id="1179" w:author="JORGE CONTRERAS ORTIZ" w:date="2021-09-02T18:29:00Z">
        <w:r>
          <w:rPr>
            <w:noProof/>
            <w:webHidden/>
          </w:rPr>
          <w:t>38</w:t>
        </w:r>
        <w:r>
          <w:rPr>
            <w:noProof/>
            <w:webHidden/>
          </w:rPr>
          <w:fldChar w:fldCharType="end"/>
        </w:r>
        <w:r w:rsidRPr="00261CC8">
          <w:rPr>
            <w:rStyle w:val="Hipervnculo"/>
            <w:noProof/>
          </w:rPr>
          <w:fldChar w:fldCharType="end"/>
        </w:r>
      </w:ins>
    </w:p>
    <w:p w14:paraId="03EAC6F3" w14:textId="0A9EC4F7" w:rsidR="00430746" w:rsidRDefault="00430746">
      <w:pPr>
        <w:pStyle w:val="Tabladeilustraciones"/>
        <w:tabs>
          <w:tab w:val="right" w:leader="dot" w:pos="9060"/>
        </w:tabs>
        <w:rPr>
          <w:ins w:id="1180" w:author="JORGE CONTRERAS ORTIZ" w:date="2021-09-02T18:29:00Z"/>
          <w:rFonts w:eastAsiaTheme="minorEastAsia" w:cstheme="minorBidi"/>
          <w:i w:val="0"/>
          <w:iCs w:val="0"/>
          <w:noProof/>
          <w:sz w:val="22"/>
          <w:szCs w:val="22"/>
          <w:lang w:eastAsia="es-ES"/>
        </w:rPr>
      </w:pPr>
      <w:ins w:id="118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2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1 Menú de KiBRA - Border Router Iniciado</w:t>
        </w:r>
        <w:r>
          <w:rPr>
            <w:noProof/>
            <w:webHidden/>
          </w:rPr>
          <w:tab/>
        </w:r>
        <w:r>
          <w:rPr>
            <w:noProof/>
            <w:webHidden/>
          </w:rPr>
          <w:fldChar w:fldCharType="begin"/>
        </w:r>
        <w:r>
          <w:rPr>
            <w:noProof/>
            <w:webHidden/>
          </w:rPr>
          <w:instrText xml:space="preserve"> PAGEREF _Toc81499829 \h </w:instrText>
        </w:r>
      </w:ins>
      <w:r>
        <w:rPr>
          <w:noProof/>
          <w:webHidden/>
        </w:rPr>
      </w:r>
      <w:r>
        <w:rPr>
          <w:noProof/>
          <w:webHidden/>
        </w:rPr>
        <w:fldChar w:fldCharType="separate"/>
      </w:r>
      <w:ins w:id="1182" w:author="JORGE CONTRERAS ORTIZ" w:date="2021-09-02T18:29:00Z">
        <w:r>
          <w:rPr>
            <w:noProof/>
            <w:webHidden/>
          </w:rPr>
          <w:t>39</w:t>
        </w:r>
        <w:r>
          <w:rPr>
            <w:noProof/>
            <w:webHidden/>
          </w:rPr>
          <w:fldChar w:fldCharType="end"/>
        </w:r>
        <w:r w:rsidRPr="00261CC8">
          <w:rPr>
            <w:rStyle w:val="Hipervnculo"/>
            <w:noProof/>
          </w:rPr>
          <w:fldChar w:fldCharType="end"/>
        </w:r>
      </w:ins>
    </w:p>
    <w:p w14:paraId="60DF156B" w14:textId="04EFF57E" w:rsidR="00430746" w:rsidRDefault="00430746">
      <w:pPr>
        <w:pStyle w:val="Tabladeilustraciones"/>
        <w:tabs>
          <w:tab w:val="right" w:leader="dot" w:pos="9060"/>
        </w:tabs>
        <w:rPr>
          <w:ins w:id="1183" w:author="JORGE CONTRERAS ORTIZ" w:date="2021-09-02T18:29:00Z"/>
          <w:rFonts w:eastAsiaTheme="minorEastAsia" w:cstheme="minorBidi"/>
          <w:i w:val="0"/>
          <w:iCs w:val="0"/>
          <w:noProof/>
          <w:sz w:val="22"/>
          <w:szCs w:val="22"/>
          <w:lang w:eastAsia="es-ES"/>
        </w:rPr>
      </w:pPr>
      <w:ins w:id="118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2 Pestaña Settings - Export Settings</w:t>
        </w:r>
        <w:r>
          <w:rPr>
            <w:noProof/>
            <w:webHidden/>
          </w:rPr>
          <w:tab/>
        </w:r>
        <w:r>
          <w:rPr>
            <w:noProof/>
            <w:webHidden/>
          </w:rPr>
          <w:fldChar w:fldCharType="begin"/>
        </w:r>
        <w:r>
          <w:rPr>
            <w:noProof/>
            <w:webHidden/>
          </w:rPr>
          <w:instrText xml:space="preserve"> PAGEREF _Toc81499830 \h </w:instrText>
        </w:r>
      </w:ins>
      <w:r>
        <w:rPr>
          <w:noProof/>
          <w:webHidden/>
        </w:rPr>
      </w:r>
      <w:r>
        <w:rPr>
          <w:noProof/>
          <w:webHidden/>
        </w:rPr>
        <w:fldChar w:fldCharType="separate"/>
      </w:r>
      <w:ins w:id="1185" w:author="JORGE CONTRERAS ORTIZ" w:date="2021-09-02T18:29:00Z">
        <w:r>
          <w:rPr>
            <w:noProof/>
            <w:webHidden/>
          </w:rPr>
          <w:t>40</w:t>
        </w:r>
        <w:r>
          <w:rPr>
            <w:noProof/>
            <w:webHidden/>
          </w:rPr>
          <w:fldChar w:fldCharType="end"/>
        </w:r>
        <w:r w:rsidRPr="00261CC8">
          <w:rPr>
            <w:rStyle w:val="Hipervnculo"/>
            <w:noProof/>
          </w:rPr>
          <w:fldChar w:fldCharType="end"/>
        </w:r>
      </w:ins>
    </w:p>
    <w:p w14:paraId="69458C1A" w14:textId="320D8B97" w:rsidR="00430746" w:rsidRDefault="00430746">
      <w:pPr>
        <w:pStyle w:val="Tabladeilustraciones"/>
        <w:tabs>
          <w:tab w:val="right" w:leader="dot" w:pos="9060"/>
        </w:tabs>
        <w:rPr>
          <w:ins w:id="1186" w:author="JORGE CONTRERAS ORTIZ" w:date="2021-09-02T18:29:00Z"/>
          <w:rFonts w:eastAsiaTheme="minorEastAsia" w:cstheme="minorBidi"/>
          <w:i w:val="0"/>
          <w:iCs w:val="0"/>
          <w:noProof/>
          <w:sz w:val="22"/>
          <w:szCs w:val="22"/>
          <w:lang w:eastAsia="es-ES"/>
        </w:rPr>
      </w:pPr>
      <w:ins w:id="118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1"</w:instrText>
        </w:r>
        <w:r w:rsidRPr="00261CC8">
          <w:rPr>
            <w:rStyle w:val="Hipervnculo"/>
            <w:noProof/>
          </w:rPr>
          <w:instrText xml:space="preserve"> </w:instrText>
        </w:r>
        <w:r w:rsidRPr="00261CC8">
          <w:rPr>
            <w:rStyle w:val="Hipervnculo"/>
            <w:noProof/>
          </w:rPr>
          <w:fldChar w:fldCharType="separate"/>
        </w:r>
        <w:r w:rsidRPr="00261CC8">
          <w:rPr>
            <w:rStyle w:val="Hipervnculo"/>
            <w:noProof/>
            <w:lang w:val="en-US"/>
          </w:rPr>
          <w:t>Ilustración 33 Ventana Export Commissioning Information</w:t>
        </w:r>
        <w:r>
          <w:rPr>
            <w:noProof/>
            <w:webHidden/>
          </w:rPr>
          <w:tab/>
        </w:r>
        <w:r>
          <w:rPr>
            <w:noProof/>
            <w:webHidden/>
          </w:rPr>
          <w:fldChar w:fldCharType="begin"/>
        </w:r>
        <w:r>
          <w:rPr>
            <w:noProof/>
            <w:webHidden/>
          </w:rPr>
          <w:instrText xml:space="preserve"> PAGEREF _Toc81499831 \h </w:instrText>
        </w:r>
      </w:ins>
      <w:r>
        <w:rPr>
          <w:noProof/>
          <w:webHidden/>
        </w:rPr>
      </w:r>
      <w:r>
        <w:rPr>
          <w:noProof/>
          <w:webHidden/>
        </w:rPr>
        <w:fldChar w:fldCharType="separate"/>
      </w:r>
      <w:ins w:id="1188" w:author="JORGE CONTRERAS ORTIZ" w:date="2021-09-02T18:29:00Z">
        <w:r>
          <w:rPr>
            <w:noProof/>
            <w:webHidden/>
          </w:rPr>
          <w:t>41</w:t>
        </w:r>
        <w:r>
          <w:rPr>
            <w:noProof/>
            <w:webHidden/>
          </w:rPr>
          <w:fldChar w:fldCharType="end"/>
        </w:r>
        <w:r w:rsidRPr="00261CC8">
          <w:rPr>
            <w:rStyle w:val="Hipervnculo"/>
            <w:noProof/>
          </w:rPr>
          <w:fldChar w:fldCharType="end"/>
        </w:r>
      </w:ins>
    </w:p>
    <w:p w14:paraId="2C1CA04E" w14:textId="5EC8B594" w:rsidR="00430746" w:rsidRDefault="00430746">
      <w:pPr>
        <w:pStyle w:val="Tabladeilustraciones"/>
        <w:tabs>
          <w:tab w:val="right" w:leader="dot" w:pos="9060"/>
        </w:tabs>
        <w:rPr>
          <w:ins w:id="1189" w:author="JORGE CONTRERAS ORTIZ" w:date="2021-09-02T18:29:00Z"/>
          <w:rFonts w:eastAsiaTheme="minorEastAsia" w:cstheme="minorBidi"/>
          <w:i w:val="0"/>
          <w:iCs w:val="0"/>
          <w:noProof/>
          <w:sz w:val="22"/>
          <w:szCs w:val="22"/>
          <w:lang w:eastAsia="es-ES"/>
        </w:rPr>
      </w:pPr>
      <w:ins w:id="119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4 Servidor Backbone Router</w:t>
        </w:r>
        <w:r>
          <w:rPr>
            <w:noProof/>
            <w:webHidden/>
          </w:rPr>
          <w:tab/>
        </w:r>
        <w:r>
          <w:rPr>
            <w:noProof/>
            <w:webHidden/>
          </w:rPr>
          <w:fldChar w:fldCharType="begin"/>
        </w:r>
        <w:r>
          <w:rPr>
            <w:noProof/>
            <w:webHidden/>
          </w:rPr>
          <w:instrText xml:space="preserve"> PAGEREF _Toc81499832 \h </w:instrText>
        </w:r>
      </w:ins>
      <w:r>
        <w:rPr>
          <w:noProof/>
          <w:webHidden/>
        </w:rPr>
      </w:r>
      <w:r>
        <w:rPr>
          <w:noProof/>
          <w:webHidden/>
        </w:rPr>
        <w:fldChar w:fldCharType="separate"/>
      </w:r>
      <w:ins w:id="1191" w:author="JORGE CONTRERAS ORTIZ" w:date="2021-09-02T18:29:00Z">
        <w:r>
          <w:rPr>
            <w:noProof/>
            <w:webHidden/>
          </w:rPr>
          <w:t>42</w:t>
        </w:r>
        <w:r>
          <w:rPr>
            <w:noProof/>
            <w:webHidden/>
          </w:rPr>
          <w:fldChar w:fldCharType="end"/>
        </w:r>
        <w:r w:rsidRPr="00261CC8">
          <w:rPr>
            <w:rStyle w:val="Hipervnculo"/>
            <w:noProof/>
          </w:rPr>
          <w:fldChar w:fldCharType="end"/>
        </w:r>
      </w:ins>
    </w:p>
    <w:p w14:paraId="613EA886" w14:textId="09A4B905" w:rsidR="00430746" w:rsidRDefault="00430746">
      <w:pPr>
        <w:pStyle w:val="Tabladeilustraciones"/>
        <w:tabs>
          <w:tab w:val="right" w:leader="dot" w:pos="9060"/>
        </w:tabs>
        <w:rPr>
          <w:ins w:id="1192" w:author="JORGE CONTRERAS ORTIZ" w:date="2021-09-02T18:29:00Z"/>
          <w:rFonts w:eastAsiaTheme="minorEastAsia" w:cstheme="minorBidi"/>
          <w:i w:val="0"/>
          <w:iCs w:val="0"/>
          <w:noProof/>
          <w:sz w:val="22"/>
          <w:szCs w:val="22"/>
          <w:lang w:eastAsia="es-ES"/>
        </w:rPr>
      </w:pPr>
      <w:ins w:id="119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5 Servicio DHCP</w:t>
        </w:r>
        <w:r>
          <w:rPr>
            <w:noProof/>
            <w:webHidden/>
          </w:rPr>
          <w:tab/>
        </w:r>
        <w:r>
          <w:rPr>
            <w:noProof/>
            <w:webHidden/>
          </w:rPr>
          <w:fldChar w:fldCharType="begin"/>
        </w:r>
        <w:r>
          <w:rPr>
            <w:noProof/>
            <w:webHidden/>
          </w:rPr>
          <w:instrText xml:space="preserve"> PAGEREF _Toc81499833 \h </w:instrText>
        </w:r>
      </w:ins>
      <w:r>
        <w:rPr>
          <w:noProof/>
          <w:webHidden/>
        </w:rPr>
      </w:r>
      <w:r>
        <w:rPr>
          <w:noProof/>
          <w:webHidden/>
        </w:rPr>
        <w:fldChar w:fldCharType="separate"/>
      </w:r>
      <w:ins w:id="1194" w:author="JORGE CONTRERAS ORTIZ" w:date="2021-09-02T18:29:00Z">
        <w:r>
          <w:rPr>
            <w:noProof/>
            <w:webHidden/>
          </w:rPr>
          <w:t>43</w:t>
        </w:r>
        <w:r>
          <w:rPr>
            <w:noProof/>
            <w:webHidden/>
          </w:rPr>
          <w:fldChar w:fldCharType="end"/>
        </w:r>
        <w:r w:rsidRPr="00261CC8">
          <w:rPr>
            <w:rStyle w:val="Hipervnculo"/>
            <w:noProof/>
          </w:rPr>
          <w:fldChar w:fldCharType="end"/>
        </w:r>
      </w:ins>
    </w:p>
    <w:p w14:paraId="3BD414DE" w14:textId="488C2A36" w:rsidR="00430746" w:rsidRDefault="00430746">
      <w:pPr>
        <w:pStyle w:val="Tabladeilustraciones"/>
        <w:tabs>
          <w:tab w:val="right" w:leader="dot" w:pos="9060"/>
        </w:tabs>
        <w:rPr>
          <w:ins w:id="1195" w:author="JORGE CONTRERAS ORTIZ" w:date="2021-09-02T18:29:00Z"/>
          <w:rFonts w:eastAsiaTheme="minorEastAsia" w:cstheme="minorBidi"/>
          <w:i w:val="0"/>
          <w:iCs w:val="0"/>
          <w:noProof/>
          <w:sz w:val="22"/>
          <w:szCs w:val="22"/>
          <w:lang w:eastAsia="es-ES"/>
        </w:rPr>
      </w:pPr>
      <w:ins w:id="119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6 Servicio NAT64</w:t>
        </w:r>
        <w:r>
          <w:rPr>
            <w:noProof/>
            <w:webHidden/>
          </w:rPr>
          <w:tab/>
        </w:r>
        <w:r>
          <w:rPr>
            <w:noProof/>
            <w:webHidden/>
          </w:rPr>
          <w:fldChar w:fldCharType="begin"/>
        </w:r>
        <w:r>
          <w:rPr>
            <w:noProof/>
            <w:webHidden/>
          </w:rPr>
          <w:instrText xml:space="preserve"> PAGEREF _Toc81499834 \h </w:instrText>
        </w:r>
      </w:ins>
      <w:r>
        <w:rPr>
          <w:noProof/>
          <w:webHidden/>
        </w:rPr>
      </w:r>
      <w:r>
        <w:rPr>
          <w:noProof/>
          <w:webHidden/>
        </w:rPr>
        <w:fldChar w:fldCharType="separate"/>
      </w:r>
      <w:ins w:id="1197" w:author="JORGE CONTRERAS ORTIZ" w:date="2021-09-02T18:29:00Z">
        <w:r>
          <w:rPr>
            <w:noProof/>
            <w:webHidden/>
          </w:rPr>
          <w:t>44</w:t>
        </w:r>
        <w:r>
          <w:rPr>
            <w:noProof/>
            <w:webHidden/>
          </w:rPr>
          <w:fldChar w:fldCharType="end"/>
        </w:r>
        <w:r w:rsidRPr="00261CC8">
          <w:rPr>
            <w:rStyle w:val="Hipervnculo"/>
            <w:noProof/>
          </w:rPr>
          <w:fldChar w:fldCharType="end"/>
        </w:r>
      </w:ins>
    </w:p>
    <w:p w14:paraId="5231499C" w14:textId="32B0CA6A" w:rsidR="00430746" w:rsidRDefault="00430746">
      <w:pPr>
        <w:pStyle w:val="Tabladeilustraciones"/>
        <w:tabs>
          <w:tab w:val="right" w:leader="dot" w:pos="9060"/>
        </w:tabs>
        <w:rPr>
          <w:ins w:id="1198" w:author="JORGE CONTRERAS ORTIZ" w:date="2021-09-02T18:29:00Z"/>
          <w:rFonts w:eastAsiaTheme="minorEastAsia" w:cstheme="minorBidi"/>
          <w:i w:val="0"/>
          <w:iCs w:val="0"/>
          <w:noProof/>
          <w:sz w:val="22"/>
          <w:szCs w:val="22"/>
          <w:lang w:eastAsia="es-ES"/>
        </w:rPr>
      </w:pPr>
      <w:ins w:id="119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7 Servicio Commissioner</w:t>
        </w:r>
        <w:r>
          <w:rPr>
            <w:noProof/>
            <w:webHidden/>
          </w:rPr>
          <w:tab/>
        </w:r>
        <w:r>
          <w:rPr>
            <w:noProof/>
            <w:webHidden/>
          </w:rPr>
          <w:fldChar w:fldCharType="begin"/>
        </w:r>
        <w:r>
          <w:rPr>
            <w:noProof/>
            <w:webHidden/>
          </w:rPr>
          <w:instrText xml:space="preserve"> PAGEREF _Toc81499835 \h </w:instrText>
        </w:r>
      </w:ins>
      <w:r>
        <w:rPr>
          <w:noProof/>
          <w:webHidden/>
        </w:rPr>
      </w:r>
      <w:r>
        <w:rPr>
          <w:noProof/>
          <w:webHidden/>
        </w:rPr>
        <w:fldChar w:fldCharType="separate"/>
      </w:r>
      <w:ins w:id="1200" w:author="JORGE CONTRERAS ORTIZ" w:date="2021-09-02T18:29:00Z">
        <w:r>
          <w:rPr>
            <w:noProof/>
            <w:webHidden/>
          </w:rPr>
          <w:t>45</w:t>
        </w:r>
        <w:r>
          <w:rPr>
            <w:noProof/>
            <w:webHidden/>
          </w:rPr>
          <w:fldChar w:fldCharType="end"/>
        </w:r>
        <w:r w:rsidRPr="00261CC8">
          <w:rPr>
            <w:rStyle w:val="Hipervnculo"/>
            <w:noProof/>
          </w:rPr>
          <w:fldChar w:fldCharType="end"/>
        </w:r>
      </w:ins>
    </w:p>
    <w:p w14:paraId="47E1D205" w14:textId="4EECBAA5" w:rsidR="00430746" w:rsidRDefault="00430746">
      <w:pPr>
        <w:pStyle w:val="Tabladeilustraciones"/>
        <w:tabs>
          <w:tab w:val="right" w:leader="dot" w:pos="9060"/>
        </w:tabs>
        <w:rPr>
          <w:ins w:id="1201" w:author="JORGE CONTRERAS ORTIZ" w:date="2021-09-02T18:29:00Z"/>
          <w:rFonts w:eastAsiaTheme="minorEastAsia" w:cstheme="minorBidi"/>
          <w:i w:val="0"/>
          <w:iCs w:val="0"/>
          <w:noProof/>
          <w:sz w:val="22"/>
          <w:szCs w:val="22"/>
          <w:lang w:eastAsia="es-ES"/>
        </w:rPr>
      </w:pPr>
      <w:ins w:id="120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8 Pestaña Visual Network</w:t>
        </w:r>
        <w:r>
          <w:rPr>
            <w:noProof/>
            <w:webHidden/>
          </w:rPr>
          <w:tab/>
        </w:r>
        <w:r>
          <w:rPr>
            <w:noProof/>
            <w:webHidden/>
          </w:rPr>
          <w:fldChar w:fldCharType="begin"/>
        </w:r>
        <w:r>
          <w:rPr>
            <w:noProof/>
            <w:webHidden/>
          </w:rPr>
          <w:instrText xml:space="preserve"> PAGEREF _Toc81499836 \h </w:instrText>
        </w:r>
      </w:ins>
      <w:r>
        <w:rPr>
          <w:noProof/>
          <w:webHidden/>
        </w:rPr>
      </w:r>
      <w:r>
        <w:rPr>
          <w:noProof/>
          <w:webHidden/>
        </w:rPr>
        <w:fldChar w:fldCharType="separate"/>
      </w:r>
      <w:ins w:id="1203" w:author="JORGE CONTRERAS ORTIZ" w:date="2021-09-02T18:29:00Z">
        <w:r>
          <w:rPr>
            <w:noProof/>
            <w:webHidden/>
          </w:rPr>
          <w:t>46</w:t>
        </w:r>
        <w:r>
          <w:rPr>
            <w:noProof/>
            <w:webHidden/>
          </w:rPr>
          <w:fldChar w:fldCharType="end"/>
        </w:r>
        <w:r w:rsidRPr="00261CC8">
          <w:rPr>
            <w:rStyle w:val="Hipervnculo"/>
            <w:noProof/>
          </w:rPr>
          <w:fldChar w:fldCharType="end"/>
        </w:r>
      </w:ins>
    </w:p>
    <w:p w14:paraId="3D42D652" w14:textId="4CA38E09" w:rsidR="00430746" w:rsidRDefault="00430746">
      <w:pPr>
        <w:pStyle w:val="Tabladeilustraciones"/>
        <w:tabs>
          <w:tab w:val="right" w:leader="dot" w:pos="9060"/>
        </w:tabs>
        <w:rPr>
          <w:ins w:id="1204" w:author="JORGE CONTRERAS ORTIZ" w:date="2021-09-02T18:29:00Z"/>
          <w:rFonts w:eastAsiaTheme="minorEastAsia" w:cstheme="minorBidi"/>
          <w:i w:val="0"/>
          <w:iCs w:val="0"/>
          <w:noProof/>
          <w:sz w:val="22"/>
          <w:szCs w:val="22"/>
          <w:lang w:eastAsia="es-ES"/>
        </w:rPr>
      </w:pPr>
      <w:ins w:id="120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39 Pestaña Logs</w:t>
        </w:r>
        <w:r>
          <w:rPr>
            <w:noProof/>
            <w:webHidden/>
          </w:rPr>
          <w:tab/>
        </w:r>
        <w:r>
          <w:rPr>
            <w:noProof/>
            <w:webHidden/>
          </w:rPr>
          <w:fldChar w:fldCharType="begin"/>
        </w:r>
        <w:r>
          <w:rPr>
            <w:noProof/>
            <w:webHidden/>
          </w:rPr>
          <w:instrText xml:space="preserve"> PAGEREF _Toc81499837 \h </w:instrText>
        </w:r>
      </w:ins>
      <w:r>
        <w:rPr>
          <w:noProof/>
          <w:webHidden/>
        </w:rPr>
      </w:r>
      <w:r>
        <w:rPr>
          <w:noProof/>
          <w:webHidden/>
        </w:rPr>
        <w:fldChar w:fldCharType="separate"/>
      </w:r>
      <w:ins w:id="1206" w:author="JORGE CONTRERAS ORTIZ" w:date="2021-09-02T18:29:00Z">
        <w:r>
          <w:rPr>
            <w:noProof/>
            <w:webHidden/>
          </w:rPr>
          <w:t>47</w:t>
        </w:r>
        <w:r>
          <w:rPr>
            <w:noProof/>
            <w:webHidden/>
          </w:rPr>
          <w:fldChar w:fldCharType="end"/>
        </w:r>
        <w:r w:rsidRPr="00261CC8">
          <w:rPr>
            <w:rStyle w:val="Hipervnculo"/>
            <w:noProof/>
          </w:rPr>
          <w:fldChar w:fldCharType="end"/>
        </w:r>
      </w:ins>
    </w:p>
    <w:p w14:paraId="4824CCB9" w14:textId="5357F3A9" w:rsidR="00430746" w:rsidRDefault="00430746">
      <w:pPr>
        <w:pStyle w:val="Tabladeilustraciones"/>
        <w:tabs>
          <w:tab w:val="right" w:leader="dot" w:pos="9060"/>
        </w:tabs>
        <w:rPr>
          <w:ins w:id="1207" w:author="JORGE CONTRERAS ORTIZ" w:date="2021-09-02T18:29:00Z"/>
          <w:rFonts w:eastAsiaTheme="minorEastAsia" w:cstheme="minorBidi"/>
          <w:i w:val="0"/>
          <w:iCs w:val="0"/>
          <w:noProof/>
          <w:sz w:val="22"/>
          <w:szCs w:val="22"/>
          <w:lang w:eastAsia="es-ES"/>
        </w:rPr>
      </w:pPr>
      <w:ins w:id="120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0 Administrador de dispositivo antes de instalar los Drivers de KTWM102</w:t>
        </w:r>
        <w:r>
          <w:rPr>
            <w:noProof/>
            <w:webHidden/>
          </w:rPr>
          <w:tab/>
        </w:r>
        <w:r>
          <w:rPr>
            <w:noProof/>
            <w:webHidden/>
          </w:rPr>
          <w:fldChar w:fldCharType="begin"/>
        </w:r>
        <w:r>
          <w:rPr>
            <w:noProof/>
            <w:webHidden/>
          </w:rPr>
          <w:instrText xml:space="preserve"> PAGEREF _Toc81499838 \h </w:instrText>
        </w:r>
      </w:ins>
      <w:r>
        <w:rPr>
          <w:noProof/>
          <w:webHidden/>
        </w:rPr>
      </w:r>
      <w:r>
        <w:rPr>
          <w:noProof/>
          <w:webHidden/>
        </w:rPr>
        <w:fldChar w:fldCharType="separate"/>
      </w:r>
      <w:ins w:id="1209" w:author="JORGE CONTRERAS ORTIZ" w:date="2021-09-02T18:29:00Z">
        <w:r>
          <w:rPr>
            <w:noProof/>
            <w:webHidden/>
          </w:rPr>
          <w:t>50</w:t>
        </w:r>
        <w:r>
          <w:rPr>
            <w:noProof/>
            <w:webHidden/>
          </w:rPr>
          <w:fldChar w:fldCharType="end"/>
        </w:r>
        <w:r w:rsidRPr="00261CC8">
          <w:rPr>
            <w:rStyle w:val="Hipervnculo"/>
            <w:noProof/>
          </w:rPr>
          <w:fldChar w:fldCharType="end"/>
        </w:r>
      </w:ins>
    </w:p>
    <w:p w14:paraId="46CEB33E" w14:textId="442BA4B5" w:rsidR="00430746" w:rsidRDefault="00430746">
      <w:pPr>
        <w:pStyle w:val="Tabladeilustraciones"/>
        <w:tabs>
          <w:tab w:val="right" w:leader="dot" w:pos="9060"/>
        </w:tabs>
        <w:rPr>
          <w:ins w:id="1210" w:author="JORGE CONTRERAS ORTIZ" w:date="2021-09-02T18:29:00Z"/>
          <w:rFonts w:eastAsiaTheme="minorEastAsia" w:cstheme="minorBidi"/>
          <w:i w:val="0"/>
          <w:iCs w:val="0"/>
          <w:noProof/>
          <w:sz w:val="22"/>
          <w:szCs w:val="22"/>
          <w:lang w:eastAsia="es-ES"/>
        </w:rPr>
      </w:pPr>
      <w:ins w:id="121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3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1 Instalación Drivers con Zadig Paso 1</w:t>
        </w:r>
        <w:r>
          <w:rPr>
            <w:noProof/>
            <w:webHidden/>
          </w:rPr>
          <w:tab/>
        </w:r>
        <w:r>
          <w:rPr>
            <w:noProof/>
            <w:webHidden/>
          </w:rPr>
          <w:fldChar w:fldCharType="begin"/>
        </w:r>
        <w:r>
          <w:rPr>
            <w:noProof/>
            <w:webHidden/>
          </w:rPr>
          <w:instrText xml:space="preserve"> PAGEREF _Toc81499839 \h </w:instrText>
        </w:r>
      </w:ins>
      <w:r>
        <w:rPr>
          <w:noProof/>
          <w:webHidden/>
        </w:rPr>
      </w:r>
      <w:r>
        <w:rPr>
          <w:noProof/>
          <w:webHidden/>
        </w:rPr>
        <w:fldChar w:fldCharType="separate"/>
      </w:r>
      <w:ins w:id="1212" w:author="JORGE CONTRERAS ORTIZ" w:date="2021-09-02T18:29:00Z">
        <w:r>
          <w:rPr>
            <w:noProof/>
            <w:webHidden/>
          </w:rPr>
          <w:t>51</w:t>
        </w:r>
        <w:r>
          <w:rPr>
            <w:noProof/>
            <w:webHidden/>
          </w:rPr>
          <w:fldChar w:fldCharType="end"/>
        </w:r>
        <w:r w:rsidRPr="00261CC8">
          <w:rPr>
            <w:rStyle w:val="Hipervnculo"/>
            <w:noProof/>
          </w:rPr>
          <w:fldChar w:fldCharType="end"/>
        </w:r>
      </w:ins>
    </w:p>
    <w:p w14:paraId="02BF29CB" w14:textId="5D0FCF79" w:rsidR="00430746" w:rsidRDefault="00430746">
      <w:pPr>
        <w:pStyle w:val="Tabladeilustraciones"/>
        <w:tabs>
          <w:tab w:val="right" w:leader="dot" w:pos="9060"/>
        </w:tabs>
        <w:rPr>
          <w:ins w:id="1213" w:author="JORGE CONTRERAS ORTIZ" w:date="2021-09-02T18:29:00Z"/>
          <w:rFonts w:eastAsiaTheme="minorEastAsia" w:cstheme="minorBidi"/>
          <w:i w:val="0"/>
          <w:iCs w:val="0"/>
          <w:noProof/>
          <w:sz w:val="22"/>
          <w:szCs w:val="22"/>
          <w:lang w:eastAsia="es-ES"/>
        </w:rPr>
      </w:pPr>
      <w:ins w:id="121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2 Instalación Drivers con Zadig Paso 2</w:t>
        </w:r>
        <w:r>
          <w:rPr>
            <w:noProof/>
            <w:webHidden/>
          </w:rPr>
          <w:tab/>
        </w:r>
        <w:r>
          <w:rPr>
            <w:noProof/>
            <w:webHidden/>
          </w:rPr>
          <w:fldChar w:fldCharType="begin"/>
        </w:r>
        <w:r>
          <w:rPr>
            <w:noProof/>
            <w:webHidden/>
          </w:rPr>
          <w:instrText xml:space="preserve"> PAGEREF _Toc81499840 \h </w:instrText>
        </w:r>
      </w:ins>
      <w:r>
        <w:rPr>
          <w:noProof/>
          <w:webHidden/>
        </w:rPr>
      </w:r>
      <w:r>
        <w:rPr>
          <w:noProof/>
          <w:webHidden/>
        </w:rPr>
        <w:fldChar w:fldCharType="separate"/>
      </w:r>
      <w:ins w:id="1215" w:author="JORGE CONTRERAS ORTIZ" w:date="2021-09-02T18:29:00Z">
        <w:r>
          <w:rPr>
            <w:noProof/>
            <w:webHidden/>
          </w:rPr>
          <w:t>52</w:t>
        </w:r>
        <w:r>
          <w:rPr>
            <w:noProof/>
            <w:webHidden/>
          </w:rPr>
          <w:fldChar w:fldCharType="end"/>
        </w:r>
        <w:r w:rsidRPr="00261CC8">
          <w:rPr>
            <w:rStyle w:val="Hipervnculo"/>
            <w:noProof/>
          </w:rPr>
          <w:fldChar w:fldCharType="end"/>
        </w:r>
      </w:ins>
    </w:p>
    <w:p w14:paraId="7AB3032B" w14:textId="2864BBE3" w:rsidR="00430746" w:rsidRDefault="00430746">
      <w:pPr>
        <w:pStyle w:val="Tabladeilustraciones"/>
        <w:tabs>
          <w:tab w:val="right" w:leader="dot" w:pos="9060"/>
        </w:tabs>
        <w:rPr>
          <w:ins w:id="1216" w:author="JORGE CONTRERAS ORTIZ" w:date="2021-09-02T18:29:00Z"/>
          <w:rFonts w:eastAsiaTheme="minorEastAsia" w:cstheme="minorBidi"/>
          <w:i w:val="0"/>
          <w:iCs w:val="0"/>
          <w:noProof/>
          <w:sz w:val="22"/>
          <w:szCs w:val="22"/>
          <w:lang w:eastAsia="es-ES"/>
        </w:rPr>
      </w:pPr>
      <w:ins w:id="121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3 Instalación Drivers con Zadig Finalizada</w:t>
        </w:r>
        <w:r>
          <w:rPr>
            <w:noProof/>
            <w:webHidden/>
          </w:rPr>
          <w:tab/>
        </w:r>
        <w:r>
          <w:rPr>
            <w:noProof/>
            <w:webHidden/>
          </w:rPr>
          <w:fldChar w:fldCharType="begin"/>
        </w:r>
        <w:r>
          <w:rPr>
            <w:noProof/>
            <w:webHidden/>
          </w:rPr>
          <w:instrText xml:space="preserve"> PAGEREF _Toc81499841 \h </w:instrText>
        </w:r>
      </w:ins>
      <w:r>
        <w:rPr>
          <w:noProof/>
          <w:webHidden/>
        </w:rPr>
      </w:r>
      <w:r>
        <w:rPr>
          <w:noProof/>
          <w:webHidden/>
        </w:rPr>
        <w:fldChar w:fldCharType="separate"/>
      </w:r>
      <w:ins w:id="1218" w:author="JORGE CONTRERAS ORTIZ" w:date="2021-09-02T18:29:00Z">
        <w:r>
          <w:rPr>
            <w:noProof/>
            <w:webHidden/>
          </w:rPr>
          <w:t>52</w:t>
        </w:r>
        <w:r>
          <w:rPr>
            <w:noProof/>
            <w:webHidden/>
          </w:rPr>
          <w:fldChar w:fldCharType="end"/>
        </w:r>
        <w:r w:rsidRPr="00261CC8">
          <w:rPr>
            <w:rStyle w:val="Hipervnculo"/>
            <w:noProof/>
          </w:rPr>
          <w:fldChar w:fldCharType="end"/>
        </w:r>
      </w:ins>
    </w:p>
    <w:p w14:paraId="408D9231" w14:textId="02F1AED9" w:rsidR="00430746" w:rsidRDefault="00430746">
      <w:pPr>
        <w:pStyle w:val="Tabladeilustraciones"/>
        <w:tabs>
          <w:tab w:val="right" w:leader="dot" w:pos="9060"/>
        </w:tabs>
        <w:rPr>
          <w:ins w:id="1219" w:author="JORGE CONTRERAS ORTIZ" w:date="2021-09-02T18:29:00Z"/>
          <w:rFonts w:eastAsiaTheme="minorEastAsia" w:cstheme="minorBidi"/>
          <w:i w:val="0"/>
          <w:iCs w:val="0"/>
          <w:noProof/>
          <w:sz w:val="22"/>
          <w:szCs w:val="22"/>
          <w:lang w:eastAsia="es-ES"/>
        </w:rPr>
      </w:pPr>
      <w:ins w:id="122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4 Administrador de Dispositivos Después de Instalar Drivers</w:t>
        </w:r>
        <w:r>
          <w:rPr>
            <w:noProof/>
            <w:webHidden/>
          </w:rPr>
          <w:tab/>
        </w:r>
        <w:r>
          <w:rPr>
            <w:noProof/>
            <w:webHidden/>
          </w:rPr>
          <w:fldChar w:fldCharType="begin"/>
        </w:r>
        <w:r>
          <w:rPr>
            <w:noProof/>
            <w:webHidden/>
          </w:rPr>
          <w:instrText xml:space="preserve"> PAGEREF _Toc81499842 \h </w:instrText>
        </w:r>
      </w:ins>
      <w:r>
        <w:rPr>
          <w:noProof/>
          <w:webHidden/>
        </w:rPr>
      </w:r>
      <w:r>
        <w:rPr>
          <w:noProof/>
          <w:webHidden/>
        </w:rPr>
        <w:fldChar w:fldCharType="separate"/>
      </w:r>
      <w:ins w:id="1221" w:author="JORGE CONTRERAS ORTIZ" w:date="2021-09-02T18:29:00Z">
        <w:r>
          <w:rPr>
            <w:noProof/>
            <w:webHidden/>
          </w:rPr>
          <w:t>53</w:t>
        </w:r>
        <w:r>
          <w:rPr>
            <w:noProof/>
            <w:webHidden/>
          </w:rPr>
          <w:fldChar w:fldCharType="end"/>
        </w:r>
        <w:r w:rsidRPr="00261CC8">
          <w:rPr>
            <w:rStyle w:val="Hipervnculo"/>
            <w:noProof/>
          </w:rPr>
          <w:fldChar w:fldCharType="end"/>
        </w:r>
      </w:ins>
    </w:p>
    <w:p w14:paraId="122E3F3D" w14:textId="3B7103E0" w:rsidR="00430746" w:rsidRDefault="00430746">
      <w:pPr>
        <w:pStyle w:val="Tabladeilustraciones"/>
        <w:tabs>
          <w:tab w:val="right" w:leader="dot" w:pos="9060"/>
        </w:tabs>
        <w:rPr>
          <w:ins w:id="1222" w:author="JORGE CONTRERAS ORTIZ" w:date="2021-09-02T18:29:00Z"/>
          <w:rFonts w:eastAsiaTheme="minorEastAsia" w:cstheme="minorBidi"/>
          <w:i w:val="0"/>
          <w:iCs w:val="0"/>
          <w:noProof/>
          <w:sz w:val="22"/>
          <w:szCs w:val="22"/>
          <w:lang w:eastAsia="es-ES"/>
        </w:rPr>
      </w:pPr>
      <w:ins w:id="122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5 Instalar libusbk con Zadig</w:t>
        </w:r>
        <w:r>
          <w:rPr>
            <w:noProof/>
            <w:webHidden/>
          </w:rPr>
          <w:tab/>
        </w:r>
        <w:r>
          <w:rPr>
            <w:noProof/>
            <w:webHidden/>
          </w:rPr>
          <w:fldChar w:fldCharType="begin"/>
        </w:r>
        <w:r>
          <w:rPr>
            <w:noProof/>
            <w:webHidden/>
          </w:rPr>
          <w:instrText xml:space="preserve"> PAGEREF _Toc81499843 \h </w:instrText>
        </w:r>
      </w:ins>
      <w:r>
        <w:rPr>
          <w:noProof/>
          <w:webHidden/>
        </w:rPr>
      </w:r>
      <w:r>
        <w:rPr>
          <w:noProof/>
          <w:webHidden/>
        </w:rPr>
        <w:fldChar w:fldCharType="separate"/>
      </w:r>
      <w:ins w:id="1224" w:author="JORGE CONTRERAS ORTIZ" w:date="2021-09-02T18:29:00Z">
        <w:r>
          <w:rPr>
            <w:noProof/>
            <w:webHidden/>
          </w:rPr>
          <w:t>56</w:t>
        </w:r>
        <w:r>
          <w:rPr>
            <w:noProof/>
            <w:webHidden/>
          </w:rPr>
          <w:fldChar w:fldCharType="end"/>
        </w:r>
        <w:r w:rsidRPr="00261CC8">
          <w:rPr>
            <w:rStyle w:val="Hipervnculo"/>
            <w:noProof/>
          </w:rPr>
          <w:fldChar w:fldCharType="end"/>
        </w:r>
      </w:ins>
    </w:p>
    <w:p w14:paraId="133CCE0C" w14:textId="39E320CE" w:rsidR="00430746" w:rsidRDefault="00430746">
      <w:pPr>
        <w:pStyle w:val="Tabladeilustraciones"/>
        <w:tabs>
          <w:tab w:val="right" w:leader="dot" w:pos="9060"/>
        </w:tabs>
        <w:rPr>
          <w:ins w:id="1225" w:author="JORGE CONTRERAS ORTIZ" w:date="2021-09-02T18:29:00Z"/>
          <w:rFonts w:eastAsiaTheme="minorEastAsia" w:cstheme="minorBidi"/>
          <w:i w:val="0"/>
          <w:iCs w:val="0"/>
          <w:noProof/>
          <w:sz w:val="22"/>
          <w:szCs w:val="22"/>
          <w:lang w:eastAsia="es-ES"/>
        </w:rPr>
      </w:pPr>
      <w:ins w:id="122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6 Instalación Driver Libusbk xon Zadig Finalizada</w:t>
        </w:r>
        <w:r>
          <w:rPr>
            <w:noProof/>
            <w:webHidden/>
          </w:rPr>
          <w:tab/>
        </w:r>
        <w:r>
          <w:rPr>
            <w:noProof/>
            <w:webHidden/>
          </w:rPr>
          <w:fldChar w:fldCharType="begin"/>
        </w:r>
        <w:r>
          <w:rPr>
            <w:noProof/>
            <w:webHidden/>
          </w:rPr>
          <w:instrText xml:space="preserve"> PAGEREF _Toc81499844 \h </w:instrText>
        </w:r>
      </w:ins>
      <w:r>
        <w:rPr>
          <w:noProof/>
          <w:webHidden/>
        </w:rPr>
      </w:r>
      <w:r>
        <w:rPr>
          <w:noProof/>
          <w:webHidden/>
        </w:rPr>
        <w:fldChar w:fldCharType="separate"/>
      </w:r>
      <w:ins w:id="1227" w:author="JORGE CONTRERAS ORTIZ" w:date="2021-09-02T18:29:00Z">
        <w:r>
          <w:rPr>
            <w:noProof/>
            <w:webHidden/>
          </w:rPr>
          <w:t>57</w:t>
        </w:r>
        <w:r>
          <w:rPr>
            <w:noProof/>
            <w:webHidden/>
          </w:rPr>
          <w:fldChar w:fldCharType="end"/>
        </w:r>
        <w:r w:rsidRPr="00261CC8">
          <w:rPr>
            <w:rStyle w:val="Hipervnculo"/>
            <w:noProof/>
          </w:rPr>
          <w:fldChar w:fldCharType="end"/>
        </w:r>
      </w:ins>
    </w:p>
    <w:p w14:paraId="1EB94F65" w14:textId="15AC4BFF" w:rsidR="00430746" w:rsidRDefault="00430746">
      <w:pPr>
        <w:pStyle w:val="Tabladeilustraciones"/>
        <w:tabs>
          <w:tab w:val="right" w:leader="dot" w:pos="9060"/>
        </w:tabs>
        <w:rPr>
          <w:ins w:id="1228" w:author="JORGE CONTRERAS ORTIZ" w:date="2021-09-02T18:29:00Z"/>
          <w:rFonts w:eastAsiaTheme="minorEastAsia" w:cstheme="minorBidi"/>
          <w:i w:val="0"/>
          <w:iCs w:val="0"/>
          <w:noProof/>
          <w:sz w:val="22"/>
          <w:szCs w:val="22"/>
          <w:lang w:eastAsia="es-ES"/>
        </w:rPr>
      </w:pPr>
      <w:ins w:id="122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7 Instalar USB SERIAL (CDC) con Zadig</w:t>
        </w:r>
        <w:r>
          <w:rPr>
            <w:noProof/>
            <w:webHidden/>
          </w:rPr>
          <w:tab/>
        </w:r>
        <w:r>
          <w:rPr>
            <w:noProof/>
            <w:webHidden/>
          </w:rPr>
          <w:fldChar w:fldCharType="begin"/>
        </w:r>
        <w:r>
          <w:rPr>
            <w:noProof/>
            <w:webHidden/>
          </w:rPr>
          <w:instrText xml:space="preserve"> PAGEREF _Toc81499845 \h </w:instrText>
        </w:r>
      </w:ins>
      <w:r>
        <w:rPr>
          <w:noProof/>
          <w:webHidden/>
        </w:rPr>
      </w:r>
      <w:r>
        <w:rPr>
          <w:noProof/>
          <w:webHidden/>
        </w:rPr>
        <w:fldChar w:fldCharType="separate"/>
      </w:r>
      <w:ins w:id="1230" w:author="JORGE CONTRERAS ORTIZ" w:date="2021-09-02T18:29:00Z">
        <w:r>
          <w:rPr>
            <w:noProof/>
            <w:webHidden/>
          </w:rPr>
          <w:t>57</w:t>
        </w:r>
        <w:r>
          <w:rPr>
            <w:noProof/>
            <w:webHidden/>
          </w:rPr>
          <w:fldChar w:fldCharType="end"/>
        </w:r>
        <w:r w:rsidRPr="00261CC8">
          <w:rPr>
            <w:rStyle w:val="Hipervnculo"/>
            <w:noProof/>
          </w:rPr>
          <w:fldChar w:fldCharType="end"/>
        </w:r>
      </w:ins>
    </w:p>
    <w:p w14:paraId="46278F89" w14:textId="30D821AC" w:rsidR="00430746" w:rsidRDefault="00430746">
      <w:pPr>
        <w:pStyle w:val="Tabladeilustraciones"/>
        <w:tabs>
          <w:tab w:val="right" w:leader="dot" w:pos="9060"/>
        </w:tabs>
        <w:rPr>
          <w:ins w:id="1231" w:author="JORGE CONTRERAS ORTIZ" w:date="2021-09-02T18:29:00Z"/>
          <w:rFonts w:eastAsiaTheme="minorEastAsia" w:cstheme="minorBidi"/>
          <w:i w:val="0"/>
          <w:iCs w:val="0"/>
          <w:noProof/>
          <w:sz w:val="22"/>
          <w:szCs w:val="22"/>
          <w:lang w:eastAsia="es-ES"/>
        </w:rPr>
      </w:pPr>
      <w:ins w:id="123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8 Instalación Driver USB Serial (CDC) con Zadig Finalizada</w:t>
        </w:r>
        <w:r>
          <w:rPr>
            <w:noProof/>
            <w:webHidden/>
          </w:rPr>
          <w:tab/>
        </w:r>
        <w:r>
          <w:rPr>
            <w:noProof/>
            <w:webHidden/>
          </w:rPr>
          <w:fldChar w:fldCharType="begin"/>
        </w:r>
        <w:r>
          <w:rPr>
            <w:noProof/>
            <w:webHidden/>
          </w:rPr>
          <w:instrText xml:space="preserve"> PAGEREF _Toc81499846 \h </w:instrText>
        </w:r>
      </w:ins>
      <w:r>
        <w:rPr>
          <w:noProof/>
          <w:webHidden/>
        </w:rPr>
      </w:r>
      <w:r>
        <w:rPr>
          <w:noProof/>
          <w:webHidden/>
        </w:rPr>
        <w:fldChar w:fldCharType="separate"/>
      </w:r>
      <w:ins w:id="1233" w:author="JORGE CONTRERAS ORTIZ" w:date="2021-09-02T18:29:00Z">
        <w:r>
          <w:rPr>
            <w:noProof/>
            <w:webHidden/>
          </w:rPr>
          <w:t>57</w:t>
        </w:r>
        <w:r>
          <w:rPr>
            <w:noProof/>
            <w:webHidden/>
          </w:rPr>
          <w:fldChar w:fldCharType="end"/>
        </w:r>
        <w:r w:rsidRPr="00261CC8">
          <w:rPr>
            <w:rStyle w:val="Hipervnculo"/>
            <w:noProof/>
          </w:rPr>
          <w:fldChar w:fldCharType="end"/>
        </w:r>
      </w:ins>
    </w:p>
    <w:p w14:paraId="76BA5D4C" w14:textId="2E3EC268" w:rsidR="00430746" w:rsidRDefault="00430746">
      <w:pPr>
        <w:pStyle w:val="Tabladeilustraciones"/>
        <w:tabs>
          <w:tab w:val="right" w:leader="dot" w:pos="9060"/>
        </w:tabs>
        <w:rPr>
          <w:ins w:id="1234" w:author="JORGE CONTRERAS ORTIZ" w:date="2021-09-02T18:29:00Z"/>
          <w:rFonts w:eastAsiaTheme="minorEastAsia" w:cstheme="minorBidi"/>
          <w:i w:val="0"/>
          <w:iCs w:val="0"/>
          <w:noProof/>
          <w:sz w:val="22"/>
          <w:szCs w:val="22"/>
          <w:lang w:eastAsia="es-ES"/>
        </w:rPr>
      </w:pPr>
      <w:ins w:id="123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9 Administrador de Dispositivos después de la instalación</w:t>
        </w:r>
        <w:r>
          <w:rPr>
            <w:noProof/>
            <w:webHidden/>
          </w:rPr>
          <w:tab/>
        </w:r>
        <w:r>
          <w:rPr>
            <w:noProof/>
            <w:webHidden/>
          </w:rPr>
          <w:fldChar w:fldCharType="begin"/>
        </w:r>
        <w:r>
          <w:rPr>
            <w:noProof/>
            <w:webHidden/>
          </w:rPr>
          <w:instrText xml:space="preserve"> PAGEREF _Toc81499847 \h </w:instrText>
        </w:r>
      </w:ins>
      <w:r>
        <w:rPr>
          <w:noProof/>
          <w:webHidden/>
        </w:rPr>
      </w:r>
      <w:r>
        <w:rPr>
          <w:noProof/>
          <w:webHidden/>
        </w:rPr>
        <w:fldChar w:fldCharType="separate"/>
      </w:r>
      <w:ins w:id="1236" w:author="JORGE CONTRERAS ORTIZ" w:date="2021-09-02T18:29:00Z">
        <w:r>
          <w:rPr>
            <w:noProof/>
            <w:webHidden/>
          </w:rPr>
          <w:t>58</w:t>
        </w:r>
        <w:r>
          <w:rPr>
            <w:noProof/>
            <w:webHidden/>
          </w:rPr>
          <w:fldChar w:fldCharType="end"/>
        </w:r>
        <w:r w:rsidRPr="00261CC8">
          <w:rPr>
            <w:rStyle w:val="Hipervnculo"/>
            <w:noProof/>
          </w:rPr>
          <w:fldChar w:fldCharType="end"/>
        </w:r>
      </w:ins>
    </w:p>
    <w:p w14:paraId="669A2757" w14:textId="755CF94B" w:rsidR="00430746" w:rsidRDefault="00430746">
      <w:pPr>
        <w:pStyle w:val="Tabladeilustraciones"/>
        <w:tabs>
          <w:tab w:val="right" w:leader="dot" w:pos="9060"/>
        </w:tabs>
        <w:rPr>
          <w:ins w:id="1237" w:author="JORGE CONTRERAS ORTIZ" w:date="2021-09-02T18:29:00Z"/>
          <w:rFonts w:eastAsiaTheme="minorEastAsia" w:cstheme="minorBidi"/>
          <w:i w:val="0"/>
          <w:iCs w:val="0"/>
          <w:noProof/>
          <w:sz w:val="22"/>
          <w:szCs w:val="22"/>
          <w:lang w:eastAsia="es-ES"/>
        </w:rPr>
      </w:pPr>
      <w:ins w:id="123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0 Terminal Termite</w:t>
        </w:r>
        <w:r>
          <w:rPr>
            <w:noProof/>
            <w:webHidden/>
          </w:rPr>
          <w:tab/>
        </w:r>
        <w:r>
          <w:rPr>
            <w:noProof/>
            <w:webHidden/>
          </w:rPr>
          <w:fldChar w:fldCharType="begin"/>
        </w:r>
        <w:r>
          <w:rPr>
            <w:noProof/>
            <w:webHidden/>
          </w:rPr>
          <w:instrText xml:space="preserve"> PAGEREF _Toc81499848 \h </w:instrText>
        </w:r>
      </w:ins>
      <w:r>
        <w:rPr>
          <w:noProof/>
          <w:webHidden/>
        </w:rPr>
      </w:r>
      <w:r>
        <w:rPr>
          <w:noProof/>
          <w:webHidden/>
        </w:rPr>
        <w:fldChar w:fldCharType="separate"/>
      </w:r>
      <w:ins w:id="1239" w:author="JORGE CONTRERAS ORTIZ" w:date="2021-09-02T18:29:00Z">
        <w:r>
          <w:rPr>
            <w:noProof/>
            <w:webHidden/>
          </w:rPr>
          <w:t>60</w:t>
        </w:r>
        <w:r>
          <w:rPr>
            <w:noProof/>
            <w:webHidden/>
          </w:rPr>
          <w:fldChar w:fldCharType="end"/>
        </w:r>
        <w:r w:rsidRPr="00261CC8">
          <w:rPr>
            <w:rStyle w:val="Hipervnculo"/>
            <w:noProof/>
          </w:rPr>
          <w:fldChar w:fldCharType="end"/>
        </w:r>
      </w:ins>
    </w:p>
    <w:p w14:paraId="42E422D3" w14:textId="174DD5E9" w:rsidR="00430746" w:rsidRDefault="00430746">
      <w:pPr>
        <w:pStyle w:val="Tabladeilustraciones"/>
        <w:tabs>
          <w:tab w:val="right" w:leader="dot" w:pos="9060"/>
        </w:tabs>
        <w:rPr>
          <w:ins w:id="1240" w:author="JORGE CONTRERAS ORTIZ" w:date="2021-09-02T18:29:00Z"/>
          <w:rFonts w:eastAsiaTheme="minorEastAsia" w:cstheme="minorBidi"/>
          <w:i w:val="0"/>
          <w:iCs w:val="0"/>
          <w:noProof/>
          <w:sz w:val="22"/>
          <w:szCs w:val="22"/>
          <w:lang w:eastAsia="es-ES"/>
        </w:rPr>
      </w:pPr>
      <w:ins w:id="124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4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1 Herramienta KiTools</w:t>
        </w:r>
        <w:r>
          <w:rPr>
            <w:noProof/>
            <w:webHidden/>
          </w:rPr>
          <w:tab/>
        </w:r>
        <w:r>
          <w:rPr>
            <w:noProof/>
            <w:webHidden/>
          </w:rPr>
          <w:fldChar w:fldCharType="begin"/>
        </w:r>
        <w:r>
          <w:rPr>
            <w:noProof/>
            <w:webHidden/>
          </w:rPr>
          <w:instrText xml:space="preserve"> PAGEREF _Toc81499849 \h </w:instrText>
        </w:r>
      </w:ins>
      <w:r>
        <w:rPr>
          <w:noProof/>
          <w:webHidden/>
        </w:rPr>
      </w:r>
      <w:r>
        <w:rPr>
          <w:noProof/>
          <w:webHidden/>
        </w:rPr>
        <w:fldChar w:fldCharType="separate"/>
      </w:r>
      <w:ins w:id="1242" w:author="JORGE CONTRERAS ORTIZ" w:date="2021-09-02T18:29:00Z">
        <w:r>
          <w:rPr>
            <w:noProof/>
            <w:webHidden/>
          </w:rPr>
          <w:t>62</w:t>
        </w:r>
        <w:r>
          <w:rPr>
            <w:noProof/>
            <w:webHidden/>
          </w:rPr>
          <w:fldChar w:fldCharType="end"/>
        </w:r>
        <w:r w:rsidRPr="00261CC8">
          <w:rPr>
            <w:rStyle w:val="Hipervnculo"/>
            <w:noProof/>
          </w:rPr>
          <w:fldChar w:fldCharType="end"/>
        </w:r>
      </w:ins>
    </w:p>
    <w:p w14:paraId="4518D9E9" w14:textId="20D8EF1C" w:rsidR="00430746" w:rsidRDefault="00430746">
      <w:pPr>
        <w:pStyle w:val="Tabladeilustraciones"/>
        <w:tabs>
          <w:tab w:val="right" w:leader="dot" w:pos="9060"/>
        </w:tabs>
        <w:rPr>
          <w:ins w:id="1243" w:author="JORGE CONTRERAS ORTIZ" w:date="2021-09-02T18:29:00Z"/>
          <w:rFonts w:eastAsiaTheme="minorEastAsia" w:cstheme="minorBidi"/>
          <w:i w:val="0"/>
          <w:iCs w:val="0"/>
          <w:noProof/>
          <w:sz w:val="22"/>
          <w:szCs w:val="22"/>
          <w:lang w:eastAsia="es-ES"/>
        </w:rPr>
      </w:pPr>
      <w:ins w:id="124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2 IP como parámetros</w:t>
        </w:r>
        <w:r>
          <w:rPr>
            <w:noProof/>
            <w:webHidden/>
          </w:rPr>
          <w:tab/>
        </w:r>
        <w:r>
          <w:rPr>
            <w:noProof/>
            <w:webHidden/>
          </w:rPr>
          <w:fldChar w:fldCharType="begin"/>
        </w:r>
        <w:r>
          <w:rPr>
            <w:noProof/>
            <w:webHidden/>
          </w:rPr>
          <w:instrText xml:space="preserve"> PAGEREF _Toc81499850 \h </w:instrText>
        </w:r>
      </w:ins>
      <w:r>
        <w:rPr>
          <w:noProof/>
          <w:webHidden/>
        </w:rPr>
      </w:r>
      <w:r>
        <w:rPr>
          <w:noProof/>
          <w:webHidden/>
        </w:rPr>
        <w:fldChar w:fldCharType="separate"/>
      </w:r>
      <w:ins w:id="1245" w:author="JORGE CONTRERAS ORTIZ" w:date="2021-09-02T18:29:00Z">
        <w:r>
          <w:rPr>
            <w:noProof/>
            <w:webHidden/>
          </w:rPr>
          <w:t>63</w:t>
        </w:r>
        <w:r>
          <w:rPr>
            <w:noProof/>
            <w:webHidden/>
          </w:rPr>
          <w:fldChar w:fldCharType="end"/>
        </w:r>
        <w:r w:rsidRPr="00261CC8">
          <w:rPr>
            <w:rStyle w:val="Hipervnculo"/>
            <w:noProof/>
          </w:rPr>
          <w:fldChar w:fldCharType="end"/>
        </w:r>
      </w:ins>
    </w:p>
    <w:p w14:paraId="656C90A4" w14:textId="6A156F45" w:rsidR="00430746" w:rsidRDefault="00430746">
      <w:pPr>
        <w:pStyle w:val="Tabladeilustraciones"/>
        <w:tabs>
          <w:tab w:val="right" w:leader="dot" w:pos="9060"/>
        </w:tabs>
        <w:rPr>
          <w:ins w:id="1246" w:author="JORGE CONTRERAS ORTIZ" w:date="2021-09-02T18:29:00Z"/>
          <w:rFonts w:eastAsiaTheme="minorEastAsia" w:cstheme="minorBidi"/>
          <w:i w:val="0"/>
          <w:iCs w:val="0"/>
          <w:noProof/>
          <w:sz w:val="22"/>
          <w:szCs w:val="22"/>
          <w:lang w:eastAsia="es-ES"/>
        </w:rPr>
      </w:pPr>
      <w:ins w:id="124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5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3 Esquema de comunicación entre Host Externo y el dispositivo KTWM102</w:t>
        </w:r>
        <w:r>
          <w:rPr>
            <w:noProof/>
            <w:webHidden/>
          </w:rPr>
          <w:tab/>
        </w:r>
        <w:r>
          <w:rPr>
            <w:noProof/>
            <w:webHidden/>
          </w:rPr>
          <w:fldChar w:fldCharType="begin"/>
        </w:r>
        <w:r>
          <w:rPr>
            <w:noProof/>
            <w:webHidden/>
          </w:rPr>
          <w:instrText xml:space="preserve"> PAGEREF _Toc81499851 \h </w:instrText>
        </w:r>
      </w:ins>
      <w:r>
        <w:rPr>
          <w:noProof/>
          <w:webHidden/>
        </w:rPr>
      </w:r>
      <w:r>
        <w:rPr>
          <w:noProof/>
          <w:webHidden/>
        </w:rPr>
        <w:fldChar w:fldCharType="separate"/>
      </w:r>
      <w:ins w:id="1248" w:author="JORGE CONTRERAS ORTIZ" w:date="2021-09-02T18:29:00Z">
        <w:r>
          <w:rPr>
            <w:noProof/>
            <w:webHidden/>
          </w:rPr>
          <w:t>64</w:t>
        </w:r>
        <w:r>
          <w:rPr>
            <w:noProof/>
            <w:webHidden/>
          </w:rPr>
          <w:fldChar w:fldCharType="end"/>
        </w:r>
        <w:r w:rsidRPr="00261CC8">
          <w:rPr>
            <w:rStyle w:val="Hipervnculo"/>
            <w:noProof/>
          </w:rPr>
          <w:fldChar w:fldCharType="end"/>
        </w:r>
      </w:ins>
    </w:p>
    <w:p w14:paraId="10F5CAFB" w14:textId="5CE206FA" w:rsidR="00430746" w:rsidRDefault="00430746">
      <w:pPr>
        <w:pStyle w:val="Tabladeilustraciones"/>
        <w:tabs>
          <w:tab w:val="right" w:leader="dot" w:pos="9060"/>
        </w:tabs>
        <w:rPr>
          <w:ins w:id="1249" w:author="JORGE CONTRERAS ORTIZ" w:date="2021-09-02T18:29:00Z"/>
          <w:rFonts w:eastAsiaTheme="minorEastAsia" w:cstheme="minorBidi"/>
          <w:i w:val="0"/>
          <w:iCs w:val="0"/>
          <w:noProof/>
          <w:sz w:val="22"/>
          <w:szCs w:val="22"/>
          <w:lang w:eastAsia="es-ES"/>
        </w:rPr>
      </w:pPr>
      <w:ins w:id="125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4 Ejemplo Rutina de Comando - Esperar Respuesta</w:t>
        </w:r>
        <w:r>
          <w:rPr>
            <w:noProof/>
            <w:webHidden/>
          </w:rPr>
          <w:tab/>
        </w:r>
        <w:r>
          <w:rPr>
            <w:noProof/>
            <w:webHidden/>
          </w:rPr>
          <w:fldChar w:fldCharType="begin"/>
        </w:r>
        <w:r>
          <w:rPr>
            <w:noProof/>
            <w:webHidden/>
          </w:rPr>
          <w:instrText xml:space="preserve"> PAGEREF _Toc81499852 \h </w:instrText>
        </w:r>
      </w:ins>
      <w:r>
        <w:rPr>
          <w:noProof/>
          <w:webHidden/>
        </w:rPr>
      </w:r>
      <w:r>
        <w:rPr>
          <w:noProof/>
          <w:webHidden/>
        </w:rPr>
        <w:fldChar w:fldCharType="separate"/>
      </w:r>
      <w:ins w:id="1251" w:author="JORGE CONTRERAS ORTIZ" w:date="2021-09-02T18:29:00Z">
        <w:r>
          <w:rPr>
            <w:noProof/>
            <w:webHidden/>
          </w:rPr>
          <w:t>67</w:t>
        </w:r>
        <w:r>
          <w:rPr>
            <w:noProof/>
            <w:webHidden/>
          </w:rPr>
          <w:fldChar w:fldCharType="end"/>
        </w:r>
        <w:r w:rsidRPr="00261CC8">
          <w:rPr>
            <w:rStyle w:val="Hipervnculo"/>
            <w:noProof/>
          </w:rPr>
          <w:fldChar w:fldCharType="end"/>
        </w:r>
      </w:ins>
    </w:p>
    <w:p w14:paraId="4078CC23" w14:textId="057BE387" w:rsidR="00430746" w:rsidRDefault="00430746">
      <w:pPr>
        <w:pStyle w:val="Tabladeilustraciones"/>
        <w:tabs>
          <w:tab w:val="right" w:leader="dot" w:pos="9060"/>
        </w:tabs>
        <w:rPr>
          <w:ins w:id="1252" w:author="JORGE CONTRERAS ORTIZ" w:date="2021-09-02T18:29:00Z"/>
          <w:rFonts w:eastAsiaTheme="minorEastAsia" w:cstheme="minorBidi"/>
          <w:i w:val="0"/>
          <w:iCs w:val="0"/>
          <w:noProof/>
          <w:sz w:val="22"/>
          <w:szCs w:val="22"/>
          <w:lang w:eastAsia="es-ES"/>
        </w:rPr>
      </w:pPr>
      <w:ins w:id="125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5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5 Esquema montaje Red de Dos Nodos</w:t>
        </w:r>
        <w:r>
          <w:rPr>
            <w:noProof/>
            <w:webHidden/>
          </w:rPr>
          <w:tab/>
        </w:r>
        <w:r>
          <w:rPr>
            <w:noProof/>
            <w:webHidden/>
          </w:rPr>
          <w:fldChar w:fldCharType="begin"/>
        </w:r>
        <w:r>
          <w:rPr>
            <w:noProof/>
            <w:webHidden/>
          </w:rPr>
          <w:instrText xml:space="preserve"> PAGEREF _Toc81499853 \h </w:instrText>
        </w:r>
      </w:ins>
      <w:r>
        <w:rPr>
          <w:noProof/>
          <w:webHidden/>
        </w:rPr>
      </w:r>
      <w:r>
        <w:rPr>
          <w:noProof/>
          <w:webHidden/>
        </w:rPr>
        <w:fldChar w:fldCharType="separate"/>
      </w:r>
      <w:ins w:id="1254" w:author="JORGE CONTRERAS ORTIZ" w:date="2021-09-02T18:29:00Z">
        <w:r>
          <w:rPr>
            <w:noProof/>
            <w:webHidden/>
          </w:rPr>
          <w:t>69</w:t>
        </w:r>
        <w:r>
          <w:rPr>
            <w:noProof/>
            <w:webHidden/>
          </w:rPr>
          <w:fldChar w:fldCharType="end"/>
        </w:r>
        <w:r w:rsidRPr="00261CC8">
          <w:rPr>
            <w:rStyle w:val="Hipervnculo"/>
            <w:noProof/>
          </w:rPr>
          <w:fldChar w:fldCharType="end"/>
        </w:r>
      </w:ins>
    </w:p>
    <w:p w14:paraId="753C2318" w14:textId="7349054F" w:rsidR="00430746" w:rsidRDefault="00430746">
      <w:pPr>
        <w:pStyle w:val="Tabladeilustraciones"/>
        <w:tabs>
          <w:tab w:val="right" w:leader="dot" w:pos="9060"/>
        </w:tabs>
        <w:rPr>
          <w:ins w:id="1255" w:author="JORGE CONTRERAS ORTIZ" w:date="2021-09-02T18:29:00Z"/>
          <w:rFonts w:eastAsiaTheme="minorEastAsia" w:cstheme="minorBidi"/>
          <w:i w:val="0"/>
          <w:iCs w:val="0"/>
          <w:noProof/>
          <w:sz w:val="22"/>
          <w:szCs w:val="22"/>
          <w:lang w:eastAsia="es-ES"/>
        </w:rPr>
      </w:pPr>
      <w:ins w:id="125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5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5 Montaje Border Router</w:t>
        </w:r>
        <w:r>
          <w:rPr>
            <w:noProof/>
            <w:webHidden/>
          </w:rPr>
          <w:tab/>
        </w:r>
        <w:r>
          <w:rPr>
            <w:noProof/>
            <w:webHidden/>
          </w:rPr>
          <w:fldChar w:fldCharType="begin"/>
        </w:r>
        <w:r>
          <w:rPr>
            <w:noProof/>
            <w:webHidden/>
          </w:rPr>
          <w:instrText xml:space="preserve"> PAGEREF _Toc81499854 \h </w:instrText>
        </w:r>
      </w:ins>
      <w:r>
        <w:rPr>
          <w:noProof/>
          <w:webHidden/>
        </w:rPr>
      </w:r>
      <w:r>
        <w:rPr>
          <w:noProof/>
          <w:webHidden/>
        </w:rPr>
        <w:fldChar w:fldCharType="separate"/>
      </w:r>
      <w:ins w:id="1257" w:author="JORGE CONTRERAS ORTIZ" w:date="2021-09-02T18:29:00Z">
        <w:r>
          <w:rPr>
            <w:noProof/>
            <w:webHidden/>
          </w:rPr>
          <w:t>69</w:t>
        </w:r>
        <w:r>
          <w:rPr>
            <w:noProof/>
            <w:webHidden/>
          </w:rPr>
          <w:fldChar w:fldCharType="end"/>
        </w:r>
        <w:r w:rsidRPr="00261CC8">
          <w:rPr>
            <w:rStyle w:val="Hipervnculo"/>
            <w:noProof/>
          </w:rPr>
          <w:fldChar w:fldCharType="end"/>
        </w:r>
      </w:ins>
    </w:p>
    <w:p w14:paraId="1F1B3B65" w14:textId="141735A5" w:rsidR="00430746" w:rsidRDefault="00430746">
      <w:pPr>
        <w:pStyle w:val="Tabladeilustraciones"/>
        <w:tabs>
          <w:tab w:val="right" w:leader="dot" w:pos="9060"/>
        </w:tabs>
        <w:rPr>
          <w:ins w:id="1258" w:author="JORGE CONTRERAS ORTIZ" w:date="2021-09-02T18:29:00Z"/>
          <w:rFonts w:eastAsiaTheme="minorEastAsia" w:cstheme="minorBidi"/>
          <w:i w:val="0"/>
          <w:iCs w:val="0"/>
          <w:noProof/>
          <w:sz w:val="22"/>
          <w:szCs w:val="22"/>
          <w:lang w:eastAsia="es-ES"/>
        </w:rPr>
      </w:pPr>
      <w:ins w:id="125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5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6 Jerarquía Circuito</w:t>
        </w:r>
        <w:r>
          <w:rPr>
            <w:noProof/>
            <w:webHidden/>
          </w:rPr>
          <w:tab/>
        </w:r>
        <w:r>
          <w:rPr>
            <w:noProof/>
            <w:webHidden/>
          </w:rPr>
          <w:fldChar w:fldCharType="begin"/>
        </w:r>
        <w:r>
          <w:rPr>
            <w:noProof/>
            <w:webHidden/>
          </w:rPr>
          <w:instrText xml:space="preserve"> PAGEREF _Toc81499855 \h </w:instrText>
        </w:r>
      </w:ins>
      <w:r>
        <w:rPr>
          <w:noProof/>
          <w:webHidden/>
        </w:rPr>
      </w:r>
      <w:r>
        <w:rPr>
          <w:noProof/>
          <w:webHidden/>
        </w:rPr>
        <w:fldChar w:fldCharType="separate"/>
      </w:r>
      <w:ins w:id="1260" w:author="JORGE CONTRERAS ORTIZ" w:date="2021-09-02T18:29:00Z">
        <w:r>
          <w:rPr>
            <w:noProof/>
            <w:webHidden/>
          </w:rPr>
          <w:t>70</w:t>
        </w:r>
        <w:r>
          <w:rPr>
            <w:noProof/>
            <w:webHidden/>
          </w:rPr>
          <w:fldChar w:fldCharType="end"/>
        </w:r>
        <w:r w:rsidRPr="00261CC8">
          <w:rPr>
            <w:rStyle w:val="Hipervnculo"/>
            <w:noProof/>
          </w:rPr>
          <w:fldChar w:fldCharType="end"/>
        </w:r>
      </w:ins>
    </w:p>
    <w:p w14:paraId="72C245EA" w14:textId="621D7F80" w:rsidR="00430746" w:rsidRDefault="00430746">
      <w:pPr>
        <w:pStyle w:val="Tabladeilustraciones"/>
        <w:tabs>
          <w:tab w:val="right" w:leader="dot" w:pos="9060"/>
        </w:tabs>
        <w:rPr>
          <w:ins w:id="1261" w:author="JORGE CONTRERAS ORTIZ" w:date="2021-09-02T18:29:00Z"/>
          <w:rFonts w:eastAsiaTheme="minorEastAsia" w:cstheme="minorBidi"/>
          <w:i w:val="0"/>
          <w:iCs w:val="0"/>
          <w:noProof/>
          <w:sz w:val="22"/>
          <w:szCs w:val="22"/>
          <w:lang w:eastAsia="es-ES"/>
        </w:rPr>
      </w:pPr>
      <w:ins w:id="126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7 Circuito Integración del Módulo</w:t>
        </w:r>
        <w:r>
          <w:rPr>
            <w:noProof/>
            <w:webHidden/>
          </w:rPr>
          <w:tab/>
        </w:r>
        <w:r>
          <w:rPr>
            <w:noProof/>
            <w:webHidden/>
          </w:rPr>
          <w:fldChar w:fldCharType="begin"/>
        </w:r>
        <w:r>
          <w:rPr>
            <w:noProof/>
            <w:webHidden/>
          </w:rPr>
          <w:instrText xml:space="preserve"> PAGEREF _Toc81499856 \h </w:instrText>
        </w:r>
      </w:ins>
      <w:r>
        <w:rPr>
          <w:noProof/>
          <w:webHidden/>
        </w:rPr>
      </w:r>
      <w:r>
        <w:rPr>
          <w:noProof/>
          <w:webHidden/>
        </w:rPr>
        <w:fldChar w:fldCharType="separate"/>
      </w:r>
      <w:ins w:id="1263" w:author="JORGE CONTRERAS ORTIZ" w:date="2021-09-02T18:29:00Z">
        <w:r>
          <w:rPr>
            <w:noProof/>
            <w:webHidden/>
          </w:rPr>
          <w:t>72</w:t>
        </w:r>
        <w:r>
          <w:rPr>
            <w:noProof/>
            <w:webHidden/>
          </w:rPr>
          <w:fldChar w:fldCharType="end"/>
        </w:r>
        <w:r w:rsidRPr="00261CC8">
          <w:rPr>
            <w:rStyle w:val="Hipervnculo"/>
            <w:noProof/>
          </w:rPr>
          <w:fldChar w:fldCharType="end"/>
        </w:r>
      </w:ins>
    </w:p>
    <w:p w14:paraId="22011300" w14:textId="4B6899F1" w:rsidR="00430746" w:rsidRDefault="00430746">
      <w:pPr>
        <w:pStyle w:val="Tabladeilustraciones"/>
        <w:tabs>
          <w:tab w:val="right" w:leader="dot" w:pos="9060"/>
        </w:tabs>
        <w:rPr>
          <w:ins w:id="1264" w:author="JORGE CONTRERAS ORTIZ" w:date="2021-09-02T18:29:00Z"/>
          <w:rFonts w:eastAsiaTheme="minorEastAsia" w:cstheme="minorBidi"/>
          <w:i w:val="0"/>
          <w:iCs w:val="0"/>
          <w:noProof/>
          <w:sz w:val="22"/>
          <w:szCs w:val="22"/>
          <w:lang w:eastAsia="es-ES"/>
        </w:rPr>
      </w:pPr>
      <w:ins w:id="126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8 Dispositivo KTWM102</w:t>
        </w:r>
        <w:r>
          <w:rPr>
            <w:noProof/>
            <w:webHidden/>
          </w:rPr>
          <w:tab/>
        </w:r>
        <w:r>
          <w:rPr>
            <w:noProof/>
            <w:webHidden/>
          </w:rPr>
          <w:fldChar w:fldCharType="begin"/>
        </w:r>
        <w:r>
          <w:rPr>
            <w:noProof/>
            <w:webHidden/>
          </w:rPr>
          <w:instrText xml:space="preserve"> PAGEREF _Toc81499857 \h </w:instrText>
        </w:r>
      </w:ins>
      <w:r>
        <w:rPr>
          <w:noProof/>
          <w:webHidden/>
        </w:rPr>
      </w:r>
      <w:r>
        <w:rPr>
          <w:noProof/>
          <w:webHidden/>
        </w:rPr>
        <w:fldChar w:fldCharType="separate"/>
      </w:r>
      <w:ins w:id="1266" w:author="JORGE CONTRERAS ORTIZ" w:date="2021-09-02T18:29:00Z">
        <w:r>
          <w:rPr>
            <w:noProof/>
            <w:webHidden/>
          </w:rPr>
          <w:t>72</w:t>
        </w:r>
        <w:r>
          <w:rPr>
            <w:noProof/>
            <w:webHidden/>
          </w:rPr>
          <w:fldChar w:fldCharType="end"/>
        </w:r>
        <w:r w:rsidRPr="00261CC8">
          <w:rPr>
            <w:rStyle w:val="Hipervnculo"/>
            <w:noProof/>
          </w:rPr>
          <w:fldChar w:fldCharType="end"/>
        </w:r>
      </w:ins>
    </w:p>
    <w:p w14:paraId="1E42BD8B" w14:textId="1C06BA2B" w:rsidR="00430746" w:rsidRDefault="00430746">
      <w:pPr>
        <w:pStyle w:val="Tabladeilustraciones"/>
        <w:tabs>
          <w:tab w:val="right" w:leader="dot" w:pos="9060"/>
        </w:tabs>
        <w:rPr>
          <w:ins w:id="1267" w:author="JORGE CONTRERAS ORTIZ" w:date="2021-09-02T18:29:00Z"/>
          <w:rFonts w:eastAsiaTheme="minorEastAsia" w:cstheme="minorBidi"/>
          <w:i w:val="0"/>
          <w:iCs w:val="0"/>
          <w:noProof/>
          <w:sz w:val="22"/>
          <w:szCs w:val="22"/>
          <w:lang w:eastAsia="es-ES"/>
        </w:rPr>
      </w:pPr>
      <w:ins w:id="126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9 Conectores Verticales</w:t>
        </w:r>
        <w:r>
          <w:rPr>
            <w:noProof/>
            <w:webHidden/>
          </w:rPr>
          <w:tab/>
        </w:r>
        <w:r>
          <w:rPr>
            <w:noProof/>
            <w:webHidden/>
          </w:rPr>
          <w:fldChar w:fldCharType="begin"/>
        </w:r>
        <w:r>
          <w:rPr>
            <w:noProof/>
            <w:webHidden/>
          </w:rPr>
          <w:instrText xml:space="preserve"> PAGEREF _Toc81499858 \h </w:instrText>
        </w:r>
      </w:ins>
      <w:r>
        <w:rPr>
          <w:noProof/>
          <w:webHidden/>
        </w:rPr>
      </w:r>
      <w:r>
        <w:rPr>
          <w:noProof/>
          <w:webHidden/>
        </w:rPr>
        <w:fldChar w:fldCharType="separate"/>
      </w:r>
      <w:ins w:id="1269" w:author="JORGE CONTRERAS ORTIZ" w:date="2021-09-02T18:29:00Z">
        <w:r>
          <w:rPr>
            <w:noProof/>
            <w:webHidden/>
          </w:rPr>
          <w:t>73</w:t>
        </w:r>
        <w:r>
          <w:rPr>
            <w:noProof/>
            <w:webHidden/>
          </w:rPr>
          <w:fldChar w:fldCharType="end"/>
        </w:r>
        <w:r w:rsidRPr="00261CC8">
          <w:rPr>
            <w:rStyle w:val="Hipervnculo"/>
            <w:noProof/>
          </w:rPr>
          <w:fldChar w:fldCharType="end"/>
        </w:r>
      </w:ins>
    </w:p>
    <w:p w14:paraId="016E4F79" w14:textId="31257C9F" w:rsidR="00430746" w:rsidRDefault="00430746">
      <w:pPr>
        <w:pStyle w:val="Tabladeilustraciones"/>
        <w:tabs>
          <w:tab w:val="right" w:leader="dot" w:pos="9060"/>
        </w:tabs>
        <w:rPr>
          <w:ins w:id="1270" w:author="JORGE CONTRERAS ORTIZ" w:date="2021-09-02T18:29:00Z"/>
          <w:rFonts w:eastAsiaTheme="minorEastAsia" w:cstheme="minorBidi"/>
          <w:i w:val="0"/>
          <w:iCs w:val="0"/>
          <w:noProof/>
          <w:sz w:val="22"/>
          <w:szCs w:val="22"/>
          <w:lang w:eastAsia="es-ES"/>
        </w:rPr>
      </w:pPr>
      <w:ins w:id="127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5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0 Conector USB</w:t>
        </w:r>
        <w:r>
          <w:rPr>
            <w:noProof/>
            <w:webHidden/>
          </w:rPr>
          <w:tab/>
        </w:r>
        <w:r>
          <w:rPr>
            <w:noProof/>
            <w:webHidden/>
          </w:rPr>
          <w:fldChar w:fldCharType="begin"/>
        </w:r>
        <w:r>
          <w:rPr>
            <w:noProof/>
            <w:webHidden/>
          </w:rPr>
          <w:instrText xml:space="preserve"> PAGEREF _Toc81499859 \h </w:instrText>
        </w:r>
      </w:ins>
      <w:r>
        <w:rPr>
          <w:noProof/>
          <w:webHidden/>
        </w:rPr>
      </w:r>
      <w:r>
        <w:rPr>
          <w:noProof/>
          <w:webHidden/>
        </w:rPr>
        <w:fldChar w:fldCharType="separate"/>
      </w:r>
      <w:ins w:id="1272" w:author="JORGE CONTRERAS ORTIZ" w:date="2021-09-02T18:29:00Z">
        <w:r>
          <w:rPr>
            <w:noProof/>
            <w:webHidden/>
          </w:rPr>
          <w:t>74</w:t>
        </w:r>
        <w:r>
          <w:rPr>
            <w:noProof/>
            <w:webHidden/>
          </w:rPr>
          <w:fldChar w:fldCharType="end"/>
        </w:r>
        <w:r w:rsidRPr="00261CC8">
          <w:rPr>
            <w:rStyle w:val="Hipervnculo"/>
            <w:noProof/>
          </w:rPr>
          <w:fldChar w:fldCharType="end"/>
        </w:r>
      </w:ins>
    </w:p>
    <w:p w14:paraId="7FEB7D7D" w14:textId="4E8FA9C9" w:rsidR="00430746" w:rsidRDefault="00430746">
      <w:pPr>
        <w:pStyle w:val="Tabladeilustraciones"/>
        <w:tabs>
          <w:tab w:val="right" w:leader="dot" w:pos="9060"/>
        </w:tabs>
        <w:rPr>
          <w:ins w:id="1273" w:author="JORGE CONTRERAS ORTIZ" w:date="2021-09-02T18:29:00Z"/>
          <w:rFonts w:eastAsiaTheme="minorEastAsia" w:cstheme="minorBidi"/>
          <w:i w:val="0"/>
          <w:iCs w:val="0"/>
          <w:noProof/>
          <w:sz w:val="22"/>
          <w:szCs w:val="22"/>
          <w:lang w:eastAsia="es-ES"/>
        </w:rPr>
      </w:pPr>
      <w:ins w:id="127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1 Layout Completo</w:t>
        </w:r>
        <w:r>
          <w:rPr>
            <w:noProof/>
            <w:webHidden/>
          </w:rPr>
          <w:tab/>
        </w:r>
        <w:r>
          <w:rPr>
            <w:noProof/>
            <w:webHidden/>
          </w:rPr>
          <w:fldChar w:fldCharType="begin"/>
        </w:r>
        <w:r>
          <w:rPr>
            <w:noProof/>
            <w:webHidden/>
          </w:rPr>
          <w:instrText xml:space="preserve"> PAGEREF _Toc81499860 \h </w:instrText>
        </w:r>
      </w:ins>
      <w:r>
        <w:rPr>
          <w:noProof/>
          <w:webHidden/>
        </w:rPr>
      </w:r>
      <w:r>
        <w:rPr>
          <w:noProof/>
          <w:webHidden/>
        </w:rPr>
        <w:fldChar w:fldCharType="separate"/>
      </w:r>
      <w:ins w:id="1275" w:author="JORGE CONTRERAS ORTIZ" w:date="2021-09-02T18:29:00Z">
        <w:r>
          <w:rPr>
            <w:noProof/>
            <w:webHidden/>
          </w:rPr>
          <w:t>75</w:t>
        </w:r>
        <w:r>
          <w:rPr>
            <w:noProof/>
            <w:webHidden/>
          </w:rPr>
          <w:fldChar w:fldCharType="end"/>
        </w:r>
        <w:r w:rsidRPr="00261CC8">
          <w:rPr>
            <w:rStyle w:val="Hipervnculo"/>
            <w:noProof/>
          </w:rPr>
          <w:fldChar w:fldCharType="end"/>
        </w:r>
      </w:ins>
    </w:p>
    <w:p w14:paraId="083A2EE2" w14:textId="0B2A8F7B" w:rsidR="00430746" w:rsidRDefault="00430746">
      <w:pPr>
        <w:pStyle w:val="Tabladeilustraciones"/>
        <w:tabs>
          <w:tab w:val="right" w:leader="dot" w:pos="9060"/>
        </w:tabs>
        <w:rPr>
          <w:ins w:id="1276" w:author="JORGE CONTRERAS ORTIZ" w:date="2021-09-02T18:29:00Z"/>
          <w:rFonts w:eastAsiaTheme="minorEastAsia" w:cstheme="minorBidi"/>
          <w:i w:val="0"/>
          <w:iCs w:val="0"/>
          <w:noProof/>
          <w:sz w:val="22"/>
          <w:szCs w:val="22"/>
          <w:lang w:eastAsia="es-ES"/>
        </w:rPr>
      </w:pPr>
      <w:ins w:id="127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2 Layout Capa TOP</w:t>
        </w:r>
        <w:r>
          <w:rPr>
            <w:noProof/>
            <w:webHidden/>
          </w:rPr>
          <w:tab/>
        </w:r>
        <w:r>
          <w:rPr>
            <w:noProof/>
            <w:webHidden/>
          </w:rPr>
          <w:fldChar w:fldCharType="begin"/>
        </w:r>
        <w:r>
          <w:rPr>
            <w:noProof/>
            <w:webHidden/>
          </w:rPr>
          <w:instrText xml:space="preserve"> PAGEREF _Toc81499861 \h </w:instrText>
        </w:r>
      </w:ins>
      <w:r>
        <w:rPr>
          <w:noProof/>
          <w:webHidden/>
        </w:rPr>
      </w:r>
      <w:r>
        <w:rPr>
          <w:noProof/>
          <w:webHidden/>
        </w:rPr>
        <w:fldChar w:fldCharType="separate"/>
      </w:r>
      <w:ins w:id="1278" w:author="JORGE CONTRERAS ORTIZ" w:date="2021-09-02T18:29:00Z">
        <w:r>
          <w:rPr>
            <w:noProof/>
            <w:webHidden/>
          </w:rPr>
          <w:t>76</w:t>
        </w:r>
        <w:r>
          <w:rPr>
            <w:noProof/>
            <w:webHidden/>
          </w:rPr>
          <w:fldChar w:fldCharType="end"/>
        </w:r>
        <w:r w:rsidRPr="00261CC8">
          <w:rPr>
            <w:rStyle w:val="Hipervnculo"/>
            <w:noProof/>
          </w:rPr>
          <w:fldChar w:fldCharType="end"/>
        </w:r>
      </w:ins>
    </w:p>
    <w:p w14:paraId="3B254687" w14:textId="56D72994" w:rsidR="00430746" w:rsidRDefault="00430746">
      <w:pPr>
        <w:pStyle w:val="Tabladeilustraciones"/>
        <w:tabs>
          <w:tab w:val="right" w:leader="dot" w:pos="9060"/>
        </w:tabs>
        <w:rPr>
          <w:ins w:id="1279" w:author="JORGE CONTRERAS ORTIZ" w:date="2021-09-02T18:29:00Z"/>
          <w:rFonts w:eastAsiaTheme="minorEastAsia" w:cstheme="minorBidi"/>
          <w:i w:val="0"/>
          <w:iCs w:val="0"/>
          <w:noProof/>
          <w:sz w:val="22"/>
          <w:szCs w:val="22"/>
          <w:lang w:eastAsia="es-ES"/>
        </w:rPr>
      </w:pPr>
      <w:ins w:id="1280" w:author="JORGE CONTRERAS ORTIZ" w:date="2021-09-02T18:29:00Z">
        <w:r w:rsidRPr="00261CC8">
          <w:rPr>
            <w:rStyle w:val="Hipervnculo"/>
            <w:noProof/>
          </w:rPr>
          <w:lastRenderedPageBreak/>
          <w:fldChar w:fldCharType="begin"/>
        </w:r>
        <w:r w:rsidRPr="00261CC8">
          <w:rPr>
            <w:rStyle w:val="Hipervnculo"/>
            <w:noProof/>
          </w:rPr>
          <w:instrText xml:space="preserve"> </w:instrText>
        </w:r>
        <w:r>
          <w:rPr>
            <w:noProof/>
          </w:rPr>
          <w:instrText>HYPERLINK \l "_Toc8149986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3 Layout Capa BOTTOM</w:t>
        </w:r>
        <w:r>
          <w:rPr>
            <w:noProof/>
            <w:webHidden/>
          </w:rPr>
          <w:tab/>
        </w:r>
        <w:r>
          <w:rPr>
            <w:noProof/>
            <w:webHidden/>
          </w:rPr>
          <w:fldChar w:fldCharType="begin"/>
        </w:r>
        <w:r>
          <w:rPr>
            <w:noProof/>
            <w:webHidden/>
          </w:rPr>
          <w:instrText xml:space="preserve"> PAGEREF _Toc81499862 \h </w:instrText>
        </w:r>
      </w:ins>
      <w:r>
        <w:rPr>
          <w:noProof/>
          <w:webHidden/>
        </w:rPr>
      </w:r>
      <w:r>
        <w:rPr>
          <w:noProof/>
          <w:webHidden/>
        </w:rPr>
        <w:fldChar w:fldCharType="separate"/>
      </w:r>
      <w:ins w:id="1281" w:author="JORGE CONTRERAS ORTIZ" w:date="2021-09-02T18:29:00Z">
        <w:r>
          <w:rPr>
            <w:noProof/>
            <w:webHidden/>
          </w:rPr>
          <w:t>77</w:t>
        </w:r>
        <w:r>
          <w:rPr>
            <w:noProof/>
            <w:webHidden/>
          </w:rPr>
          <w:fldChar w:fldCharType="end"/>
        </w:r>
        <w:r w:rsidRPr="00261CC8">
          <w:rPr>
            <w:rStyle w:val="Hipervnculo"/>
            <w:noProof/>
          </w:rPr>
          <w:fldChar w:fldCharType="end"/>
        </w:r>
      </w:ins>
    </w:p>
    <w:p w14:paraId="200F8C40" w14:textId="4898C309" w:rsidR="00430746" w:rsidRDefault="00430746">
      <w:pPr>
        <w:pStyle w:val="Tabladeilustraciones"/>
        <w:tabs>
          <w:tab w:val="right" w:leader="dot" w:pos="9060"/>
        </w:tabs>
        <w:rPr>
          <w:ins w:id="1282" w:author="JORGE CONTRERAS ORTIZ" w:date="2021-09-02T18:29:00Z"/>
          <w:rFonts w:eastAsiaTheme="minorEastAsia" w:cstheme="minorBidi"/>
          <w:i w:val="0"/>
          <w:iCs w:val="0"/>
          <w:noProof/>
          <w:sz w:val="22"/>
          <w:szCs w:val="22"/>
          <w:lang w:eastAsia="es-ES"/>
        </w:rPr>
      </w:pPr>
      <w:ins w:id="128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4 Kit de Desarrollo STM32F407G-DISC1</w:t>
        </w:r>
        <w:r>
          <w:rPr>
            <w:noProof/>
            <w:webHidden/>
          </w:rPr>
          <w:tab/>
        </w:r>
        <w:r>
          <w:rPr>
            <w:noProof/>
            <w:webHidden/>
          </w:rPr>
          <w:fldChar w:fldCharType="begin"/>
        </w:r>
        <w:r>
          <w:rPr>
            <w:noProof/>
            <w:webHidden/>
          </w:rPr>
          <w:instrText xml:space="preserve"> PAGEREF _Toc81499863 \h </w:instrText>
        </w:r>
      </w:ins>
      <w:r>
        <w:rPr>
          <w:noProof/>
          <w:webHidden/>
        </w:rPr>
      </w:r>
      <w:r>
        <w:rPr>
          <w:noProof/>
          <w:webHidden/>
        </w:rPr>
        <w:fldChar w:fldCharType="separate"/>
      </w:r>
      <w:ins w:id="1284" w:author="JORGE CONTRERAS ORTIZ" w:date="2021-09-02T18:29:00Z">
        <w:r>
          <w:rPr>
            <w:noProof/>
            <w:webHidden/>
          </w:rPr>
          <w:t>78</w:t>
        </w:r>
        <w:r>
          <w:rPr>
            <w:noProof/>
            <w:webHidden/>
          </w:rPr>
          <w:fldChar w:fldCharType="end"/>
        </w:r>
        <w:r w:rsidRPr="00261CC8">
          <w:rPr>
            <w:rStyle w:val="Hipervnculo"/>
            <w:noProof/>
          </w:rPr>
          <w:fldChar w:fldCharType="end"/>
        </w:r>
      </w:ins>
    </w:p>
    <w:p w14:paraId="0F84399C" w14:textId="3FA7BB60" w:rsidR="00430746" w:rsidRDefault="00430746">
      <w:pPr>
        <w:pStyle w:val="Tabladeilustraciones"/>
        <w:tabs>
          <w:tab w:val="right" w:leader="dot" w:pos="9060"/>
        </w:tabs>
        <w:rPr>
          <w:ins w:id="1285" w:author="JORGE CONTRERAS ORTIZ" w:date="2021-09-02T18:29:00Z"/>
          <w:rFonts w:eastAsiaTheme="minorEastAsia" w:cstheme="minorBidi"/>
          <w:i w:val="0"/>
          <w:iCs w:val="0"/>
          <w:noProof/>
          <w:sz w:val="22"/>
          <w:szCs w:val="22"/>
          <w:lang w:eastAsia="es-ES"/>
        </w:rPr>
      </w:pPr>
      <w:ins w:id="128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5 KTDG102 Evaluation Dongle</w:t>
        </w:r>
        <w:r>
          <w:rPr>
            <w:noProof/>
            <w:webHidden/>
          </w:rPr>
          <w:tab/>
        </w:r>
        <w:r>
          <w:rPr>
            <w:noProof/>
            <w:webHidden/>
          </w:rPr>
          <w:fldChar w:fldCharType="begin"/>
        </w:r>
        <w:r>
          <w:rPr>
            <w:noProof/>
            <w:webHidden/>
          </w:rPr>
          <w:instrText xml:space="preserve"> PAGEREF _Toc81499864 \h </w:instrText>
        </w:r>
      </w:ins>
      <w:r>
        <w:rPr>
          <w:noProof/>
          <w:webHidden/>
        </w:rPr>
      </w:r>
      <w:r>
        <w:rPr>
          <w:noProof/>
          <w:webHidden/>
        </w:rPr>
        <w:fldChar w:fldCharType="separate"/>
      </w:r>
      <w:ins w:id="1287" w:author="JORGE CONTRERAS ORTIZ" w:date="2021-09-02T18:29:00Z">
        <w:r>
          <w:rPr>
            <w:noProof/>
            <w:webHidden/>
          </w:rPr>
          <w:t>78</w:t>
        </w:r>
        <w:r>
          <w:rPr>
            <w:noProof/>
            <w:webHidden/>
          </w:rPr>
          <w:fldChar w:fldCharType="end"/>
        </w:r>
        <w:r w:rsidRPr="00261CC8">
          <w:rPr>
            <w:rStyle w:val="Hipervnculo"/>
            <w:noProof/>
          </w:rPr>
          <w:fldChar w:fldCharType="end"/>
        </w:r>
      </w:ins>
    </w:p>
    <w:p w14:paraId="5EA2DEA7" w14:textId="4A24A098" w:rsidR="00430746" w:rsidRDefault="00430746">
      <w:pPr>
        <w:pStyle w:val="Tabladeilustraciones"/>
        <w:tabs>
          <w:tab w:val="right" w:leader="dot" w:pos="9060"/>
        </w:tabs>
        <w:rPr>
          <w:ins w:id="1288" w:author="JORGE CONTRERAS ORTIZ" w:date="2021-09-02T18:29:00Z"/>
          <w:rFonts w:eastAsiaTheme="minorEastAsia" w:cstheme="minorBidi"/>
          <w:i w:val="0"/>
          <w:iCs w:val="0"/>
          <w:noProof/>
          <w:sz w:val="22"/>
          <w:szCs w:val="22"/>
          <w:lang w:eastAsia="es-ES"/>
        </w:rPr>
      </w:pPr>
      <w:ins w:id="128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6 Módulo KTWM102</w:t>
        </w:r>
        <w:r>
          <w:rPr>
            <w:noProof/>
            <w:webHidden/>
          </w:rPr>
          <w:tab/>
        </w:r>
        <w:r>
          <w:rPr>
            <w:noProof/>
            <w:webHidden/>
          </w:rPr>
          <w:fldChar w:fldCharType="begin"/>
        </w:r>
        <w:r>
          <w:rPr>
            <w:noProof/>
            <w:webHidden/>
          </w:rPr>
          <w:instrText xml:space="preserve"> PAGEREF _Toc81499865 \h </w:instrText>
        </w:r>
      </w:ins>
      <w:r>
        <w:rPr>
          <w:noProof/>
          <w:webHidden/>
        </w:rPr>
      </w:r>
      <w:r>
        <w:rPr>
          <w:noProof/>
          <w:webHidden/>
        </w:rPr>
        <w:fldChar w:fldCharType="separate"/>
      </w:r>
      <w:ins w:id="1290" w:author="JORGE CONTRERAS ORTIZ" w:date="2021-09-02T18:29:00Z">
        <w:r>
          <w:rPr>
            <w:noProof/>
            <w:webHidden/>
          </w:rPr>
          <w:t>79</w:t>
        </w:r>
        <w:r>
          <w:rPr>
            <w:noProof/>
            <w:webHidden/>
          </w:rPr>
          <w:fldChar w:fldCharType="end"/>
        </w:r>
        <w:r w:rsidRPr="00261CC8">
          <w:rPr>
            <w:rStyle w:val="Hipervnculo"/>
            <w:noProof/>
          </w:rPr>
          <w:fldChar w:fldCharType="end"/>
        </w:r>
      </w:ins>
    </w:p>
    <w:p w14:paraId="2944835D" w14:textId="695662D2" w:rsidR="00430746" w:rsidRDefault="00430746">
      <w:pPr>
        <w:pStyle w:val="Tabladeilustraciones"/>
        <w:tabs>
          <w:tab w:val="right" w:leader="dot" w:pos="9060"/>
        </w:tabs>
        <w:rPr>
          <w:ins w:id="1291" w:author="JORGE CONTRERAS ORTIZ" w:date="2021-09-02T18:29:00Z"/>
          <w:rFonts w:eastAsiaTheme="minorEastAsia" w:cstheme="minorBidi"/>
          <w:i w:val="0"/>
          <w:iCs w:val="0"/>
          <w:noProof/>
          <w:sz w:val="22"/>
          <w:szCs w:val="22"/>
          <w:lang w:eastAsia="es-ES"/>
        </w:rPr>
      </w:pPr>
      <w:ins w:id="129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17 Border Router</w:t>
        </w:r>
        <w:r>
          <w:rPr>
            <w:noProof/>
            <w:webHidden/>
          </w:rPr>
          <w:tab/>
        </w:r>
        <w:r>
          <w:rPr>
            <w:noProof/>
            <w:webHidden/>
          </w:rPr>
          <w:fldChar w:fldCharType="begin"/>
        </w:r>
        <w:r>
          <w:rPr>
            <w:noProof/>
            <w:webHidden/>
          </w:rPr>
          <w:instrText xml:space="preserve"> PAGEREF _Toc81499866 \h </w:instrText>
        </w:r>
      </w:ins>
      <w:r>
        <w:rPr>
          <w:noProof/>
          <w:webHidden/>
        </w:rPr>
      </w:r>
      <w:r>
        <w:rPr>
          <w:noProof/>
          <w:webHidden/>
        </w:rPr>
        <w:fldChar w:fldCharType="separate"/>
      </w:r>
      <w:ins w:id="1293" w:author="JORGE CONTRERAS ORTIZ" w:date="2021-09-02T18:29:00Z">
        <w:r>
          <w:rPr>
            <w:noProof/>
            <w:webHidden/>
          </w:rPr>
          <w:t>79</w:t>
        </w:r>
        <w:r>
          <w:rPr>
            <w:noProof/>
            <w:webHidden/>
          </w:rPr>
          <w:fldChar w:fldCharType="end"/>
        </w:r>
        <w:r w:rsidRPr="00261CC8">
          <w:rPr>
            <w:rStyle w:val="Hipervnculo"/>
            <w:noProof/>
          </w:rPr>
          <w:fldChar w:fldCharType="end"/>
        </w:r>
      </w:ins>
    </w:p>
    <w:p w14:paraId="44704055" w14:textId="72AF00E3" w:rsidR="00430746" w:rsidRDefault="00430746">
      <w:pPr>
        <w:pStyle w:val="Tabladeilustraciones"/>
        <w:tabs>
          <w:tab w:val="right" w:leader="dot" w:pos="9060"/>
        </w:tabs>
        <w:rPr>
          <w:ins w:id="1294" w:author="JORGE CONTRERAS ORTIZ" w:date="2021-09-02T18:29:00Z"/>
          <w:rFonts w:eastAsiaTheme="minorEastAsia" w:cstheme="minorBidi"/>
          <w:i w:val="0"/>
          <w:iCs w:val="0"/>
          <w:noProof/>
          <w:sz w:val="22"/>
          <w:szCs w:val="22"/>
          <w:lang w:eastAsia="es-ES"/>
        </w:rPr>
      </w:pPr>
      <w:ins w:id="129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6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7 Módulos de Procesamiento y de Alimentación de la Coockie</w:t>
        </w:r>
        <w:r>
          <w:rPr>
            <w:noProof/>
            <w:webHidden/>
          </w:rPr>
          <w:tab/>
        </w:r>
        <w:r>
          <w:rPr>
            <w:noProof/>
            <w:webHidden/>
          </w:rPr>
          <w:fldChar w:fldCharType="begin"/>
        </w:r>
        <w:r>
          <w:rPr>
            <w:noProof/>
            <w:webHidden/>
          </w:rPr>
          <w:instrText xml:space="preserve"> PAGEREF _Toc81499867 \h </w:instrText>
        </w:r>
      </w:ins>
      <w:r>
        <w:rPr>
          <w:noProof/>
          <w:webHidden/>
        </w:rPr>
      </w:r>
      <w:r>
        <w:rPr>
          <w:noProof/>
          <w:webHidden/>
        </w:rPr>
        <w:fldChar w:fldCharType="separate"/>
      </w:r>
      <w:ins w:id="1296" w:author="JORGE CONTRERAS ORTIZ" w:date="2021-09-02T18:29:00Z">
        <w:r>
          <w:rPr>
            <w:noProof/>
            <w:webHidden/>
          </w:rPr>
          <w:t>79</w:t>
        </w:r>
        <w:r>
          <w:rPr>
            <w:noProof/>
            <w:webHidden/>
          </w:rPr>
          <w:fldChar w:fldCharType="end"/>
        </w:r>
        <w:r w:rsidRPr="00261CC8">
          <w:rPr>
            <w:rStyle w:val="Hipervnculo"/>
            <w:noProof/>
          </w:rPr>
          <w:fldChar w:fldCharType="end"/>
        </w:r>
      </w:ins>
    </w:p>
    <w:p w14:paraId="2160C38A" w14:textId="59A594D2" w:rsidR="00430746" w:rsidRDefault="00430746">
      <w:pPr>
        <w:pStyle w:val="Tabladeilustraciones"/>
        <w:tabs>
          <w:tab w:val="right" w:leader="dot" w:pos="9060"/>
        </w:tabs>
        <w:rPr>
          <w:ins w:id="1297" w:author="JORGE CONTRERAS ORTIZ" w:date="2021-09-02T18:29:00Z"/>
          <w:rFonts w:eastAsiaTheme="minorEastAsia" w:cstheme="minorBidi"/>
          <w:i w:val="0"/>
          <w:iCs w:val="0"/>
          <w:noProof/>
          <w:sz w:val="22"/>
          <w:szCs w:val="22"/>
          <w:lang w:eastAsia="es-ES"/>
        </w:rPr>
      </w:pPr>
      <w:ins w:id="129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6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9 Diagrama de conexión PC - Dongle - uC</w:t>
        </w:r>
        <w:r>
          <w:rPr>
            <w:noProof/>
            <w:webHidden/>
          </w:rPr>
          <w:tab/>
        </w:r>
        <w:r>
          <w:rPr>
            <w:noProof/>
            <w:webHidden/>
          </w:rPr>
          <w:fldChar w:fldCharType="begin"/>
        </w:r>
        <w:r>
          <w:rPr>
            <w:noProof/>
            <w:webHidden/>
          </w:rPr>
          <w:instrText xml:space="preserve"> PAGEREF _Toc81499868 \h </w:instrText>
        </w:r>
      </w:ins>
      <w:r>
        <w:rPr>
          <w:noProof/>
          <w:webHidden/>
        </w:rPr>
      </w:r>
      <w:r>
        <w:rPr>
          <w:noProof/>
          <w:webHidden/>
        </w:rPr>
        <w:fldChar w:fldCharType="separate"/>
      </w:r>
      <w:ins w:id="1299" w:author="JORGE CONTRERAS ORTIZ" w:date="2021-09-02T18:29:00Z">
        <w:r>
          <w:rPr>
            <w:noProof/>
            <w:webHidden/>
          </w:rPr>
          <w:t>80</w:t>
        </w:r>
        <w:r>
          <w:rPr>
            <w:noProof/>
            <w:webHidden/>
          </w:rPr>
          <w:fldChar w:fldCharType="end"/>
        </w:r>
        <w:r w:rsidRPr="00261CC8">
          <w:rPr>
            <w:rStyle w:val="Hipervnculo"/>
            <w:noProof/>
          </w:rPr>
          <w:fldChar w:fldCharType="end"/>
        </w:r>
      </w:ins>
    </w:p>
    <w:p w14:paraId="183A43A0" w14:textId="1945313B" w:rsidR="00430746" w:rsidRDefault="00430746">
      <w:pPr>
        <w:pStyle w:val="Tabladeilustraciones"/>
        <w:tabs>
          <w:tab w:val="right" w:leader="dot" w:pos="9060"/>
        </w:tabs>
        <w:rPr>
          <w:ins w:id="1300" w:author="JORGE CONTRERAS ORTIZ" w:date="2021-09-02T18:29:00Z"/>
          <w:rFonts w:eastAsiaTheme="minorEastAsia" w:cstheme="minorBidi"/>
          <w:i w:val="0"/>
          <w:iCs w:val="0"/>
          <w:noProof/>
          <w:sz w:val="22"/>
          <w:szCs w:val="22"/>
          <w:lang w:eastAsia="es-ES"/>
        </w:rPr>
      </w:pPr>
      <w:ins w:id="130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6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2 Esquema montaje Red de Dos Nodos</w:t>
        </w:r>
        <w:r>
          <w:rPr>
            <w:noProof/>
            <w:webHidden/>
          </w:rPr>
          <w:tab/>
        </w:r>
        <w:r>
          <w:rPr>
            <w:noProof/>
            <w:webHidden/>
          </w:rPr>
          <w:fldChar w:fldCharType="begin"/>
        </w:r>
        <w:r>
          <w:rPr>
            <w:noProof/>
            <w:webHidden/>
          </w:rPr>
          <w:instrText xml:space="preserve"> PAGEREF _Toc81499869 \h </w:instrText>
        </w:r>
      </w:ins>
      <w:r>
        <w:rPr>
          <w:noProof/>
          <w:webHidden/>
        </w:rPr>
      </w:r>
      <w:r>
        <w:rPr>
          <w:noProof/>
          <w:webHidden/>
        </w:rPr>
        <w:fldChar w:fldCharType="separate"/>
      </w:r>
      <w:ins w:id="1302" w:author="JORGE CONTRERAS ORTIZ" w:date="2021-09-02T18:29:00Z">
        <w:r>
          <w:rPr>
            <w:noProof/>
            <w:webHidden/>
          </w:rPr>
          <w:t>81</w:t>
        </w:r>
        <w:r>
          <w:rPr>
            <w:noProof/>
            <w:webHidden/>
          </w:rPr>
          <w:fldChar w:fldCharType="end"/>
        </w:r>
        <w:r w:rsidRPr="00261CC8">
          <w:rPr>
            <w:rStyle w:val="Hipervnculo"/>
            <w:noProof/>
          </w:rPr>
          <w:fldChar w:fldCharType="end"/>
        </w:r>
      </w:ins>
    </w:p>
    <w:p w14:paraId="0E411756" w14:textId="7C296E73" w:rsidR="00430746" w:rsidRDefault="00430746">
      <w:pPr>
        <w:pStyle w:val="Tabladeilustraciones"/>
        <w:tabs>
          <w:tab w:val="right" w:leader="dot" w:pos="9060"/>
        </w:tabs>
        <w:rPr>
          <w:ins w:id="1303" w:author="JORGE CONTRERAS ORTIZ" w:date="2021-09-02T18:29:00Z"/>
          <w:rFonts w:eastAsiaTheme="minorEastAsia" w:cstheme="minorBidi"/>
          <w:i w:val="0"/>
          <w:iCs w:val="0"/>
          <w:noProof/>
          <w:sz w:val="22"/>
          <w:szCs w:val="22"/>
          <w:lang w:eastAsia="es-ES"/>
        </w:rPr>
      </w:pPr>
      <w:ins w:id="130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3 Logs KiTools al REALIZAR un Ping</w:t>
        </w:r>
        <w:r>
          <w:rPr>
            <w:noProof/>
            <w:webHidden/>
          </w:rPr>
          <w:tab/>
        </w:r>
        <w:r>
          <w:rPr>
            <w:noProof/>
            <w:webHidden/>
          </w:rPr>
          <w:fldChar w:fldCharType="begin"/>
        </w:r>
        <w:r>
          <w:rPr>
            <w:noProof/>
            <w:webHidden/>
          </w:rPr>
          <w:instrText xml:space="preserve"> PAGEREF _Toc81499870 \h </w:instrText>
        </w:r>
      </w:ins>
      <w:r>
        <w:rPr>
          <w:noProof/>
          <w:webHidden/>
        </w:rPr>
      </w:r>
      <w:r>
        <w:rPr>
          <w:noProof/>
          <w:webHidden/>
        </w:rPr>
        <w:fldChar w:fldCharType="separate"/>
      </w:r>
      <w:ins w:id="1305" w:author="JORGE CONTRERAS ORTIZ" w:date="2021-09-02T18:29:00Z">
        <w:r>
          <w:rPr>
            <w:noProof/>
            <w:webHidden/>
          </w:rPr>
          <w:t>82</w:t>
        </w:r>
        <w:r>
          <w:rPr>
            <w:noProof/>
            <w:webHidden/>
          </w:rPr>
          <w:fldChar w:fldCharType="end"/>
        </w:r>
        <w:r w:rsidRPr="00261CC8">
          <w:rPr>
            <w:rStyle w:val="Hipervnculo"/>
            <w:noProof/>
          </w:rPr>
          <w:fldChar w:fldCharType="end"/>
        </w:r>
      </w:ins>
    </w:p>
    <w:p w14:paraId="7228F948" w14:textId="6C530969" w:rsidR="00430746" w:rsidRDefault="00430746">
      <w:pPr>
        <w:pStyle w:val="Tabladeilustraciones"/>
        <w:tabs>
          <w:tab w:val="right" w:leader="dot" w:pos="9060"/>
        </w:tabs>
        <w:rPr>
          <w:ins w:id="1306" w:author="JORGE CONTRERAS ORTIZ" w:date="2021-09-02T18:29:00Z"/>
          <w:rFonts w:eastAsiaTheme="minorEastAsia" w:cstheme="minorBidi"/>
          <w:i w:val="0"/>
          <w:iCs w:val="0"/>
          <w:noProof/>
          <w:sz w:val="22"/>
          <w:szCs w:val="22"/>
          <w:lang w:eastAsia="es-ES"/>
        </w:rPr>
      </w:pPr>
      <w:ins w:id="130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4 Logs KiTools al RECIBIRun Ping</w:t>
        </w:r>
        <w:r>
          <w:rPr>
            <w:noProof/>
            <w:webHidden/>
          </w:rPr>
          <w:tab/>
        </w:r>
        <w:r>
          <w:rPr>
            <w:noProof/>
            <w:webHidden/>
          </w:rPr>
          <w:fldChar w:fldCharType="begin"/>
        </w:r>
        <w:r>
          <w:rPr>
            <w:noProof/>
            <w:webHidden/>
          </w:rPr>
          <w:instrText xml:space="preserve"> PAGEREF _Toc81499871 \h </w:instrText>
        </w:r>
      </w:ins>
      <w:r>
        <w:rPr>
          <w:noProof/>
          <w:webHidden/>
        </w:rPr>
      </w:r>
      <w:r>
        <w:rPr>
          <w:noProof/>
          <w:webHidden/>
        </w:rPr>
        <w:fldChar w:fldCharType="separate"/>
      </w:r>
      <w:ins w:id="1308" w:author="JORGE CONTRERAS ORTIZ" w:date="2021-09-02T18:29:00Z">
        <w:r>
          <w:rPr>
            <w:noProof/>
            <w:webHidden/>
          </w:rPr>
          <w:t>82</w:t>
        </w:r>
        <w:r>
          <w:rPr>
            <w:noProof/>
            <w:webHidden/>
          </w:rPr>
          <w:fldChar w:fldCharType="end"/>
        </w:r>
        <w:r w:rsidRPr="00261CC8">
          <w:rPr>
            <w:rStyle w:val="Hipervnculo"/>
            <w:noProof/>
          </w:rPr>
          <w:fldChar w:fldCharType="end"/>
        </w:r>
      </w:ins>
    </w:p>
    <w:p w14:paraId="28F04475" w14:textId="3865769E" w:rsidR="00430746" w:rsidRDefault="00430746">
      <w:pPr>
        <w:pStyle w:val="Tabladeilustraciones"/>
        <w:tabs>
          <w:tab w:val="right" w:leader="dot" w:pos="9060"/>
        </w:tabs>
        <w:rPr>
          <w:ins w:id="1309" w:author="JORGE CONTRERAS ORTIZ" w:date="2021-09-02T18:29:00Z"/>
          <w:rFonts w:eastAsiaTheme="minorEastAsia" w:cstheme="minorBidi"/>
          <w:i w:val="0"/>
          <w:iCs w:val="0"/>
          <w:noProof/>
          <w:sz w:val="22"/>
          <w:szCs w:val="22"/>
          <w:lang w:eastAsia="es-ES"/>
        </w:rPr>
      </w:pPr>
      <w:ins w:id="131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7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5 Montaje Border Router</w:t>
        </w:r>
        <w:r>
          <w:rPr>
            <w:noProof/>
            <w:webHidden/>
          </w:rPr>
          <w:tab/>
        </w:r>
        <w:r>
          <w:rPr>
            <w:noProof/>
            <w:webHidden/>
          </w:rPr>
          <w:fldChar w:fldCharType="begin"/>
        </w:r>
        <w:r>
          <w:rPr>
            <w:noProof/>
            <w:webHidden/>
          </w:rPr>
          <w:instrText xml:space="preserve"> PAGEREF _Toc81499872 \h </w:instrText>
        </w:r>
      </w:ins>
      <w:r>
        <w:rPr>
          <w:noProof/>
          <w:webHidden/>
        </w:rPr>
      </w:r>
      <w:r>
        <w:rPr>
          <w:noProof/>
          <w:webHidden/>
        </w:rPr>
        <w:fldChar w:fldCharType="separate"/>
      </w:r>
      <w:ins w:id="1311" w:author="JORGE CONTRERAS ORTIZ" w:date="2021-09-02T18:29:00Z">
        <w:r>
          <w:rPr>
            <w:noProof/>
            <w:webHidden/>
          </w:rPr>
          <w:t>83</w:t>
        </w:r>
        <w:r>
          <w:rPr>
            <w:noProof/>
            <w:webHidden/>
          </w:rPr>
          <w:fldChar w:fldCharType="end"/>
        </w:r>
        <w:r w:rsidRPr="00261CC8">
          <w:rPr>
            <w:rStyle w:val="Hipervnculo"/>
            <w:noProof/>
          </w:rPr>
          <w:fldChar w:fldCharType="end"/>
        </w:r>
      </w:ins>
    </w:p>
    <w:p w14:paraId="247EF560" w14:textId="2F682742" w:rsidR="00430746" w:rsidRDefault="00430746">
      <w:pPr>
        <w:pStyle w:val="Tabladeilustraciones"/>
        <w:tabs>
          <w:tab w:val="right" w:leader="dot" w:pos="9060"/>
        </w:tabs>
        <w:rPr>
          <w:ins w:id="1312" w:author="JORGE CONTRERAS ORTIZ" w:date="2021-09-02T18:29:00Z"/>
          <w:rFonts w:eastAsiaTheme="minorEastAsia" w:cstheme="minorBidi"/>
          <w:i w:val="0"/>
          <w:iCs w:val="0"/>
          <w:noProof/>
          <w:sz w:val="22"/>
          <w:szCs w:val="22"/>
          <w:lang w:eastAsia="es-ES"/>
        </w:rPr>
      </w:pPr>
      <w:ins w:id="131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6 Topología de Red 1 nodo con BR</w:t>
        </w:r>
        <w:r>
          <w:rPr>
            <w:noProof/>
            <w:webHidden/>
          </w:rPr>
          <w:tab/>
        </w:r>
        <w:r>
          <w:rPr>
            <w:noProof/>
            <w:webHidden/>
          </w:rPr>
          <w:fldChar w:fldCharType="begin"/>
        </w:r>
        <w:r>
          <w:rPr>
            <w:noProof/>
            <w:webHidden/>
          </w:rPr>
          <w:instrText xml:space="preserve"> PAGEREF _Toc81499873 \h </w:instrText>
        </w:r>
      </w:ins>
      <w:r>
        <w:rPr>
          <w:noProof/>
          <w:webHidden/>
        </w:rPr>
      </w:r>
      <w:r>
        <w:rPr>
          <w:noProof/>
          <w:webHidden/>
        </w:rPr>
        <w:fldChar w:fldCharType="separate"/>
      </w:r>
      <w:ins w:id="1314" w:author="JORGE CONTRERAS ORTIZ" w:date="2021-09-02T18:29:00Z">
        <w:r>
          <w:rPr>
            <w:noProof/>
            <w:webHidden/>
          </w:rPr>
          <w:t>84</w:t>
        </w:r>
        <w:r>
          <w:rPr>
            <w:noProof/>
            <w:webHidden/>
          </w:rPr>
          <w:fldChar w:fldCharType="end"/>
        </w:r>
        <w:r w:rsidRPr="00261CC8">
          <w:rPr>
            <w:rStyle w:val="Hipervnculo"/>
            <w:noProof/>
          </w:rPr>
          <w:fldChar w:fldCharType="end"/>
        </w:r>
      </w:ins>
    </w:p>
    <w:p w14:paraId="3598388C" w14:textId="0C96EE7B" w:rsidR="00430746" w:rsidRDefault="00430746">
      <w:pPr>
        <w:pStyle w:val="Tabladeilustraciones"/>
        <w:tabs>
          <w:tab w:val="right" w:leader="dot" w:pos="9060"/>
        </w:tabs>
        <w:rPr>
          <w:ins w:id="1315" w:author="JORGE CONTRERAS ORTIZ" w:date="2021-09-02T18:29:00Z"/>
          <w:rFonts w:eastAsiaTheme="minorEastAsia" w:cstheme="minorBidi"/>
          <w:i w:val="0"/>
          <w:iCs w:val="0"/>
          <w:noProof/>
          <w:sz w:val="22"/>
          <w:szCs w:val="22"/>
          <w:lang w:eastAsia="es-ES"/>
        </w:rPr>
      </w:pPr>
      <w:ins w:id="131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7 Topología 1 de BR con 2 nodos Dongle</w:t>
        </w:r>
        <w:r>
          <w:rPr>
            <w:noProof/>
            <w:webHidden/>
          </w:rPr>
          <w:tab/>
        </w:r>
        <w:r>
          <w:rPr>
            <w:noProof/>
            <w:webHidden/>
          </w:rPr>
          <w:fldChar w:fldCharType="begin"/>
        </w:r>
        <w:r>
          <w:rPr>
            <w:noProof/>
            <w:webHidden/>
          </w:rPr>
          <w:instrText xml:space="preserve"> PAGEREF _Toc81499874 \h </w:instrText>
        </w:r>
      </w:ins>
      <w:r>
        <w:rPr>
          <w:noProof/>
          <w:webHidden/>
        </w:rPr>
      </w:r>
      <w:r>
        <w:rPr>
          <w:noProof/>
          <w:webHidden/>
        </w:rPr>
        <w:fldChar w:fldCharType="separate"/>
      </w:r>
      <w:ins w:id="1317" w:author="JORGE CONTRERAS ORTIZ" w:date="2021-09-02T18:29:00Z">
        <w:r>
          <w:rPr>
            <w:noProof/>
            <w:webHidden/>
          </w:rPr>
          <w:t>85</w:t>
        </w:r>
        <w:r>
          <w:rPr>
            <w:noProof/>
            <w:webHidden/>
          </w:rPr>
          <w:fldChar w:fldCharType="end"/>
        </w:r>
        <w:r w:rsidRPr="00261CC8">
          <w:rPr>
            <w:rStyle w:val="Hipervnculo"/>
            <w:noProof/>
          </w:rPr>
          <w:fldChar w:fldCharType="end"/>
        </w:r>
      </w:ins>
    </w:p>
    <w:p w14:paraId="2BBE1014" w14:textId="7E3C1427" w:rsidR="00430746" w:rsidRDefault="00430746">
      <w:pPr>
        <w:pStyle w:val="Tabladeilustraciones"/>
        <w:tabs>
          <w:tab w:val="right" w:leader="dot" w:pos="9060"/>
        </w:tabs>
        <w:rPr>
          <w:ins w:id="1318" w:author="JORGE CONTRERAS ORTIZ" w:date="2021-09-02T18:29:00Z"/>
          <w:rFonts w:eastAsiaTheme="minorEastAsia" w:cstheme="minorBidi"/>
          <w:i w:val="0"/>
          <w:iCs w:val="0"/>
          <w:noProof/>
          <w:sz w:val="22"/>
          <w:szCs w:val="22"/>
          <w:lang w:eastAsia="es-ES"/>
        </w:rPr>
      </w:pPr>
      <w:ins w:id="131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8 Topología 2 de BR con dos nodos Dongle</w:t>
        </w:r>
        <w:r>
          <w:rPr>
            <w:noProof/>
            <w:webHidden/>
          </w:rPr>
          <w:tab/>
        </w:r>
        <w:r>
          <w:rPr>
            <w:noProof/>
            <w:webHidden/>
          </w:rPr>
          <w:fldChar w:fldCharType="begin"/>
        </w:r>
        <w:r>
          <w:rPr>
            <w:noProof/>
            <w:webHidden/>
          </w:rPr>
          <w:instrText xml:space="preserve"> PAGEREF _Toc81499875 \h </w:instrText>
        </w:r>
      </w:ins>
      <w:r>
        <w:rPr>
          <w:noProof/>
          <w:webHidden/>
        </w:rPr>
      </w:r>
      <w:r>
        <w:rPr>
          <w:noProof/>
          <w:webHidden/>
        </w:rPr>
        <w:fldChar w:fldCharType="separate"/>
      </w:r>
      <w:ins w:id="1320" w:author="JORGE CONTRERAS ORTIZ" w:date="2021-09-02T18:29:00Z">
        <w:r>
          <w:rPr>
            <w:noProof/>
            <w:webHidden/>
          </w:rPr>
          <w:t>85</w:t>
        </w:r>
        <w:r>
          <w:rPr>
            <w:noProof/>
            <w:webHidden/>
          </w:rPr>
          <w:fldChar w:fldCharType="end"/>
        </w:r>
        <w:r w:rsidRPr="00261CC8">
          <w:rPr>
            <w:rStyle w:val="Hipervnculo"/>
            <w:noProof/>
          </w:rPr>
          <w:fldChar w:fldCharType="end"/>
        </w:r>
      </w:ins>
    </w:p>
    <w:p w14:paraId="357B921A" w14:textId="3552B386" w:rsidR="00430746" w:rsidRDefault="00430746">
      <w:pPr>
        <w:pStyle w:val="Tabladeilustraciones"/>
        <w:tabs>
          <w:tab w:val="right" w:leader="dot" w:pos="9060"/>
        </w:tabs>
        <w:rPr>
          <w:ins w:id="1321" w:author="JORGE CONTRERAS ORTIZ" w:date="2021-09-02T18:29:00Z"/>
          <w:rFonts w:eastAsiaTheme="minorEastAsia" w:cstheme="minorBidi"/>
          <w:i w:val="0"/>
          <w:iCs w:val="0"/>
          <w:noProof/>
          <w:sz w:val="22"/>
          <w:szCs w:val="22"/>
          <w:lang w:eastAsia="es-ES"/>
        </w:rPr>
      </w:pPr>
      <w:ins w:id="132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49 Ping desde PC a BR</w:t>
        </w:r>
        <w:r>
          <w:rPr>
            <w:noProof/>
            <w:webHidden/>
          </w:rPr>
          <w:tab/>
        </w:r>
        <w:r>
          <w:rPr>
            <w:noProof/>
            <w:webHidden/>
          </w:rPr>
          <w:fldChar w:fldCharType="begin"/>
        </w:r>
        <w:r>
          <w:rPr>
            <w:noProof/>
            <w:webHidden/>
          </w:rPr>
          <w:instrText xml:space="preserve"> PAGEREF _Toc81499876 \h </w:instrText>
        </w:r>
      </w:ins>
      <w:r>
        <w:rPr>
          <w:noProof/>
          <w:webHidden/>
        </w:rPr>
      </w:r>
      <w:r>
        <w:rPr>
          <w:noProof/>
          <w:webHidden/>
        </w:rPr>
        <w:fldChar w:fldCharType="separate"/>
      </w:r>
      <w:ins w:id="1323" w:author="JORGE CONTRERAS ORTIZ" w:date="2021-09-02T18:29:00Z">
        <w:r>
          <w:rPr>
            <w:noProof/>
            <w:webHidden/>
          </w:rPr>
          <w:t>86</w:t>
        </w:r>
        <w:r>
          <w:rPr>
            <w:noProof/>
            <w:webHidden/>
          </w:rPr>
          <w:fldChar w:fldCharType="end"/>
        </w:r>
        <w:r w:rsidRPr="00261CC8">
          <w:rPr>
            <w:rStyle w:val="Hipervnculo"/>
            <w:noProof/>
          </w:rPr>
          <w:fldChar w:fldCharType="end"/>
        </w:r>
      </w:ins>
    </w:p>
    <w:p w14:paraId="60A0CA2F" w14:textId="04A435D6" w:rsidR="00430746" w:rsidRDefault="00430746">
      <w:pPr>
        <w:pStyle w:val="Tabladeilustraciones"/>
        <w:tabs>
          <w:tab w:val="right" w:leader="dot" w:pos="9060"/>
        </w:tabs>
        <w:rPr>
          <w:ins w:id="1324" w:author="JORGE CONTRERAS ORTIZ" w:date="2021-09-02T18:29:00Z"/>
          <w:rFonts w:eastAsiaTheme="minorEastAsia" w:cstheme="minorBidi"/>
          <w:i w:val="0"/>
          <w:iCs w:val="0"/>
          <w:noProof/>
          <w:sz w:val="22"/>
          <w:szCs w:val="22"/>
          <w:lang w:eastAsia="es-ES"/>
        </w:rPr>
      </w:pPr>
      <w:ins w:id="1325"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7"</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0 Ping desde PC a nodo LEADER</w:t>
        </w:r>
        <w:r>
          <w:rPr>
            <w:noProof/>
            <w:webHidden/>
          </w:rPr>
          <w:tab/>
        </w:r>
        <w:r>
          <w:rPr>
            <w:noProof/>
            <w:webHidden/>
          </w:rPr>
          <w:fldChar w:fldCharType="begin"/>
        </w:r>
        <w:r>
          <w:rPr>
            <w:noProof/>
            <w:webHidden/>
          </w:rPr>
          <w:instrText xml:space="preserve"> PAGEREF _Toc81499877 \h </w:instrText>
        </w:r>
      </w:ins>
      <w:r>
        <w:rPr>
          <w:noProof/>
          <w:webHidden/>
        </w:rPr>
      </w:r>
      <w:r>
        <w:rPr>
          <w:noProof/>
          <w:webHidden/>
        </w:rPr>
        <w:fldChar w:fldCharType="separate"/>
      </w:r>
      <w:ins w:id="1326" w:author="JORGE CONTRERAS ORTIZ" w:date="2021-09-02T18:29:00Z">
        <w:r>
          <w:rPr>
            <w:noProof/>
            <w:webHidden/>
          </w:rPr>
          <w:t>86</w:t>
        </w:r>
        <w:r>
          <w:rPr>
            <w:noProof/>
            <w:webHidden/>
          </w:rPr>
          <w:fldChar w:fldCharType="end"/>
        </w:r>
        <w:r w:rsidRPr="00261CC8">
          <w:rPr>
            <w:rStyle w:val="Hipervnculo"/>
            <w:noProof/>
          </w:rPr>
          <w:fldChar w:fldCharType="end"/>
        </w:r>
      </w:ins>
    </w:p>
    <w:p w14:paraId="137945A4" w14:textId="78C378BF" w:rsidR="00430746" w:rsidRDefault="00430746">
      <w:pPr>
        <w:pStyle w:val="Tabladeilustraciones"/>
        <w:tabs>
          <w:tab w:val="right" w:leader="dot" w:pos="9060"/>
        </w:tabs>
        <w:rPr>
          <w:ins w:id="1327" w:author="JORGE CONTRERAS ORTIZ" w:date="2021-09-02T18:29:00Z"/>
          <w:rFonts w:eastAsiaTheme="minorEastAsia" w:cstheme="minorBidi"/>
          <w:i w:val="0"/>
          <w:iCs w:val="0"/>
          <w:noProof/>
          <w:sz w:val="22"/>
          <w:szCs w:val="22"/>
          <w:lang w:eastAsia="es-ES"/>
        </w:rPr>
      </w:pPr>
      <w:ins w:id="1328"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8"</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1 Ping desde PC a nodo MED</w:t>
        </w:r>
        <w:r>
          <w:rPr>
            <w:noProof/>
            <w:webHidden/>
          </w:rPr>
          <w:tab/>
        </w:r>
        <w:r>
          <w:rPr>
            <w:noProof/>
            <w:webHidden/>
          </w:rPr>
          <w:fldChar w:fldCharType="begin"/>
        </w:r>
        <w:r>
          <w:rPr>
            <w:noProof/>
            <w:webHidden/>
          </w:rPr>
          <w:instrText xml:space="preserve"> PAGEREF _Toc81499878 \h </w:instrText>
        </w:r>
      </w:ins>
      <w:r>
        <w:rPr>
          <w:noProof/>
          <w:webHidden/>
        </w:rPr>
      </w:r>
      <w:r>
        <w:rPr>
          <w:noProof/>
          <w:webHidden/>
        </w:rPr>
        <w:fldChar w:fldCharType="separate"/>
      </w:r>
      <w:ins w:id="1329" w:author="JORGE CONTRERAS ORTIZ" w:date="2021-09-02T18:29:00Z">
        <w:r>
          <w:rPr>
            <w:noProof/>
            <w:webHidden/>
          </w:rPr>
          <w:t>86</w:t>
        </w:r>
        <w:r>
          <w:rPr>
            <w:noProof/>
            <w:webHidden/>
          </w:rPr>
          <w:fldChar w:fldCharType="end"/>
        </w:r>
        <w:r w:rsidRPr="00261CC8">
          <w:rPr>
            <w:rStyle w:val="Hipervnculo"/>
            <w:noProof/>
          </w:rPr>
          <w:fldChar w:fldCharType="end"/>
        </w:r>
      </w:ins>
    </w:p>
    <w:p w14:paraId="2E7172E1" w14:textId="020E05A2" w:rsidR="00430746" w:rsidRDefault="00430746">
      <w:pPr>
        <w:pStyle w:val="Tabladeilustraciones"/>
        <w:tabs>
          <w:tab w:val="right" w:leader="dot" w:pos="9060"/>
        </w:tabs>
        <w:rPr>
          <w:ins w:id="1330" w:author="JORGE CONTRERAS ORTIZ" w:date="2021-09-02T18:29:00Z"/>
          <w:rFonts w:eastAsiaTheme="minorEastAsia" w:cstheme="minorBidi"/>
          <w:i w:val="0"/>
          <w:iCs w:val="0"/>
          <w:noProof/>
          <w:sz w:val="22"/>
          <w:szCs w:val="22"/>
          <w:lang w:eastAsia="es-ES"/>
        </w:rPr>
      </w:pPr>
      <w:ins w:id="1331"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79"</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2 Topología para envío de mensajes UDP vía Sockets</w:t>
        </w:r>
        <w:r>
          <w:rPr>
            <w:noProof/>
            <w:webHidden/>
          </w:rPr>
          <w:tab/>
        </w:r>
        <w:r>
          <w:rPr>
            <w:noProof/>
            <w:webHidden/>
          </w:rPr>
          <w:fldChar w:fldCharType="begin"/>
        </w:r>
        <w:r>
          <w:rPr>
            <w:noProof/>
            <w:webHidden/>
          </w:rPr>
          <w:instrText xml:space="preserve"> PAGEREF _Toc81499879 \h </w:instrText>
        </w:r>
      </w:ins>
      <w:r>
        <w:rPr>
          <w:noProof/>
          <w:webHidden/>
        </w:rPr>
      </w:r>
      <w:r>
        <w:rPr>
          <w:noProof/>
          <w:webHidden/>
        </w:rPr>
        <w:fldChar w:fldCharType="separate"/>
      </w:r>
      <w:ins w:id="1332" w:author="JORGE CONTRERAS ORTIZ" w:date="2021-09-02T18:29:00Z">
        <w:r>
          <w:rPr>
            <w:noProof/>
            <w:webHidden/>
          </w:rPr>
          <w:t>88</w:t>
        </w:r>
        <w:r>
          <w:rPr>
            <w:noProof/>
            <w:webHidden/>
          </w:rPr>
          <w:fldChar w:fldCharType="end"/>
        </w:r>
        <w:r w:rsidRPr="00261CC8">
          <w:rPr>
            <w:rStyle w:val="Hipervnculo"/>
            <w:noProof/>
          </w:rPr>
          <w:fldChar w:fldCharType="end"/>
        </w:r>
      </w:ins>
    </w:p>
    <w:p w14:paraId="5150F475" w14:textId="1F231A29" w:rsidR="00430746" w:rsidRDefault="00430746">
      <w:pPr>
        <w:pStyle w:val="Tabladeilustraciones"/>
        <w:tabs>
          <w:tab w:val="right" w:leader="dot" w:pos="9060"/>
        </w:tabs>
        <w:rPr>
          <w:ins w:id="1333" w:author="JORGE CONTRERAS ORTIZ" w:date="2021-09-02T18:29:00Z"/>
          <w:rFonts w:eastAsiaTheme="minorEastAsia" w:cstheme="minorBidi"/>
          <w:i w:val="0"/>
          <w:iCs w:val="0"/>
          <w:noProof/>
          <w:sz w:val="22"/>
          <w:szCs w:val="22"/>
          <w:lang w:eastAsia="es-ES"/>
        </w:rPr>
      </w:pPr>
      <w:ins w:id="1334"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0"</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3 Topología 4 nodos con un Dongle como LEADER</w:t>
        </w:r>
        <w:r>
          <w:rPr>
            <w:noProof/>
            <w:webHidden/>
          </w:rPr>
          <w:tab/>
        </w:r>
        <w:r>
          <w:rPr>
            <w:noProof/>
            <w:webHidden/>
          </w:rPr>
          <w:fldChar w:fldCharType="begin"/>
        </w:r>
        <w:r>
          <w:rPr>
            <w:noProof/>
            <w:webHidden/>
          </w:rPr>
          <w:instrText xml:space="preserve"> PAGEREF _Toc81499880 \h </w:instrText>
        </w:r>
      </w:ins>
      <w:r>
        <w:rPr>
          <w:noProof/>
          <w:webHidden/>
        </w:rPr>
      </w:r>
      <w:r>
        <w:rPr>
          <w:noProof/>
          <w:webHidden/>
        </w:rPr>
        <w:fldChar w:fldCharType="separate"/>
      </w:r>
      <w:ins w:id="1335" w:author="JORGE CONTRERAS ORTIZ" w:date="2021-09-02T18:29:00Z">
        <w:r>
          <w:rPr>
            <w:noProof/>
            <w:webHidden/>
          </w:rPr>
          <w:t>89</w:t>
        </w:r>
        <w:r>
          <w:rPr>
            <w:noProof/>
            <w:webHidden/>
          </w:rPr>
          <w:fldChar w:fldCharType="end"/>
        </w:r>
        <w:r w:rsidRPr="00261CC8">
          <w:rPr>
            <w:rStyle w:val="Hipervnculo"/>
            <w:noProof/>
          </w:rPr>
          <w:fldChar w:fldCharType="end"/>
        </w:r>
      </w:ins>
    </w:p>
    <w:p w14:paraId="29BF1ABA" w14:textId="7C99695D" w:rsidR="00430746" w:rsidRDefault="00430746">
      <w:pPr>
        <w:pStyle w:val="Tabladeilustraciones"/>
        <w:tabs>
          <w:tab w:val="right" w:leader="dot" w:pos="9060"/>
        </w:tabs>
        <w:rPr>
          <w:ins w:id="1336" w:author="JORGE CONTRERAS ORTIZ" w:date="2021-09-02T18:29:00Z"/>
          <w:rFonts w:eastAsiaTheme="minorEastAsia" w:cstheme="minorBidi"/>
          <w:i w:val="0"/>
          <w:iCs w:val="0"/>
          <w:noProof/>
          <w:sz w:val="22"/>
          <w:szCs w:val="22"/>
          <w:lang w:eastAsia="es-ES"/>
        </w:rPr>
      </w:pPr>
      <w:ins w:id="1337"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1"</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4 Topología 4 nodos con BR como Leader</w:t>
        </w:r>
        <w:r>
          <w:rPr>
            <w:noProof/>
            <w:webHidden/>
          </w:rPr>
          <w:tab/>
        </w:r>
        <w:r>
          <w:rPr>
            <w:noProof/>
            <w:webHidden/>
          </w:rPr>
          <w:fldChar w:fldCharType="begin"/>
        </w:r>
        <w:r>
          <w:rPr>
            <w:noProof/>
            <w:webHidden/>
          </w:rPr>
          <w:instrText xml:space="preserve"> PAGEREF _Toc81499881 \h </w:instrText>
        </w:r>
      </w:ins>
      <w:r>
        <w:rPr>
          <w:noProof/>
          <w:webHidden/>
        </w:rPr>
      </w:r>
      <w:r>
        <w:rPr>
          <w:noProof/>
          <w:webHidden/>
        </w:rPr>
        <w:fldChar w:fldCharType="separate"/>
      </w:r>
      <w:ins w:id="1338" w:author="JORGE CONTRERAS ORTIZ" w:date="2021-09-02T18:29:00Z">
        <w:r>
          <w:rPr>
            <w:noProof/>
            <w:webHidden/>
          </w:rPr>
          <w:t>90</w:t>
        </w:r>
        <w:r>
          <w:rPr>
            <w:noProof/>
            <w:webHidden/>
          </w:rPr>
          <w:fldChar w:fldCharType="end"/>
        </w:r>
        <w:r w:rsidRPr="00261CC8">
          <w:rPr>
            <w:rStyle w:val="Hipervnculo"/>
            <w:noProof/>
          </w:rPr>
          <w:fldChar w:fldCharType="end"/>
        </w:r>
      </w:ins>
    </w:p>
    <w:p w14:paraId="23710C77" w14:textId="2A2F7C7F" w:rsidR="00430746" w:rsidRDefault="00430746">
      <w:pPr>
        <w:pStyle w:val="Tabladeilustraciones"/>
        <w:tabs>
          <w:tab w:val="right" w:leader="dot" w:pos="9060"/>
        </w:tabs>
        <w:rPr>
          <w:ins w:id="1339" w:author="JORGE CONTRERAS ORTIZ" w:date="2021-09-02T18:29:00Z"/>
          <w:rFonts w:eastAsiaTheme="minorEastAsia" w:cstheme="minorBidi"/>
          <w:i w:val="0"/>
          <w:iCs w:val="0"/>
          <w:noProof/>
          <w:sz w:val="22"/>
          <w:szCs w:val="22"/>
          <w:lang w:eastAsia="es-ES"/>
        </w:rPr>
      </w:pPr>
      <w:ins w:id="1340"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2"</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5 Ping desde PC a nuevo nodo MED.</w:t>
        </w:r>
        <w:r>
          <w:rPr>
            <w:noProof/>
            <w:webHidden/>
          </w:rPr>
          <w:tab/>
        </w:r>
        <w:r>
          <w:rPr>
            <w:noProof/>
            <w:webHidden/>
          </w:rPr>
          <w:fldChar w:fldCharType="begin"/>
        </w:r>
        <w:r>
          <w:rPr>
            <w:noProof/>
            <w:webHidden/>
          </w:rPr>
          <w:instrText xml:space="preserve"> PAGEREF _Toc81499882 \h </w:instrText>
        </w:r>
      </w:ins>
      <w:r>
        <w:rPr>
          <w:noProof/>
          <w:webHidden/>
        </w:rPr>
      </w:r>
      <w:r>
        <w:rPr>
          <w:noProof/>
          <w:webHidden/>
        </w:rPr>
        <w:fldChar w:fldCharType="separate"/>
      </w:r>
      <w:ins w:id="1341" w:author="JORGE CONTRERAS ORTIZ" w:date="2021-09-02T18:29:00Z">
        <w:r>
          <w:rPr>
            <w:noProof/>
            <w:webHidden/>
          </w:rPr>
          <w:t>90</w:t>
        </w:r>
        <w:r>
          <w:rPr>
            <w:noProof/>
            <w:webHidden/>
          </w:rPr>
          <w:fldChar w:fldCharType="end"/>
        </w:r>
        <w:r w:rsidRPr="00261CC8">
          <w:rPr>
            <w:rStyle w:val="Hipervnculo"/>
            <w:noProof/>
          </w:rPr>
          <w:fldChar w:fldCharType="end"/>
        </w:r>
      </w:ins>
    </w:p>
    <w:p w14:paraId="42F8023A" w14:textId="37243A12" w:rsidR="00430746" w:rsidRDefault="00430746">
      <w:pPr>
        <w:pStyle w:val="Tabladeilustraciones"/>
        <w:tabs>
          <w:tab w:val="right" w:leader="dot" w:pos="9060"/>
        </w:tabs>
        <w:rPr>
          <w:ins w:id="1342" w:author="JORGE CONTRERAS ORTIZ" w:date="2021-09-02T18:29:00Z"/>
          <w:rFonts w:eastAsiaTheme="minorEastAsia" w:cstheme="minorBidi"/>
          <w:i w:val="0"/>
          <w:iCs w:val="0"/>
          <w:noProof/>
          <w:sz w:val="22"/>
          <w:szCs w:val="22"/>
          <w:lang w:eastAsia="es-ES"/>
        </w:rPr>
      </w:pPr>
      <w:ins w:id="1343"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3"</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6 Topología A de 5 nodos</w:t>
        </w:r>
        <w:r>
          <w:rPr>
            <w:noProof/>
            <w:webHidden/>
          </w:rPr>
          <w:tab/>
        </w:r>
        <w:r>
          <w:rPr>
            <w:noProof/>
            <w:webHidden/>
          </w:rPr>
          <w:fldChar w:fldCharType="begin"/>
        </w:r>
        <w:r>
          <w:rPr>
            <w:noProof/>
            <w:webHidden/>
          </w:rPr>
          <w:instrText xml:space="preserve"> PAGEREF _Toc81499883 \h </w:instrText>
        </w:r>
      </w:ins>
      <w:r>
        <w:rPr>
          <w:noProof/>
          <w:webHidden/>
        </w:rPr>
      </w:r>
      <w:r>
        <w:rPr>
          <w:noProof/>
          <w:webHidden/>
        </w:rPr>
        <w:fldChar w:fldCharType="separate"/>
      </w:r>
      <w:ins w:id="1344" w:author="JORGE CONTRERAS ORTIZ" w:date="2021-09-02T18:29:00Z">
        <w:r>
          <w:rPr>
            <w:noProof/>
            <w:webHidden/>
          </w:rPr>
          <w:t>92</w:t>
        </w:r>
        <w:r>
          <w:rPr>
            <w:noProof/>
            <w:webHidden/>
          </w:rPr>
          <w:fldChar w:fldCharType="end"/>
        </w:r>
        <w:r w:rsidRPr="00261CC8">
          <w:rPr>
            <w:rStyle w:val="Hipervnculo"/>
            <w:noProof/>
          </w:rPr>
          <w:fldChar w:fldCharType="end"/>
        </w:r>
      </w:ins>
    </w:p>
    <w:p w14:paraId="3F7A5279" w14:textId="47A0DC37" w:rsidR="00430746" w:rsidRDefault="00430746">
      <w:pPr>
        <w:pStyle w:val="Tabladeilustraciones"/>
        <w:tabs>
          <w:tab w:val="right" w:leader="dot" w:pos="9060"/>
        </w:tabs>
        <w:rPr>
          <w:ins w:id="1345" w:author="JORGE CONTRERAS ORTIZ" w:date="2021-09-02T18:29:00Z"/>
          <w:rFonts w:eastAsiaTheme="minorEastAsia" w:cstheme="minorBidi"/>
          <w:i w:val="0"/>
          <w:iCs w:val="0"/>
          <w:noProof/>
          <w:sz w:val="22"/>
          <w:szCs w:val="22"/>
          <w:lang w:eastAsia="es-ES"/>
        </w:rPr>
      </w:pPr>
      <w:ins w:id="1346"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4"</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7 Topología B con 5 nodos</w:t>
        </w:r>
        <w:r>
          <w:rPr>
            <w:noProof/>
            <w:webHidden/>
          </w:rPr>
          <w:tab/>
        </w:r>
        <w:r>
          <w:rPr>
            <w:noProof/>
            <w:webHidden/>
          </w:rPr>
          <w:fldChar w:fldCharType="begin"/>
        </w:r>
        <w:r>
          <w:rPr>
            <w:noProof/>
            <w:webHidden/>
          </w:rPr>
          <w:instrText xml:space="preserve"> PAGEREF _Toc81499884 \h </w:instrText>
        </w:r>
      </w:ins>
      <w:r>
        <w:rPr>
          <w:noProof/>
          <w:webHidden/>
        </w:rPr>
      </w:r>
      <w:r>
        <w:rPr>
          <w:noProof/>
          <w:webHidden/>
        </w:rPr>
        <w:fldChar w:fldCharType="separate"/>
      </w:r>
      <w:ins w:id="1347" w:author="JORGE CONTRERAS ORTIZ" w:date="2021-09-02T18:29:00Z">
        <w:r>
          <w:rPr>
            <w:noProof/>
            <w:webHidden/>
          </w:rPr>
          <w:t>93</w:t>
        </w:r>
        <w:r>
          <w:rPr>
            <w:noProof/>
            <w:webHidden/>
          </w:rPr>
          <w:fldChar w:fldCharType="end"/>
        </w:r>
        <w:r w:rsidRPr="00261CC8">
          <w:rPr>
            <w:rStyle w:val="Hipervnculo"/>
            <w:noProof/>
          </w:rPr>
          <w:fldChar w:fldCharType="end"/>
        </w:r>
      </w:ins>
    </w:p>
    <w:p w14:paraId="52BAB8E8" w14:textId="2CC58380" w:rsidR="00430746" w:rsidRDefault="00430746">
      <w:pPr>
        <w:pStyle w:val="Tabladeilustraciones"/>
        <w:tabs>
          <w:tab w:val="right" w:leader="dot" w:pos="9060"/>
        </w:tabs>
        <w:rPr>
          <w:ins w:id="1348" w:author="JORGE CONTRERAS ORTIZ" w:date="2021-09-02T18:29:00Z"/>
          <w:rFonts w:eastAsiaTheme="minorEastAsia" w:cstheme="minorBidi"/>
          <w:i w:val="0"/>
          <w:iCs w:val="0"/>
          <w:noProof/>
          <w:sz w:val="22"/>
          <w:szCs w:val="22"/>
          <w:lang w:eastAsia="es-ES"/>
        </w:rPr>
      </w:pPr>
      <w:ins w:id="1349"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l "_Toc81499885"</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8 Topología con 6 nodos</w:t>
        </w:r>
        <w:r>
          <w:rPr>
            <w:noProof/>
            <w:webHidden/>
          </w:rPr>
          <w:tab/>
        </w:r>
        <w:r>
          <w:rPr>
            <w:noProof/>
            <w:webHidden/>
          </w:rPr>
          <w:fldChar w:fldCharType="begin"/>
        </w:r>
        <w:r>
          <w:rPr>
            <w:noProof/>
            <w:webHidden/>
          </w:rPr>
          <w:instrText xml:space="preserve"> PAGEREF _Toc81499885 \h </w:instrText>
        </w:r>
      </w:ins>
      <w:r>
        <w:rPr>
          <w:noProof/>
          <w:webHidden/>
        </w:rPr>
      </w:r>
      <w:r>
        <w:rPr>
          <w:noProof/>
          <w:webHidden/>
        </w:rPr>
        <w:fldChar w:fldCharType="separate"/>
      </w:r>
      <w:ins w:id="1350" w:author="JORGE CONTRERAS ORTIZ" w:date="2021-09-02T18:29:00Z">
        <w:r>
          <w:rPr>
            <w:noProof/>
            <w:webHidden/>
          </w:rPr>
          <w:t>95</w:t>
        </w:r>
        <w:r>
          <w:rPr>
            <w:noProof/>
            <w:webHidden/>
          </w:rPr>
          <w:fldChar w:fldCharType="end"/>
        </w:r>
        <w:r w:rsidRPr="00261CC8">
          <w:rPr>
            <w:rStyle w:val="Hipervnculo"/>
            <w:noProof/>
          </w:rPr>
          <w:fldChar w:fldCharType="end"/>
        </w:r>
      </w:ins>
    </w:p>
    <w:p w14:paraId="60548B06" w14:textId="6D5D0345" w:rsidR="00430746" w:rsidRDefault="00430746">
      <w:pPr>
        <w:pStyle w:val="Tabladeilustraciones"/>
        <w:tabs>
          <w:tab w:val="right" w:leader="dot" w:pos="9060"/>
        </w:tabs>
        <w:rPr>
          <w:ins w:id="1351" w:author="JORGE CONTRERAS ORTIZ" w:date="2021-09-02T18:29:00Z"/>
          <w:rFonts w:eastAsiaTheme="minorEastAsia" w:cstheme="minorBidi"/>
          <w:i w:val="0"/>
          <w:iCs w:val="0"/>
          <w:noProof/>
          <w:sz w:val="22"/>
          <w:szCs w:val="22"/>
          <w:lang w:eastAsia="es-ES"/>
        </w:rPr>
      </w:pPr>
      <w:ins w:id="1352" w:author="JORGE CONTRERAS ORTIZ" w:date="2021-09-02T18:29:00Z">
        <w:r w:rsidRPr="00261CC8">
          <w:rPr>
            <w:rStyle w:val="Hipervnculo"/>
            <w:noProof/>
          </w:rPr>
          <w:fldChar w:fldCharType="begin"/>
        </w:r>
        <w:r w:rsidRPr="00261CC8">
          <w:rPr>
            <w:rStyle w:val="Hipervnculo"/>
            <w:noProof/>
          </w:rPr>
          <w:instrText xml:space="preserve"> </w:instrText>
        </w:r>
        <w:r>
          <w:rPr>
            <w:noProof/>
          </w:rPr>
          <w:instrText>HYPERLINK "F:\\Jorge\\UPM\\master\\TFM\\Documentos\\TFM_Contreras_v1_correcciones.docx" \l "_Toc81499886"</w:instrText>
        </w:r>
        <w:r w:rsidRPr="00261CC8">
          <w:rPr>
            <w:rStyle w:val="Hipervnculo"/>
            <w:noProof/>
          </w:rPr>
          <w:instrText xml:space="preserve"> </w:instrText>
        </w:r>
        <w:r w:rsidRPr="00261CC8">
          <w:rPr>
            <w:rStyle w:val="Hipervnculo"/>
            <w:noProof/>
          </w:rPr>
          <w:fldChar w:fldCharType="separate"/>
        </w:r>
        <w:r w:rsidRPr="00261CC8">
          <w:rPr>
            <w:rStyle w:val="Hipervnculo"/>
            <w:noProof/>
          </w:rPr>
          <w:t>Ilustración 59 Jerarquía Circuito</w:t>
        </w:r>
        <w:r>
          <w:rPr>
            <w:noProof/>
            <w:webHidden/>
          </w:rPr>
          <w:tab/>
        </w:r>
        <w:r>
          <w:rPr>
            <w:noProof/>
            <w:webHidden/>
          </w:rPr>
          <w:fldChar w:fldCharType="begin"/>
        </w:r>
        <w:r>
          <w:rPr>
            <w:noProof/>
            <w:webHidden/>
          </w:rPr>
          <w:instrText xml:space="preserve"> PAGEREF _Toc81499886 \h </w:instrText>
        </w:r>
      </w:ins>
      <w:r>
        <w:rPr>
          <w:noProof/>
          <w:webHidden/>
        </w:rPr>
      </w:r>
      <w:r>
        <w:rPr>
          <w:noProof/>
          <w:webHidden/>
        </w:rPr>
        <w:fldChar w:fldCharType="separate"/>
      </w:r>
      <w:ins w:id="1353" w:author="JORGE CONTRERAS ORTIZ" w:date="2021-09-02T18:29:00Z">
        <w:r>
          <w:rPr>
            <w:noProof/>
            <w:webHidden/>
          </w:rPr>
          <w:t>96</w:t>
        </w:r>
        <w:r>
          <w:rPr>
            <w:noProof/>
            <w:webHidden/>
          </w:rPr>
          <w:fldChar w:fldCharType="end"/>
        </w:r>
        <w:r w:rsidRPr="00261CC8">
          <w:rPr>
            <w:rStyle w:val="Hipervnculo"/>
            <w:noProof/>
          </w:rPr>
          <w:fldChar w:fldCharType="end"/>
        </w:r>
      </w:ins>
    </w:p>
    <w:p w14:paraId="5B318B87" w14:textId="266650DB" w:rsidR="00430746" w:rsidDel="00430746" w:rsidRDefault="00430746">
      <w:pPr>
        <w:pStyle w:val="Tabladeilustraciones"/>
        <w:tabs>
          <w:tab w:val="right" w:leader="dot" w:pos="9060"/>
        </w:tabs>
        <w:rPr>
          <w:del w:id="1354" w:author="JORGE CONTRERAS ORTIZ" w:date="2021-09-02T18:29:00Z"/>
          <w:noProof/>
        </w:rPr>
      </w:pPr>
    </w:p>
    <w:p w14:paraId="6941335A" w14:textId="0F8826D6" w:rsidR="00430746" w:rsidDel="00430746" w:rsidRDefault="00430746">
      <w:pPr>
        <w:pStyle w:val="Tabladeilustraciones"/>
        <w:tabs>
          <w:tab w:val="right" w:leader="dot" w:pos="9060"/>
        </w:tabs>
        <w:rPr>
          <w:del w:id="1355" w:author="JORGE CONTRERAS ORTIZ" w:date="2021-09-02T18:29:00Z"/>
          <w:rFonts w:eastAsiaTheme="minorEastAsia" w:cstheme="minorBidi"/>
          <w:i w:val="0"/>
          <w:iCs w:val="0"/>
          <w:noProof/>
          <w:sz w:val="22"/>
          <w:szCs w:val="22"/>
          <w:lang w:eastAsia="es-ES"/>
        </w:rPr>
      </w:pPr>
      <w:del w:id="1356" w:author="JORGE CONTRERAS ORTIZ" w:date="2021-09-02T18:29:00Z">
        <w:r w:rsidRPr="00430746" w:rsidDel="00430746">
          <w:rPr>
            <w:rStyle w:val="Hipervnculo"/>
            <w:i w:val="0"/>
            <w:iCs w:val="0"/>
            <w:noProof/>
          </w:rPr>
          <w:delText>Ilustración 1 Estructura Básica 6LoWPAN [6]</w:delText>
        </w:r>
        <w:r w:rsidDel="00430746">
          <w:rPr>
            <w:noProof/>
            <w:webHidden/>
          </w:rPr>
          <w:tab/>
          <w:delText>11</w:delText>
        </w:r>
      </w:del>
    </w:p>
    <w:p w14:paraId="055BEE9F" w14:textId="3CE70D2E" w:rsidR="00430746" w:rsidDel="00430746" w:rsidRDefault="00430746">
      <w:pPr>
        <w:pStyle w:val="Tabladeilustraciones"/>
        <w:tabs>
          <w:tab w:val="right" w:leader="dot" w:pos="9060"/>
        </w:tabs>
        <w:rPr>
          <w:del w:id="1357" w:author="JORGE CONTRERAS ORTIZ" w:date="2021-09-02T18:29:00Z"/>
          <w:rFonts w:eastAsiaTheme="minorEastAsia" w:cstheme="minorBidi"/>
          <w:i w:val="0"/>
          <w:iCs w:val="0"/>
          <w:noProof/>
          <w:sz w:val="22"/>
          <w:szCs w:val="22"/>
          <w:lang w:eastAsia="es-ES"/>
        </w:rPr>
      </w:pPr>
      <w:del w:id="1358" w:author="JORGE CONTRERAS ORTIZ" w:date="2021-09-02T18:29:00Z">
        <w:r w:rsidRPr="00430746" w:rsidDel="00430746">
          <w:rPr>
            <w:rStyle w:val="Hipervnculo"/>
            <w:i w:val="0"/>
            <w:iCs w:val="0"/>
            <w:noProof/>
          </w:rPr>
          <w:delText>Ilustración 2 Arquitectura en Contiki [7]</w:delText>
        </w:r>
        <w:r w:rsidDel="00430746">
          <w:rPr>
            <w:noProof/>
            <w:webHidden/>
          </w:rPr>
          <w:tab/>
          <w:delText>14</w:delText>
        </w:r>
      </w:del>
    </w:p>
    <w:p w14:paraId="32DE04F5" w14:textId="0BD377C4" w:rsidR="00430746" w:rsidDel="00430746" w:rsidRDefault="00430746">
      <w:pPr>
        <w:pStyle w:val="Tabladeilustraciones"/>
        <w:tabs>
          <w:tab w:val="right" w:leader="dot" w:pos="9060"/>
        </w:tabs>
        <w:rPr>
          <w:del w:id="1359" w:author="JORGE CONTRERAS ORTIZ" w:date="2021-09-02T18:29:00Z"/>
          <w:rFonts w:eastAsiaTheme="minorEastAsia" w:cstheme="minorBidi"/>
          <w:i w:val="0"/>
          <w:iCs w:val="0"/>
          <w:noProof/>
          <w:sz w:val="22"/>
          <w:szCs w:val="22"/>
          <w:lang w:eastAsia="es-ES"/>
        </w:rPr>
      </w:pPr>
      <w:del w:id="1360" w:author="JORGE CONTRERAS ORTIZ" w:date="2021-09-02T18:29:00Z">
        <w:r w:rsidRPr="00430746" w:rsidDel="00430746">
          <w:rPr>
            <w:rStyle w:val="Hipervnculo"/>
            <w:i w:val="0"/>
            <w:iCs w:val="0"/>
            <w:noProof/>
          </w:rPr>
          <w:delText>Ilustración 3 Ejemplo de una topología de Red Thread en malla [9]</w:delText>
        </w:r>
        <w:r w:rsidDel="00430746">
          <w:rPr>
            <w:noProof/>
            <w:webHidden/>
          </w:rPr>
          <w:tab/>
          <w:delText>18</w:delText>
        </w:r>
      </w:del>
    </w:p>
    <w:p w14:paraId="0A70F184" w14:textId="50038AB5" w:rsidR="00430746" w:rsidDel="00430746" w:rsidRDefault="00430746">
      <w:pPr>
        <w:pStyle w:val="Tabladeilustraciones"/>
        <w:tabs>
          <w:tab w:val="right" w:leader="dot" w:pos="9060"/>
        </w:tabs>
        <w:rPr>
          <w:del w:id="1361" w:author="JORGE CONTRERAS ORTIZ" w:date="2021-09-02T18:29:00Z"/>
          <w:rFonts w:eastAsiaTheme="minorEastAsia" w:cstheme="minorBidi"/>
          <w:i w:val="0"/>
          <w:iCs w:val="0"/>
          <w:noProof/>
          <w:sz w:val="22"/>
          <w:szCs w:val="22"/>
          <w:lang w:eastAsia="es-ES"/>
        </w:rPr>
      </w:pPr>
      <w:del w:id="1362" w:author="JORGE CONTRERAS ORTIZ" w:date="2021-09-02T18:29:00Z">
        <w:r w:rsidRPr="00430746" w:rsidDel="00430746">
          <w:rPr>
            <w:rStyle w:val="Hipervnculo"/>
            <w:i w:val="0"/>
            <w:iCs w:val="0"/>
            <w:noProof/>
          </w:rPr>
          <w:delText>Ilustración 4 Pila de Protocolo Thread en un sistema IoT [12], [13]</w:delText>
        </w:r>
        <w:r w:rsidDel="00430746">
          <w:rPr>
            <w:noProof/>
            <w:webHidden/>
          </w:rPr>
          <w:tab/>
          <w:delText>19</w:delText>
        </w:r>
      </w:del>
    </w:p>
    <w:p w14:paraId="29EE0582" w14:textId="63A05D68" w:rsidR="00430746" w:rsidDel="00430746" w:rsidRDefault="00430746">
      <w:pPr>
        <w:pStyle w:val="Tabladeilustraciones"/>
        <w:tabs>
          <w:tab w:val="right" w:leader="dot" w:pos="9060"/>
        </w:tabs>
        <w:rPr>
          <w:del w:id="1363" w:author="JORGE CONTRERAS ORTIZ" w:date="2021-09-02T18:29:00Z"/>
          <w:rFonts w:eastAsiaTheme="minorEastAsia" w:cstheme="minorBidi"/>
          <w:i w:val="0"/>
          <w:iCs w:val="0"/>
          <w:noProof/>
          <w:sz w:val="22"/>
          <w:szCs w:val="22"/>
          <w:lang w:eastAsia="es-ES"/>
        </w:rPr>
      </w:pPr>
      <w:del w:id="1364" w:author="JORGE CONTRERAS ORTIZ" w:date="2021-09-02T18:29:00Z">
        <w:r w:rsidRPr="00430746" w:rsidDel="00430746">
          <w:rPr>
            <w:rStyle w:val="Hipervnculo"/>
            <w:i w:val="0"/>
            <w:iCs w:val="0"/>
            <w:noProof/>
          </w:rPr>
          <w:delText>Ilustración 5 Ejemplo PAN Thread [12], [13]</w:delText>
        </w:r>
        <w:r w:rsidDel="00430746">
          <w:rPr>
            <w:noProof/>
            <w:webHidden/>
          </w:rPr>
          <w:tab/>
          <w:delText>19</w:delText>
        </w:r>
      </w:del>
    </w:p>
    <w:p w14:paraId="2B561AAE" w14:textId="3520B065" w:rsidR="00430746" w:rsidDel="00430746" w:rsidRDefault="00430746">
      <w:pPr>
        <w:pStyle w:val="Tabladeilustraciones"/>
        <w:tabs>
          <w:tab w:val="right" w:leader="dot" w:pos="9060"/>
        </w:tabs>
        <w:rPr>
          <w:del w:id="1365" w:author="JORGE CONTRERAS ORTIZ" w:date="2021-09-02T18:29:00Z"/>
          <w:rFonts w:eastAsiaTheme="minorEastAsia" w:cstheme="minorBidi"/>
          <w:i w:val="0"/>
          <w:iCs w:val="0"/>
          <w:noProof/>
          <w:sz w:val="22"/>
          <w:szCs w:val="22"/>
          <w:lang w:eastAsia="es-ES"/>
        </w:rPr>
      </w:pPr>
      <w:del w:id="1366" w:author="JORGE CONTRERAS ORTIZ" w:date="2021-09-02T18:29:00Z">
        <w:r w:rsidRPr="00430746" w:rsidDel="00430746">
          <w:rPr>
            <w:rStyle w:val="Hipervnculo"/>
            <w:i w:val="0"/>
            <w:iCs w:val="0"/>
            <w:noProof/>
          </w:rPr>
          <w:delText>Ilustración 6 Jerarquía Circuito</w:delText>
        </w:r>
        <w:r w:rsidDel="00430746">
          <w:rPr>
            <w:noProof/>
            <w:webHidden/>
          </w:rPr>
          <w:tab/>
          <w:delText>27</w:delText>
        </w:r>
      </w:del>
    </w:p>
    <w:p w14:paraId="214A3F82" w14:textId="43BBC34E" w:rsidR="00430746" w:rsidDel="00430746" w:rsidRDefault="00430746">
      <w:pPr>
        <w:pStyle w:val="Tabladeilustraciones"/>
        <w:tabs>
          <w:tab w:val="right" w:leader="dot" w:pos="9060"/>
        </w:tabs>
        <w:rPr>
          <w:del w:id="1367" w:author="JORGE CONTRERAS ORTIZ" w:date="2021-09-02T18:29:00Z"/>
          <w:rFonts w:eastAsiaTheme="minorEastAsia" w:cstheme="minorBidi"/>
          <w:i w:val="0"/>
          <w:iCs w:val="0"/>
          <w:noProof/>
          <w:sz w:val="22"/>
          <w:szCs w:val="22"/>
          <w:lang w:eastAsia="es-ES"/>
        </w:rPr>
      </w:pPr>
      <w:del w:id="1368" w:author="JORGE CONTRERAS ORTIZ" w:date="2021-09-02T18:29:00Z">
        <w:r w:rsidRPr="00430746" w:rsidDel="00430746">
          <w:rPr>
            <w:rStyle w:val="Hipervnculo"/>
            <w:i w:val="0"/>
            <w:iCs w:val="0"/>
            <w:noProof/>
          </w:rPr>
          <w:delText>Ilustración 19 Balena Etcher</w:delText>
        </w:r>
        <w:r w:rsidDel="00430746">
          <w:rPr>
            <w:noProof/>
            <w:webHidden/>
          </w:rPr>
          <w:tab/>
          <w:delText>28</w:delText>
        </w:r>
      </w:del>
    </w:p>
    <w:p w14:paraId="38731DD7" w14:textId="491A4AEC" w:rsidR="00430746" w:rsidDel="00430746" w:rsidRDefault="00430746">
      <w:pPr>
        <w:pStyle w:val="Tabladeilustraciones"/>
        <w:tabs>
          <w:tab w:val="right" w:leader="dot" w:pos="9060"/>
        </w:tabs>
        <w:rPr>
          <w:del w:id="1369" w:author="JORGE CONTRERAS ORTIZ" w:date="2021-09-02T18:29:00Z"/>
          <w:rFonts w:eastAsiaTheme="minorEastAsia" w:cstheme="minorBidi"/>
          <w:i w:val="0"/>
          <w:iCs w:val="0"/>
          <w:noProof/>
          <w:sz w:val="22"/>
          <w:szCs w:val="22"/>
          <w:lang w:eastAsia="es-ES"/>
        </w:rPr>
      </w:pPr>
      <w:del w:id="1370" w:author="JORGE CONTRERAS ORTIZ" w:date="2021-09-02T18:29:00Z">
        <w:r w:rsidRPr="00430746" w:rsidDel="00430746">
          <w:rPr>
            <w:rStyle w:val="Hipervnculo"/>
            <w:i w:val="0"/>
            <w:iCs w:val="0"/>
            <w:noProof/>
          </w:rPr>
          <w:delText>Ilustración 20 Border Router en Administrador de Dispositivos Previo a la instalación de Drivers</w:delText>
        </w:r>
        <w:r w:rsidDel="00430746">
          <w:rPr>
            <w:noProof/>
            <w:webHidden/>
          </w:rPr>
          <w:tab/>
          <w:delText>29</w:delText>
        </w:r>
      </w:del>
    </w:p>
    <w:p w14:paraId="334CA31D" w14:textId="140B8725" w:rsidR="00430746" w:rsidDel="00430746" w:rsidRDefault="00430746">
      <w:pPr>
        <w:pStyle w:val="Tabladeilustraciones"/>
        <w:tabs>
          <w:tab w:val="right" w:leader="dot" w:pos="9060"/>
        </w:tabs>
        <w:rPr>
          <w:del w:id="1371" w:author="JORGE CONTRERAS ORTIZ" w:date="2021-09-02T18:29:00Z"/>
          <w:rFonts w:eastAsiaTheme="minorEastAsia" w:cstheme="minorBidi"/>
          <w:i w:val="0"/>
          <w:iCs w:val="0"/>
          <w:noProof/>
          <w:sz w:val="22"/>
          <w:szCs w:val="22"/>
          <w:lang w:eastAsia="es-ES"/>
        </w:rPr>
      </w:pPr>
      <w:del w:id="1372" w:author="JORGE CONTRERAS ORTIZ" w:date="2021-09-02T18:29:00Z">
        <w:r w:rsidRPr="00430746" w:rsidDel="00430746">
          <w:rPr>
            <w:rStyle w:val="Hipervnculo"/>
            <w:i w:val="0"/>
            <w:iCs w:val="0"/>
            <w:noProof/>
          </w:rPr>
          <w:delText>Ilustración 21 Instalación Drivers de Border Router con Zadig</w:delText>
        </w:r>
        <w:r w:rsidDel="00430746">
          <w:rPr>
            <w:noProof/>
            <w:webHidden/>
          </w:rPr>
          <w:tab/>
          <w:delText>30</w:delText>
        </w:r>
      </w:del>
    </w:p>
    <w:p w14:paraId="1E1A597E" w14:textId="732478FC" w:rsidR="00430746" w:rsidDel="00430746" w:rsidRDefault="00430746">
      <w:pPr>
        <w:pStyle w:val="Tabladeilustraciones"/>
        <w:tabs>
          <w:tab w:val="right" w:leader="dot" w:pos="9060"/>
        </w:tabs>
        <w:rPr>
          <w:del w:id="1373" w:author="JORGE CONTRERAS ORTIZ" w:date="2021-09-02T18:29:00Z"/>
          <w:rFonts w:eastAsiaTheme="minorEastAsia" w:cstheme="minorBidi"/>
          <w:i w:val="0"/>
          <w:iCs w:val="0"/>
          <w:noProof/>
          <w:sz w:val="22"/>
          <w:szCs w:val="22"/>
          <w:lang w:eastAsia="es-ES"/>
        </w:rPr>
      </w:pPr>
      <w:del w:id="1374" w:author="JORGE CONTRERAS ORTIZ" w:date="2021-09-02T18:29:00Z">
        <w:r w:rsidRPr="00430746" w:rsidDel="00430746">
          <w:rPr>
            <w:rStyle w:val="Hipervnculo"/>
            <w:i w:val="0"/>
            <w:iCs w:val="0"/>
            <w:noProof/>
          </w:rPr>
          <w:delText>Ilustración 22  MobaXterm</w:delText>
        </w:r>
        <w:r w:rsidDel="00430746">
          <w:rPr>
            <w:noProof/>
            <w:webHidden/>
          </w:rPr>
          <w:tab/>
          <w:delText>30</w:delText>
        </w:r>
      </w:del>
    </w:p>
    <w:p w14:paraId="73E7F4F6" w14:textId="7C2547AB" w:rsidR="00430746" w:rsidDel="00430746" w:rsidRDefault="00430746">
      <w:pPr>
        <w:pStyle w:val="Tabladeilustraciones"/>
        <w:tabs>
          <w:tab w:val="right" w:leader="dot" w:pos="9060"/>
        </w:tabs>
        <w:rPr>
          <w:del w:id="1375" w:author="JORGE CONTRERAS ORTIZ" w:date="2021-09-02T18:29:00Z"/>
          <w:rFonts w:eastAsiaTheme="minorEastAsia" w:cstheme="minorBidi"/>
          <w:i w:val="0"/>
          <w:iCs w:val="0"/>
          <w:noProof/>
          <w:sz w:val="22"/>
          <w:szCs w:val="22"/>
          <w:lang w:eastAsia="es-ES"/>
        </w:rPr>
      </w:pPr>
      <w:del w:id="1376" w:author="JORGE CONTRERAS ORTIZ" w:date="2021-09-02T18:29:00Z">
        <w:r w:rsidRPr="00430746" w:rsidDel="00430746">
          <w:rPr>
            <w:rStyle w:val="Hipervnculo"/>
            <w:i w:val="0"/>
            <w:iCs w:val="0"/>
            <w:noProof/>
          </w:rPr>
          <w:delText>Ilustración 23 Login Panel Administración Web</w:delText>
        </w:r>
        <w:r w:rsidDel="00430746">
          <w:rPr>
            <w:noProof/>
            <w:webHidden/>
          </w:rPr>
          <w:tab/>
          <w:delText>32</w:delText>
        </w:r>
      </w:del>
    </w:p>
    <w:p w14:paraId="24AD786E" w14:textId="0BE53D75" w:rsidR="00430746" w:rsidDel="00430746" w:rsidRDefault="00430746">
      <w:pPr>
        <w:pStyle w:val="Tabladeilustraciones"/>
        <w:tabs>
          <w:tab w:val="right" w:leader="dot" w:pos="9060"/>
        </w:tabs>
        <w:rPr>
          <w:del w:id="1377" w:author="JORGE CONTRERAS ORTIZ" w:date="2021-09-02T18:29:00Z"/>
          <w:rFonts w:eastAsiaTheme="minorEastAsia" w:cstheme="minorBidi"/>
          <w:i w:val="0"/>
          <w:iCs w:val="0"/>
          <w:noProof/>
          <w:sz w:val="22"/>
          <w:szCs w:val="22"/>
          <w:lang w:eastAsia="es-ES"/>
        </w:rPr>
      </w:pPr>
      <w:del w:id="1378" w:author="JORGE CONTRERAS ORTIZ" w:date="2021-09-02T18:29:00Z">
        <w:r w:rsidRPr="00430746" w:rsidDel="00430746">
          <w:rPr>
            <w:rStyle w:val="Hipervnculo"/>
            <w:i w:val="0"/>
            <w:iCs w:val="0"/>
            <w:noProof/>
          </w:rPr>
          <w:delText>Ilustración 24 Pestaña Network</w:delText>
        </w:r>
        <w:r w:rsidDel="00430746">
          <w:rPr>
            <w:noProof/>
            <w:webHidden/>
          </w:rPr>
          <w:tab/>
          <w:delText>33</w:delText>
        </w:r>
      </w:del>
    </w:p>
    <w:p w14:paraId="2DF1DF91" w14:textId="472CD35E" w:rsidR="00430746" w:rsidDel="00430746" w:rsidRDefault="00430746">
      <w:pPr>
        <w:pStyle w:val="Tabladeilustraciones"/>
        <w:tabs>
          <w:tab w:val="right" w:leader="dot" w:pos="9060"/>
        </w:tabs>
        <w:rPr>
          <w:del w:id="1379" w:author="JORGE CONTRERAS ORTIZ" w:date="2021-09-02T18:29:00Z"/>
          <w:rFonts w:eastAsiaTheme="minorEastAsia" w:cstheme="minorBidi"/>
          <w:i w:val="0"/>
          <w:iCs w:val="0"/>
          <w:noProof/>
          <w:sz w:val="22"/>
          <w:szCs w:val="22"/>
          <w:lang w:eastAsia="es-ES"/>
        </w:rPr>
      </w:pPr>
      <w:del w:id="1380" w:author="JORGE CONTRERAS ORTIZ" w:date="2021-09-02T18:29:00Z">
        <w:r w:rsidRPr="00430746" w:rsidDel="00430746">
          <w:rPr>
            <w:rStyle w:val="Hipervnculo"/>
            <w:i w:val="0"/>
            <w:iCs w:val="0"/>
            <w:noProof/>
          </w:rPr>
          <w:delText>Ilustración 25 Actualización KiBRA</w:delText>
        </w:r>
        <w:r w:rsidDel="00430746">
          <w:rPr>
            <w:noProof/>
            <w:webHidden/>
          </w:rPr>
          <w:tab/>
          <w:delText>34</w:delText>
        </w:r>
      </w:del>
    </w:p>
    <w:p w14:paraId="331A7BB8" w14:textId="61B1BFA3" w:rsidR="00430746" w:rsidDel="00430746" w:rsidRDefault="00430746">
      <w:pPr>
        <w:pStyle w:val="Tabladeilustraciones"/>
        <w:tabs>
          <w:tab w:val="right" w:leader="dot" w:pos="9060"/>
        </w:tabs>
        <w:rPr>
          <w:del w:id="1381" w:author="JORGE CONTRERAS ORTIZ" w:date="2021-09-02T18:29:00Z"/>
          <w:rFonts w:eastAsiaTheme="minorEastAsia" w:cstheme="minorBidi"/>
          <w:i w:val="0"/>
          <w:iCs w:val="0"/>
          <w:noProof/>
          <w:sz w:val="22"/>
          <w:szCs w:val="22"/>
          <w:lang w:eastAsia="es-ES"/>
        </w:rPr>
      </w:pPr>
      <w:del w:id="1382" w:author="JORGE CONTRERAS ORTIZ" w:date="2021-09-02T18:29:00Z">
        <w:r w:rsidRPr="00430746" w:rsidDel="00430746">
          <w:rPr>
            <w:rStyle w:val="Hipervnculo"/>
            <w:i w:val="0"/>
            <w:iCs w:val="0"/>
            <w:noProof/>
          </w:rPr>
          <w:delText>Ilustración 26 Pestaña Settings</w:delText>
        </w:r>
        <w:r w:rsidDel="00430746">
          <w:rPr>
            <w:noProof/>
            <w:webHidden/>
          </w:rPr>
          <w:tab/>
          <w:delText>35</w:delText>
        </w:r>
      </w:del>
    </w:p>
    <w:p w14:paraId="1A09049C" w14:textId="7C5008BA" w:rsidR="00430746" w:rsidDel="00430746" w:rsidRDefault="00430746">
      <w:pPr>
        <w:pStyle w:val="Tabladeilustraciones"/>
        <w:tabs>
          <w:tab w:val="right" w:leader="dot" w:pos="9060"/>
        </w:tabs>
        <w:rPr>
          <w:del w:id="1383" w:author="JORGE CONTRERAS ORTIZ" w:date="2021-09-02T18:29:00Z"/>
          <w:rFonts w:eastAsiaTheme="minorEastAsia" w:cstheme="minorBidi"/>
          <w:i w:val="0"/>
          <w:iCs w:val="0"/>
          <w:noProof/>
          <w:sz w:val="22"/>
          <w:szCs w:val="22"/>
          <w:lang w:eastAsia="es-ES"/>
        </w:rPr>
      </w:pPr>
      <w:del w:id="1384" w:author="JORGE CONTRERAS ORTIZ" w:date="2021-09-02T18:29:00Z">
        <w:r w:rsidRPr="00430746" w:rsidDel="00430746">
          <w:rPr>
            <w:rStyle w:val="Hipervnculo"/>
            <w:i w:val="0"/>
            <w:iCs w:val="0"/>
            <w:noProof/>
          </w:rPr>
          <w:delText>Ilustración 27 Parámetros a configurar con Out-of-band Commissioning Activado</w:delText>
        </w:r>
        <w:r w:rsidDel="00430746">
          <w:rPr>
            <w:noProof/>
            <w:webHidden/>
          </w:rPr>
          <w:tab/>
          <w:delText>36</w:delText>
        </w:r>
      </w:del>
    </w:p>
    <w:p w14:paraId="67028214" w14:textId="6C84936E" w:rsidR="00430746" w:rsidDel="00430746" w:rsidRDefault="00430746">
      <w:pPr>
        <w:pStyle w:val="Tabladeilustraciones"/>
        <w:tabs>
          <w:tab w:val="right" w:leader="dot" w:pos="9060"/>
        </w:tabs>
        <w:rPr>
          <w:del w:id="1385" w:author="JORGE CONTRERAS ORTIZ" w:date="2021-09-02T18:29:00Z"/>
          <w:rFonts w:eastAsiaTheme="minorEastAsia" w:cstheme="minorBidi"/>
          <w:i w:val="0"/>
          <w:iCs w:val="0"/>
          <w:noProof/>
          <w:sz w:val="22"/>
          <w:szCs w:val="22"/>
          <w:lang w:eastAsia="es-ES"/>
        </w:rPr>
      </w:pPr>
      <w:del w:id="1386" w:author="JORGE CONTRERAS ORTIZ" w:date="2021-09-02T18:29:00Z">
        <w:r w:rsidRPr="00430746" w:rsidDel="00430746">
          <w:rPr>
            <w:rStyle w:val="Hipervnculo"/>
            <w:i w:val="0"/>
            <w:iCs w:val="0"/>
            <w:noProof/>
          </w:rPr>
          <w:delText>Ilustración 28 Parámetros a configurar con Out-of-band Commissioning Desactivado</w:delText>
        </w:r>
        <w:r w:rsidDel="00430746">
          <w:rPr>
            <w:noProof/>
            <w:webHidden/>
          </w:rPr>
          <w:tab/>
          <w:delText>36</w:delText>
        </w:r>
      </w:del>
    </w:p>
    <w:p w14:paraId="664515F3" w14:textId="2354766E" w:rsidR="00430746" w:rsidDel="00430746" w:rsidRDefault="00430746">
      <w:pPr>
        <w:pStyle w:val="Tabladeilustraciones"/>
        <w:tabs>
          <w:tab w:val="right" w:leader="dot" w:pos="9060"/>
        </w:tabs>
        <w:rPr>
          <w:del w:id="1387" w:author="JORGE CONTRERAS ORTIZ" w:date="2021-09-02T18:29:00Z"/>
          <w:rFonts w:eastAsiaTheme="minorEastAsia" w:cstheme="minorBidi"/>
          <w:i w:val="0"/>
          <w:iCs w:val="0"/>
          <w:noProof/>
          <w:sz w:val="22"/>
          <w:szCs w:val="22"/>
          <w:lang w:eastAsia="es-ES"/>
        </w:rPr>
      </w:pPr>
      <w:del w:id="1388" w:author="JORGE CONTRERAS ORTIZ" w:date="2021-09-02T18:29:00Z">
        <w:r w:rsidRPr="00430746" w:rsidDel="00430746">
          <w:rPr>
            <w:rStyle w:val="Hipervnculo"/>
            <w:i w:val="0"/>
            <w:iCs w:val="0"/>
            <w:noProof/>
          </w:rPr>
          <w:delText>Ilustración 29 Configuración Prefijo de Red</w:delText>
        </w:r>
        <w:r w:rsidDel="00430746">
          <w:rPr>
            <w:noProof/>
            <w:webHidden/>
          </w:rPr>
          <w:tab/>
          <w:delText>37</w:delText>
        </w:r>
      </w:del>
    </w:p>
    <w:p w14:paraId="0367FF92" w14:textId="7080D3A3" w:rsidR="00430746" w:rsidDel="00430746" w:rsidRDefault="00430746">
      <w:pPr>
        <w:pStyle w:val="Tabladeilustraciones"/>
        <w:tabs>
          <w:tab w:val="right" w:leader="dot" w:pos="9060"/>
        </w:tabs>
        <w:rPr>
          <w:del w:id="1389" w:author="JORGE CONTRERAS ORTIZ" w:date="2021-09-02T18:29:00Z"/>
          <w:rFonts w:eastAsiaTheme="minorEastAsia" w:cstheme="minorBidi"/>
          <w:i w:val="0"/>
          <w:iCs w:val="0"/>
          <w:noProof/>
          <w:sz w:val="22"/>
          <w:szCs w:val="22"/>
          <w:lang w:eastAsia="es-ES"/>
        </w:rPr>
      </w:pPr>
      <w:del w:id="1390" w:author="JORGE CONTRERAS ORTIZ" w:date="2021-09-02T18:29:00Z">
        <w:r w:rsidRPr="00430746" w:rsidDel="00430746">
          <w:rPr>
            <w:rStyle w:val="Hipervnculo"/>
            <w:i w:val="0"/>
            <w:iCs w:val="0"/>
            <w:noProof/>
          </w:rPr>
          <w:delText>Ilustración 30 Menú KiBRA - Inicio de Border Router</w:delText>
        </w:r>
        <w:r w:rsidDel="00430746">
          <w:rPr>
            <w:noProof/>
            <w:webHidden/>
          </w:rPr>
          <w:tab/>
          <w:delText>38</w:delText>
        </w:r>
      </w:del>
    </w:p>
    <w:p w14:paraId="47C433EB" w14:textId="706C5777" w:rsidR="00430746" w:rsidDel="00430746" w:rsidRDefault="00430746">
      <w:pPr>
        <w:pStyle w:val="Tabladeilustraciones"/>
        <w:tabs>
          <w:tab w:val="right" w:leader="dot" w:pos="9060"/>
        </w:tabs>
        <w:rPr>
          <w:del w:id="1391" w:author="JORGE CONTRERAS ORTIZ" w:date="2021-09-02T18:29:00Z"/>
          <w:rFonts w:eastAsiaTheme="minorEastAsia" w:cstheme="minorBidi"/>
          <w:i w:val="0"/>
          <w:iCs w:val="0"/>
          <w:noProof/>
          <w:sz w:val="22"/>
          <w:szCs w:val="22"/>
          <w:lang w:eastAsia="es-ES"/>
        </w:rPr>
      </w:pPr>
      <w:del w:id="1392" w:author="JORGE CONTRERAS ORTIZ" w:date="2021-09-02T18:29:00Z">
        <w:r w:rsidRPr="00430746" w:rsidDel="00430746">
          <w:rPr>
            <w:rStyle w:val="Hipervnculo"/>
            <w:i w:val="0"/>
            <w:iCs w:val="0"/>
            <w:noProof/>
          </w:rPr>
          <w:delText>Ilustración 31 Menú de KiBRA - Border Router Iniciado</w:delText>
        </w:r>
        <w:r w:rsidDel="00430746">
          <w:rPr>
            <w:noProof/>
            <w:webHidden/>
          </w:rPr>
          <w:tab/>
          <w:delText>39</w:delText>
        </w:r>
      </w:del>
    </w:p>
    <w:p w14:paraId="4D089AD5" w14:textId="2A933D25" w:rsidR="00430746" w:rsidDel="00430746" w:rsidRDefault="00430746">
      <w:pPr>
        <w:pStyle w:val="Tabladeilustraciones"/>
        <w:tabs>
          <w:tab w:val="right" w:leader="dot" w:pos="9060"/>
        </w:tabs>
        <w:rPr>
          <w:del w:id="1393" w:author="JORGE CONTRERAS ORTIZ" w:date="2021-09-02T18:29:00Z"/>
          <w:rFonts w:eastAsiaTheme="minorEastAsia" w:cstheme="minorBidi"/>
          <w:i w:val="0"/>
          <w:iCs w:val="0"/>
          <w:noProof/>
          <w:sz w:val="22"/>
          <w:szCs w:val="22"/>
          <w:lang w:eastAsia="es-ES"/>
        </w:rPr>
      </w:pPr>
      <w:del w:id="1394" w:author="JORGE CONTRERAS ORTIZ" w:date="2021-09-02T18:29:00Z">
        <w:r w:rsidRPr="00430746" w:rsidDel="00430746">
          <w:rPr>
            <w:rStyle w:val="Hipervnculo"/>
            <w:i w:val="0"/>
            <w:iCs w:val="0"/>
            <w:noProof/>
          </w:rPr>
          <w:delText>Ilustración 32 Pestaña Settings - Export Settings</w:delText>
        </w:r>
        <w:r w:rsidDel="00430746">
          <w:rPr>
            <w:noProof/>
            <w:webHidden/>
          </w:rPr>
          <w:tab/>
          <w:delText>40</w:delText>
        </w:r>
      </w:del>
    </w:p>
    <w:p w14:paraId="5E28BCC3" w14:textId="5AC0C0EC" w:rsidR="00430746" w:rsidDel="00430746" w:rsidRDefault="00430746">
      <w:pPr>
        <w:pStyle w:val="Tabladeilustraciones"/>
        <w:tabs>
          <w:tab w:val="right" w:leader="dot" w:pos="9060"/>
        </w:tabs>
        <w:rPr>
          <w:del w:id="1395" w:author="JORGE CONTRERAS ORTIZ" w:date="2021-09-02T18:29:00Z"/>
          <w:rFonts w:eastAsiaTheme="minorEastAsia" w:cstheme="minorBidi"/>
          <w:i w:val="0"/>
          <w:iCs w:val="0"/>
          <w:noProof/>
          <w:sz w:val="22"/>
          <w:szCs w:val="22"/>
          <w:lang w:eastAsia="es-ES"/>
        </w:rPr>
      </w:pPr>
      <w:del w:id="1396" w:author="JORGE CONTRERAS ORTIZ" w:date="2021-09-02T18:29:00Z">
        <w:r w:rsidRPr="00430746" w:rsidDel="00430746">
          <w:rPr>
            <w:rStyle w:val="Hipervnculo"/>
            <w:i w:val="0"/>
            <w:iCs w:val="0"/>
            <w:noProof/>
            <w:lang w:val="en-US"/>
          </w:rPr>
          <w:delText>Ilustración 33 Ventana Export Commissioning Information</w:delText>
        </w:r>
        <w:r w:rsidDel="00430746">
          <w:rPr>
            <w:noProof/>
            <w:webHidden/>
          </w:rPr>
          <w:tab/>
          <w:delText>41</w:delText>
        </w:r>
      </w:del>
    </w:p>
    <w:p w14:paraId="5BDE6772" w14:textId="1A97410E" w:rsidR="00430746" w:rsidDel="00430746" w:rsidRDefault="00430746">
      <w:pPr>
        <w:pStyle w:val="Tabladeilustraciones"/>
        <w:tabs>
          <w:tab w:val="right" w:leader="dot" w:pos="9060"/>
        </w:tabs>
        <w:rPr>
          <w:del w:id="1397" w:author="JORGE CONTRERAS ORTIZ" w:date="2021-09-02T18:29:00Z"/>
          <w:rFonts w:eastAsiaTheme="minorEastAsia" w:cstheme="minorBidi"/>
          <w:i w:val="0"/>
          <w:iCs w:val="0"/>
          <w:noProof/>
          <w:sz w:val="22"/>
          <w:szCs w:val="22"/>
          <w:lang w:eastAsia="es-ES"/>
        </w:rPr>
      </w:pPr>
      <w:del w:id="1398" w:author="JORGE CONTRERAS ORTIZ" w:date="2021-09-02T18:29:00Z">
        <w:r w:rsidRPr="00430746" w:rsidDel="00430746">
          <w:rPr>
            <w:rStyle w:val="Hipervnculo"/>
            <w:i w:val="0"/>
            <w:iCs w:val="0"/>
            <w:noProof/>
          </w:rPr>
          <w:delText>Ilustración 34 Servidor Backbone Router</w:delText>
        </w:r>
        <w:r w:rsidDel="00430746">
          <w:rPr>
            <w:noProof/>
            <w:webHidden/>
          </w:rPr>
          <w:tab/>
          <w:delText>42</w:delText>
        </w:r>
      </w:del>
    </w:p>
    <w:p w14:paraId="7E335BC0" w14:textId="751E51F6" w:rsidR="00430746" w:rsidDel="00430746" w:rsidRDefault="00430746">
      <w:pPr>
        <w:pStyle w:val="Tabladeilustraciones"/>
        <w:tabs>
          <w:tab w:val="right" w:leader="dot" w:pos="9060"/>
        </w:tabs>
        <w:rPr>
          <w:del w:id="1399" w:author="JORGE CONTRERAS ORTIZ" w:date="2021-09-02T18:29:00Z"/>
          <w:rFonts w:eastAsiaTheme="minorEastAsia" w:cstheme="minorBidi"/>
          <w:i w:val="0"/>
          <w:iCs w:val="0"/>
          <w:noProof/>
          <w:sz w:val="22"/>
          <w:szCs w:val="22"/>
          <w:lang w:eastAsia="es-ES"/>
        </w:rPr>
      </w:pPr>
      <w:del w:id="1400" w:author="JORGE CONTRERAS ORTIZ" w:date="2021-09-02T18:29:00Z">
        <w:r w:rsidRPr="00430746" w:rsidDel="00430746">
          <w:rPr>
            <w:rStyle w:val="Hipervnculo"/>
            <w:i w:val="0"/>
            <w:iCs w:val="0"/>
            <w:noProof/>
          </w:rPr>
          <w:delText>Ilustración 35 Servicio DHCP</w:delText>
        </w:r>
        <w:r w:rsidDel="00430746">
          <w:rPr>
            <w:noProof/>
            <w:webHidden/>
          </w:rPr>
          <w:tab/>
          <w:delText>43</w:delText>
        </w:r>
      </w:del>
    </w:p>
    <w:p w14:paraId="1353BEB4" w14:textId="5495909C" w:rsidR="00430746" w:rsidDel="00430746" w:rsidRDefault="00430746">
      <w:pPr>
        <w:pStyle w:val="Tabladeilustraciones"/>
        <w:tabs>
          <w:tab w:val="right" w:leader="dot" w:pos="9060"/>
        </w:tabs>
        <w:rPr>
          <w:del w:id="1401" w:author="JORGE CONTRERAS ORTIZ" w:date="2021-09-02T18:29:00Z"/>
          <w:rFonts w:eastAsiaTheme="minorEastAsia" w:cstheme="minorBidi"/>
          <w:i w:val="0"/>
          <w:iCs w:val="0"/>
          <w:noProof/>
          <w:sz w:val="22"/>
          <w:szCs w:val="22"/>
          <w:lang w:eastAsia="es-ES"/>
        </w:rPr>
      </w:pPr>
      <w:del w:id="1402" w:author="JORGE CONTRERAS ORTIZ" w:date="2021-09-02T18:29:00Z">
        <w:r w:rsidRPr="00430746" w:rsidDel="00430746">
          <w:rPr>
            <w:rStyle w:val="Hipervnculo"/>
            <w:i w:val="0"/>
            <w:iCs w:val="0"/>
            <w:noProof/>
          </w:rPr>
          <w:delText>Ilustración 36 Servicio NAT64</w:delText>
        </w:r>
        <w:r w:rsidDel="00430746">
          <w:rPr>
            <w:noProof/>
            <w:webHidden/>
          </w:rPr>
          <w:tab/>
          <w:delText>44</w:delText>
        </w:r>
      </w:del>
    </w:p>
    <w:p w14:paraId="0EC7ACE0" w14:textId="1C4CA1BB" w:rsidR="00430746" w:rsidDel="00430746" w:rsidRDefault="00430746">
      <w:pPr>
        <w:pStyle w:val="Tabladeilustraciones"/>
        <w:tabs>
          <w:tab w:val="right" w:leader="dot" w:pos="9060"/>
        </w:tabs>
        <w:rPr>
          <w:del w:id="1403" w:author="JORGE CONTRERAS ORTIZ" w:date="2021-09-02T18:29:00Z"/>
          <w:rFonts w:eastAsiaTheme="minorEastAsia" w:cstheme="minorBidi"/>
          <w:i w:val="0"/>
          <w:iCs w:val="0"/>
          <w:noProof/>
          <w:sz w:val="22"/>
          <w:szCs w:val="22"/>
          <w:lang w:eastAsia="es-ES"/>
        </w:rPr>
      </w:pPr>
      <w:del w:id="1404" w:author="JORGE CONTRERAS ORTIZ" w:date="2021-09-02T18:29:00Z">
        <w:r w:rsidRPr="00430746" w:rsidDel="00430746">
          <w:rPr>
            <w:rStyle w:val="Hipervnculo"/>
            <w:i w:val="0"/>
            <w:iCs w:val="0"/>
            <w:noProof/>
          </w:rPr>
          <w:delText>Ilustración 37 Servicio Commissioner</w:delText>
        </w:r>
        <w:r w:rsidDel="00430746">
          <w:rPr>
            <w:noProof/>
            <w:webHidden/>
          </w:rPr>
          <w:tab/>
          <w:delText>45</w:delText>
        </w:r>
      </w:del>
    </w:p>
    <w:p w14:paraId="1D3FCAAB" w14:textId="60AFBCB8" w:rsidR="00430746" w:rsidDel="00430746" w:rsidRDefault="00430746">
      <w:pPr>
        <w:pStyle w:val="Tabladeilustraciones"/>
        <w:tabs>
          <w:tab w:val="right" w:leader="dot" w:pos="9060"/>
        </w:tabs>
        <w:rPr>
          <w:del w:id="1405" w:author="JORGE CONTRERAS ORTIZ" w:date="2021-09-02T18:29:00Z"/>
          <w:rFonts w:eastAsiaTheme="minorEastAsia" w:cstheme="minorBidi"/>
          <w:i w:val="0"/>
          <w:iCs w:val="0"/>
          <w:noProof/>
          <w:sz w:val="22"/>
          <w:szCs w:val="22"/>
          <w:lang w:eastAsia="es-ES"/>
        </w:rPr>
      </w:pPr>
      <w:del w:id="1406" w:author="JORGE CONTRERAS ORTIZ" w:date="2021-09-02T18:29:00Z">
        <w:r w:rsidRPr="00430746" w:rsidDel="00430746">
          <w:rPr>
            <w:rStyle w:val="Hipervnculo"/>
            <w:i w:val="0"/>
            <w:iCs w:val="0"/>
            <w:noProof/>
          </w:rPr>
          <w:delText>Ilustración 38 Pestaña Visual Network</w:delText>
        </w:r>
        <w:r w:rsidDel="00430746">
          <w:rPr>
            <w:noProof/>
            <w:webHidden/>
          </w:rPr>
          <w:tab/>
          <w:delText>46</w:delText>
        </w:r>
      </w:del>
    </w:p>
    <w:p w14:paraId="334ECBED" w14:textId="52114A1E" w:rsidR="00430746" w:rsidDel="00430746" w:rsidRDefault="00430746">
      <w:pPr>
        <w:pStyle w:val="Tabladeilustraciones"/>
        <w:tabs>
          <w:tab w:val="right" w:leader="dot" w:pos="9060"/>
        </w:tabs>
        <w:rPr>
          <w:del w:id="1407" w:author="JORGE CONTRERAS ORTIZ" w:date="2021-09-02T18:29:00Z"/>
          <w:rFonts w:eastAsiaTheme="minorEastAsia" w:cstheme="minorBidi"/>
          <w:i w:val="0"/>
          <w:iCs w:val="0"/>
          <w:noProof/>
          <w:sz w:val="22"/>
          <w:szCs w:val="22"/>
          <w:lang w:eastAsia="es-ES"/>
        </w:rPr>
      </w:pPr>
      <w:del w:id="1408" w:author="JORGE CONTRERAS ORTIZ" w:date="2021-09-02T18:29:00Z">
        <w:r w:rsidRPr="00430746" w:rsidDel="00430746">
          <w:rPr>
            <w:rStyle w:val="Hipervnculo"/>
            <w:i w:val="0"/>
            <w:iCs w:val="0"/>
            <w:noProof/>
          </w:rPr>
          <w:delText>Ilustración 39 Pestaña Logs</w:delText>
        </w:r>
        <w:r w:rsidDel="00430746">
          <w:rPr>
            <w:noProof/>
            <w:webHidden/>
          </w:rPr>
          <w:tab/>
          <w:delText>47</w:delText>
        </w:r>
      </w:del>
    </w:p>
    <w:p w14:paraId="70F219B6" w14:textId="034DAAC8" w:rsidR="00430746" w:rsidDel="00430746" w:rsidRDefault="00430746">
      <w:pPr>
        <w:pStyle w:val="Tabladeilustraciones"/>
        <w:tabs>
          <w:tab w:val="right" w:leader="dot" w:pos="9060"/>
        </w:tabs>
        <w:rPr>
          <w:del w:id="1409" w:author="JORGE CONTRERAS ORTIZ" w:date="2021-09-02T18:29:00Z"/>
          <w:rFonts w:eastAsiaTheme="minorEastAsia" w:cstheme="minorBidi"/>
          <w:i w:val="0"/>
          <w:iCs w:val="0"/>
          <w:noProof/>
          <w:sz w:val="22"/>
          <w:szCs w:val="22"/>
          <w:lang w:eastAsia="es-ES"/>
        </w:rPr>
      </w:pPr>
      <w:del w:id="1410" w:author="JORGE CONTRERAS ORTIZ" w:date="2021-09-02T18:29:00Z">
        <w:r w:rsidRPr="00430746" w:rsidDel="00430746">
          <w:rPr>
            <w:rStyle w:val="Hipervnculo"/>
            <w:i w:val="0"/>
            <w:iCs w:val="0"/>
            <w:noProof/>
          </w:rPr>
          <w:delText>Ilustración 40 Administrador de dispositivo antes de instalar los Drivers de KTWM102</w:delText>
        </w:r>
        <w:r w:rsidDel="00430746">
          <w:rPr>
            <w:noProof/>
            <w:webHidden/>
          </w:rPr>
          <w:tab/>
          <w:delText>50</w:delText>
        </w:r>
      </w:del>
    </w:p>
    <w:p w14:paraId="12D15A6C" w14:textId="18A59D4B" w:rsidR="00430746" w:rsidDel="00430746" w:rsidRDefault="00430746">
      <w:pPr>
        <w:pStyle w:val="Tabladeilustraciones"/>
        <w:tabs>
          <w:tab w:val="right" w:leader="dot" w:pos="9060"/>
        </w:tabs>
        <w:rPr>
          <w:del w:id="1411" w:author="JORGE CONTRERAS ORTIZ" w:date="2021-09-02T18:29:00Z"/>
          <w:rFonts w:eastAsiaTheme="minorEastAsia" w:cstheme="minorBidi"/>
          <w:i w:val="0"/>
          <w:iCs w:val="0"/>
          <w:noProof/>
          <w:sz w:val="22"/>
          <w:szCs w:val="22"/>
          <w:lang w:eastAsia="es-ES"/>
        </w:rPr>
      </w:pPr>
      <w:del w:id="1412" w:author="JORGE CONTRERAS ORTIZ" w:date="2021-09-02T18:29:00Z">
        <w:r w:rsidRPr="00430746" w:rsidDel="00430746">
          <w:rPr>
            <w:rStyle w:val="Hipervnculo"/>
            <w:i w:val="0"/>
            <w:iCs w:val="0"/>
            <w:noProof/>
          </w:rPr>
          <w:delText>Ilustración 41 Instalación Drivers con Zadig Paso 1</w:delText>
        </w:r>
        <w:r w:rsidDel="00430746">
          <w:rPr>
            <w:noProof/>
            <w:webHidden/>
          </w:rPr>
          <w:tab/>
          <w:delText>51</w:delText>
        </w:r>
      </w:del>
    </w:p>
    <w:p w14:paraId="0486AC17" w14:textId="70334786" w:rsidR="00430746" w:rsidDel="00430746" w:rsidRDefault="00430746">
      <w:pPr>
        <w:pStyle w:val="Tabladeilustraciones"/>
        <w:tabs>
          <w:tab w:val="right" w:leader="dot" w:pos="9060"/>
        </w:tabs>
        <w:rPr>
          <w:del w:id="1413" w:author="JORGE CONTRERAS ORTIZ" w:date="2021-09-02T18:29:00Z"/>
          <w:rFonts w:eastAsiaTheme="minorEastAsia" w:cstheme="minorBidi"/>
          <w:i w:val="0"/>
          <w:iCs w:val="0"/>
          <w:noProof/>
          <w:sz w:val="22"/>
          <w:szCs w:val="22"/>
          <w:lang w:eastAsia="es-ES"/>
        </w:rPr>
      </w:pPr>
      <w:del w:id="1414" w:author="JORGE CONTRERAS ORTIZ" w:date="2021-09-02T18:29:00Z">
        <w:r w:rsidRPr="00430746" w:rsidDel="00430746">
          <w:rPr>
            <w:rStyle w:val="Hipervnculo"/>
            <w:i w:val="0"/>
            <w:iCs w:val="0"/>
            <w:noProof/>
          </w:rPr>
          <w:delText>Ilustración 42 Instalación Drivers con Zadig Paso 2</w:delText>
        </w:r>
        <w:r w:rsidDel="00430746">
          <w:rPr>
            <w:noProof/>
            <w:webHidden/>
          </w:rPr>
          <w:tab/>
          <w:delText>52</w:delText>
        </w:r>
      </w:del>
    </w:p>
    <w:p w14:paraId="3D84B371" w14:textId="002D9467" w:rsidR="00430746" w:rsidDel="00430746" w:rsidRDefault="00430746">
      <w:pPr>
        <w:pStyle w:val="Tabladeilustraciones"/>
        <w:tabs>
          <w:tab w:val="right" w:leader="dot" w:pos="9060"/>
        </w:tabs>
        <w:rPr>
          <w:del w:id="1415" w:author="JORGE CONTRERAS ORTIZ" w:date="2021-09-02T18:29:00Z"/>
          <w:rFonts w:eastAsiaTheme="minorEastAsia" w:cstheme="minorBidi"/>
          <w:i w:val="0"/>
          <w:iCs w:val="0"/>
          <w:noProof/>
          <w:sz w:val="22"/>
          <w:szCs w:val="22"/>
          <w:lang w:eastAsia="es-ES"/>
        </w:rPr>
      </w:pPr>
      <w:del w:id="1416" w:author="JORGE CONTRERAS ORTIZ" w:date="2021-09-02T18:29:00Z">
        <w:r w:rsidRPr="00430746" w:rsidDel="00430746">
          <w:rPr>
            <w:rStyle w:val="Hipervnculo"/>
            <w:i w:val="0"/>
            <w:iCs w:val="0"/>
            <w:noProof/>
          </w:rPr>
          <w:delText>Ilustración 43 Instalación Drivers con Zadig Finalizada</w:delText>
        </w:r>
        <w:r w:rsidDel="00430746">
          <w:rPr>
            <w:noProof/>
            <w:webHidden/>
          </w:rPr>
          <w:tab/>
          <w:delText>52</w:delText>
        </w:r>
      </w:del>
    </w:p>
    <w:p w14:paraId="26E4BBA9" w14:textId="2F3C789B" w:rsidR="00430746" w:rsidDel="00430746" w:rsidRDefault="00430746">
      <w:pPr>
        <w:pStyle w:val="Tabladeilustraciones"/>
        <w:tabs>
          <w:tab w:val="right" w:leader="dot" w:pos="9060"/>
        </w:tabs>
        <w:rPr>
          <w:del w:id="1417" w:author="JORGE CONTRERAS ORTIZ" w:date="2021-09-02T18:29:00Z"/>
          <w:rFonts w:eastAsiaTheme="minorEastAsia" w:cstheme="minorBidi"/>
          <w:i w:val="0"/>
          <w:iCs w:val="0"/>
          <w:noProof/>
          <w:sz w:val="22"/>
          <w:szCs w:val="22"/>
          <w:lang w:eastAsia="es-ES"/>
        </w:rPr>
      </w:pPr>
      <w:del w:id="1418" w:author="JORGE CONTRERAS ORTIZ" w:date="2021-09-02T18:29:00Z">
        <w:r w:rsidRPr="00430746" w:rsidDel="00430746">
          <w:rPr>
            <w:rStyle w:val="Hipervnculo"/>
            <w:i w:val="0"/>
            <w:iCs w:val="0"/>
            <w:noProof/>
          </w:rPr>
          <w:delText>Ilustración 44 Administrador de Dispositivos Después de Instalar Drivers</w:delText>
        </w:r>
        <w:r w:rsidDel="00430746">
          <w:rPr>
            <w:noProof/>
            <w:webHidden/>
          </w:rPr>
          <w:tab/>
          <w:delText>53</w:delText>
        </w:r>
      </w:del>
    </w:p>
    <w:p w14:paraId="3000126B" w14:textId="3C07CF0D" w:rsidR="00430746" w:rsidDel="00430746" w:rsidRDefault="00430746">
      <w:pPr>
        <w:pStyle w:val="Tabladeilustraciones"/>
        <w:tabs>
          <w:tab w:val="right" w:leader="dot" w:pos="9060"/>
        </w:tabs>
        <w:rPr>
          <w:del w:id="1419" w:author="JORGE CONTRERAS ORTIZ" w:date="2021-09-02T18:29:00Z"/>
          <w:rFonts w:eastAsiaTheme="minorEastAsia" w:cstheme="minorBidi"/>
          <w:i w:val="0"/>
          <w:iCs w:val="0"/>
          <w:noProof/>
          <w:sz w:val="22"/>
          <w:szCs w:val="22"/>
          <w:lang w:eastAsia="es-ES"/>
        </w:rPr>
      </w:pPr>
      <w:del w:id="1420" w:author="JORGE CONTRERAS ORTIZ" w:date="2021-09-02T18:29:00Z">
        <w:r w:rsidRPr="00430746" w:rsidDel="00430746">
          <w:rPr>
            <w:rStyle w:val="Hipervnculo"/>
            <w:i w:val="0"/>
            <w:iCs w:val="0"/>
            <w:noProof/>
          </w:rPr>
          <w:delText>Ilustración 45 Instalar libusbk con Zadig</w:delText>
        </w:r>
        <w:r w:rsidDel="00430746">
          <w:rPr>
            <w:noProof/>
            <w:webHidden/>
          </w:rPr>
          <w:tab/>
          <w:delText>56</w:delText>
        </w:r>
      </w:del>
    </w:p>
    <w:p w14:paraId="0DCF6C6A" w14:textId="32798D14" w:rsidR="00430746" w:rsidDel="00430746" w:rsidRDefault="00430746">
      <w:pPr>
        <w:pStyle w:val="Tabladeilustraciones"/>
        <w:tabs>
          <w:tab w:val="right" w:leader="dot" w:pos="9060"/>
        </w:tabs>
        <w:rPr>
          <w:del w:id="1421" w:author="JORGE CONTRERAS ORTIZ" w:date="2021-09-02T18:29:00Z"/>
          <w:rFonts w:eastAsiaTheme="minorEastAsia" w:cstheme="minorBidi"/>
          <w:i w:val="0"/>
          <w:iCs w:val="0"/>
          <w:noProof/>
          <w:sz w:val="22"/>
          <w:szCs w:val="22"/>
          <w:lang w:eastAsia="es-ES"/>
        </w:rPr>
      </w:pPr>
      <w:del w:id="1422" w:author="JORGE CONTRERAS ORTIZ" w:date="2021-09-02T18:29:00Z">
        <w:r w:rsidRPr="00430746" w:rsidDel="00430746">
          <w:rPr>
            <w:rStyle w:val="Hipervnculo"/>
            <w:i w:val="0"/>
            <w:iCs w:val="0"/>
            <w:noProof/>
          </w:rPr>
          <w:delText>Ilustración 46 Instalación Driver Libusbk xon Zadig Finalizada</w:delText>
        </w:r>
        <w:r w:rsidDel="00430746">
          <w:rPr>
            <w:noProof/>
            <w:webHidden/>
          </w:rPr>
          <w:tab/>
          <w:delText>57</w:delText>
        </w:r>
      </w:del>
    </w:p>
    <w:p w14:paraId="697ED44E" w14:textId="5A91584C" w:rsidR="00430746" w:rsidDel="00430746" w:rsidRDefault="00430746">
      <w:pPr>
        <w:pStyle w:val="Tabladeilustraciones"/>
        <w:tabs>
          <w:tab w:val="right" w:leader="dot" w:pos="9060"/>
        </w:tabs>
        <w:rPr>
          <w:del w:id="1423" w:author="JORGE CONTRERAS ORTIZ" w:date="2021-09-02T18:29:00Z"/>
          <w:rFonts w:eastAsiaTheme="minorEastAsia" w:cstheme="minorBidi"/>
          <w:i w:val="0"/>
          <w:iCs w:val="0"/>
          <w:noProof/>
          <w:sz w:val="22"/>
          <w:szCs w:val="22"/>
          <w:lang w:eastAsia="es-ES"/>
        </w:rPr>
      </w:pPr>
      <w:del w:id="1424" w:author="JORGE CONTRERAS ORTIZ" w:date="2021-09-02T18:29:00Z">
        <w:r w:rsidRPr="00430746" w:rsidDel="00430746">
          <w:rPr>
            <w:rStyle w:val="Hipervnculo"/>
            <w:i w:val="0"/>
            <w:iCs w:val="0"/>
            <w:noProof/>
          </w:rPr>
          <w:delText>Ilustración 47 Instalar USB SERIAL (CDC) con Zadig</w:delText>
        </w:r>
        <w:r w:rsidDel="00430746">
          <w:rPr>
            <w:noProof/>
            <w:webHidden/>
          </w:rPr>
          <w:tab/>
          <w:delText>57</w:delText>
        </w:r>
      </w:del>
    </w:p>
    <w:p w14:paraId="41A39E36" w14:textId="7B46EDE1" w:rsidR="00430746" w:rsidDel="00430746" w:rsidRDefault="00430746">
      <w:pPr>
        <w:pStyle w:val="Tabladeilustraciones"/>
        <w:tabs>
          <w:tab w:val="right" w:leader="dot" w:pos="9060"/>
        </w:tabs>
        <w:rPr>
          <w:del w:id="1425" w:author="JORGE CONTRERAS ORTIZ" w:date="2021-09-02T18:29:00Z"/>
          <w:rFonts w:eastAsiaTheme="minorEastAsia" w:cstheme="minorBidi"/>
          <w:i w:val="0"/>
          <w:iCs w:val="0"/>
          <w:noProof/>
          <w:sz w:val="22"/>
          <w:szCs w:val="22"/>
          <w:lang w:eastAsia="es-ES"/>
        </w:rPr>
      </w:pPr>
      <w:del w:id="1426" w:author="JORGE CONTRERAS ORTIZ" w:date="2021-09-02T18:29:00Z">
        <w:r w:rsidRPr="00430746" w:rsidDel="00430746">
          <w:rPr>
            <w:rStyle w:val="Hipervnculo"/>
            <w:i w:val="0"/>
            <w:iCs w:val="0"/>
            <w:noProof/>
          </w:rPr>
          <w:delText>Ilustración 48 Instalación Driver USB Serial (CDC) con Zadig Finalizada</w:delText>
        </w:r>
        <w:r w:rsidDel="00430746">
          <w:rPr>
            <w:noProof/>
            <w:webHidden/>
          </w:rPr>
          <w:tab/>
          <w:delText>57</w:delText>
        </w:r>
      </w:del>
    </w:p>
    <w:p w14:paraId="3CF94A58" w14:textId="52D0B42A" w:rsidR="00430746" w:rsidDel="00430746" w:rsidRDefault="00430746">
      <w:pPr>
        <w:pStyle w:val="Tabladeilustraciones"/>
        <w:tabs>
          <w:tab w:val="right" w:leader="dot" w:pos="9060"/>
        </w:tabs>
        <w:rPr>
          <w:del w:id="1427" w:author="JORGE CONTRERAS ORTIZ" w:date="2021-09-02T18:29:00Z"/>
          <w:rFonts w:eastAsiaTheme="minorEastAsia" w:cstheme="minorBidi"/>
          <w:i w:val="0"/>
          <w:iCs w:val="0"/>
          <w:noProof/>
          <w:sz w:val="22"/>
          <w:szCs w:val="22"/>
          <w:lang w:eastAsia="es-ES"/>
        </w:rPr>
      </w:pPr>
      <w:del w:id="1428" w:author="JORGE CONTRERAS ORTIZ" w:date="2021-09-02T18:29:00Z">
        <w:r w:rsidRPr="00430746" w:rsidDel="00430746">
          <w:rPr>
            <w:rStyle w:val="Hipervnculo"/>
            <w:i w:val="0"/>
            <w:iCs w:val="0"/>
            <w:noProof/>
          </w:rPr>
          <w:delText>Ilustración 49 Administrador de Dispositivos después de la instalación</w:delText>
        </w:r>
        <w:r w:rsidDel="00430746">
          <w:rPr>
            <w:noProof/>
            <w:webHidden/>
          </w:rPr>
          <w:tab/>
          <w:delText>58</w:delText>
        </w:r>
      </w:del>
    </w:p>
    <w:p w14:paraId="42A5EBCF" w14:textId="4574B122" w:rsidR="00430746" w:rsidDel="00430746" w:rsidRDefault="00430746">
      <w:pPr>
        <w:pStyle w:val="Tabladeilustraciones"/>
        <w:tabs>
          <w:tab w:val="right" w:leader="dot" w:pos="9060"/>
        </w:tabs>
        <w:rPr>
          <w:del w:id="1429" w:author="JORGE CONTRERAS ORTIZ" w:date="2021-09-02T18:29:00Z"/>
          <w:rFonts w:eastAsiaTheme="minorEastAsia" w:cstheme="minorBidi"/>
          <w:i w:val="0"/>
          <w:iCs w:val="0"/>
          <w:noProof/>
          <w:sz w:val="22"/>
          <w:szCs w:val="22"/>
          <w:lang w:eastAsia="es-ES"/>
        </w:rPr>
      </w:pPr>
      <w:del w:id="1430" w:author="JORGE CONTRERAS ORTIZ" w:date="2021-09-02T18:29:00Z">
        <w:r w:rsidRPr="00430746" w:rsidDel="00430746">
          <w:rPr>
            <w:rStyle w:val="Hipervnculo"/>
            <w:i w:val="0"/>
            <w:iCs w:val="0"/>
            <w:noProof/>
          </w:rPr>
          <w:delText>Ilustración 50 Terminal Termite</w:delText>
        </w:r>
        <w:r w:rsidDel="00430746">
          <w:rPr>
            <w:noProof/>
            <w:webHidden/>
          </w:rPr>
          <w:tab/>
          <w:delText>60</w:delText>
        </w:r>
      </w:del>
    </w:p>
    <w:p w14:paraId="725435DE" w14:textId="26164626" w:rsidR="00430746" w:rsidDel="00430746" w:rsidRDefault="00430746">
      <w:pPr>
        <w:pStyle w:val="Tabladeilustraciones"/>
        <w:tabs>
          <w:tab w:val="right" w:leader="dot" w:pos="9060"/>
        </w:tabs>
        <w:rPr>
          <w:del w:id="1431" w:author="JORGE CONTRERAS ORTIZ" w:date="2021-09-02T18:29:00Z"/>
          <w:rFonts w:eastAsiaTheme="minorEastAsia" w:cstheme="minorBidi"/>
          <w:i w:val="0"/>
          <w:iCs w:val="0"/>
          <w:noProof/>
          <w:sz w:val="22"/>
          <w:szCs w:val="22"/>
          <w:lang w:eastAsia="es-ES"/>
        </w:rPr>
      </w:pPr>
      <w:del w:id="1432" w:author="JORGE CONTRERAS ORTIZ" w:date="2021-09-02T18:29:00Z">
        <w:r w:rsidRPr="00430746" w:rsidDel="00430746">
          <w:rPr>
            <w:rStyle w:val="Hipervnculo"/>
            <w:i w:val="0"/>
            <w:iCs w:val="0"/>
            <w:noProof/>
          </w:rPr>
          <w:delText>Ilustración 51 Herramienta KiTools</w:delText>
        </w:r>
        <w:r w:rsidDel="00430746">
          <w:rPr>
            <w:noProof/>
            <w:webHidden/>
          </w:rPr>
          <w:tab/>
          <w:delText>62</w:delText>
        </w:r>
      </w:del>
    </w:p>
    <w:p w14:paraId="23A38567" w14:textId="4623D434" w:rsidR="00430746" w:rsidDel="00430746" w:rsidRDefault="00430746">
      <w:pPr>
        <w:pStyle w:val="Tabladeilustraciones"/>
        <w:tabs>
          <w:tab w:val="right" w:leader="dot" w:pos="9060"/>
        </w:tabs>
        <w:rPr>
          <w:del w:id="1433" w:author="JORGE CONTRERAS ORTIZ" w:date="2021-09-02T18:29:00Z"/>
          <w:rFonts w:eastAsiaTheme="minorEastAsia" w:cstheme="minorBidi"/>
          <w:i w:val="0"/>
          <w:iCs w:val="0"/>
          <w:noProof/>
          <w:sz w:val="22"/>
          <w:szCs w:val="22"/>
          <w:lang w:eastAsia="es-ES"/>
        </w:rPr>
      </w:pPr>
      <w:del w:id="1434" w:author="JORGE CONTRERAS ORTIZ" w:date="2021-09-02T18:29:00Z">
        <w:r w:rsidRPr="00430746" w:rsidDel="00430746">
          <w:rPr>
            <w:rStyle w:val="Hipervnculo"/>
            <w:i w:val="0"/>
            <w:iCs w:val="0"/>
            <w:noProof/>
          </w:rPr>
          <w:delText>Ilustración 52 IP como parámetros</w:delText>
        </w:r>
        <w:r w:rsidDel="00430746">
          <w:rPr>
            <w:noProof/>
            <w:webHidden/>
          </w:rPr>
          <w:tab/>
          <w:delText>63</w:delText>
        </w:r>
      </w:del>
    </w:p>
    <w:p w14:paraId="53418EB8" w14:textId="496849EB" w:rsidR="00430746" w:rsidDel="00430746" w:rsidRDefault="00430746">
      <w:pPr>
        <w:pStyle w:val="Tabladeilustraciones"/>
        <w:tabs>
          <w:tab w:val="right" w:leader="dot" w:pos="9060"/>
        </w:tabs>
        <w:rPr>
          <w:del w:id="1435" w:author="JORGE CONTRERAS ORTIZ" w:date="2021-09-02T18:29:00Z"/>
          <w:rFonts w:eastAsiaTheme="minorEastAsia" w:cstheme="minorBidi"/>
          <w:i w:val="0"/>
          <w:iCs w:val="0"/>
          <w:noProof/>
          <w:sz w:val="22"/>
          <w:szCs w:val="22"/>
          <w:lang w:eastAsia="es-ES"/>
        </w:rPr>
      </w:pPr>
      <w:del w:id="1436" w:author="JORGE CONTRERAS ORTIZ" w:date="2021-09-02T18:29:00Z">
        <w:r w:rsidRPr="00430746" w:rsidDel="00430746">
          <w:rPr>
            <w:rStyle w:val="Hipervnculo"/>
            <w:i w:val="0"/>
            <w:iCs w:val="0"/>
            <w:noProof/>
          </w:rPr>
          <w:delText>Ilustración 53 Esquema de comunicación entre Host Externo y el dispositivo KTWM102</w:delText>
        </w:r>
        <w:r w:rsidDel="00430746">
          <w:rPr>
            <w:noProof/>
            <w:webHidden/>
          </w:rPr>
          <w:tab/>
          <w:delText>64</w:delText>
        </w:r>
      </w:del>
    </w:p>
    <w:p w14:paraId="150CFB91" w14:textId="29155189" w:rsidR="00430746" w:rsidDel="00430746" w:rsidRDefault="00430746">
      <w:pPr>
        <w:pStyle w:val="Tabladeilustraciones"/>
        <w:tabs>
          <w:tab w:val="right" w:leader="dot" w:pos="9060"/>
        </w:tabs>
        <w:rPr>
          <w:del w:id="1437" w:author="JORGE CONTRERAS ORTIZ" w:date="2021-09-02T18:29:00Z"/>
          <w:rFonts w:eastAsiaTheme="minorEastAsia" w:cstheme="minorBidi"/>
          <w:i w:val="0"/>
          <w:iCs w:val="0"/>
          <w:noProof/>
          <w:sz w:val="22"/>
          <w:szCs w:val="22"/>
          <w:lang w:eastAsia="es-ES"/>
        </w:rPr>
      </w:pPr>
      <w:del w:id="1438" w:author="JORGE CONTRERAS ORTIZ" w:date="2021-09-02T18:29:00Z">
        <w:r w:rsidRPr="00430746" w:rsidDel="00430746">
          <w:rPr>
            <w:rStyle w:val="Hipervnculo"/>
            <w:i w:val="0"/>
            <w:iCs w:val="0"/>
            <w:noProof/>
          </w:rPr>
          <w:delText>Ilustración 54 Ejemplo Rutina de Comando - Esperar Respuesta</w:delText>
        </w:r>
        <w:r w:rsidDel="00430746">
          <w:rPr>
            <w:noProof/>
            <w:webHidden/>
          </w:rPr>
          <w:tab/>
          <w:delText>67</w:delText>
        </w:r>
      </w:del>
    </w:p>
    <w:p w14:paraId="2E1BB189" w14:textId="0B441EEC" w:rsidR="00430746" w:rsidDel="00430746" w:rsidRDefault="00430746">
      <w:pPr>
        <w:pStyle w:val="Tabladeilustraciones"/>
        <w:tabs>
          <w:tab w:val="right" w:leader="dot" w:pos="9060"/>
        </w:tabs>
        <w:rPr>
          <w:del w:id="1439" w:author="JORGE CONTRERAS ORTIZ" w:date="2021-09-02T18:29:00Z"/>
          <w:rFonts w:eastAsiaTheme="minorEastAsia" w:cstheme="minorBidi"/>
          <w:i w:val="0"/>
          <w:iCs w:val="0"/>
          <w:noProof/>
          <w:sz w:val="22"/>
          <w:szCs w:val="22"/>
          <w:lang w:eastAsia="es-ES"/>
        </w:rPr>
      </w:pPr>
      <w:del w:id="1440" w:author="JORGE CONTRERAS ORTIZ" w:date="2021-09-02T18:29:00Z">
        <w:r w:rsidRPr="00430746" w:rsidDel="00430746">
          <w:rPr>
            <w:rStyle w:val="Hipervnculo"/>
            <w:i w:val="0"/>
            <w:iCs w:val="0"/>
            <w:noProof/>
          </w:rPr>
          <w:delText>Ilustración 55 Esquema montaje Red de Dos Nodos</w:delText>
        </w:r>
        <w:r w:rsidDel="00430746">
          <w:rPr>
            <w:noProof/>
            <w:webHidden/>
          </w:rPr>
          <w:tab/>
          <w:delText>69</w:delText>
        </w:r>
      </w:del>
    </w:p>
    <w:p w14:paraId="77768FA9" w14:textId="01E7B71E" w:rsidR="00430746" w:rsidDel="00430746" w:rsidRDefault="00430746">
      <w:pPr>
        <w:pStyle w:val="Tabladeilustraciones"/>
        <w:tabs>
          <w:tab w:val="right" w:leader="dot" w:pos="9060"/>
        </w:tabs>
        <w:rPr>
          <w:del w:id="1441" w:author="JORGE CONTRERAS ORTIZ" w:date="2021-09-02T18:29:00Z"/>
          <w:rFonts w:eastAsiaTheme="minorEastAsia" w:cstheme="minorBidi"/>
          <w:i w:val="0"/>
          <w:iCs w:val="0"/>
          <w:noProof/>
          <w:sz w:val="22"/>
          <w:szCs w:val="22"/>
          <w:lang w:eastAsia="es-ES"/>
        </w:rPr>
      </w:pPr>
      <w:del w:id="1442" w:author="JORGE CONTRERAS ORTIZ" w:date="2021-09-02T18:29:00Z">
        <w:r w:rsidRPr="00430746" w:rsidDel="00430746">
          <w:rPr>
            <w:rStyle w:val="Hipervnculo"/>
            <w:i w:val="0"/>
            <w:iCs w:val="0"/>
            <w:noProof/>
          </w:rPr>
          <w:delText>Ilustración 45 Montaje Border Router</w:delText>
        </w:r>
        <w:r w:rsidDel="00430746">
          <w:rPr>
            <w:noProof/>
            <w:webHidden/>
          </w:rPr>
          <w:tab/>
          <w:delText>69</w:delText>
        </w:r>
      </w:del>
    </w:p>
    <w:p w14:paraId="1A723DC2" w14:textId="305CF410" w:rsidR="00430746" w:rsidDel="00430746" w:rsidRDefault="00430746">
      <w:pPr>
        <w:pStyle w:val="Tabladeilustraciones"/>
        <w:tabs>
          <w:tab w:val="right" w:leader="dot" w:pos="9060"/>
        </w:tabs>
        <w:rPr>
          <w:del w:id="1443" w:author="JORGE CONTRERAS ORTIZ" w:date="2021-09-02T18:29:00Z"/>
          <w:rFonts w:eastAsiaTheme="minorEastAsia" w:cstheme="minorBidi"/>
          <w:i w:val="0"/>
          <w:iCs w:val="0"/>
          <w:noProof/>
          <w:sz w:val="22"/>
          <w:szCs w:val="22"/>
          <w:lang w:eastAsia="es-ES"/>
        </w:rPr>
      </w:pPr>
      <w:del w:id="1444" w:author="JORGE CONTRERAS ORTIZ" w:date="2021-09-02T18:29:00Z">
        <w:r w:rsidRPr="00430746" w:rsidDel="00430746">
          <w:rPr>
            <w:rStyle w:val="Hipervnculo"/>
            <w:i w:val="0"/>
            <w:iCs w:val="0"/>
            <w:noProof/>
          </w:rPr>
          <w:delText>Ilustración 6 Jerarquía Circuito</w:delText>
        </w:r>
        <w:r w:rsidDel="00430746">
          <w:rPr>
            <w:noProof/>
            <w:webHidden/>
          </w:rPr>
          <w:tab/>
          <w:delText>70</w:delText>
        </w:r>
      </w:del>
    </w:p>
    <w:p w14:paraId="2BB7FC97" w14:textId="04224C32" w:rsidR="00430746" w:rsidDel="00430746" w:rsidRDefault="00430746">
      <w:pPr>
        <w:pStyle w:val="Tabladeilustraciones"/>
        <w:tabs>
          <w:tab w:val="right" w:leader="dot" w:pos="9060"/>
        </w:tabs>
        <w:rPr>
          <w:del w:id="1445" w:author="JORGE CONTRERAS ORTIZ" w:date="2021-09-02T18:29:00Z"/>
          <w:rFonts w:eastAsiaTheme="minorEastAsia" w:cstheme="minorBidi"/>
          <w:i w:val="0"/>
          <w:iCs w:val="0"/>
          <w:noProof/>
          <w:sz w:val="22"/>
          <w:szCs w:val="22"/>
          <w:lang w:eastAsia="es-ES"/>
        </w:rPr>
      </w:pPr>
      <w:del w:id="1446" w:author="JORGE CONTRERAS ORTIZ" w:date="2021-09-02T18:29:00Z">
        <w:r w:rsidRPr="00430746" w:rsidDel="00430746">
          <w:rPr>
            <w:rStyle w:val="Hipervnculo"/>
            <w:i w:val="0"/>
            <w:iCs w:val="0"/>
            <w:noProof/>
          </w:rPr>
          <w:delText>Ilustración 7 Circuito Integración del Módulo</w:delText>
        </w:r>
        <w:r w:rsidDel="00430746">
          <w:rPr>
            <w:noProof/>
            <w:webHidden/>
          </w:rPr>
          <w:tab/>
          <w:delText>72</w:delText>
        </w:r>
      </w:del>
    </w:p>
    <w:p w14:paraId="4C6200C6" w14:textId="0D84B8C9" w:rsidR="00430746" w:rsidDel="00430746" w:rsidRDefault="00430746">
      <w:pPr>
        <w:pStyle w:val="Tabladeilustraciones"/>
        <w:tabs>
          <w:tab w:val="right" w:leader="dot" w:pos="9060"/>
        </w:tabs>
        <w:rPr>
          <w:del w:id="1447" w:author="JORGE CONTRERAS ORTIZ" w:date="2021-09-02T18:29:00Z"/>
          <w:rFonts w:eastAsiaTheme="minorEastAsia" w:cstheme="minorBidi"/>
          <w:i w:val="0"/>
          <w:iCs w:val="0"/>
          <w:noProof/>
          <w:sz w:val="22"/>
          <w:szCs w:val="22"/>
          <w:lang w:eastAsia="es-ES"/>
        </w:rPr>
      </w:pPr>
      <w:del w:id="1448" w:author="JORGE CONTRERAS ORTIZ" w:date="2021-09-02T18:29:00Z">
        <w:r w:rsidRPr="00430746" w:rsidDel="00430746">
          <w:rPr>
            <w:rStyle w:val="Hipervnculo"/>
            <w:i w:val="0"/>
            <w:iCs w:val="0"/>
            <w:noProof/>
          </w:rPr>
          <w:delText>Ilustración 8 Dispositivo KTWM102</w:delText>
        </w:r>
        <w:r w:rsidDel="00430746">
          <w:rPr>
            <w:noProof/>
            <w:webHidden/>
          </w:rPr>
          <w:tab/>
          <w:delText>72</w:delText>
        </w:r>
      </w:del>
    </w:p>
    <w:p w14:paraId="66C4968D" w14:textId="35A7E186" w:rsidR="00430746" w:rsidDel="00430746" w:rsidRDefault="00430746">
      <w:pPr>
        <w:pStyle w:val="Tabladeilustraciones"/>
        <w:tabs>
          <w:tab w:val="right" w:leader="dot" w:pos="9060"/>
        </w:tabs>
        <w:rPr>
          <w:del w:id="1449" w:author="JORGE CONTRERAS ORTIZ" w:date="2021-09-02T18:29:00Z"/>
          <w:rFonts w:eastAsiaTheme="minorEastAsia" w:cstheme="minorBidi"/>
          <w:i w:val="0"/>
          <w:iCs w:val="0"/>
          <w:noProof/>
          <w:sz w:val="22"/>
          <w:szCs w:val="22"/>
          <w:lang w:eastAsia="es-ES"/>
        </w:rPr>
      </w:pPr>
      <w:del w:id="1450" w:author="JORGE CONTRERAS ORTIZ" w:date="2021-09-02T18:29:00Z">
        <w:r w:rsidRPr="00430746" w:rsidDel="00430746">
          <w:rPr>
            <w:rStyle w:val="Hipervnculo"/>
            <w:i w:val="0"/>
            <w:iCs w:val="0"/>
            <w:noProof/>
          </w:rPr>
          <w:delText>Ilustración 9 Conectores Verticales</w:delText>
        </w:r>
        <w:r w:rsidDel="00430746">
          <w:rPr>
            <w:noProof/>
            <w:webHidden/>
          </w:rPr>
          <w:tab/>
          <w:delText>73</w:delText>
        </w:r>
      </w:del>
    </w:p>
    <w:p w14:paraId="1ED08B46" w14:textId="51788388" w:rsidR="00430746" w:rsidDel="00430746" w:rsidRDefault="00430746">
      <w:pPr>
        <w:pStyle w:val="Tabladeilustraciones"/>
        <w:tabs>
          <w:tab w:val="right" w:leader="dot" w:pos="9060"/>
        </w:tabs>
        <w:rPr>
          <w:del w:id="1451" w:author="JORGE CONTRERAS ORTIZ" w:date="2021-09-02T18:29:00Z"/>
          <w:rFonts w:eastAsiaTheme="minorEastAsia" w:cstheme="minorBidi"/>
          <w:i w:val="0"/>
          <w:iCs w:val="0"/>
          <w:noProof/>
          <w:sz w:val="22"/>
          <w:szCs w:val="22"/>
          <w:lang w:eastAsia="es-ES"/>
        </w:rPr>
      </w:pPr>
      <w:del w:id="1452" w:author="JORGE CONTRERAS ORTIZ" w:date="2021-09-02T18:29:00Z">
        <w:r w:rsidRPr="00430746" w:rsidDel="00430746">
          <w:rPr>
            <w:rStyle w:val="Hipervnculo"/>
            <w:i w:val="0"/>
            <w:iCs w:val="0"/>
            <w:noProof/>
          </w:rPr>
          <w:delText>Ilustración 10 Conector USB</w:delText>
        </w:r>
        <w:r w:rsidDel="00430746">
          <w:rPr>
            <w:noProof/>
            <w:webHidden/>
          </w:rPr>
          <w:tab/>
          <w:delText>74</w:delText>
        </w:r>
      </w:del>
    </w:p>
    <w:p w14:paraId="417BAD0F" w14:textId="161D45CA" w:rsidR="00430746" w:rsidDel="00430746" w:rsidRDefault="00430746">
      <w:pPr>
        <w:pStyle w:val="Tabladeilustraciones"/>
        <w:tabs>
          <w:tab w:val="right" w:leader="dot" w:pos="9060"/>
        </w:tabs>
        <w:rPr>
          <w:del w:id="1453" w:author="JORGE CONTRERAS ORTIZ" w:date="2021-09-02T18:29:00Z"/>
          <w:rFonts w:eastAsiaTheme="minorEastAsia" w:cstheme="minorBidi"/>
          <w:i w:val="0"/>
          <w:iCs w:val="0"/>
          <w:noProof/>
          <w:sz w:val="22"/>
          <w:szCs w:val="22"/>
          <w:lang w:eastAsia="es-ES"/>
        </w:rPr>
      </w:pPr>
      <w:del w:id="1454" w:author="JORGE CONTRERAS ORTIZ" w:date="2021-09-02T18:29:00Z">
        <w:r w:rsidRPr="00430746" w:rsidDel="00430746">
          <w:rPr>
            <w:rStyle w:val="Hipervnculo"/>
            <w:i w:val="0"/>
            <w:iCs w:val="0"/>
            <w:noProof/>
          </w:rPr>
          <w:delText>Ilustración 11 Layout Completo</w:delText>
        </w:r>
        <w:r w:rsidDel="00430746">
          <w:rPr>
            <w:noProof/>
            <w:webHidden/>
          </w:rPr>
          <w:tab/>
          <w:delText>75</w:delText>
        </w:r>
      </w:del>
    </w:p>
    <w:p w14:paraId="40AAEDDE" w14:textId="70F5B6E3" w:rsidR="00430746" w:rsidDel="00430746" w:rsidRDefault="00430746">
      <w:pPr>
        <w:pStyle w:val="Tabladeilustraciones"/>
        <w:tabs>
          <w:tab w:val="right" w:leader="dot" w:pos="9060"/>
        </w:tabs>
        <w:rPr>
          <w:del w:id="1455" w:author="JORGE CONTRERAS ORTIZ" w:date="2021-09-02T18:29:00Z"/>
          <w:rFonts w:eastAsiaTheme="minorEastAsia" w:cstheme="minorBidi"/>
          <w:i w:val="0"/>
          <w:iCs w:val="0"/>
          <w:noProof/>
          <w:sz w:val="22"/>
          <w:szCs w:val="22"/>
          <w:lang w:eastAsia="es-ES"/>
        </w:rPr>
      </w:pPr>
      <w:del w:id="1456" w:author="JORGE CONTRERAS ORTIZ" w:date="2021-09-02T18:29:00Z">
        <w:r w:rsidRPr="00430746" w:rsidDel="00430746">
          <w:rPr>
            <w:rStyle w:val="Hipervnculo"/>
            <w:i w:val="0"/>
            <w:iCs w:val="0"/>
            <w:noProof/>
          </w:rPr>
          <w:delText>Ilustración 12 Layout Capa TOP</w:delText>
        </w:r>
        <w:r w:rsidDel="00430746">
          <w:rPr>
            <w:noProof/>
            <w:webHidden/>
          </w:rPr>
          <w:tab/>
          <w:delText>76</w:delText>
        </w:r>
      </w:del>
    </w:p>
    <w:p w14:paraId="78743A2F" w14:textId="03B149FF" w:rsidR="00430746" w:rsidDel="00430746" w:rsidRDefault="00430746">
      <w:pPr>
        <w:pStyle w:val="Tabladeilustraciones"/>
        <w:tabs>
          <w:tab w:val="right" w:leader="dot" w:pos="9060"/>
        </w:tabs>
        <w:rPr>
          <w:del w:id="1457" w:author="JORGE CONTRERAS ORTIZ" w:date="2021-09-02T18:29:00Z"/>
          <w:rFonts w:eastAsiaTheme="minorEastAsia" w:cstheme="minorBidi"/>
          <w:i w:val="0"/>
          <w:iCs w:val="0"/>
          <w:noProof/>
          <w:sz w:val="22"/>
          <w:szCs w:val="22"/>
          <w:lang w:eastAsia="es-ES"/>
        </w:rPr>
      </w:pPr>
      <w:del w:id="1458" w:author="JORGE CONTRERAS ORTIZ" w:date="2021-09-02T18:29:00Z">
        <w:r w:rsidRPr="00430746" w:rsidDel="00430746">
          <w:rPr>
            <w:rStyle w:val="Hipervnculo"/>
            <w:i w:val="0"/>
            <w:iCs w:val="0"/>
            <w:noProof/>
          </w:rPr>
          <w:delText>Ilustración 13 Layout Capa BOTTOM</w:delText>
        </w:r>
        <w:r w:rsidDel="00430746">
          <w:rPr>
            <w:noProof/>
            <w:webHidden/>
          </w:rPr>
          <w:tab/>
          <w:delText>77</w:delText>
        </w:r>
      </w:del>
    </w:p>
    <w:p w14:paraId="1DE9036E" w14:textId="2EDAA85D" w:rsidR="00430746" w:rsidDel="00430746" w:rsidRDefault="00430746">
      <w:pPr>
        <w:pStyle w:val="Tabladeilustraciones"/>
        <w:tabs>
          <w:tab w:val="right" w:leader="dot" w:pos="9060"/>
        </w:tabs>
        <w:rPr>
          <w:del w:id="1459" w:author="JORGE CONTRERAS ORTIZ" w:date="2021-09-02T18:29:00Z"/>
          <w:rFonts w:eastAsiaTheme="minorEastAsia" w:cstheme="minorBidi"/>
          <w:i w:val="0"/>
          <w:iCs w:val="0"/>
          <w:noProof/>
          <w:sz w:val="22"/>
          <w:szCs w:val="22"/>
          <w:lang w:eastAsia="es-ES"/>
        </w:rPr>
      </w:pPr>
      <w:del w:id="1460" w:author="JORGE CONTRERAS ORTIZ" w:date="2021-09-02T18:29:00Z">
        <w:r w:rsidRPr="00430746" w:rsidDel="00430746">
          <w:rPr>
            <w:rStyle w:val="Hipervnculo"/>
            <w:i w:val="0"/>
            <w:iCs w:val="0"/>
            <w:noProof/>
          </w:rPr>
          <w:delText>Ilustración 14 Kit de Desarrollo STM32F407G-DISC1</w:delText>
        </w:r>
        <w:r w:rsidDel="00430746">
          <w:rPr>
            <w:noProof/>
            <w:webHidden/>
          </w:rPr>
          <w:tab/>
          <w:delText>78</w:delText>
        </w:r>
      </w:del>
    </w:p>
    <w:p w14:paraId="0F354B3C" w14:textId="23394AA8" w:rsidR="00430746" w:rsidDel="00430746" w:rsidRDefault="00430746">
      <w:pPr>
        <w:pStyle w:val="Tabladeilustraciones"/>
        <w:tabs>
          <w:tab w:val="right" w:leader="dot" w:pos="9060"/>
        </w:tabs>
        <w:rPr>
          <w:del w:id="1461" w:author="JORGE CONTRERAS ORTIZ" w:date="2021-09-02T18:29:00Z"/>
          <w:rFonts w:eastAsiaTheme="minorEastAsia" w:cstheme="minorBidi"/>
          <w:i w:val="0"/>
          <w:iCs w:val="0"/>
          <w:noProof/>
          <w:sz w:val="22"/>
          <w:szCs w:val="22"/>
          <w:lang w:eastAsia="es-ES"/>
        </w:rPr>
      </w:pPr>
      <w:del w:id="1462" w:author="JORGE CONTRERAS ORTIZ" w:date="2021-09-02T18:29:00Z">
        <w:r w:rsidRPr="00430746" w:rsidDel="00430746">
          <w:rPr>
            <w:rStyle w:val="Hipervnculo"/>
            <w:i w:val="0"/>
            <w:iCs w:val="0"/>
            <w:noProof/>
          </w:rPr>
          <w:delText>Ilustración 15 KTDG102 Evaluation Dongle</w:delText>
        </w:r>
        <w:r w:rsidDel="00430746">
          <w:rPr>
            <w:noProof/>
            <w:webHidden/>
          </w:rPr>
          <w:tab/>
          <w:delText>78</w:delText>
        </w:r>
      </w:del>
    </w:p>
    <w:p w14:paraId="0A940016" w14:textId="3A6EA53A" w:rsidR="00430746" w:rsidDel="00430746" w:rsidRDefault="00430746">
      <w:pPr>
        <w:pStyle w:val="Tabladeilustraciones"/>
        <w:tabs>
          <w:tab w:val="right" w:leader="dot" w:pos="9060"/>
        </w:tabs>
        <w:rPr>
          <w:del w:id="1463" w:author="JORGE CONTRERAS ORTIZ" w:date="2021-09-02T18:29:00Z"/>
          <w:rFonts w:eastAsiaTheme="minorEastAsia" w:cstheme="minorBidi"/>
          <w:i w:val="0"/>
          <w:iCs w:val="0"/>
          <w:noProof/>
          <w:sz w:val="22"/>
          <w:szCs w:val="22"/>
          <w:lang w:eastAsia="es-ES"/>
        </w:rPr>
      </w:pPr>
      <w:del w:id="1464" w:author="JORGE CONTRERAS ORTIZ" w:date="2021-09-02T18:29:00Z">
        <w:r w:rsidRPr="00430746" w:rsidDel="00430746">
          <w:rPr>
            <w:rStyle w:val="Hipervnculo"/>
            <w:i w:val="0"/>
            <w:iCs w:val="0"/>
            <w:noProof/>
          </w:rPr>
          <w:delText>Ilustración 16 Módulo KTWM102</w:delText>
        </w:r>
        <w:r w:rsidDel="00430746">
          <w:rPr>
            <w:noProof/>
            <w:webHidden/>
          </w:rPr>
          <w:tab/>
          <w:delText>79</w:delText>
        </w:r>
      </w:del>
    </w:p>
    <w:p w14:paraId="6AD403D0" w14:textId="11024D7A" w:rsidR="00430746" w:rsidDel="00430746" w:rsidRDefault="00430746">
      <w:pPr>
        <w:pStyle w:val="Tabladeilustraciones"/>
        <w:tabs>
          <w:tab w:val="right" w:leader="dot" w:pos="9060"/>
        </w:tabs>
        <w:rPr>
          <w:del w:id="1465" w:author="JORGE CONTRERAS ORTIZ" w:date="2021-09-02T18:29:00Z"/>
          <w:rFonts w:eastAsiaTheme="minorEastAsia" w:cstheme="minorBidi"/>
          <w:i w:val="0"/>
          <w:iCs w:val="0"/>
          <w:noProof/>
          <w:sz w:val="22"/>
          <w:szCs w:val="22"/>
          <w:lang w:eastAsia="es-ES"/>
        </w:rPr>
      </w:pPr>
      <w:del w:id="1466" w:author="JORGE CONTRERAS ORTIZ" w:date="2021-09-02T18:29:00Z">
        <w:r w:rsidRPr="00430746" w:rsidDel="00430746">
          <w:rPr>
            <w:rStyle w:val="Hipervnculo"/>
            <w:i w:val="0"/>
            <w:iCs w:val="0"/>
            <w:noProof/>
          </w:rPr>
          <w:delText>Ilustración 17 Border Router</w:delText>
        </w:r>
        <w:r w:rsidDel="00430746">
          <w:rPr>
            <w:noProof/>
            <w:webHidden/>
          </w:rPr>
          <w:tab/>
          <w:delText>79</w:delText>
        </w:r>
      </w:del>
    </w:p>
    <w:p w14:paraId="62A328C3" w14:textId="29C62D08" w:rsidR="00430746" w:rsidDel="00430746" w:rsidRDefault="00430746">
      <w:pPr>
        <w:pStyle w:val="Tabladeilustraciones"/>
        <w:tabs>
          <w:tab w:val="right" w:leader="dot" w:pos="9060"/>
        </w:tabs>
        <w:rPr>
          <w:del w:id="1467" w:author="JORGE CONTRERAS ORTIZ" w:date="2021-09-02T18:29:00Z"/>
          <w:rFonts w:eastAsiaTheme="minorEastAsia" w:cstheme="minorBidi"/>
          <w:i w:val="0"/>
          <w:iCs w:val="0"/>
          <w:noProof/>
          <w:sz w:val="22"/>
          <w:szCs w:val="22"/>
          <w:lang w:eastAsia="es-ES"/>
        </w:rPr>
      </w:pPr>
      <w:del w:id="1468" w:author="JORGE CONTRERAS ORTIZ" w:date="2021-09-02T18:29:00Z">
        <w:r w:rsidRPr="00430746" w:rsidDel="00430746">
          <w:rPr>
            <w:rStyle w:val="Hipervnculo"/>
            <w:i w:val="0"/>
            <w:iCs w:val="0"/>
            <w:noProof/>
          </w:rPr>
          <w:delText>Ilustración 57 Módulos de Procesamiento y de Alimentación de la Coockie</w:delText>
        </w:r>
        <w:r w:rsidDel="00430746">
          <w:rPr>
            <w:noProof/>
            <w:webHidden/>
          </w:rPr>
          <w:tab/>
          <w:delText>79</w:delText>
        </w:r>
      </w:del>
    </w:p>
    <w:p w14:paraId="285FB7C1" w14:textId="44520BDC" w:rsidR="00430746" w:rsidDel="00430746" w:rsidRDefault="00430746">
      <w:pPr>
        <w:pStyle w:val="Tabladeilustraciones"/>
        <w:tabs>
          <w:tab w:val="right" w:leader="dot" w:pos="9060"/>
        </w:tabs>
        <w:rPr>
          <w:del w:id="1469" w:author="JORGE CONTRERAS ORTIZ" w:date="2021-09-02T18:29:00Z"/>
          <w:rFonts w:eastAsiaTheme="minorEastAsia" w:cstheme="minorBidi"/>
          <w:i w:val="0"/>
          <w:iCs w:val="0"/>
          <w:noProof/>
          <w:sz w:val="22"/>
          <w:szCs w:val="22"/>
          <w:lang w:eastAsia="es-ES"/>
        </w:rPr>
      </w:pPr>
      <w:del w:id="1470" w:author="JORGE CONTRERAS ORTIZ" w:date="2021-09-02T18:29:00Z">
        <w:r w:rsidRPr="00430746" w:rsidDel="00430746">
          <w:rPr>
            <w:rStyle w:val="Hipervnculo"/>
            <w:i w:val="0"/>
            <w:iCs w:val="0"/>
            <w:noProof/>
          </w:rPr>
          <w:delText>Ilustración 49 Diagrama de conexión PC - Dongle - uC</w:delText>
        </w:r>
        <w:r w:rsidDel="00430746">
          <w:rPr>
            <w:noProof/>
            <w:webHidden/>
          </w:rPr>
          <w:tab/>
          <w:delText>80</w:delText>
        </w:r>
      </w:del>
    </w:p>
    <w:p w14:paraId="7B1924B3" w14:textId="4A8857B2" w:rsidR="00430746" w:rsidDel="00430746" w:rsidRDefault="00430746">
      <w:pPr>
        <w:pStyle w:val="Tabladeilustraciones"/>
        <w:tabs>
          <w:tab w:val="right" w:leader="dot" w:pos="9060"/>
        </w:tabs>
        <w:rPr>
          <w:del w:id="1471" w:author="JORGE CONTRERAS ORTIZ" w:date="2021-09-02T18:29:00Z"/>
          <w:rFonts w:eastAsiaTheme="minorEastAsia" w:cstheme="minorBidi"/>
          <w:i w:val="0"/>
          <w:iCs w:val="0"/>
          <w:noProof/>
          <w:sz w:val="22"/>
          <w:szCs w:val="22"/>
          <w:lang w:eastAsia="es-ES"/>
        </w:rPr>
      </w:pPr>
      <w:del w:id="1472" w:author="JORGE CONTRERAS ORTIZ" w:date="2021-09-02T18:29:00Z">
        <w:r w:rsidRPr="00430746" w:rsidDel="00430746">
          <w:rPr>
            <w:rStyle w:val="Hipervnculo"/>
            <w:i w:val="0"/>
            <w:iCs w:val="0"/>
            <w:noProof/>
          </w:rPr>
          <w:delText>Ilustración 42 Esquema montaje Red de Dos Nodos</w:delText>
        </w:r>
        <w:r w:rsidDel="00430746">
          <w:rPr>
            <w:noProof/>
            <w:webHidden/>
          </w:rPr>
          <w:tab/>
          <w:delText>81</w:delText>
        </w:r>
      </w:del>
    </w:p>
    <w:p w14:paraId="0EA1F312" w14:textId="7DAF3C61" w:rsidR="00430746" w:rsidDel="00430746" w:rsidRDefault="00430746">
      <w:pPr>
        <w:pStyle w:val="Tabladeilustraciones"/>
        <w:tabs>
          <w:tab w:val="right" w:leader="dot" w:pos="9060"/>
        </w:tabs>
        <w:rPr>
          <w:del w:id="1473" w:author="JORGE CONTRERAS ORTIZ" w:date="2021-09-02T18:29:00Z"/>
          <w:rFonts w:eastAsiaTheme="minorEastAsia" w:cstheme="minorBidi"/>
          <w:i w:val="0"/>
          <w:iCs w:val="0"/>
          <w:noProof/>
          <w:sz w:val="22"/>
          <w:szCs w:val="22"/>
          <w:lang w:eastAsia="es-ES"/>
        </w:rPr>
      </w:pPr>
      <w:del w:id="1474" w:author="JORGE CONTRERAS ORTIZ" w:date="2021-09-02T18:29:00Z">
        <w:r w:rsidRPr="00430746" w:rsidDel="00430746">
          <w:rPr>
            <w:rStyle w:val="Hipervnculo"/>
            <w:i w:val="0"/>
            <w:iCs w:val="0"/>
            <w:noProof/>
          </w:rPr>
          <w:delText>Ilustración 43 Logs KiTools al REALIZAR un Ping</w:delText>
        </w:r>
        <w:r w:rsidDel="00430746">
          <w:rPr>
            <w:noProof/>
            <w:webHidden/>
          </w:rPr>
          <w:tab/>
          <w:delText>82</w:delText>
        </w:r>
      </w:del>
    </w:p>
    <w:p w14:paraId="75F6BFBE" w14:textId="14633FDB" w:rsidR="00430746" w:rsidDel="00430746" w:rsidRDefault="00430746">
      <w:pPr>
        <w:pStyle w:val="Tabladeilustraciones"/>
        <w:tabs>
          <w:tab w:val="right" w:leader="dot" w:pos="9060"/>
        </w:tabs>
        <w:rPr>
          <w:del w:id="1475" w:author="JORGE CONTRERAS ORTIZ" w:date="2021-09-02T18:29:00Z"/>
          <w:rFonts w:eastAsiaTheme="minorEastAsia" w:cstheme="minorBidi"/>
          <w:i w:val="0"/>
          <w:iCs w:val="0"/>
          <w:noProof/>
          <w:sz w:val="22"/>
          <w:szCs w:val="22"/>
          <w:lang w:eastAsia="es-ES"/>
        </w:rPr>
      </w:pPr>
      <w:del w:id="1476" w:author="JORGE CONTRERAS ORTIZ" w:date="2021-09-02T18:29:00Z">
        <w:r w:rsidRPr="00430746" w:rsidDel="00430746">
          <w:rPr>
            <w:rStyle w:val="Hipervnculo"/>
            <w:i w:val="0"/>
            <w:iCs w:val="0"/>
            <w:noProof/>
          </w:rPr>
          <w:delText>Ilustración 44 Logs KiTools al RECIBIRun Ping</w:delText>
        </w:r>
        <w:r w:rsidDel="00430746">
          <w:rPr>
            <w:noProof/>
            <w:webHidden/>
          </w:rPr>
          <w:tab/>
          <w:delText>82</w:delText>
        </w:r>
      </w:del>
    </w:p>
    <w:p w14:paraId="1626E3CC" w14:textId="76D3C657" w:rsidR="00430746" w:rsidDel="00430746" w:rsidRDefault="00430746">
      <w:pPr>
        <w:pStyle w:val="Tabladeilustraciones"/>
        <w:tabs>
          <w:tab w:val="right" w:leader="dot" w:pos="9060"/>
        </w:tabs>
        <w:rPr>
          <w:del w:id="1477" w:author="JORGE CONTRERAS ORTIZ" w:date="2021-09-02T18:29:00Z"/>
          <w:rFonts w:eastAsiaTheme="minorEastAsia" w:cstheme="minorBidi"/>
          <w:i w:val="0"/>
          <w:iCs w:val="0"/>
          <w:noProof/>
          <w:sz w:val="22"/>
          <w:szCs w:val="22"/>
          <w:lang w:eastAsia="es-ES"/>
        </w:rPr>
      </w:pPr>
      <w:del w:id="1478" w:author="JORGE CONTRERAS ORTIZ" w:date="2021-09-02T18:29:00Z">
        <w:r w:rsidRPr="00430746" w:rsidDel="00430746">
          <w:rPr>
            <w:rStyle w:val="Hipervnculo"/>
            <w:i w:val="0"/>
            <w:iCs w:val="0"/>
            <w:noProof/>
          </w:rPr>
          <w:delText>Ilustración 45 Montaje Border Router</w:delText>
        </w:r>
        <w:r w:rsidDel="00430746">
          <w:rPr>
            <w:noProof/>
            <w:webHidden/>
          </w:rPr>
          <w:tab/>
          <w:delText>83</w:delText>
        </w:r>
      </w:del>
    </w:p>
    <w:p w14:paraId="6CFDC1AE" w14:textId="1CDA253F" w:rsidR="00430746" w:rsidDel="00430746" w:rsidRDefault="00430746">
      <w:pPr>
        <w:pStyle w:val="Tabladeilustraciones"/>
        <w:tabs>
          <w:tab w:val="right" w:leader="dot" w:pos="9060"/>
        </w:tabs>
        <w:rPr>
          <w:del w:id="1479" w:author="JORGE CONTRERAS ORTIZ" w:date="2021-09-02T18:29:00Z"/>
          <w:rFonts w:eastAsiaTheme="minorEastAsia" w:cstheme="minorBidi"/>
          <w:i w:val="0"/>
          <w:iCs w:val="0"/>
          <w:noProof/>
          <w:sz w:val="22"/>
          <w:szCs w:val="22"/>
          <w:lang w:eastAsia="es-ES"/>
        </w:rPr>
      </w:pPr>
      <w:del w:id="1480" w:author="JORGE CONTRERAS ORTIZ" w:date="2021-09-02T18:29:00Z">
        <w:r w:rsidRPr="00430746" w:rsidDel="00430746">
          <w:rPr>
            <w:rStyle w:val="Hipervnculo"/>
            <w:i w:val="0"/>
            <w:iCs w:val="0"/>
            <w:noProof/>
          </w:rPr>
          <w:delText>Ilustración 46 Topología de Red 1 nodo con BR</w:delText>
        </w:r>
        <w:r w:rsidDel="00430746">
          <w:rPr>
            <w:noProof/>
            <w:webHidden/>
          </w:rPr>
          <w:tab/>
          <w:delText>84</w:delText>
        </w:r>
      </w:del>
    </w:p>
    <w:p w14:paraId="5DFC0F5E" w14:textId="293A8228" w:rsidR="00430746" w:rsidDel="00430746" w:rsidRDefault="00430746">
      <w:pPr>
        <w:pStyle w:val="Tabladeilustraciones"/>
        <w:tabs>
          <w:tab w:val="right" w:leader="dot" w:pos="9060"/>
        </w:tabs>
        <w:rPr>
          <w:del w:id="1481" w:author="JORGE CONTRERAS ORTIZ" w:date="2021-09-02T18:29:00Z"/>
          <w:rFonts w:eastAsiaTheme="minorEastAsia" w:cstheme="minorBidi"/>
          <w:i w:val="0"/>
          <w:iCs w:val="0"/>
          <w:noProof/>
          <w:sz w:val="22"/>
          <w:szCs w:val="22"/>
          <w:lang w:eastAsia="es-ES"/>
        </w:rPr>
      </w:pPr>
      <w:del w:id="1482" w:author="JORGE CONTRERAS ORTIZ" w:date="2021-09-02T18:29:00Z">
        <w:r w:rsidRPr="00430746" w:rsidDel="00430746">
          <w:rPr>
            <w:rStyle w:val="Hipervnculo"/>
            <w:i w:val="0"/>
            <w:iCs w:val="0"/>
            <w:noProof/>
          </w:rPr>
          <w:delText>Ilustración 47 Topología 1 de BR con 2 nodos Dongle</w:delText>
        </w:r>
        <w:r w:rsidDel="00430746">
          <w:rPr>
            <w:noProof/>
            <w:webHidden/>
          </w:rPr>
          <w:tab/>
          <w:delText>85</w:delText>
        </w:r>
      </w:del>
    </w:p>
    <w:p w14:paraId="29E67D5D" w14:textId="4A77A4BB" w:rsidR="00430746" w:rsidDel="00430746" w:rsidRDefault="00430746">
      <w:pPr>
        <w:pStyle w:val="Tabladeilustraciones"/>
        <w:tabs>
          <w:tab w:val="right" w:leader="dot" w:pos="9060"/>
        </w:tabs>
        <w:rPr>
          <w:del w:id="1483" w:author="JORGE CONTRERAS ORTIZ" w:date="2021-09-02T18:29:00Z"/>
          <w:rFonts w:eastAsiaTheme="minorEastAsia" w:cstheme="minorBidi"/>
          <w:i w:val="0"/>
          <w:iCs w:val="0"/>
          <w:noProof/>
          <w:sz w:val="22"/>
          <w:szCs w:val="22"/>
          <w:lang w:eastAsia="es-ES"/>
        </w:rPr>
      </w:pPr>
      <w:del w:id="1484" w:author="JORGE CONTRERAS ORTIZ" w:date="2021-09-02T18:29:00Z">
        <w:r w:rsidRPr="00430746" w:rsidDel="00430746">
          <w:rPr>
            <w:rStyle w:val="Hipervnculo"/>
            <w:i w:val="0"/>
            <w:iCs w:val="0"/>
            <w:noProof/>
          </w:rPr>
          <w:delText>Ilustración 48 Topología 2 de BR con dos nodos Dongle</w:delText>
        </w:r>
        <w:r w:rsidDel="00430746">
          <w:rPr>
            <w:noProof/>
            <w:webHidden/>
          </w:rPr>
          <w:tab/>
          <w:delText>85</w:delText>
        </w:r>
      </w:del>
    </w:p>
    <w:p w14:paraId="0A642810" w14:textId="482B4BD3" w:rsidR="00430746" w:rsidDel="00430746" w:rsidRDefault="00430746">
      <w:pPr>
        <w:pStyle w:val="Tabladeilustraciones"/>
        <w:tabs>
          <w:tab w:val="right" w:leader="dot" w:pos="9060"/>
        </w:tabs>
        <w:rPr>
          <w:del w:id="1485" w:author="JORGE CONTRERAS ORTIZ" w:date="2021-09-02T18:29:00Z"/>
          <w:rFonts w:eastAsiaTheme="minorEastAsia" w:cstheme="minorBidi"/>
          <w:i w:val="0"/>
          <w:iCs w:val="0"/>
          <w:noProof/>
          <w:sz w:val="22"/>
          <w:szCs w:val="22"/>
          <w:lang w:eastAsia="es-ES"/>
        </w:rPr>
      </w:pPr>
      <w:del w:id="1486" w:author="JORGE CONTRERAS ORTIZ" w:date="2021-09-02T18:29:00Z">
        <w:r w:rsidRPr="00430746" w:rsidDel="00430746">
          <w:rPr>
            <w:rStyle w:val="Hipervnculo"/>
            <w:i w:val="0"/>
            <w:iCs w:val="0"/>
            <w:noProof/>
          </w:rPr>
          <w:delText>Ilustración 49 Ping desde PC a BR</w:delText>
        </w:r>
        <w:r w:rsidDel="00430746">
          <w:rPr>
            <w:noProof/>
            <w:webHidden/>
          </w:rPr>
          <w:tab/>
          <w:delText>86</w:delText>
        </w:r>
      </w:del>
    </w:p>
    <w:p w14:paraId="3F61A808" w14:textId="432C66D8" w:rsidR="00430746" w:rsidDel="00430746" w:rsidRDefault="00430746">
      <w:pPr>
        <w:pStyle w:val="Tabladeilustraciones"/>
        <w:tabs>
          <w:tab w:val="right" w:leader="dot" w:pos="9060"/>
        </w:tabs>
        <w:rPr>
          <w:del w:id="1487" w:author="JORGE CONTRERAS ORTIZ" w:date="2021-09-02T18:29:00Z"/>
          <w:rFonts w:eastAsiaTheme="minorEastAsia" w:cstheme="minorBidi"/>
          <w:i w:val="0"/>
          <w:iCs w:val="0"/>
          <w:noProof/>
          <w:sz w:val="22"/>
          <w:szCs w:val="22"/>
          <w:lang w:eastAsia="es-ES"/>
        </w:rPr>
      </w:pPr>
      <w:del w:id="1488" w:author="JORGE CONTRERAS ORTIZ" w:date="2021-09-02T18:29:00Z">
        <w:r w:rsidRPr="00430746" w:rsidDel="00430746">
          <w:rPr>
            <w:rStyle w:val="Hipervnculo"/>
            <w:i w:val="0"/>
            <w:iCs w:val="0"/>
            <w:noProof/>
          </w:rPr>
          <w:delText>Ilustración 50 Ping desde PC a nodo LEADER</w:delText>
        </w:r>
        <w:r w:rsidDel="00430746">
          <w:rPr>
            <w:noProof/>
            <w:webHidden/>
          </w:rPr>
          <w:tab/>
          <w:delText>86</w:delText>
        </w:r>
      </w:del>
    </w:p>
    <w:p w14:paraId="207819EB" w14:textId="2392C82F" w:rsidR="00430746" w:rsidDel="00430746" w:rsidRDefault="00430746">
      <w:pPr>
        <w:pStyle w:val="Tabladeilustraciones"/>
        <w:tabs>
          <w:tab w:val="right" w:leader="dot" w:pos="9060"/>
        </w:tabs>
        <w:rPr>
          <w:del w:id="1489" w:author="JORGE CONTRERAS ORTIZ" w:date="2021-09-02T18:29:00Z"/>
          <w:rFonts w:eastAsiaTheme="minorEastAsia" w:cstheme="minorBidi"/>
          <w:i w:val="0"/>
          <w:iCs w:val="0"/>
          <w:noProof/>
          <w:sz w:val="22"/>
          <w:szCs w:val="22"/>
          <w:lang w:eastAsia="es-ES"/>
        </w:rPr>
      </w:pPr>
      <w:del w:id="1490" w:author="JORGE CONTRERAS ORTIZ" w:date="2021-09-02T18:29:00Z">
        <w:r w:rsidRPr="00430746" w:rsidDel="00430746">
          <w:rPr>
            <w:rStyle w:val="Hipervnculo"/>
            <w:i w:val="0"/>
            <w:iCs w:val="0"/>
            <w:noProof/>
          </w:rPr>
          <w:delText>Ilustración 51 Ping desde PC a nodo MED</w:delText>
        </w:r>
        <w:r w:rsidDel="00430746">
          <w:rPr>
            <w:noProof/>
            <w:webHidden/>
          </w:rPr>
          <w:tab/>
          <w:delText>86</w:delText>
        </w:r>
      </w:del>
    </w:p>
    <w:p w14:paraId="3A870C23" w14:textId="3CB1FB5D" w:rsidR="00430746" w:rsidDel="00430746" w:rsidRDefault="00430746">
      <w:pPr>
        <w:pStyle w:val="Tabladeilustraciones"/>
        <w:tabs>
          <w:tab w:val="right" w:leader="dot" w:pos="9060"/>
        </w:tabs>
        <w:rPr>
          <w:del w:id="1491" w:author="JORGE CONTRERAS ORTIZ" w:date="2021-09-02T18:29:00Z"/>
          <w:rFonts w:eastAsiaTheme="minorEastAsia" w:cstheme="minorBidi"/>
          <w:i w:val="0"/>
          <w:iCs w:val="0"/>
          <w:noProof/>
          <w:sz w:val="22"/>
          <w:szCs w:val="22"/>
          <w:lang w:eastAsia="es-ES"/>
        </w:rPr>
      </w:pPr>
      <w:del w:id="1492" w:author="JORGE CONTRERAS ORTIZ" w:date="2021-09-02T18:29:00Z">
        <w:r w:rsidRPr="00430746" w:rsidDel="00430746">
          <w:rPr>
            <w:rStyle w:val="Hipervnculo"/>
            <w:i w:val="0"/>
            <w:iCs w:val="0"/>
            <w:noProof/>
          </w:rPr>
          <w:delText>Ilustración 52 Topología para envío de mensajes UDP vía Sockets</w:delText>
        </w:r>
        <w:r w:rsidDel="00430746">
          <w:rPr>
            <w:noProof/>
            <w:webHidden/>
          </w:rPr>
          <w:tab/>
          <w:delText>88</w:delText>
        </w:r>
      </w:del>
    </w:p>
    <w:p w14:paraId="69E9644B" w14:textId="76152A1B" w:rsidR="00430746" w:rsidDel="00430746" w:rsidRDefault="00430746">
      <w:pPr>
        <w:pStyle w:val="Tabladeilustraciones"/>
        <w:tabs>
          <w:tab w:val="right" w:leader="dot" w:pos="9060"/>
        </w:tabs>
        <w:rPr>
          <w:del w:id="1493" w:author="JORGE CONTRERAS ORTIZ" w:date="2021-09-02T18:29:00Z"/>
          <w:rFonts w:eastAsiaTheme="minorEastAsia" w:cstheme="minorBidi"/>
          <w:i w:val="0"/>
          <w:iCs w:val="0"/>
          <w:noProof/>
          <w:sz w:val="22"/>
          <w:szCs w:val="22"/>
          <w:lang w:eastAsia="es-ES"/>
        </w:rPr>
      </w:pPr>
      <w:del w:id="1494" w:author="JORGE CONTRERAS ORTIZ" w:date="2021-09-02T18:29:00Z">
        <w:r w:rsidRPr="00430746" w:rsidDel="00430746">
          <w:rPr>
            <w:rStyle w:val="Hipervnculo"/>
            <w:i w:val="0"/>
            <w:iCs w:val="0"/>
            <w:noProof/>
          </w:rPr>
          <w:delText>Ilustración 53 Topología 4 nodos con un Dongle como LEADER</w:delText>
        </w:r>
        <w:r w:rsidDel="00430746">
          <w:rPr>
            <w:noProof/>
            <w:webHidden/>
          </w:rPr>
          <w:tab/>
          <w:delText>89</w:delText>
        </w:r>
      </w:del>
    </w:p>
    <w:p w14:paraId="39B97952" w14:textId="6C292CF9" w:rsidR="00430746" w:rsidDel="00430746" w:rsidRDefault="00430746">
      <w:pPr>
        <w:pStyle w:val="Tabladeilustraciones"/>
        <w:tabs>
          <w:tab w:val="right" w:leader="dot" w:pos="9060"/>
        </w:tabs>
        <w:rPr>
          <w:del w:id="1495" w:author="JORGE CONTRERAS ORTIZ" w:date="2021-09-02T18:29:00Z"/>
          <w:rFonts w:eastAsiaTheme="minorEastAsia" w:cstheme="minorBidi"/>
          <w:i w:val="0"/>
          <w:iCs w:val="0"/>
          <w:noProof/>
          <w:sz w:val="22"/>
          <w:szCs w:val="22"/>
          <w:lang w:eastAsia="es-ES"/>
        </w:rPr>
      </w:pPr>
      <w:del w:id="1496" w:author="JORGE CONTRERAS ORTIZ" w:date="2021-09-02T18:29:00Z">
        <w:r w:rsidRPr="00430746" w:rsidDel="00430746">
          <w:rPr>
            <w:rStyle w:val="Hipervnculo"/>
            <w:i w:val="0"/>
            <w:iCs w:val="0"/>
            <w:noProof/>
          </w:rPr>
          <w:delText>Ilustración 54 Topología 4 nodos con BR como Leader</w:delText>
        </w:r>
        <w:r w:rsidDel="00430746">
          <w:rPr>
            <w:noProof/>
            <w:webHidden/>
          </w:rPr>
          <w:tab/>
          <w:delText>90</w:delText>
        </w:r>
      </w:del>
    </w:p>
    <w:p w14:paraId="1B702418" w14:textId="10B4C795" w:rsidR="00430746" w:rsidDel="00430746" w:rsidRDefault="00430746">
      <w:pPr>
        <w:pStyle w:val="Tabladeilustraciones"/>
        <w:tabs>
          <w:tab w:val="right" w:leader="dot" w:pos="9060"/>
        </w:tabs>
        <w:rPr>
          <w:del w:id="1497" w:author="JORGE CONTRERAS ORTIZ" w:date="2021-09-02T18:29:00Z"/>
          <w:rFonts w:eastAsiaTheme="minorEastAsia" w:cstheme="minorBidi"/>
          <w:i w:val="0"/>
          <w:iCs w:val="0"/>
          <w:noProof/>
          <w:sz w:val="22"/>
          <w:szCs w:val="22"/>
          <w:lang w:eastAsia="es-ES"/>
        </w:rPr>
      </w:pPr>
      <w:del w:id="1498" w:author="JORGE CONTRERAS ORTIZ" w:date="2021-09-02T18:29:00Z">
        <w:r w:rsidRPr="00430746" w:rsidDel="00430746">
          <w:rPr>
            <w:rStyle w:val="Hipervnculo"/>
            <w:i w:val="0"/>
            <w:iCs w:val="0"/>
            <w:noProof/>
          </w:rPr>
          <w:delText>Ilustración 55 Ping desde PC a nuevo nodo MED.</w:delText>
        </w:r>
        <w:r w:rsidDel="00430746">
          <w:rPr>
            <w:noProof/>
            <w:webHidden/>
          </w:rPr>
          <w:tab/>
          <w:delText>90</w:delText>
        </w:r>
      </w:del>
    </w:p>
    <w:p w14:paraId="38257660" w14:textId="30E43E23" w:rsidR="00430746" w:rsidDel="00430746" w:rsidRDefault="00430746">
      <w:pPr>
        <w:pStyle w:val="Tabladeilustraciones"/>
        <w:tabs>
          <w:tab w:val="right" w:leader="dot" w:pos="9060"/>
        </w:tabs>
        <w:rPr>
          <w:del w:id="1499" w:author="JORGE CONTRERAS ORTIZ" w:date="2021-09-02T18:29:00Z"/>
          <w:rFonts w:eastAsiaTheme="minorEastAsia" w:cstheme="minorBidi"/>
          <w:i w:val="0"/>
          <w:iCs w:val="0"/>
          <w:noProof/>
          <w:sz w:val="22"/>
          <w:szCs w:val="22"/>
          <w:lang w:eastAsia="es-ES"/>
        </w:rPr>
      </w:pPr>
      <w:del w:id="1500" w:author="JORGE CONTRERAS ORTIZ" w:date="2021-09-02T18:29:00Z">
        <w:r w:rsidRPr="00430746" w:rsidDel="00430746">
          <w:rPr>
            <w:rStyle w:val="Hipervnculo"/>
            <w:i w:val="0"/>
            <w:iCs w:val="0"/>
            <w:noProof/>
          </w:rPr>
          <w:delText>Ilustración 56 Topología A de 5 nodos</w:delText>
        </w:r>
        <w:r w:rsidDel="00430746">
          <w:rPr>
            <w:noProof/>
            <w:webHidden/>
          </w:rPr>
          <w:tab/>
          <w:delText>92</w:delText>
        </w:r>
      </w:del>
    </w:p>
    <w:p w14:paraId="103B098F" w14:textId="2E350BC2" w:rsidR="00430746" w:rsidDel="00430746" w:rsidRDefault="00430746">
      <w:pPr>
        <w:pStyle w:val="Tabladeilustraciones"/>
        <w:tabs>
          <w:tab w:val="right" w:leader="dot" w:pos="9060"/>
        </w:tabs>
        <w:rPr>
          <w:del w:id="1501" w:author="JORGE CONTRERAS ORTIZ" w:date="2021-09-02T18:29:00Z"/>
          <w:rFonts w:eastAsiaTheme="minorEastAsia" w:cstheme="minorBidi"/>
          <w:i w:val="0"/>
          <w:iCs w:val="0"/>
          <w:noProof/>
          <w:sz w:val="22"/>
          <w:szCs w:val="22"/>
          <w:lang w:eastAsia="es-ES"/>
        </w:rPr>
      </w:pPr>
      <w:del w:id="1502" w:author="JORGE CONTRERAS ORTIZ" w:date="2021-09-02T18:29:00Z">
        <w:r w:rsidRPr="00430746" w:rsidDel="00430746">
          <w:rPr>
            <w:rStyle w:val="Hipervnculo"/>
            <w:i w:val="0"/>
            <w:iCs w:val="0"/>
            <w:noProof/>
          </w:rPr>
          <w:delText>Ilustración 57 Topología B con 5 nodos</w:delText>
        </w:r>
        <w:r w:rsidDel="00430746">
          <w:rPr>
            <w:noProof/>
            <w:webHidden/>
          </w:rPr>
          <w:tab/>
          <w:delText>93</w:delText>
        </w:r>
      </w:del>
    </w:p>
    <w:p w14:paraId="43EA6DC5" w14:textId="4145A62F" w:rsidR="00430746" w:rsidDel="00430746" w:rsidRDefault="00430746">
      <w:pPr>
        <w:pStyle w:val="Tabladeilustraciones"/>
        <w:tabs>
          <w:tab w:val="right" w:leader="dot" w:pos="9060"/>
        </w:tabs>
        <w:rPr>
          <w:del w:id="1503" w:author="JORGE CONTRERAS ORTIZ" w:date="2021-09-02T18:29:00Z"/>
          <w:rFonts w:eastAsiaTheme="minorEastAsia" w:cstheme="minorBidi"/>
          <w:i w:val="0"/>
          <w:iCs w:val="0"/>
          <w:noProof/>
          <w:sz w:val="22"/>
          <w:szCs w:val="22"/>
          <w:lang w:eastAsia="es-ES"/>
        </w:rPr>
      </w:pPr>
      <w:del w:id="1504" w:author="JORGE CONTRERAS ORTIZ" w:date="2021-09-02T18:29:00Z">
        <w:r w:rsidRPr="00430746" w:rsidDel="00430746">
          <w:rPr>
            <w:rStyle w:val="Hipervnculo"/>
            <w:i w:val="0"/>
            <w:iCs w:val="0"/>
            <w:noProof/>
          </w:rPr>
          <w:delText>Ilustración 58 Topología con 6 nodos</w:delText>
        </w:r>
        <w:r w:rsidDel="00430746">
          <w:rPr>
            <w:noProof/>
            <w:webHidden/>
          </w:rPr>
          <w:tab/>
          <w:delText>95</w:delText>
        </w:r>
      </w:del>
    </w:p>
    <w:p w14:paraId="1381E899" w14:textId="16653321" w:rsidR="00430746" w:rsidDel="00430746" w:rsidRDefault="00430746">
      <w:pPr>
        <w:pStyle w:val="Tabladeilustraciones"/>
        <w:tabs>
          <w:tab w:val="right" w:leader="dot" w:pos="9060"/>
        </w:tabs>
        <w:rPr>
          <w:del w:id="1505" w:author="JORGE CONTRERAS ORTIZ" w:date="2021-09-02T18:29:00Z"/>
          <w:rFonts w:eastAsiaTheme="minorEastAsia" w:cstheme="minorBidi"/>
          <w:i w:val="0"/>
          <w:iCs w:val="0"/>
          <w:noProof/>
          <w:sz w:val="22"/>
          <w:szCs w:val="22"/>
          <w:lang w:eastAsia="es-ES"/>
        </w:rPr>
      </w:pPr>
      <w:del w:id="1506" w:author="JORGE CONTRERAS ORTIZ" w:date="2021-09-02T18:29:00Z">
        <w:r w:rsidRPr="00430746" w:rsidDel="00430746">
          <w:rPr>
            <w:rStyle w:val="Hipervnculo"/>
            <w:i w:val="0"/>
            <w:iCs w:val="0"/>
            <w:noProof/>
          </w:rPr>
          <w:delText>Ilustración 59 Jerarquía Circuito</w:delText>
        </w:r>
        <w:r w:rsidDel="00430746">
          <w:rPr>
            <w:noProof/>
            <w:webHidden/>
          </w:rPr>
          <w:tab/>
          <w:delText>96</w:delText>
        </w:r>
      </w:del>
    </w:p>
    <w:p w14:paraId="78B8EBF6" w14:textId="79C4FABD" w:rsidR="00430746" w:rsidDel="00430746" w:rsidRDefault="00430746" w:rsidP="004E6EB3">
      <w:pPr>
        <w:jc w:val="both"/>
        <w:rPr>
          <w:del w:id="1507" w:author="JORGE CONTRERAS ORTIZ" w:date="2021-09-02T18:25:00Z"/>
          <w:noProof/>
        </w:rPr>
      </w:pPr>
    </w:p>
    <w:p w14:paraId="4843C0C9" w14:textId="1327CB8F" w:rsidR="00BF1FAD" w:rsidRDefault="00430746"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1508" w:name="_Toc81499325"/>
      <w:r w:rsidRPr="00990A9B">
        <w:rPr>
          <w:rFonts w:cs="Arial"/>
          <w:szCs w:val="36"/>
        </w:rPr>
        <w:lastRenderedPageBreak/>
        <w:t>ECUACIONES</w:t>
      </w:r>
      <w:bookmarkEnd w:id="1508"/>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1509" w:name="_Toc81499326"/>
      <w:bookmarkStart w:id="1510" w:name="_Hlk81501178"/>
      <w:r w:rsidRPr="00990A9B">
        <w:rPr>
          <w:rFonts w:cs="Arial"/>
          <w:szCs w:val="36"/>
        </w:rPr>
        <w:lastRenderedPageBreak/>
        <w:t>TABLAS</w:t>
      </w:r>
      <w:bookmarkEnd w:id="1509"/>
    </w:p>
    <w:bookmarkEnd w:id="1510"/>
    <w:p w14:paraId="50FB2AAC" w14:textId="022CB7B4" w:rsidR="00430746" w:rsidRDefault="008C0205">
      <w:pPr>
        <w:pStyle w:val="Tabladeilustraciones"/>
        <w:tabs>
          <w:tab w:val="right" w:leader="dot" w:pos="9060"/>
        </w:tabs>
        <w:rPr>
          <w:ins w:id="1511" w:author="JORGE CONTRERAS ORTIZ" w:date="2021-09-02T18:23:00Z"/>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ins w:id="1512" w:author="JORGE CONTRERAS ORTIZ" w:date="2021-09-02T18:23:00Z">
        <w:r w:rsidR="00430746" w:rsidRPr="00B6023A">
          <w:rPr>
            <w:rStyle w:val="Hipervnculo"/>
            <w:noProof/>
          </w:rPr>
          <w:fldChar w:fldCharType="begin"/>
        </w:r>
        <w:r w:rsidR="00430746" w:rsidRPr="00B6023A">
          <w:rPr>
            <w:rStyle w:val="Hipervnculo"/>
            <w:noProof/>
          </w:rPr>
          <w:instrText xml:space="preserve"> </w:instrText>
        </w:r>
        <w:r w:rsidR="00430746">
          <w:rPr>
            <w:noProof/>
          </w:rPr>
          <w:instrText>HYPERLINK \l "_Toc81499561"</w:instrText>
        </w:r>
        <w:r w:rsidR="00430746" w:rsidRPr="00B6023A">
          <w:rPr>
            <w:rStyle w:val="Hipervnculo"/>
            <w:noProof/>
          </w:rPr>
          <w:instrText xml:space="preserve"> </w:instrText>
        </w:r>
        <w:r w:rsidR="00430746" w:rsidRPr="00B6023A">
          <w:rPr>
            <w:rStyle w:val="Hipervnculo"/>
            <w:noProof/>
          </w:rPr>
          <w:fldChar w:fldCharType="separate"/>
        </w:r>
        <w:r w:rsidR="00430746" w:rsidRPr="00B6023A">
          <w:rPr>
            <w:rStyle w:val="Hipervnculo"/>
            <w:noProof/>
          </w:rPr>
          <w:t>Tabla 1 Abreviaturas y Acrónimos</w:t>
        </w:r>
        <w:r w:rsidR="00430746">
          <w:rPr>
            <w:noProof/>
            <w:webHidden/>
          </w:rPr>
          <w:tab/>
        </w:r>
        <w:r w:rsidR="00430746">
          <w:rPr>
            <w:noProof/>
            <w:webHidden/>
          </w:rPr>
          <w:fldChar w:fldCharType="begin"/>
        </w:r>
        <w:r w:rsidR="00430746">
          <w:rPr>
            <w:noProof/>
            <w:webHidden/>
          </w:rPr>
          <w:instrText xml:space="preserve"> PAGEREF _Toc81499561 \h </w:instrText>
        </w:r>
      </w:ins>
      <w:r w:rsidR="00430746">
        <w:rPr>
          <w:noProof/>
          <w:webHidden/>
        </w:rPr>
      </w:r>
      <w:r w:rsidR="00430746">
        <w:rPr>
          <w:noProof/>
          <w:webHidden/>
        </w:rPr>
        <w:fldChar w:fldCharType="separate"/>
      </w:r>
      <w:ins w:id="1513" w:author="JORGE CONTRERAS ORTIZ" w:date="2021-09-02T18:23:00Z">
        <w:r w:rsidR="00430746">
          <w:rPr>
            <w:noProof/>
            <w:webHidden/>
          </w:rPr>
          <w:t>VIII</w:t>
        </w:r>
        <w:r w:rsidR="00430746">
          <w:rPr>
            <w:noProof/>
            <w:webHidden/>
          </w:rPr>
          <w:fldChar w:fldCharType="end"/>
        </w:r>
        <w:r w:rsidR="00430746" w:rsidRPr="00B6023A">
          <w:rPr>
            <w:rStyle w:val="Hipervnculo"/>
            <w:noProof/>
          </w:rPr>
          <w:fldChar w:fldCharType="end"/>
        </w:r>
      </w:ins>
    </w:p>
    <w:p w14:paraId="4EA0EE29" w14:textId="7676C8DA" w:rsidR="00430746" w:rsidRDefault="00430746">
      <w:pPr>
        <w:pStyle w:val="Tabladeilustraciones"/>
        <w:tabs>
          <w:tab w:val="right" w:leader="dot" w:pos="9060"/>
        </w:tabs>
        <w:rPr>
          <w:ins w:id="1514" w:author="JORGE CONTRERAS ORTIZ" w:date="2021-09-02T18:23:00Z"/>
          <w:rFonts w:eastAsiaTheme="minorEastAsia" w:cstheme="minorBidi"/>
          <w:i w:val="0"/>
          <w:iCs w:val="0"/>
          <w:noProof/>
          <w:sz w:val="22"/>
          <w:szCs w:val="22"/>
          <w:lang w:eastAsia="es-ES"/>
        </w:rPr>
      </w:pPr>
      <w:ins w:id="1515"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2"</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2 Diferencias M2M – IoT [2]</w:t>
        </w:r>
        <w:r>
          <w:rPr>
            <w:noProof/>
            <w:webHidden/>
          </w:rPr>
          <w:tab/>
        </w:r>
        <w:r>
          <w:rPr>
            <w:noProof/>
            <w:webHidden/>
          </w:rPr>
          <w:fldChar w:fldCharType="begin"/>
        </w:r>
        <w:r>
          <w:rPr>
            <w:noProof/>
            <w:webHidden/>
          </w:rPr>
          <w:instrText xml:space="preserve"> PAGEREF _Toc81499562 \h </w:instrText>
        </w:r>
      </w:ins>
      <w:r>
        <w:rPr>
          <w:noProof/>
          <w:webHidden/>
        </w:rPr>
      </w:r>
      <w:r>
        <w:rPr>
          <w:noProof/>
          <w:webHidden/>
        </w:rPr>
        <w:fldChar w:fldCharType="separate"/>
      </w:r>
      <w:ins w:id="1516" w:author="JORGE CONTRERAS ORTIZ" w:date="2021-09-02T18:23:00Z">
        <w:r>
          <w:rPr>
            <w:noProof/>
            <w:webHidden/>
          </w:rPr>
          <w:t>5</w:t>
        </w:r>
        <w:r>
          <w:rPr>
            <w:noProof/>
            <w:webHidden/>
          </w:rPr>
          <w:fldChar w:fldCharType="end"/>
        </w:r>
        <w:r w:rsidRPr="00B6023A">
          <w:rPr>
            <w:rStyle w:val="Hipervnculo"/>
            <w:noProof/>
          </w:rPr>
          <w:fldChar w:fldCharType="end"/>
        </w:r>
      </w:ins>
    </w:p>
    <w:p w14:paraId="0EDD8765" w14:textId="54895152" w:rsidR="00430746" w:rsidRDefault="00430746">
      <w:pPr>
        <w:pStyle w:val="Tabladeilustraciones"/>
        <w:tabs>
          <w:tab w:val="right" w:leader="dot" w:pos="9060"/>
        </w:tabs>
        <w:rPr>
          <w:ins w:id="1517" w:author="JORGE CONTRERAS ORTIZ" w:date="2021-09-02T18:23:00Z"/>
          <w:rFonts w:eastAsiaTheme="minorEastAsia" w:cstheme="minorBidi"/>
          <w:i w:val="0"/>
          <w:iCs w:val="0"/>
          <w:noProof/>
          <w:sz w:val="22"/>
          <w:szCs w:val="22"/>
          <w:lang w:eastAsia="es-ES"/>
        </w:rPr>
      </w:pPr>
      <w:ins w:id="1518"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3"</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3 MAC Layer Frame</w:t>
        </w:r>
        <w:r>
          <w:rPr>
            <w:noProof/>
            <w:webHidden/>
          </w:rPr>
          <w:tab/>
        </w:r>
        <w:r>
          <w:rPr>
            <w:noProof/>
            <w:webHidden/>
          </w:rPr>
          <w:fldChar w:fldCharType="begin"/>
        </w:r>
        <w:r>
          <w:rPr>
            <w:noProof/>
            <w:webHidden/>
          </w:rPr>
          <w:instrText xml:space="preserve"> PAGEREF _Toc81499563 \h </w:instrText>
        </w:r>
      </w:ins>
      <w:r>
        <w:rPr>
          <w:noProof/>
          <w:webHidden/>
        </w:rPr>
      </w:r>
      <w:r>
        <w:rPr>
          <w:noProof/>
          <w:webHidden/>
        </w:rPr>
        <w:fldChar w:fldCharType="separate"/>
      </w:r>
      <w:ins w:id="1519" w:author="JORGE CONTRERAS ORTIZ" w:date="2021-09-02T18:23:00Z">
        <w:r>
          <w:rPr>
            <w:noProof/>
            <w:webHidden/>
          </w:rPr>
          <w:t>22</w:t>
        </w:r>
        <w:r>
          <w:rPr>
            <w:noProof/>
            <w:webHidden/>
          </w:rPr>
          <w:fldChar w:fldCharType="end"/>
        </w:r>
        <w:r w:rsidRPr="00B6023A">
          <w:rPr>
            <w:rStyle w:val="Hipervnculo"/>
            <w:noProof/>
          </w:rPr>
          <w:fldChar w:fldCharType="end"/>
        </w:r>
      </w:ins>
    </w:p>
    <w:p w14:paraId="639FE1C4" w14:textId="1807A484" w:rsidR="00430746" w:rsidRDefault="00430746">
      <w:pPr>
        <w:pStyle w:val="Tabladeilustraciones"/>
        <w:tabs>
          <w:tab w:val="right" w:leader="dot" w:pos="9060"/>
        </w:tabs>
        <w:rPr>
          <w:ins w:id="1520" w:author="JORGE CONTRERAS ORTIZ" w:date="2021-09-02T18:23:00Z"/>
          <w:rFonts w:eastAsiaTheme="minorEastAsia" w:cstheme="minorBidi"/>
          <w:i w:val="0"/>
          <w:iCs w:val="0"/>
          <w:noProof/>
          <w:sz w:val="22"/>
          <w:szCs w:val="22"/>
          <w:lang w:eastAsia="es-ES"/>
        </w:rPr>
      </w:pPr>
      <w:ins w:id="1521"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4"</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4 Servicios KBRNT1</w:t>
        </w:r>
        <w:r>
          <w:rPr>
            <w:noProof/>
            <w:webHidden/>
          </w:rPr>
          <w:tab/>
        </w:r>
        <w:r>
          <w:rPr>
            <w:noProof/>
            <w:webHidden/>
          </w:rPr>
          <w:fldChar w:fldCharType="begin"/>
        </w:r>
        <w:r>
          <w:rPr>
            <w:noProof/>
            <w:webHidden/>
          </w:rPr>
          <w:instrText xml:space="preserve"> PAGEREF _Toc81499564 \h </w:instrText>
        </w:r>
      </w:ins>
      <w:r>
        <w:rPr>
          <w:noProof/>
          <w:webHidden/>
        </w:rPr>
      </w:r>
      <w:r>
        <w:rPr>
          <w:noProof/>
          <w:webHidden/>
        </w:rPr>
        <w:fldChar w:fldCharType="separate"/>
      </w:r>
      <w:ins w:id="1522" w:author="JORGE CONTRERAS ORTIZ" w:date="2021-09-02T18:23:00Z">
        <w:r>
          <w:rPr>
            <w:noProof/>
            <w:webHidden/>
          </w:rPr>
          <w:t>48</w:t>
        </w:r>
        <w:r>
          <w:rPr>
            <w:noProof/>
            <w:webHidden/>
          </w:rPr>
          <w:fldChar w:fldCharType="end"/>
        </w:r>
        <w:r w:rsidRPr="00B6023A">
          <w:rPr>
            <w:rStyle w:val="Hipervnculo"/>
            <w:noProof/>
          </w:rPr>
          <w:fldChar w:fldCharType="end"/>
        </w:r>
      </w:ins>
    </w:p>
    <w:p w14:paraId="07A4FF43" w14:textId="13651192" w:rsidR="00430746" w:rsidRDefault="00430746">
      <w:pPr>
        <w:pStyle w:val="Tabladeilustraciones"/>
        <w:tabs>
          <w:tab w:val="right" w:leader="dot" w:pos="9060"/>
        </w:tabs>
        <w:rPr>
          <w:ins w:id="1523" w:author="JORGE CONTRERAS ORTIZ" w:date="2021-09-02T18:23:00Z"/>
          <w:rFonts w:eastAsiaTheme="minorEastAsia" w:cstheme="minorBidi"/>
          <w:i w:val="0"/>
          <w:iCs w:val="0"/>
          <w:noProof/>
          <w:sz w:val="22"/>
          <w:szCs w:val="22"/>
          <w:lang w:eastAsia="es-ES"/>
        </w:rPr>
      </w:pPr>
      <w:ins w:id="1524"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5"</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5 Comandos Servicio KiBRA</w:t>
        </w:r>
        <w:r>
          <w:rPr>
            <w:noProof/>
            <w:webHidden/>
          </w:rPr>
          <w:tab/>
        </w:r>
        <w:r>
          <w:rPr>
            <w:noProof/>
            <w:webHidden/>
          </w:rPr>
          <w:fldChar w:fldCharType="begin"/>
        </w:r>
        <w:r>
          <w:rPr>
            <w:noProof/>
            <w:webHidden/>
          </w:rPr>
          <w:instrText xml:space="preserve"> PAGEREF _Toc81499565 \h </w:instrText>
        </w:r>
      </w:ins>
      <w:r>
        <w:rPr>
          <w:noProof/>
          <w:webHidden/>
        </w:rPr>
      </w:r>
      <w:r>
        <w:rPr>
          <w:noProof/>
          <w:webHidden/>
        </w:rPr>
        <w:fldChar w:fldCharType="separate"/>
      </w:r>
      <w:ins w:id="1525" w:author="JORGE CONTRERAS ORTIZ" w:date="2021-09-02T18:23:00Z">
        <w:r>
          <w:rPr>
            <w:noProof/>
            <w:webHidden/>
          </w:rPr>
          <w:t>49</w:t>
        </w:r>
        <w:r>
          <w:rPr>
            <w:noProof/>
            <w:webHidden/>
          </w:rPr>
          <w:fldChar w:fldCharType="end"/>
        </w:r>
        <w:r w:rsidRPr="00B6023A">
          <w:rPr>
            <w:rStyle w:val="Hipervnculo"/>
            <w:noProof/>
          </w:rPr>
          <w:fldChar w:fldCharType="end"/>
        </w:r>
      </w:ins>
    </w:p>
    <w:p w14:paraId="5FE165C2" w14:textId="082D3BAA" w:rsidR="00430746" w:rsidRDefault="00430746">
      <w:pPr>
        <w:pStyle w:val="Tabladeilustraciones"/>
        <w:tabs>
          <w:tab w:val="right" w:leader="dot" w:pos="9060"/>
        </w:tabs>
        <w:rPr>
          <w:ins w:id="1526" w:author="JORGE CONTRERAS ORTIZ" w:date="2021-09-02T18:23:00Z"/>
          <w:rFonts w:eastAsiaTheme="minorEastAsia" w:cstheme="minorBidi"/>
          <w:i w:val="0"/>
          <w:iCs w:val="0"/>
          <w:noProof/>
          <w:sz w:val="22"/>
          <w:szCs w:val="22"/>
          <w:lang w:eastAsia="es-ES"/>
        </w:rPr>
      </w:pPr>
      <w:ins w:id="1527"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6"</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6 Servicio Ajenti</w:t>
        </w:r>
        <w:r>
          <w:rPr>
            <w:noProof/>
            <w:webHidden/>
          </w:rPr>
          <w:tab/>
        </w:r>
        <w:r>
          <w:rPr>
            <w:noProof/>
            <w:webHidden/>
          </w:rPr>
          <w:fldChar w:fldCharType="begin"/>
        </w:r>
        <w:r>
          <w:rPr>
            <w:noProof/>
            <w:webHidden/>
          </w:rPr>
          <w:instrText xml:space="preserve"> PAGEREF _Toc81499566 \h </w:instrText>
        </w:r>
      </w:ins>
      <w:r>
        <w:rPr>
          <w:noProof/>
          <w:webHidden/>
        </w:rPr>
      </w:r>
      <w:r>
        <w:rPr>
          <w:noProof/>
          <w:webHidden/>
        </w:rPr>
        <w:fldChar w:fldCharType="separate"/>
      </w:r>
      <w:ins w:id="1528" w:author="JORGE CONTRERAS ORTIZ" w:date="2021-09-02T18:23:00Z">
        <w:r>
          <w:rPr>
            <w:noProof/>
            <w:webHidden/>
          </w:rPr>
          <w:t>49</w:t>
        </w:r>
        <w:r>
          <w:rPr>
            <w:noProof/>
            <w:webHidden/>
          </w:rPr>
          <w:fldChar w:fldCharType="end"/>
        </w:r>
        <w:r w:rsidRPr="00B6023A">
          <w:rPr>
            <w:rStyle w:val="Hipervnculo"/>
            <w:noProof/>
          </w:rPr>
          <w:fldChar w:fldCharType="end"/>
        </w:r>
      </w:ins>
    </w:p>
    <w:p w14:paraId="6509BB0F" w14:textId="29502424" w:rsidR="00430746" w:rsidRDefault="00430746">
      <w:pPr>
        <w:pStyle w:val="Tabladeilustraciones"/>
        <w:tabs>
          <w:tab w:val="right" w:leader="dot" w:pos="9060"/>
        </w:tabs>
        <w:rPr>
          <w:ins w:id="1529" w:author="JORGE CONTRERAS ORTIZ" w:date="2021-09-02T18:23:00Z"/>
          <w:rFonts w:eastAsiaTheme="minorEastAsia" w:cstheme="minorBidi"/>
          <w:i w:val="0"/>
          <w:iCs w:val="0"/>
          <w:noProof/>
          <w:sz w:val="22"/>
          <w:szCs w:val="22"/>
          <w:lang w:eastAsia="es-ES"/>
        </w:rPr>
      </w:pPr>
      <w:ins w:id="1530"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7"</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7 Listar dispositivos con dfu-util</w:t>
        </w:r>
        <w:r>
          <w:rPr>
            <w:noProof/>
            <w:webHidden/>
          </w:rPr>
          <w:tab/>
        </w:r>
        <w:r>
          <w:rPr>
            <w:noProof/>
            <w:webHidden/>
          </w:rPr>
          <w:fldChar w:fldCharType="begin"/>
        </w:r>
        <w:r>
          <w:rPr>
            <w:noProof/>
            <w:webHidden/>
          </w:rPr>
          <w:instrText xml:space="preserve"> PAGEREF _Toc81499567 \h </w:instrText>
        </w:r>
      </w:ins>
      <w:r>
        <w:rPr>
          <w:noProof/>
          <w:webHidden/>
        </w:rPr>
      </w:r>
      <w:r>
        <w:rPr>
          <w:noProof/>
          <w:webHidden/>
        </w:rPr>
        <w:fldChar w:fldCharType="separate"/>
      </w:r>
      <w:ins w:id="1531" w:author="JORGE CONTRERAS ORTIZ" w:date="2021-09-02T18:23:00Z">
        <w:r>
          <w:rPr>
            <w:noProof/>
            <w:webHidden/>
          </w:rPr>
          <w:t>54</w:t>
        </w:r>
        <w:r>
          <w:rPr>
            <w:noProof/>
            <w:webHidden/>
          </w:rPr>
          <w:fldChar w:fldCharType="end"/>
        </w:r>
        <w:r w:rsidRPr="00B6023A">
          <w:rPr>
            <w:rStyle w:val="Hipervnculo"/>
            <w:noProof/>
          </w:rPr>
          <w:fldChar w:fldCharType="end"/>
        </w:r>
      </w:ins>
    </w:p>
    <w:p w14:paraId="415A2AC1" w14:textId="63E5188F" w:rsidR="00430746" w:rsidRDefault="00430746">
      <w:pPr>
        <w:pStyle w:val="Tabladeilustraciones"/>
        <w:tabs>
          <w:tab w:val="right" w:leader="dot" w:pos="9060"/>
        </w:tabs>
        <w:rPr>
          <w:ins w:id="1532" w:author="JORGE CONTRERAS ORTIZ" w:date="2021-09-02T18:23:00Z"/>
          <w:rFonts w:eastAsiaTheme="minorEastAsia" w:cstheme="minorBidi"/>
          <w:i w:val="0"/>
          <w:iCs w:val="0"/>
          <w:noProof/>
          <w:sz w:val="22"/>
          <w:szCs w:val="22"/>
          <w:lang w:eastAsia="es-ES"/>
        </w:rPr>
      </w:pPr>
      <w:ins w:id="1533"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8"</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499568 \h </w:instrText>
        </w:r>
      </w:ins>
      <w:r>
        <w:rPr>
          <w:noProof/>
          <w:webHidden/>
        </w:rPr>
      </w:r>
      <w:r>
        <w:rPr>
          <w:noProof/>
          <w:webHidden/>
        </w:rPr>
        <w:fldChar w:fldCharType="separate"/>
      </w:r>
      <w:ins w:id="1534" w:author="JORGE CONTRERAS ORTIZ" w:date="2021-09-02T18:23:00Z">
        <w:r>
          <w:rPr>
            <w:noProof/>
            <w:webHidden/>
          </w:rPr>
          <w:t>55</w:t>
        </w:r>
        <w:r>
          <w:rPr>
            <w:noProof/>
            <w:webHidden/>
          </w:rPr>
          <w:fldChar w:fldCharType="end"/>
        </w:r>
        <w:r w:rsidRPr="00B6023A">
          <w:rPr>
            <w:rStyle w:val="Hipervnculo"/>
            <w:noProof/>
          </w:rPr>
          <w:fldChar w:fldCharType="end"/>
        </w:r>
      </w:ins>
    </w:p>
    <w:p w14:paraId="3B271511" w14:textId="02A34DED" w:rsidR="00430746" w:rsidRDefault="00430746">
      <w:pPr>
        <w:pStyle w:val="Tabladeilustraciones"/>
        <w:tabs>
          <w:tab w:val="right" w:leader="dot" w:pos="9060"/>
        </w:tabs>
        <w:rPr>
          <w:ins w:id="1535" w:author="JORGE CONTRERAS ORTIZ" w:date="2021-09-02T18:23:00Z"/>
          <w:rFonts w:eastAsiaTheme="minorEastAsia" w:cstheme="minorBidi"/>
          <w:i w:val="0"/>
          <w:iCs w:val="0"/>
          <w:noProof/>
          <w:sz w:val="22"/>
          <w:szCs w:val="22"/>
          <w:lang w:eastAsia="es-ES"/>
        </w:rPr>
      </w:pPr>
      <w:ins w:id="1536"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69"</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499569 \h </w:instrText>
        </w:r>
      </w:ins>
      <w:r>
        <w:rPr>
          <w:noProof/>
          <w:webHidden/>
        </w:rPr>
      </w:r>
      <w:r>
        <w:rPr>
          <w:noProof/>
          <w:webHidden/>
        </w:rPr>
        <w:fldChar w:fldCharType="separate"/>
      </w:r>
      <w:ins w:id="1537" w:author="JORGE CONTRERAS ORTIZ" w:date="2021-09-02T18:23:00Z">
        <w:r>
          <w:rPr>
            <w:noProof/>
            <w:webHidden/>
          </w:rPr>
          <w:t>59</w:t>
        </w:r>
        <w:r>
          <w:rPr>
            <w:noProof/>
            <w:webHidden/>
          </w:rPr>
          <w:fldChar w:fldCharType="end"/>
        </w:r>
        <w:r w:rsidRPr="00B6023A">
          <w:rPr>
            <w:rStyle w:val="Hipervnculo"/>
            <w:noProof/>
          </w:rPr>
          <w:fldChar w:fldCharType="end"/>
        </w:r>
      </w:ins>
    </w:p>
    <w:p w14:paraId="655FF6AE" w14:textId="5D7EFBBA" w:rsidR="00430746" w:rsidRDefault="00430746">
      <w:pPr>
        <w:pStyle w:val="Tabladeilustraciones"/>
        <w:tabs>
          <w:tab w:val="right" w:leader="dot" w:pos="9060"/>
        </w:tabs>
        <w:rPr>
          <w:ins w:id="1538" w:author="JORGE CONTRERAS ORTIZ" w:date="2021-09-02T18:23:00Z"/>
          <w:rFonts w:eastAsiaTheme="minorEastAsia" w:cstheme="minorBidi"/>
          <w:i w:val="0"/>
          <w:iCs w:val="0"/>
          <w:noProof/>
          <w:sz w:val="22"/>
          <w:szCs w:val="22"/>
          <w:lang w:eastAsia="es-ES"/>
        </w:rPr>
      </w:pPr>
      <w:ins w:id="1539"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0"</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499570 \h </w:instrText>
        </w:r>
      </w:ins>
      <w:r>
        <w:rPr>
          <w:noProof/>
          <w:webHidden/>
        </w:rPr>
      </w:r>
      <w:r>
        <w:rPr>
          <w:noProof/>
          <w:webHidden/>
        </w:rPr>
        <w:fldChar w:fldCharType="separate"/>
      </w:r>
      <w:ins w:id="1540" w:author="JORGE CONTRERAS ORTIZ" w:date="2021-09-02T18:23:00Z">
        <w:r>
          <w:rPr>
            <w:noProof/>
            <w:webHidden/>
          </w:rPr>
          <w:t>59</w:t>
        </w:r>
        <w:r>
          <w:rPr>
            <w:noProof/>
            <w:webHidden/>
          </w:rPr>
          <w:fldChar w:fldCharType="end"/>
        </w:r>
        <w:r w:rsidRPr="00B6023A">
          <w:rPr>
            <w:rStyle w:val="Hipervnculo"/>
            <w:noProof/>
          </w:rPr>
          <w:fldChar w:fldCharType="end"/>
        </w:r>
      </w:ins>
    </w:p>
    <w:p w14:paraId="2D875252" w14:textId="1E6394F0" w:rsidR="00430746" w:rsidRDefault="00430746">
      <w:pPr>
        <w:pStyle w:val="Tabladeilustraciones"/>
        <w:tabs>
          <w:tab w:val="right" w:leader="dot" w:pos="9060"/>
        </w:tabs>
        <w:rPr>
          <w:ins w:id="1541" w:author="JORGE CONTRERAS ORTIZ" w:date="2021-09-02T18:23:00Z"/>
          <w:rFonts w:eastAsiaTheme="minorEastAsia" w:cstheme="minorBidi"/>
          <w:i w:val="0"/>
          <w:iCs w:val="0"/>
          <w:noProof/>
          <w:sz w:val="22"/>
          <w:szCs w:val="22"/>
          <w:lang w:eastAsia="es-ES"/>
        </w:rPr>
      </w:pPr>
      <w:ins w:id="1542"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1"</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1 Abrir terminal Picocom en Linux / MAC Os</w:t>
        </w:r>
        <w:r>
          <w:rPr>
            <w:noProof/>
            <w:webHidden/>
          </w:rPr>
          <w:tab/>
        </w:r>
        <w:r>
          <w:rPr>
            <w:noProof/>
            <w:webHidden/>
          </w:rPr>
          <w:fldChar w:fldCharType="begin"/>
        </w:r>
        <w:r>
          <w:rPr>
            <w:noProof/>
            <w:webHidden/>
          </w:rPr>
          <w:instrText xml:space="preserve"> PAGEREF _Toc81499571 \h </w:instrText>
        </w:r>
      </w:ins>
      <w:r>
        <w:rPr>
          <w:noProof/>
          <w:webHidden/>
        </w:rPr>
      </w:r>
      <w:r>
        <w:rPr>
          <w:noProof/>
          <w:webHidden/>
        </w:rPr>
        <w:fldChar w:fldCharType="separate"/>
      </w:r>
      <w:ins w:id="1543" w:author="JORGE CONTRERAS ORTIZ" w:date="2021-09-02T18:23:00Z">
        <w:r>
          <w:rPr>
            <w:noProof/>
            <w:webHidden/>
          </w:rPr>
          <w:t>60</w:t>
        </w:r>
        <w:r>
          <w:rPr>
            <w:noProof/>
            <w:webHidden/>
          </w:rPr>
          <w:fldChar w:fldCharType="end"/>
        </w:r>
        <w:r w:rsidRPr="00B6023A">
          <w:rPr>
            <w:rStyle w:val="Hipervnculo"/>
            <w:noProof/>
          </w:rPr>
          <w:fldChar w:fldCharType="end"/>
        </w:r>
      </w:ins>
    </w:p>
    <w:p w14:paraId="3B6DD6DA" w14:textId="62BD4312" w:rsidR="00430746" w:rsidRDefault="00430746">
      <w:pPr>
        <w:pStyle w:val="Tabladeilustraciones"/>
        <w:tabs>
          <w:tab w:val="right" w:leader="dot" w:pos="9060"/>
        </w:tabs>
        <w:rPr>
          <w:ins w:id="1544" w:author="JORGE CONTRERAS ORTIZ" w:date="2021-09-02T18:23:00Z"/>
          <w:rFonts w:eastAsiaTheme="minorEastAsia" w:cstheme="minorBidi"/>
          <w:i w:val="0"/>
          <w:iCs w:val="0"/>
          <w:noProof/>
          <w:sz w:val="22"/>
          <w:szCs w:val="22"/>
          <w:lang w:eastAsia="es-ES"/>
        </w:rPr>
      </w:pPr>
      <w:ins w:id="1545"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2"</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2 Sintaxis comandos KSH</w:t>
        </w:r>
        <w:r>
          <w:rPr>
            <w:noProof/>
            <w:webHidden/>
          </w:rPr>
          <w:tab/>
        </w:r>
        <w:r>
          <w:rPr>
            <w:noProof/>
            <w:webHidden/>
          </w:rPr>
          <w:fldChar w:fldCharType="begin"/>
        </w:r>
        <w:r>
          <w:rPr>
            <w:noProof/>
            <w:webHidden/>
          </w:rPr>
          <w:instrText xml:space="preserve"> PAGEREF _Toc81499572 \h </w:instrText>
        </w:r>
      </w:ins>
      <w:r>
        <w:rPr>
          <w:noProof/>
          <w:webHidden/>
        </w:rPr>
      </w:r>
      <w:r>
        <w:rPr>
          <w:noProof/>
          <w:webHidden/>
        </w:rPr>
        <w:fldChar w:fldCharType="separate"/>
      </w:r>
      <w:ins w:id="1546" w:author="JORGE CONTRERAS ORTIZ" w:date="2021-09-02T18:23:00Z">
        <w:r>
          <w:rPr>
            <w:noProof/>
            <w:webHidden/>
          </w:rPr>
          <w:t>61</w:t>
        </w:r>
        <w:r>
          <w:rPr>
            <w:noProof/>
            <w:webHidden/>
          </w:rPr>
          <w:fldChar w:fldCharType="end"/>
        </w:r>
        <w:r w:rsidRPr="00B6023A">
          <w:rPr>
            <w:rStyle w:val="Hipervnculo"/>
            <w:noProof/>
          </w:rPr>
          <w:fldChar w:fldCharType="end"/>
        </w:r>
      </w:ins>
    </w:p>
    <w:p w14:paraId="7FD83279" w14:textId="11EF01A8" w:rsidR="00430746" w:rsidRDefault="00430746">
      <w:pPr>
        <w:pStyle w:val="Tabladeilustraciones"/>
        <w:tabs>
          <w:tab w:val="right" w:leader="dot" w:pos="9060"/>
        </w:tabs>
        <w:rPr>
          <w:ins w:id="1547" w:author="JORGE CONTRERAS ORTIZ" w:date="2021-09-02T18:23:00Z"/>
          <w:rFonts w:eastAsiaTheme="minorEastAsia" w:cstheme="minorBidi"/>
          <w:i w:val="0"/>
          <w:iCs w:val="0"/>
          <w:noProof/>
          <w:sz w:val="22"/>
          <w:szCs w:val="22"/>
          <w:lang w:eastAsia="es-ES"/>
        </w:rPr>
      </w:pPr>
      <w:ins w:id="1548"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3"</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3 Formato del Paquete</w:t>
        </w:r>
        <w:r>
          <w:rPr>
            <w:noProof/>
            <w:webHidden/>
          </w:rPr>
          <w:tab/>
        </w:r>
        <w:r>
          <w:rPr>
            <w:noProof/>
            <w:webHidden/>
          </w:rPr>
          <w:fldChar w:fldCharType="begin"/>
        </w:r>
        <w:r>
          <w:rPr>
            <w:noProof/>
            <w:webHidden/>
          </w:rPr>
          <w:instrText xml:space="preserve"> PAGEREF _Toc81499573 \h </w:instrText>
        </w:r>
      </w:ins>
      <w:r>
        <w:rPr>
          <w:noProof/>
          <w:webHidden/>
        </w:rPr>
      </w:r>
      <w:r>
        <w:rPr>
          <w:noProof/>
          <w:webHidden/>
        </w:rPr>
        <w:fldChar w:fldCharType="separate"/>
      </w:r>
      <w:ins w:id="1549" w:author="JORGE CONTRERAS ORTIZ" w:date="2021-09-02T18:23:00Z">
        <w:r>
          <w:rPr>
            <w:noProof/>
            <w:webHidden/>
          </w:rPr>
          <w:t>65</w:t>
        </w:r>
        <w:r>
          <w:rPr>
            <w:noProof/>
            <w:webHidden/>
          </w:rPr>
          <w:fldChar w:fldCharType="end"/>
        </w:r>
        <w:r w:rsidRPr="00B6023A">
          <w:rPr>
            <w:rStyle w:val="Hipervnculo"/>
            <w:noProof/>
          </w:rPr>
          <w:fldChar w:fldCharType="end"/>
        </w:r>
      </w:ins>
    </w:p>
    <w:p w14:paraId="24153E86" w14:textId="728C2A50" w:rsidR="00430746" w:rsidRDefault="00430746">
      <w:pPr>
        <w:pStyle w:val="Tabladeilustraciones"/>
        <w:tabs>
          <w:tab w:val="right" w:leader="dot" w:pos="9060"/>
        </w:tabs>
        <w:rPr>
          <w:ins w:id="1550" w:author="JORGE CONTRERAS ORTIZ" w:date="2021-09-02T18:23:00Z"/>
          <w:rFonts w:eastAsiaTheme="minorEastAsia" w:cstheme="minorBidi"/>
          <w:i w:val="0"/>
          <w:iCs w:val="0"/>
          <w:noProof/>
          <w:sz w:val="22"/>
          <w:szCs w:val="22"/>
          <w:lang w:eastAsia="es-ES"/>
        </w:rPr>
      </w:pPr>
      <w:ins w:id="1551"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4"</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4 Bits Byte Type</w:t>
        </w:r>
        <w:r>
          <w:rPr>
            <w:noProof/>
            <w:webHidden/>
          </w:rPr>
          <w:tab/>
        </w:r>
        <w:r>
          <w:rPr>
            <w:noProof/>
            <w:webHidden/>
          </w:rPr>
          <w:fldChar w:fldCharType="begin"/>
        </w:r>
        <w:r>
          <w:rPr>
            <w:noProof/>
            <w:webHidden/>
          </w:rPr>
          <w:instrText xml:space="preserve"> PAGEREF _Toc81499574 \h </w:instrText>
        </w:r>
      </w:ins>
      <w:r>
        <w:rPr>
          <w:noProof/>
          <w:webHidden/>
        </w:rPr>
      </w:r>
      <w:r>
        <w:rPr>
          <w:noProof/>
          <w:webHidden/>
        </w:rPr>
        <w:fldChar w:fldCharType="separate"/>
      </w:r>
      <w:ins w:id="1552" w:author="JORGE CONTRERAS ORTIZ" w:date="2021-09-02T18:23:00Z">
        <w:r>
          <w:rPr>
            <w:noProof/>
            <w:webHidden/>
          </w:rPr>
          <w:t>65</w:t>
        </w:r>
        <w:r>
          <w:rPr>
            <w:noProof/>
            <w:webHidden/>
          </w:rPr>
          <w:fldChar w:fldCharType="end"/>
        </w:r>
        <w:r w:rsidRPr="00B6023A">
          <w:rPr>
            <w:rStyle w:val="Hipervnculo"/>
            <w:noProof/>
          </w:rPr>
          <w:fldChar w:fldCharType="end"/>
        </w:r>
      </w:ins>
    </w:p>
    <w:p w14:paraId="5E0C6A2D" w14:textId="656760EC" w:rsidR="00430746" w:rsidRDefault="00430746">
      <w:pPr>
        <w:pStyle w:val="Tabladeilustraciones"/>
        <w:tabs>
          <w:tab w:val="right" w:leader="dot" w:pos="9060"/>
        </w:tabs>
        <w:rPr>
          <w:ins w:id="1553" w:author="JORGE CONTRERAS ORTIZ" w:date="2021-09-02T18:23:00Z"/>
          <w:rFonts w:eastAsiaTheme="minorEastAsia" w:cstheme="minorBidi"/>
          <w:i w:val="0"/>
          <w:iCs w:val="0"/>
          <w:noProof/>
          <w:sz w:val="22"/>
          <w:szCs w:val="22"/>
          <w:lang w:eastAsia="es-ES"/>
        </w:rPr>
      </w:pPr>
      <w:ins w:id="1554" w:author="JORGE CONTRERAS ORTIZ" w:date="2021-09-02T18:23:00Z">
        <w:r w:rsidRPr="00B6023A">
          <w:rPr>
            <w:rStyle w:val="Hipervnculo"/>
            <w:noProof/>
          </w:rPr>
          <w:fldChar w:fldCharType="begin"/>
        </w:r>
        <w:r w:rsidRPr="00B6023A">
          <w:rPr>
            <w:rStyle w:val="Hipervnculo"/>
            <w:noProof/>
          </w:rPr>
          <w:instrText xml:space="preserve"> </w:instrText>
        </w:r>
        <w:r>
          <w:rPr>
            <w:noProof/>
          </w:rPr>
          <w:instrText>HYPERLINK \l "_Toc81499575"</w:instrText>
        </w:r>
        <w:r w:rsidRPr="00B6023A">
          <w:rPr>
            <w:rStyle w:val="Hipervnculo"/>
            <w:noProof/>
          </w:rPr>
          <w:instrText xml:space="preserve"> </w:instrText>
        </w:r>
        <w:r w:rsidRPr="00B6023A">
          <w:rPr>
            <w:rStyle w:val="Hipervnculo"/>
            <w:noProof/>
          </w:rPr>
          <w:fldChar w:fldCharType="separate"/>
        </w:r>
        <w:r w:rsidRPr="00B6023A">
          <w:rPr>
            <w:rStyle w:val="Hipervnculo"/>
            <w:noProof/>
          </w:rPr>
          <w:t>Tabla 15 Significado Bits Byte Type</w:t>
        </w:r>
        <w:r>
          <w:rPr>
            <w:noProof/>
            <w:webHidden/>
          </w:rPr>
          <w:tab/>
        </w:r>
        <w:r>
          <w:rPr>
            <w:noProof/>
            <w:webHidden/>
          </w:rPr>
          <w:fldChar w:fldCharType="begin"/>
        </w:r>
        <w:r>
          <w:rPr>
            <w:noProof/>
            <w:webHidden/>
          </w:rPr>
          <w:instrText xml:space="preserve"> PAGEREF _Toc81499575 \h </w:instrText>
        </w:r>
      </w:ins>
      <w:r>
        <w:rPr>
          <w:noProof/>
          <w:webHidden/>
        </w:rPr>
      </w:r>
      <w:r>
        <w:rPr>
          <w:noProof/>
          <w:webHidden/>
        </w:rPr>
        <w:fldChar w:fldCharType="separate"/>
      </w:r>
      <w:ins w:id="1555" w:author="JORGE CONTRERAS ORTIZ" w:date="2021-09-02T18:23:00Z">
        <w:r>
          <w:rPr>
            <w:noProof/>
            <w:webHidden/>
          </w:rPr>
          <w:t>66</w:t>
        </w:r>
        <w:r>
          <w:rPr>
            <w:noProof/>
            <w:webHidden/>
          </w:rPr>
          <w:fldChar w:fldCharType="end"/>
        </w:r>
        <w:r w:rsidRPr="00B6023A">
          <w:rPr>
            <w:rStyle w:val="Hipervnculo"/>
            <w:noProof/>
          </w:rPr>
          <w:fldChar w:fldCharType="end"/>
        </w:r>
      </w:ins>
    </w:p>
    <w:p w14:paraId="41177272" w14:textId="1D5235D6" w:rsidR="007E0A90" w:rsidDel="00430746" w:rsidRDefault="007E0A90">
      <w:pPr>
        <w:pStyle w:val="Tabladeilustraciones"/>
        <w:tabs>
          <w:tab w:val="right" w:leader="dot" w:pos="9060"/>
        </w:tabs>
        <w:rPr>
          <w:del w:id="1556" w:author="JORGE CONTRERAS ORTIZ" w:date="2021-09-02T18:23:00Z"/>
          <w:rFonts w:eastAsiaTheme="minorEastAsia" w:cstheme="minorBidi"/>
          <w:i w:val="0"/>
          <w:iCs w:val="0"/>
          <w:noProof/>
          <w:sz w:val="22"/>
          <w:szCs w:val="22"/>
          <w:lang w:eastAsia="es-ES"/>
        </w:rPr>
      </w:pPr>
      <w:del w:id="1557" w:author="JORGE CONTRERAS ORTIZ" w:date="2021-09-02T18:23:00Z">
        <w:r w:rsidRPr="00430746" w:rsidDel="00430746">
          <w:rPr>
            <w:rPrChange w:id="1558" w:author="JORGE CONTRERAS ORTIZ" w:date="2021-09-02T18:23:00Z">
              <w:rPr>
                <w:rStyle w:val="Hipervnculo"/>
                <w:i w:val="0"/>
                <w:iCs w:val="0"/>
                <w:noProof/>
              </w:rPr>
            </w:rPrChange>
          </w:rPr>
          <w:delText>Tabla 1 Abreviaturas y Acrónimos</w:delText>
        </w:r>
        <w:r w:rsidDel="00430746">
          <w:rPr>
            <w:noProof/>
            <w:webHidden/>
          </w:rPr>
          <w:tab/>
          <w:delText>VIII</w:delText>
        </w:r>
      </w:del>
    </w:p>
    <w:p w14:paraId="3B8E4420" w14:textId="25327793" w:rsidR="007E0A90" w:rsidDel="00430746" w:rsidRDefault="007E0A90">
      <w:pPr>
        <w:pStyle w:val="Tabladeilustraciones"/>
        <w:tabs>
          <w:tab w:val="right" w:leader="dot" w:pos="9060"/>
        </w:tabs>
        <w:rPr>
          <w:del w:id="1559" w:author="JORGE CONTRERAS ORTIZ" w:date="2021-09-02T18:23:00Z"/>
          <w:rFonts w:eastAsiaTheme="minorEastAsia" w:cstheme="minorBidi"/>
          <w:i w:val="0"/>
          <w:iCs w:val="0"/>
          <w:noProof/>
          <w:sz w:val="22"/>
          <w:szCs w:val="22"/>
          <w:lang w:eastAsia="es-ES"/>
        </w:rPr>
      </w:pPr>
      <w:del w:id="1560" w:author="JORGE CONTRERAS ORTIZ" w:date="2021-09-02T18:23:00Z">
        <w:r w:rsidRPr="00430746" w:rsidDel="00430746">
          <w:rPr>
            <w:rPrChange w:id="1561" w:author="JORGE CONTRERAS ORTIZ" w:date="2021-09-02T18:23:00Z">
              <w:rPr>
                <w:rStyle w:val="Hipervnculo"/>
                <w:i w:val="0"/>
                <w:iCs w:val="0"/>
                <w:noProof/>
              </w:rPr>
            </w:rPrChange>
          </w:rPr>
          <w:delText>Tabla 2 Diferencias M2M – IoT [2]</w:delText>
        </w:r>
        <w:r w:rsidDel="00430746">
          <w:rPr>
            <w:noProof/>
            <w:webHidden/>
          </w:rPr>
          <w:tab/>
          <w:delText>4</w:delText>
        </w:r>
      </w:del>
    </w:p>
    <w:p w14:paraId="5BD848C1" w14:textId="4385BA65" w:rsidR="007E0A90" w:rsidDel="00430746" w:rsidRDefault="007E0A90">
      <w:pPr>
        <w:pStyle w:val="Tabladeilustraciones"/>
        <w:tabs>
          <w:tab w:val="right" w:leader="dot" w:pos="9060"/>
        </w:tabs>
        <w:rPr>
          <w:del w:id="1562" w:author="JORGE CONTRERAS ORTIZ" w:date="2021-09-02T18:23:00Z"/>
          <w:rFonts w:eastAsiaTheme="minorEastAsia" w:cstheme="minorBidi"/>
          <w:i w:val="0"/>
          <w:iCs w:val="0"/>
          <w:noProof/>
          <w:sz w:val="22"/>
          <w:szCs w:val="22"/>
          <w:lang w:eastAsia="es-ES"/>
        </w:rPr>
      </w:pPr>
      <w:del w:id="1563" w:author="JORGE CONTRERAS ORTIZ" w:date="2021-09-02T18:23:00Z">
        <w:r w:rsidRPr="00430746" w:rsidDel="00430746">
          <w:rPr>
            <w:rPrChange w:id="1564" w:author="JORGE CONTRERAS ORTIZ" w:date="2021-09-02T18:23:00Z">
              <w:rPr>
                <w:rStyle w:val="Hipervnculo"/>
                <w:i w:val="0"/>
                <w:iCs w:val="0"/>
                <w:noProof/>
              </w:rPr>
            </w:rPrChange>
          </w:rPr>
          <w:delText>Tabla 3 MAC Layer Frame</w:delText>
        </w:r>
        <w:r w:rsidDel="00430746">
          <w:rPr>
            <w:noProof/>
            <w:webHidden/>
          </w:rPr>
          <w:tab/>
          <w:delText>21</w:delText>
        </w:r>
      </w:del>
    </w:p>
    <w:p w14:paraId="136BF8BF" w14:textId="72053E19" w:rsidR="007E0A90" w:rsidDel="00430746" w:rsidRDefault="007E0A90">
      <w:pPr>
        <w:pStyle w:val="Tabladeilustraciones"/>
        <w:tabs>
          <w:tab w:val="right" w:leader="dot" w:pos="9060"/>
        </w:tabs>
        <w:rPr>
          <w:del w:id="1565" w:author="JORGE CONTRERAS ORTIZ" w:date="2021-09-02T18:23:00Z"/>
          <w:rFonts w:eastAsiaTheme="minorEastAsia" w:cstheme="minorBidi"/>
          <w:i w:val="0"/>
          <w:iCs w:val="0"/>
          <w:noProof/>
          <w:sz w:val="22"/>
          <w:szCs w:val="22"/>
          <w:lang w:eastAsia="es-ES"/>
        </w:rPr>
      </w:pPr>
      <w:del w:id="1566" w:author="JORGE CONTRERAS ORTIZ" w:date="2021-09-02T18:23:00Z">
        <w:r w:rsidRPr="00430746" w:rsidDel="00430746">
          <w:rPr>
            <w:rPrChange w:id="1567" w:author="JORGE CONTRERAS ORTIZ" w:date="2021-09-02T18:23:00Z">
              <w:rPr>
                <w:rStyle w:val="Hipervnculo"/>
                <w:i w:val="0"/>
                <w:iCs w:val="0"/>
                <w:noProof/>
              </w:rPr>
            </w:rPrChange>
          </w:rPr>
          <w:delText>Tabla 4 Servicios KBRNT1</w:delText>
        </w:r>
        <w:r w:rsidDel="00430746">
          <w:rPr>
            <w:noProof/>
            <w:webHidden/>
          </w:rPr>
          <w:tab/>
          <w:delText>47</w:delText>
        </w:r>
      </w:del>
    </w:p>
    <w:p w14:paraId="303268B1" w14:textId="174F01BA" w:rsidR="007E0A90" w:rsidDel="00430746" w:rsidRDefault="007E0A90">
      <w:pPr>
        <w:pStyle w:val="Tabladeilustraciones"/>
        <w:tabs>
          <w:tab w:val="right" w:leader="dot" w:pos="9060"/>
        </w:tabs>
        <w:rPr>
          <w:del w:id="1568" w:author="JORGE CONTRERAS ORTIZ" w:date="2021-09-02T18:23:00Z"/>
          <w:rFonts w:eastAsiaTheme="minorEastAsia" w:cstheme="minorBidi"/>
          <w:i w:val="0"/>
          <w:iCs w:val="0"/>
          <w:noProof/>
          <w:sz w:val="22"/>
          <w:szCs w:val="22"/>
          <w:lang w:eastAsia="es-ES"/>
        </w:rPr>
      </w:pPr>
      <w:del w:id="1569" w:author="JORGE CONTRERAS ORTIZ" w:date="2021-09-02T18:23:00Z">
        <w:r w:rsidRPr="00430746" w:rsidDel="00430746">
          <w:rPr>
            <w:rPrChange w:id="1570" w:author="JORGE CONTRERAS ORTIZ" w:date="2021-09-02T18:23:00Z">
              <w:rPr>
                <w:rStyle w:val="Hipervnculo"/>
                <w:i w:val="0"/>
                <w:iCs w:val="0"/>
                <w:noProof/>
              </w:rPr>
            </w:rPrChange>
          </w:rPr>
          <w:delText>Tabla 5 Comandos Servicio KiBRA</w:delText>
        </w:r>
        <w:r w:rsidDel="00430746">
          <w:rPr>
            <w:noProof/>
            <w:webHidden/>
          </w:rPr>
          <w:tab/>
          <w:delText>48</w:delText>
        </w:r>
      </w:del>
    </w:p>
    <w:p w14:paraId="18E715B6" w14:textId="0AE76AA4" w:rsidR="007E0A90" w:rsidDel="00430746" w:rsidRDefault="007E0A90">
      <w:pPr>
        <w:pStyle w:val="Tabladeilustraciones"/>
        <w:tabs>
          <w:tab w:val="right" w:leader="dot" w:pos="9060"/>
        </w:tabs>
        <w:rPr>
          <w:del w:id="1571" w:author="JORGE CONTRERAS ORTIZ" w:date="2021-09-02T18:23:00Z"/>
          <w:rFonts w:eastAsiaTheme="minorEastAsia" w:cstheme="minorBidi"/>
          <w:i w:val="0"/>
          <w:iCs w:val="0"/>
          <w:noProof/>
          <w:sz w:val="22"/>
          <w:szCs w:val="22"/>
          <w:lang w:eastAsia="es-ES"/>
        </w:rPr>
      </w:pPr>
      <w:del w:id="1572" w:author="JORGE CONTRERAS ORTIZ" w:date="2021-09-02T18:23:00Z">
        <w:r w:rsidRPr="00430746" w:rsidDel="00430746">
          <w:rPr>
            <w:rPrChange w:id="1573" w:author="JORGE CONTRERAS ORTIZ" w:date="2021-09-02T18:23:00Z">
              <w:rPr>
                <w:rStyle w:val="Hipervnculo"/>
                <w:i w:val="0"/>
                <w:iCs w:val="0"/>
                <w:noProof/>
              </w:rPr>
            </w:rPrChange>
          </w:rPr>
          <w:delText>Tabla 6 Servicio Ajenti</w:delText>
        </w:r>
        <w:r w:rsidDel="00430746">
          <w:rPr>
            <w:noProof/>
            <w:webHidden/>
          </w:rPr>
          <w:tab/>
          <w:delText>48</w:delText>
        </w:r>
      </w:del>
    </w:p>
    <w:p w14:paraId="74389E90" w14:textId="37BB4DD6" w:rsidR="007E0A90" w:rsidDel="00430746" w:rsidRDefault="007E0A90">
      <w:pPr>
        <w:pStyle w:val="Tabladeilustraciones"/>
        <w:tabs>
          <w:tab w:val="right" w:leader="dot" w:pos="9060"/>
        </w:tabs>
        <w:rPr>
          <w:del w:id="1574" w:author="JORGE CONTRERAS ORTIZ" w:date="2021-09-02T18:23:00Z"/>
          <w:rFonts w:eastAsiaTheme="minorEastAsia" w:cstheme="minorBidi"/>
          <w:i w:val="0"/>
          <w:iCs w:val="0"/>
          <w:noProof/>
          <w:sz w:val="22"/>
          <w:szCs w:val="22"/>
          <w:lang w:eastAsia="es-ES"/>
        </w:rPr>
      </w:pPr>
      <w:del w:id="1575" w:author="JORGE CONTRERAS ORTIZ" w:date="2021-09-02T18:23:00Z">
        <w:r w:rsidRPr="00430746" w:rsidDel="00430746">
          <w:rPr>
            <w:rPrChange w:id="1576" w:author="JORGE CONTRERAS ORTIZ" w:date="2021-09-02T18:23:00Z">
              <w:rPr>
                <w:rStyle w:val="Hipervnculo"/>
                <w:i w:val="0"/>
                <w:iCs w:val="0"/>
                <w:noProof/>
              </w:rPr>
            </w:rPrChange>
          </w:rPr>
          <w:delText>Tabla 7 Listar dispositivos con dfu-util</w:delText>
        </w:r>
        <w:r w:rsidDel="00430746">
          <w:rPr>
            <w:noProof/>
            <w:webHidden/>
          </w:rPr>
          <w:tab/>
          <w:delText>53</w:delText>
        </w:r>
      </w:del>
    </w:p>
    <w:p w14:paraId="3B27E409" w14:textId="3FCA9352" w:rsidR="007E0A90" w:rsidDel="00430746" w:rsidRDefault="007E0A90">
      <w:pPr>
        <w:pStyle w:val="Tabladeilustraciones"/>
        <w:tabs>
          <w:tab w:val="right" w:leader="dot" w:pos="9060"/>
        </w:tabs>
        <w:rPr>
          <w:del w:id="1577" w:author="JORGE CONTRERAS ORTIZ" w:date="2021-09-02T18:23:00Z"/>
          <w:rFonts w:eastAsiaTheme="minorEastAsia" w:cstheme="minorBidi"/>
          <w:i w:val="0"/>
          <w:iCs w:val="0"/>
          <w:noProof/>
          <w:sz w:val="22"/>
          <w:szCs w:val="22"/>
          <w:lang w:eastAsia="es-ES"/>
        </w:rPr>
      </w:pPr>
      <w:del w:id="1578" w:author="JORGE CONTRERAS ORTIZ" w:date="2021-09-02T18:23:00Z">
        <w:r w:rsidRPr="00430746" w:rsidDel="00430746">
          <w:rPr>
            <w:rPrChange w:id="1579" w:author="JORGE CONTRERAS ORTIZ" w:date="2021-09-02T18:23:00Z">
              <w:rPr>
                <w:rStyle w:val="Hipervnculo"/>
                <w:i w:val="0"/>
                <w:iCs w:val="0"/>
                <w:noProof/>
              </w:rPr>
            </w:rPrChange>
          </w:rPr>
          <w:delText>Tabla 8 Actualizar Firmware en dispositivos KTWM102</w:delText>
        </w:r>
        <w:r w:rsidDel="00430746">
          <w:rPr>
            <w:noProof/>
            <w:webHidden/>
          </w:rPr>
          <w:tab/>
          <w:delText>54</w:delText>
        </w:r>
      </w:del>
    </w:p>
    <w:p w14:paraId="04641280" w14:textId="5B48D0C3" w:rsidR="007E0A90" w:rsidDel="00430746" w:rsidRDefault="007E0A90">
      <w:pPr>
        <w:pStyle w:val="Tabladeilustraciones"/>
        <w:tabs>
          <w:tab w:val="right" w:leader="dot" w:pos="9060"/>
        </w:tabs>
        <w:rPr>
          <w:del w:id="1580" w:author="JORGE CONTRERAS ORTIZ" w:date="2021-09-02T18:23:00Z"/>
          <w:rFonts w:eastAsiaTheme="minorEastAsia" w:cstheme="minorBidi"/>
          <w:i w:val="0"/>
          <w:iCs w:val="0"/>
          <w:noProof/>
          <w:sz w:val="22"/>
          <w:szCs w:val="22"/>
          <w:lang w:eastAsia="es-ES"/>
        </w:rPr>
      </w:pPr>
      <w:del w:id="1581" w:author="JORGE CONTRERAS ORTIZ" w:date="2021-09-02T18:23:00Z">
        <w:r w:rsidRPr="00430746" w:rsidDel="00430746">
          <w:rPr>
            <w:rPrChange w:id="1582" w:author="JORGE CONTRERAS ORTIZ" w:date="2021-09-02T18:23:00Z">
              <w:rPr>
                <w:rStyle w:val="Hipervnculo"/>
                <w:i w:val="0"/>
                <w:iCs w:val="0"/>
                <w:noProof/>
              </w:rPr>
            </w:rPrChange>
          </w:rPr>
          <w:delText>Tabla 9 Comando para listar Puertos Serie en Sistemas Linux</w:delText>
        </w:r>
        <w:r w:rsidDel="00430746">
          <w:rPr>
            <w:noProof/>
            <w:webHidden/>
          </w:rPr>
          <w:tab/>
          <w:delText>58</w:delText>
        </w:r>
      </w:del>
    </w:p>
    <w:p w14:paraId="0E267B31" w14:textId="46F37975" w:rsidR="007E0A90" w:rsidDel="00430746" w:rsidRDefault="007E0A90">
      <w:pPr>
        <w:pStyle w:val="Tabladeilustraciones"/>
        <w:tabs>
          <w:tab w:val="right" w:leader="dot" w:pos="9060"/>
        </w:tabs>
        <w:rPr>
          <w:del w:id="1583" w:author="JORGE CONTRERAS ORTIZ" w:date="2021-09-02T18:23:00Z"/>
          <w:rFonts w:eastAsiaTheme="minorEastAsia" w:cstheme="minorBidi"/>
          <w:i w:val="0"/>
          <w:iCs w:val="0"/>
          <w:noProof/>
          <w:sz w:val="22"/>
          <w:szCs w:val="22"/>
          <w:lang w:eastAsia="es-ES"/>
        </w:rPr>
      </w:pPr>
      <w:del w:id="1584" w:author="JORGE CONTRERAS ORTIZ" w:date="2021-09-02T18:23:00Z">
        <w:r w:rsidRPr="00430746" w:rsidDel="00430746">
          <w:rPr>
            <w:rPrChange w:id="1585" w:author="JORGE CONTRERAS ORTIZ" w:date="2021-09-02T18:23:00Z">
              <w:rPr>
                <w:rStyle w:val="Hipervnculo"/>
                <w:i w:val="0"/>
                <w:iCs w:val="0"/>
                <w:noProof/>
              </w:rPr>
            </w:rPrChange>
          </w:rPr>
          <w:delText>Tabla 10 Comando para listar Puertos Serie en Sistemas en MAC OS</w:delText>
        </w:r>
        <w:r w:rsidDel="00430746">
          <w:rPr>
            <w:noProof/>
            <w:webHidden/>
          </w:rPr>
          <w:tab/>
          <w:delText>58</w:delText>
        </w:r>
      </w:del>
    </w:p>
    <w:p w14:paraId="7550AD3C" w14:textId="3C734D57" w:rsidR="007E0A90" w:rsidDel="00430746" w:rsidRDefault="007E0A90">
      <w:pPr>
        <w:pStyle w:val="Tabladeilustraciones"/>
        <w:tabs>
          <w:tab w:val="right" w:leader="dot" w:pos="9060"/>
        </w:tabs>
        <w:rPr>
          <w:del w:id="1586" w:author="JORGE CONTRERAS ORTIZ" w:date="2021-09-02T18:23:00Z"/>
          <w:rFonts w:eastAsiaTheme="minorEastAsia" w:cstheme="minorBidi"/>
          <w:i w:val="0"/>
          <w:iCs w:val="0"/>
          <w:noProof/>
          <w:sz w:val="22"/>
          <w:szCs w:val="22"/>
          <w:lang w:eastAsia="es-ES"/>
        </w:rPr>
      </w:pPr>
      <w:del w:id="1587" w:author="JORGE CONTRERAS ORTIZ" w:date="2021-09-02T18:23:00Z">
        <w:r w:rsidRPr="00430746" w:rsidDel="00430746">
          <w:rPr>
            <w:rPrChange w:id="1588" w:author="JORGE CONTRERAS ORTIZ" w:date="2021-09-02T18:23:00Z">
              <w:rPr>
                <w:rStyle w:val="Hipervnculo"/>
                <w:i w:val="0"/>
                <w:iCs w:val="0"/>
                <w:noProof/>
              </w:rPr>
            </w:rPrChange>
          </w:rPr>
          <w:delText>Tabla 11 Abrir terminal Picocom en Linux / MAC Os</w:delText>
        </w:r>
        <w:r w:rsidDel="00430746">
          <w:rPr>
            <w:noProof/>
            <w:webHidden/>
          </w:rPr>
          <w:tab/>
          <w:delText>59</w:delText>
        </w:r>
      </w:del>
    </w:p>
    <w:p w14:paraId="3312DDF8" w14:textId="579956F7" w:rsidR="007E0A90" w:rsidDel="00430746" w:rsidRDefault="007E0A90">
      <w:pPr>
        <w:pStyle w:val="Tabladeilustraciones"/>
        <w:tabs>
          <w:tab w:val="right" w:leader="dot" w:pos="9060"/>
        </w:tabs>
        <w:rPr>
          <w:del w:id="1589" w:author="JORGE CONTRERAS ORTIZ" w:date="2021-09-02T18:23:00Z"/>
          <w:rFonts w:eastAsiaTheme="minorEastAsia" w:cstheme="minorBidi"/>
          <w:i w:val="0"/>
          <w:iCs w:val="0"/>
          <w:noProof/>
          <w:sz w:val="22"/>
          <w:szCs w:val="22"/>
          <w:lang w:eastAsia="es-ES"/>
        </w:rPr>
      </w:pPr>
      <w:del w:id="1590" w:author="JORGE CONTRERAS ORTIZ" w:date="2021-09-02T18:23:00Z">
        <w:r w:rsidRPr="00430746" w:rsidDel="00430746">
          <w:rPr>
            <w:rPrChange w:id="1591" w:author="JORGE CONTRERAS ORTIZ" w:date="2021-09-02T18:23:00Z">
              <w:rPr>
                <w:rStyle w:val="Hipervnculo"/>
                <w:i w:val="0"/>
                <w:iCs w:val="0"/>
                <w:noProof/>
              </w:rPr>
            </w:rPrChange>
          </w:rPr>
          <w:delText>Tabla 12 Sintaxis comandos KSH</w:delText>
        </w:r>
        <w:r w:rsidDel="00430746">
          <w:rPr>
            <w:noProof/>
            <w:webHidden/>
          </w:rPr>
          <w:tab/>
          <w:delText>60</w:delText>
        </w:r>
      </w:del>
    </w:p>
    <w:p w14:paraId="75DA40A4" w14:textId="2505FC0C" w:rsidR="007E0A90" w:rsidDel="00430746" w:rsidRDefault="007E0A90">
      <w:pPr>
        <w:pStyle w:val="Tabladeilustraciones"/>
        <w:tabs>
          <w:tab w:val="right" w:leader="dot" w:pos="9060"/>
        </w:tabs>
        <w:rPr>
          <w:del w:id="1592" w:author="JORGE CONTRERAS ORTIZ" w:date="2021-09-02T18:23:00Z"/>
          <w:rFonts w:eastAsiaTheme="minorEastAsia" w:cstheme="minorBidi"/>
          <w:i w:val="0"/>
          <w:iCs w:val="0"/>
          <w:noProof/>
          <w:sz w:val="22"/>
          <w:szCs w:val="22"/>
          <w:lang w:eastAsia="es-ES"/>
        </w:rPr>
      </w:pPr>
      <w:del w:id="1593" w:author="JORGE CONTRERAS ORTIZ" w:date="2021-09-02T18:23:00Z">
        <w:r w:rsidRPr="00430746" w:rsidDel="00430746">
          <w:rPr>
            <w:rPrChange w:id="1594" w:author="JORGE CONTRERAS ORTIZ" w:date="2021-09-02T18:23:00Z">
              <w:rPr>
                <w:rStyle w:val="Hipervnculo"/>
                <w:i w:val="0"/>
                <w:iCs w:val="0"/>
                <w:noProof/>
              </w:rPr>
            </w:rPrChange>
          </w:rPr>
          <w:delText>Tabla 13 Formato del Paquete</w:delText>
        </w:r>
        <w:r w:rsidDel="00430746">
          <w:rPr>
            <w:noProof/>
            <w:webHidden/>
          </w:rPr>
          <w:tab/>
          <w:delText>64</w:delText>
        </w:r>
      </w:del>
    </w:p>
    <w:p w14:paraId="50EED3B4" w14:textId="39314C81" w:rsidR="007E0A90" w:rsidDel="00430746" w:rsidRDefault="007E0A90">
      <w:pPr>
        <w:pStyle w:val="Tabladeilustraciones"/>
        <w:tabs>
          <w:tab w:val="right" w:leader="dot" w:pos="9060"/>
        </w:tabs>
        <w:rPr>
          <w:del w:id="1595" w:author="JORGE CONTRERAS ORTIZ" w:date="2021-09-02T18:23:00Z"/>
          <w:rFonts w:eastAsiaTheme="minorEastAsia" w:cstheme="minorBidi"/>
          <w:i w:val="0"/>
          <w:iCs w:val="0"/>
          <w:noProof/>
          <w:sz w:val="22"/>
          <w:szCs w:val="22"/>
          <w:lang w:eastAsia="es-ES"/>
        </w:rPr>
      </w:pPr>
      <w:del w:id="1596" w:author="JORGE CONTRERAS ORTIZ" w:date="2021-09-02T18:23:00Z">
        <w:r w:rsidRPr="00430746" w:rsidDel="00430746">
          <w:rPr>
            <w:rPrChange w:id="1597" w:author="JORGE CONTRERAS ORTIZ" w:date="2021-09-02T18:23:00Z">
              <w:rPr>
                <w:rStyle w:val="Hipervnculo"/>
                <w:i w:val="0"/>
                <w:iCs w:val="0"/>
                <w:noProof/>
              </w:rPr>
            </w:rPrChange>
          </w:rPr>
          <w:delText>Tabla 14 Bits Byte Type</w:delText>
        </w:r>
        <w:r w:rsidDel="00430746">
          <w:rPr>
            <w:noProof/>
            <w:webHidden/>
          </w:rPr>
          <w:tab/>
          <w:delText>64</w:delText>
        </w:r>
      </w:del>
    </w:p>
    <w:p w14:paraId="753C919B" w14:textId="4655CBCD" w:rsidR="007E0A90" w:rsidDel="00430746" w:rsidRDefault="007E0A90">
      <w:pPr>
        <w:pStyle w:val="Tabladeilustraciones"/>
        <w:tabs>
          <w:tab w:val="right" w:leader="dot" w:pos="9060"/>
        </w:tabs>
        <w:rPr>
          <w:del w:id="1598" w:author="JORGE CONTRERAS ORTIZ" w:date="2021-09-02T18:23:00Z"/>
          <w:rFonts w:eastAsiaTheme="minorEastAsia" w:cstheme="minorBidi"/>
          <w:i w:val="0"/>
          <w:iCs w:val="0"/>
          <w:noProof/>
          <w:sz w:val="22"/>
          <w:szCs w:val="22"/>
          <w:lang w:eastAsia="es-ES"/>
        </w:rPr>
      </w:pPr>
      <w:del w:id="1599" w:author="JORGE CONTRERAS ORTIZ" w:date="2021-09-02T18:23:00Z">
        <w:r w:rsidRPr="00430746" w:rsidDel="00430746">
          <w:rPr>
            <w:rPrChange w:id="1600" w:author="JORGE CONTRERAS ORTIZ" w:date="2021-09-02T18:23:00Z">
              <w:rPr>
                <w:rStyle w:val="Hipervnculo"/>
                <w:i w:val="0"/>
                <w:iCs w:val="0"/>
                <w:noProof/>
              </w:rPr>
            </w:rPrChange>
          </w:rPr>
          <w:delText>Tabla 15 Significado Bits Byte Type</w:delText>
        </w:r>
        <w:r w:rsidDel="00430746">
          <w:rPr>
            <w:noProof/>
            <w:webHidden/>
          </w:rPr>
          <w:tab/>
          <w:delText>65</w:delText>
        </w:r>
      </w:del>
    </w:p>
    <w:p w14:paraId="62B5A46E" w14:textId="2FAAD2C2"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1601" w:name="_Toc81499327"/>
      <w:bookmarkStart w:id="1602" w:name="_Hlk81501197"/>
      <w:r w:rsidRPr="00990A9B">
        <w:rPr>
          <w:rFonts w:cs="Arial"/>
          <w:szCs w:val="36"/>
        </w:rPr>
        <w:lastRenderedPageBreak/>
        <w:t>CÓDIGOS</w:t>
      </w:r>
      <w:bookmarkEnd w:id="1601"/>
    </w:p>
    <w:bookmarkEnd w:id="1602"/>
    <w:p w14:paraId="6D9C0054" w14:textId="77777777" w:rsidR="007F59E7" w:rsidRDefault="007F59E7" w:rsidP="004E6EB3">
      <w:pPr>
        <w:jc w:val="both"/>
        <w:rPr>
          <w:rFonts w:cs="Arial"/>
        </w:rPr>
        <w:sectPr w:rsidR="007F59E7" w:rsidSect="007461E6">
          <w:headerReference w:type="default" r:id="rId10"/>
          <w:footerReference w:type="default" r:id="rId11"/>
          <w:pgSz w:w="11906" w:h="16838"/>
          <w:pgMar w:top="1418" w:right="1418" w:bottom="1418" w:left="1418" w:header="708" w:footer="708" w:gutter="0"/>
          <w:pgNumType w:fmt="upperRoman" w:start="1"/>
          <w:cols w:space="708"/>
          <w:docGrid w:linePitch="360"/>
        </w:sectPr>
      </w:pPr>
    </w:p>
    <w:p w14:paraId="48B291A8" w14:textId="705E52D1"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5743D702" w:rsidR="00F321D3" w:rsidRPr="00990A9B" w:rsidRDefault="00F321D3" w:rsidP="004E6EB3">
      <w:pPr>
        <w:pStyle w:val="Ttulo1"/>
        <w:numPr>
          <w:ilvl w:val="0"/>
          <w:numId w:val="1"/>
        </w:numPr>
        <w:jc w:val="both"/>
        <w:rPr>
          <w:rFonts w:cs="Arial"/>
          <w:szCs w:val="36"/>
        </w:rPr>
      </w:pPr>
      <w:bookmarkStart w:id="1603" w:name="_Toc81499328"/>
      <w:bookmarkStart w:id="1604" w:name="_Hlk81501247"/>
      <w:commentRangeStart w:id="1605"/>
      <w:r w:rsidRPr="00990A9B">
        <w:rPr>
          <w:rFonts w:cs="Arial"/>
          <w:szCs w:val="36"/>
        </w:rPr>
        <w:lastRenderedPageBreak/>
        <w:t>INTRODUCCIÓN</w:t>
      </w:r>
      <w:commentRangeEnd w:id="1605"/>
      <w:r w:rsidR="00382767">
        <w:rPr>
          <w:rStyle w:val="Refdecomentario"/>
          <w:rFonts w:eastAsiaTheme="minorHAnsi" w:cstheme="minorBidi"/>
          <w:color w:val="auto"/>
        </w:rPr>
        <w:commentReference w:id="1605"/>
      </w:r>
      <w:ins w:id="1606" w:author="JORGE CONTRERAS ORTIZ" w:date="2021-09-02T17:06:00Z">
        <w:r w:rsidR="001065B5">
          <w:rPr>
            <w:rFonts w:cs="Arial"/>
            <w:szCs w:val="36"/>
          </w:rPr>
          <w:t xml:space="preserve"> </w:t>
        </w:r>
      </w:ins>
      <w:ins w:id="1607" w:author="JORGE CONTRERAS ORTIZ" w:date="2021-09-02T17:07:00Z">
        <w:r w:rsidR="001065B5">
          <w:rPr>
            <w:rFonts w:cs="Arial"/>
            <w:szCs w:val="36"/>
          </w:rPr>
          <w:t>Y OBJETIVOS DEL TRABAJO</w:t>
        </w:r>
      </w:ins>
      <w:bookmarkEnd w:id="1603"/>
    </w:p>
    <w:p w14:paraId="47D9717C" w14:textId="77777777" w:rsidR="00A44F5B" w:rsidRDefault="00A44F5B" w:rsidP="004E6EB3">
      <w:pPr>
        <w:jc w:val="both"/>
        <w:rPr>
          <w:ins w:id="1608" w:author="GABRIEL NOE MUJICA ROJAS" w:date="2021-09-02T12:35:00Z"/>
          <w:rFonts w:cs="Arial"/>
        </w:rPr>
      </w:pPr>
    </w:p>
    <w:p w14:paraId="5AC9849D" w14:textId="77777777" w:rsidR="00A44F5B" w:rsidRDefault="00A44F5B" w:rsidP="004E6EB3">
      <w:pPr>
        <w:jc w:val="both"/>
        <w:rPr>
          <w:ins w:id="1609" w:author="GABRIEL NOE MUJICA ROJAS" w:date="2021-09-02T12:36:00Z"/>
          <w:rFonts w:cs="Arial"/>
        </w:rPr>
      </w:pPr>
      <w:ins w:id="1610" w:author="GABRIEL NOE MUJICA ROJAS" w:date="2021-09-02T12:35:00Z">
        <w:r>
          <w:rPr>
            <w:rFonts w:cs="Arial"/>
          </w:rPr>
          <w:t>La estructura del documento debe ser</w:t>
        </w:r>
      </w:ins>
      <w:ins w:id="1611" w:author="GABRIEL NOE MUJICA ROJAS" w:date="2021-09-02T12:36:00Z">
        <w:r>
          <w:rPr>
            <w:rFonts w:cs="Arial"/>
          </w:rPr>
          <w:t>:</w:t>
        </w:r>
      </w:ins>
    </w:p>
    <w:p w14:paraId="3E413B6D" w14:textId="3CFC6F71" w:rsidR="00A44F5B" w:rsidRPr="00A44F5B" w:rsidRDefault="00A44F5B" w:rsidP="00A44F5B">
      <w:pPr>
        <w:pStyle w:val="Prrafodelista"/>
        <w:numPr>
          <w:ilvl w:val="0"/>
          <w:numId w:val="30"/>
        </w:numPr>
        <w:jc w:val="both"/>
        <w:rPr>
          <w:ins w:id="1612" w:author="GABRIEL NOE MUJICA ROJAS" w:date="2021-09-02T12:36:00Z"/>
          <w:rFonts w:eastAsiaTheme="majorEastAsia" w:cs="Arial"/>
          <w:color w:val="2F5496" w:themeColor="accent1" w:themeShade="BF"/>
          <w:sz w:val="32"/>
          <w:szCs w:val="32"/>
          <w:rPrChange w:id="1613" w:author="GABRIEL NOE MUJICA ROJAS" w:date="2021-09-02T12:36:00Z">
            <w:rPr>
              <w:ins w:id="1614" w:author="GABRIEL NOE MUJICA ROJAS" w:date="2021-09-02T12:36:00Z"/>
              <w:rFonts w:cs="Arial"/>
            </w:rPr>
          </w:rPrChange>
        </w:rPr>
      </w:pPr>
      <w:ins w:id="1615" w:author="GABRIEL NOE MUJICA ROJAS" w:date="2021-09-02T12:36:00Z">
        <w:r>
          <w:rPr>
            <w:rFonts w:cs="Arial"/>
          </w:rPr>
          <w:t>Introducción y objetivos</w:t>
        </w:r>
      </w:ins>
      <w:ins w:id="1616" w:author="GABRIEL NOE MUJICA ROJAS" w:date="2021-09-02T12:37:00Z">
        <w:r>
          <w:rPr>
            <w:rFonts w:cs="Arial"/>
          </w:rPr>
          <w:t xml:space="preserve"> del trabajo</w:t>
        </w:r>
      </w:ins>
    </w:p>
    <w:p w14:paraId="084A2788" w14:textId="77777777" w:rsidR="00A44F5B" w:rsidRPr="00A44F5B" w:rsidRDefault="00A44F5B" w:rsidP="00A44F5B">
      <w:pPr>
        <w:pStyle w:val="Prrafodelista"/>
        <w:numPr>
          <w:ilvl w:val="0"/>
          <w:numId w:val="30"/>
        </w:numPr>
        <w:jc w:val="both"/>
        <w:rPr>
          <w:ins w:id="1617" w:author="GABRIEL NOE MUJICA ROJAS" w:date="2021-09-02T12:36:00Z"/>
          <w:rFonts w:eastAsiaTheme="majorEastAsia" w:cs="Arial"/>
          <w:color w:val="2F5496" w:themeColor="accent1" w:themeShade="BF"/>
          <w:sz w:val="32"/>
          <w:szCs w:val="32"/>
          <w:rPrChange w:id="1618" w:author="GABRIEL NOE MUJICA ROJAS" w:date="2021-09-02T12:36:00Z">
            <w:rPr>
              <w:ins w:id="1619" w:author="GABRIEL NOE MUJICA ROJAS" w:date="2021-09-02T12:36:00Z"/>
              <w:rFonts w:cs="Arial"/>
            </w:rPr>
          </w:rPrChange>
        </w:rPr>
      </w:pPr>
      <w:ins w:id="1620" w:author="GABRIEL NOE MUJICA ROJAS" w:date="2021-09-02T12:36:00Z">
        <w:r>
          <w:rPr>
            <w:rFonts w:cs="Arial"/>
          </w:rPr>
          <w:t>Estado del arte</w:t>
        </w:r>
      </w:ins>
    </w:p>
    <w:p w14:paraId="68B3D1A2" w14:textId="77777777" w:rsidR="00A44F5B" w:rsidRPr="00A44F5B" w:rsidRDefault="00A44F5B" w:rsidP="00A44F5B">
      <w:pPr>
        <w:pStyle w:val="Prrafodelista"/>
        <w:numPr>
          <w:ilvl w:val="0"/>
          <w:numId w:val="30"/>
        </w:numPr>
        <w:jc w:val="both"/>
        <w:rPr>
          <w:ins w:id="1621" w:author="GABRIEL NOE MUJICA ROJAS" w:date="2021-09-02T12:36:00Z"/>
          <w:rFonts w:eastAsiaTheme="majorEastAsia" w:cs="Arial"/>
          <w:color w:val="2F5496" w:themeColor="accent1" w:themeShade="BF"/>
          <w:sz w:val="32"/>
          <w:szCs w:val="32"/>
          <w:rPrChange w:id="1622" w:author="GABRIEL NOE MUJICA ROJAS" w:date="2021-09-02T12:36:00Z">
            <w:rPr>
              <w:ins w:id="1623" w:author="GABRIEL NOE MUJICA ROJAS" w:date="2021-09-02T12:36:00Z"/>
              <w:rFonts w:cs="Arial"/>
            </w:rPr>
          </w:rPrChange>
        </w:rPr>
      </w:pPr>
      <w:ins w:id="1624" w:author="GABRIEL NOE MUJICA ROJAS" w:date="2021-09-02T12:36:00Z">
        <w:r>
          <w:rPr>
            <w:rFonts w:cs="Arial"/>
          </w:rPr>
          <w:t>Análisis de la tecnología Thread y configuración de dispositivos</w:t>
        </w:r>
      </w:ins>
    </w:p>
    <w:p w14:paraId="01E9EA22" w14:textId="77777777" w:rsidR="00A44F5B" w:rsidRPr="00A44F5B" w:rsidRDefault="00A44F5B" w:rsidP="00A44F5B">
      <w:pPr>
        <w:pStyle w:val="Prrafodelista"/>
        <w:numPr>
          <w:ilvl w:val="0"/>
          <w:numId w:val="30"/>
        </w:numPr>
        <w:jc w:val="both"/>
        <w:rPr>
          <w:ins w:id="1625" w:author="GABRIEL NOE MUJICA ROJAS" w:date="2021-09-02T12:37:00Z"/>
          <w:rFonts w:eastAsiaTheme="majorEastAsia" w:cs="Arial"/>
          <w:color w:val="2F5496" w:themeColor="accent1" w:themeShade="BF"/>
          <w:sz w:val="32"/>
          <w:szCs w:val="32"/>
          <w:rPrChange w:id="1626" w:author="GABRIEL NOE MUJICA ROJAS" w:date="2021-09-02T12:37:00Z">
            <w:rPr>
              <w:ins w:id="1627" w:author="GABRIEL NOE MUJICA ROJAS" w:date="2021-09-02T12:37:00Z"/>
              <w:rFonts w:cs="Arial"/>
            </w:rPr>
          </w:rPrChange>
        </w:rPr>
      </w:pPr>
      <w:ins w:id="1628" w:author="GABRIEL NOE MUJICA ROJAS" w:date="2021-09-02T12:36:00Z">
        <w:r>
          <w:rPr>
            <w:rFonts w:cs="Arial"/>
          </w:rPr>
          <w:t>Diseño e implementación hard</w:t>
        </w:r>
      </w:ins>
      <w:ins w:id="1629" w:author="GABRIEL NOE MUJICA ROJAS" w:date="2021-09-02T12:37:00Z">
        <w:r>
          <w:rPr>
            <w:rFonts w:cs="Arial"/>
          </w:rPr>
          <w:t>ware</w:t>
        </w:r>
      </w:ins>
    </w:p>
    <w:p w14:paraId="5F39039E" w14:textId="77777777" w:rsidR="00A44F5B" w:rsidRPr="00A44F5B" w:rsidRDefault="00A44F5B" w:rsidP="00A44F5B">
      <w:pPr>
        <w:pStyle w:val="Prrafodelista"/>
        <w:numPr>
          <w:ilvl w:val="0"/>
          <w:numId w:val="30"/>
        </w:numPr>
        <w:jc w:val="both"/>
        <w:rPr>
          <w:ins w:id="1630" w:author="GABRIEL NOE MUJICA ROJAS" w:date="2021-09-02T12:37:00Z"/>
          <w:rFonts w:eastAsiaTheme="majorEastAsia" w:cs="Arial"/>
          <w:color w:val="2F5496" w:themeColor="accent1" w:themeShade="BF"/>
          <w:sz w:val="32"/>
          <w:szCs w:val="32"/>
          <w:rPrChange w:id="1631" w:author="GABRIEL NOE MUJICA ROJAS" w:date="2021-09-02T12:37:00Z">
            <w:rPr>
              <w:ins w:id="1632" w:author="GABRIEL NOE MUJICA ROJAS" w:date="2021-09-02T12:37:00Z"/>
              <w:rFonts w:cs="Arial"/>
            </w:rPr>
          </w:rPrChange>
        </w:rPr>
      </w:pPr>
      <w:ins w:id="1633" w:author="GABRIEL NOE MUJICA ROJAS" w:date="2021-09-02T12:37:00Z">
        <w:r>
          <w:rPr>
            <w:rFonts w:cs="Arial"/>
          </w:rPr>
          <w:t>Pruebas experimentales</w:t>
        </w:r>
      </w:ins>
    </w:p>
    <w:p w14:paraId="12C13DCF" w14:textId="77777777" w:rsidR="001065B5" w:rsidRPr="001065B5" w:rsidRDefault="00A44F5B">
      <w:pPr>
        <w:pStyle w:val="Prrafodelista"/>
        <w:numPr>
          <w:ilvl w:val="0"/>
          <w:numId w:val="30"/>
        </w:numPr>
        <w:jc w:val="both"/>
        <w:rPr>
          <w:ins w:id="1634" w:author="JORGE CONTRERAS ORTIZ" w:date="2021-09-02T17:08:00Z"/>
          <w:rFonts w:eastAsiaTheme="majorEastAsia" w:cs="Arial"/>
          <w:color w:val="2F5496" w:themeColor="accent1" w:themeShade="BF"/>
          <w:sz w:val="32"/>
          <w:szCs w:val="32"/>
          <w:rPrChange w:id="1635" w:author="JORGE CONTRERAS ORTIZ" w:date="2021-09-02T17:08:00Z">
            <w:rPr>
              <w:ins w:id="1636" w:author="JORGE CONTRERAS ORTIZ" w:date="2021-09-02T17:08:00Z"/>
              <w:rFonts w:cs="Arial"/>
            </w:rPr>
          </w:rPrChange>
        </w:rPr>
      </w:pPr>
      <w:ins w:id="1637" w:author="GABRIEL NOE MUJICA ROJAS" w:date="2021-09-02T12:37:00Z">
        <w:r>
          <w:rPr>
            <w:rFonts w:cs="Arial"/>
          </w:rPr>
          <w:t>Conclusiones y líneas futuras</w:t>
        </w:r>
      </w:ins>
    </w:p>
    <w:p w14:paraId="1EA8B100" w14:textId="77777777" w:rsidR="001065B5" w:rsidRDefault="001065B5" w:rsidP="001065B5">
      <w:pPr>
        <w:jc w:val="both"/>
        <w:rPr>
          <w:ins w:id="1638" w:author="JORGE CONTRERAS ORTIZ" w:date="2021-09-02T17:08:00Z"/>
          <w:rFonts w:cs="Arial"/>
        </w:rPr>
      </w:pPr>
    </w:p>
    <w:p w14:paraId="489B1827" w14:textId="77777777" w:rsidR="001065B5" w:rsidRDefault="001065B5" w:rsidP="001065B5">
      <w:pPr>
        <w:rPr>
          <w:ins w:id="1639" w:author="JORGE CONTRERAS ORTIZ" w:date="2021-09-02T17:08:00Z"/>
        </w:rPr>
      </w:pPr>
      <w:ins w:id="1640" w:author="JORGE CONTRERAS ORTIZ" w:date="2021-09-02T17:08:00Z">
        <w:r>
          <w:t xml:space="preserve">Los objetivos </w:t>
        </w:r>
        <w:commentRangeStart w:id="1641"/>
        <w:r>
          <w:t>de este proyecto han sido:</w:t>
        </w:r>
        <w:commentRangeEnd w:id="1641"/>
        <w:r>
          <w:rPr>
            <w:rStyle w:val="Refdecomentario"/>
          </w:rPr>
          <w:commentReference w:id="1641"/>
        </w:r>
      </w:ins>
    </w:p>
    <w:p w14:paraId="00FA7121" w14:textId="77777777" w:rsidR="001065B5" w:rsidRPr="00570234" w:rsidRDefault="001065B5" w:rsidP="001065B5">
      <w:pPr>
        <w:pStyle w:val="Prrafodelista"/>
        <w:numPr>
          <w:ilvl w:val="0"/>
          <w:numId w:val="2"/>
        </w:numPr>
        <w:jc w:val="both"/>
        <w:rPr>
          <w:ins w:id="1642" w:author="JORGE CONTRERAS ORTIZ" w:date="2021-09-02T17:08:00Z"/>
          <w:rFonts w:eastAsiaTheme="majorEastAsia"/>
          <w:color w:val="2F5496" w:themeColor="accent1" w:themeShade="BF"/>
          <w:sz w:val="36"/>
          <w:szCs w:val="36"/>
        </w:rPr>
      </w:pPr>
      <w:ins w:id="1643" w:author="JORGE CONTRERAS ORTIZ" w:date="2021-09-02T17:08:00Z">
        <w:r>
          <w:t xml:space="preserve">Manejo de los </w:t>
        </w:r>
        <w:proofErr w:type="spellStart"/>
        <w:r>
          <w:t>Evaluation</w:t>
        </w:r>
        <w:proofErr w:type="spellEnd"/>
        <w:r>
          <w:t xml:space="preserve"> Dongles USB (dispositivos KTDG102) de KIRALE, como primera interacción con el protocolo de comandos utilizado, tanto comandos KSH, a través de la herramienta </w:t>
        </w:r>
        <w:proofErr w:type="spellStart"/>
        <w:r>
          <w:t>KiTools</w:t>
        </w:r>
        <w:proofErr w:type="spellEnd"/>
        <w:r>
          <w:t>, como comandos KBI, a través de puerto UART con un microcontrolador.</w:t>
        </w:r>
      </w:ins>
    </w:p>
    <w:p w14:paraId="22D2B41D" w14:textId="77777777" w:rsidR="001065B5" w:rsidRPr="00570234" w:rsidRDefault="001065B5" w:rsidP="001065B5">
      <w:pPr>
        <w:pStyle w:val="Prrafodelista"/>
        <w:numPr>
          <w:ilvl w:val="0"/>
          <w:numId w:val="2"/>
        </w:numPr>
        <w:jc w:val="both"/>
        <w:rPr>
          <w:ins w:id="1644" w:author="JORGE CONTRERAS ORTIZ" w:date="2021-09-02T17:08:00Z"/>
          <w:rFonts w:eastAsiaTheme="majorEastAsia"/>
          <w:color w:val="2F5496" w:themeColor="accent1" w:themeShade="BF"/>
          <w:sz w:val="36"/>
          <w:szCs w:val="36"/>
        </w:rPr>
      </w:pPr>
      <w:ins w:id="1645" w:author="JORGE CONTRERAS ORTIZ" w:date="2021-09-02T17:08:00Z">
        <w:r>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08548E10" w14:textId="77777777" w:rsidR="001065B5" w:rsidRPr="008E1826" w:rsidRDefault="001065B5" w:rsidP="001065B5">
      <w:pPr>
        <w:pStyle w:val="Prrafodelista"/>
        <w:numPr>
          <w:ilvl w:val="0"/>
          <w:numId w:val="2"/>
        </w:numPr>
        <w:jc w:val="both"/>
        <w:rPr>
          <w:ins w:id="1646" w:author="JORGE CONTRERAS ORTIZ" w:date="2021-09-02T17:08:00Z"/>
          <w:rFonts w:eastAsiaTheme="majorEastAsia"/>
          <w:color w:val="2F5496" w:themeColor="accent1" w:themeShade="BF"/>
          <w:sz w:val="36"/>
          <w:szCs w:val="36"/>
        </w:rPr>
      </w:pPr>
      <w:ins w:id="1647" w:author="JORGE CONTRERAS ORTIZ" w:date="2021-09-02T17:08:00Z">
        <w:r>
          <w:t>Diseño de PCB para integrar el dispositivo KTWM102 a la plataforma de la Cookie.</w:t>
        </w:r>
      </w:ins>
    </w:p>
    <w:p w14:paraId="2EDAAC68" w14:textId="77777777" w:rsidR="001065B5" w:rsidRPr="00E6039F" w:rsidRDefault="001065B5" w:rsidP="001065B5">
      <w:pPr>
        <w:pStyle w:val="Prrafodelista"/>
        <w:numPr>
          <w:ilvl w:val="0"/>
          <w:numId w:val="2"/>
        </w:numPr>
        <w:jc w:val="both"/>
        <w:rPr>
          <w:ins w:id="1648" w:author="JORGE CONTRERAS ORTIZ" w:date="2021-09-02T17:08:00Z"/>
          <w:rFonts w:eastAsiaTheme="majorEastAsia"/>
          <w:color w:val="2F5496" w:themeColor="accent1" w:themeShade="BF"/>
          <w:sz w:val="36"/>
          <w:szCs w:val="36"/>
        </w:rPr>
      </w:pPr>
      <w:ins w:id="1649" w:author="JORGE CONTRERAS ORTIZ" w:date="2021-09-02T17:08:00Z">
        <w:r>
          <w:t xml:space="preserve">Configuración y conectividad del nodo </w:t>
        </w:r>
        <w:proofErr w:type="spellStart"/>
        <w:r>
          <w:t>Border</w:t>
        </w:r>
        <w:proofErr w:type="spellEnd"/>
        <w:r>
          <w:t xml:space="preserve"> </w:t>
        </w:r>
        <w:proofErr w:type="spellStart"/>
        <w:r>
          <w:t>Router</w:t>
        </w:r>
        <w:proofErr w:type="spellEnd"/>
        <w:r>
          <w:t xml:space="preserve"> a la red externa.</w:t>
        </w:r>
      </w:ins>
    </w:p>
    <w:p w14:paraId="1614D089" w14:textId="77777777" w:rsidR="001065B5" w:rsidRPr="00E6039F" w:rsidRDefault="001065B5" w:rsidP="001065B5">
      <w:pPr>
        <w:pStyle w:val="Prrafodelista"/>
        <w:numPr>
          <w:ilvl w:val="0"/>
          <w:numId w:val="2"/>
        </w:numPr>
        <w:jc w:val="both"/>
        <w:rPr>
          <w:ins w:id="1650" w:author="JORGE CONTRERAS ORTIZ" w:date="2021-09-02T17:08:00Z"/>
          <w:rFonts w:eastAsiaTheme="majorEastAsia"/>
          <w:color w:val="2F5496" w:themeColor="accent1" w:themeShade="BF"/>
          <w:sz w:val="36"/>
          <w:szCs w:val="36"/>
        </w:rPr>
      </w:pPr>
      <w:ins w:id="1651" w:author="JORGE CONTRERAS ORTIZ" w:date="2021-09-02T17:08:00Z">
        <w:r>
          <w:t>Creación de una red THREAD integrando los nodos Dongle USB junto con el BR.</w:t>
        </w:r>
      </w:ins>
    </w:p>
    <w:p w14:paraId="3790E330" w14:textId="77777777" w:rsidR="001065B5" w:rsidRPr="00E6039F" w:rsidRDefault="001065B5" w:rsidP="001065B5">
      <w:pPr>
        <w:pStyle w:val="Prrafodelista"/>
        <w:numPr>
          <w:ilvl w:val="0"/>
          <w:numId w:val="2"/>
        </w:numPr>
        <w:jc w:val="both"/>
        <w:rPr>
          <w:ins w:id="1652" w:author="JORGE CONTRERAS ORTIZ" w:date="2021-09-02T17:08:00Z"/>
          <w:rFonts w:eastAsiaTheme="majorEastAsia"/>
          <w:color w:val="2F5496" w:themeColor="accent1" w:themeShade="BF"/>
          <w:sz w:val="36"/>
          <w:szCs w:val="36"/>
        </w:rPr>
      </w:pPr>
      <w:ins w:id="1653" w:author="JORGE CONTRERAS ORTIZ" w:date="2021-09-02T17:08:00Z">
        <w:r>
          <w:t xml:space="preserve">Conectividad entre un nodo de la red THREAD y un punto de la red externa, como un PC, a través del </w:t>
        </w:r>
        <w:proofErr w:type="spellStart"/>
        <w:r>
          <w:t>Border</w:t>
        </w:r>
        <w:proofErr w:type="spellEnd"/>
        <w:r>
          <w:t xml:space="preserve"> </w:t>
        </w:r>
        <w:proofErr w:type="spellStart"/>
        <w:r>
          <w:t>Router</w:t>
        </w:r>
        <w:proofErr w:type="spellEnd"/>
        <w:r>
          <w:t>.</w:t>
        </w:r>
      </w:ins>
    </w:p>
    <w:p w14:paraId="4C68683D" w14:textId="77777777" w:rsidR="001065B5" w:rsidRPr="00E6039F" w:rsidRDefault="001065B5" w:rsidP="001065B5">
      <w:pPr>
        <w:pStyle w:val="Prrafodelista"/>
        <w:numPr>
          <w:ilvl w:val="0"/>
          <w:numId w:val="2"/>
        </w:numPr>
        <w:jc w:val="both"/>
        <w:rPr>
          <w:ins w:id="1654" w:author="JORGE CONTRERAS ORTIZ" w:date="2021-09-02T17:08:00Z"/>
          <w:rFonts w:eastAsiaTheme="majorEastAsia"/>
          <w:color w:val="2F5496" w:themeColor="accent1" w:themeShade="BF"/>
          <w:sz w:val="36"/>
          <w:szCs w:val="36"/>
        </w:rPr>
      </w:pPr>
      <w:ins w:id="1655" w:author="JORGE CONTRERAS ORTIZ" w:date="2021-09-02T17:08:00Z">
        <w:r>
          <w:t>Envío de mensajes UDP vía Sockets entre un PC externo y los nodos dentro de la red.</w:t>
        </w:r>
      </w:ins>
    </w:p>
    <w:p w14:paraId="5C73CC5E" w14:textId="77777777" w:rsidR="001065B5" w:rsidRPr="00E6039F" w:rsidRDefault="001065B5" w:rsidP="001065B5">
      <w:pPr>
        <w:pStyle w:val="Prrafodelista"/>
        <w:numPr>
          <w:ilvl w:val="0"/>
          <w:numId w:val="2"/>
        </w:numPr>
        <w:jc w:val="both"/>
        <w:rPr>
          <w:ins w:id="1656" w:author="JORGE CONTRERAS ORTIZ" w:date="2021-09-02T17:08:00Z"/>
          <w:rFonts w:eastAsiaTheme="majorEastAsia"/>
          <w:color w:val="2F5496" w:themeColor="accent1" w:themeShade="BF"/>
          <w:sz w:val="36"/>
          <w:szCs w:val="36"/>
        </w:rPr>
      </w:pPr>
      <w:ins w:id="1657" w:author="JORGE CONTRERAS ORTIZ" w:date="2021-09-02T17:08:00Z">
        <w:r>
          <w:t>Validación de la PCB diseñada e integración en la red creada anteriormente.</w:t>
        </w:r>
      </w:ins>
    </w:p>
    <w:p w14:paraId="617414AD" w14:textId="77777777" w:rsidR="001065B5" w:rsidRPr="00570234" w:rsidRDefault="001065B5" w:rsidP="001065B5">
      <w:pPr>
        <w:pStyle w:val="Prrafodelista"/>
        <w:numPr>
          <w:ilvl w:val="0"/>
          <w:numId w:val="2"/>
        </w:numPr>
        <w:jc w:val="both"/>
        <w:rPr>
          <w:ins w:id="1658" w:author="JORGE CONTRERAS ORTIZ" w:date="2021-09-02T17:08:00Z"/>
          <w:rFonts w:eastAsiaTheme="majorEastAsia"/>
          <w:color w:val="2F5496" w:themeColor="accent1" w:themeShade="BF"/>
          <w:sz w:val="36"/>
          <w:szCs w:val="36"/>
        </w:rPr>
      </w:pPr>
      <w:ins w:id="1659" w:author="JORGE CONTRERAS ORTIZ" w:date="2021-09-02T17:08:00Z">
        <w:r w:rsidRPr="00570234">
          <w:br w:type="page"/>
        </w:r>
      </w:ins>
    </w:p>
    <w:p w14:paraId="38032294" w14:textId="6FAB6E05" w:rsidR="00BF1FAD" w:rsidRPr="001065B5" w:rsidRDefault="00BF1FAD">
      <w:pPr>
        <w:jc w:val="both"/>
        <w:rPr>
          <w:rFonts w:eastAsiaTheme="majorEastAsia" w:cs="Arial"/>
          <w:color w:val="2F5496" w:themeColor="accent1" w:themeShade="BF"/>
          <w:sz w:val="32"/>
          <w:szCs w:val="32"/>
        </w:rPr>
      </w:pPr>
      <w:r w:rsidRPr="001065B5">
        <w:rPr>
          <w:rFonts w:cs="Arial"/>
        </w:rPr>
        <w:lastRenderedPageBreak/>
        <w:br w:type="page"/>
      </w:r>
    </w:p>
    <w:p w14:paraId="49F18140" w14:textId="0D9461DC" w:rsidR="00F321D3" w:rsidRDefault="00F321D3" w:rsidP="004E6EB3">
      <w:pPr>
        <w:pStyle w:val="Ttulo1"/>
        <w:numPr>
          <w:ilvl w:val="0"/>
          <w:numId w:val="1"/>
        </w:numPr>
        <w:jc w:val="both"/>
        <w:rPr>
          <w:rFonts w:cs="Arial"/>
          <w:szCs w:val="36"/>
        </w:rPr>
      </w:pPr>
      <w:bookmarkStart w:id="1660" w:name="_Toc81499329"/>
      <w:r w:rsidRPr="00990A9B">
        <w:rPr>
          <w:rFonts w:cs="Arial"/>
          <w:szCs w:val="36"/>
        </w:rPr>
        <w:lastRenderedPageBreak/>
        <w:t>ESTADO DEL ARTE</w:t>
      </w:r>
      <w:bookmarkEnd w:id="166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w:t>
      </w:r>
      <w:commentRangeStart w:id="1661"/>
      <w:r>
        <w:rPr>
          <w:rFonts w:cs="Arial"/>
        </w:rPr>
        <w:t xml:space="preserve">nos centraremos </w:t>
      </w:r>
      <w:commentRangeEnd w:id="1661"/>
      <w:r w:rsidR="00276093">
        <w:rPr>
          <w:rStyle w:val="Refdecomentario"/>
        </w:rPr>
        <w:commentReference w:id="1661"/>
      </w:r>
      <w:r>
        <w:rPr>
          <w:rFonts w:cs="Arial"/>
        </w:rPr>
        <w:t xml:space="preserve">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11174CA8" w:rsidR="00990A9B" w:rsidRDefault="00D42DC6" w:rsidP="00990A9B">
      <w:pPr>
        <w:pStyle w:val="Ttulo2"/>
        <w:numPr>
          <w:ilvl w:val="1"/>
          <w:numId w:val="1"/>
        </w:numPr>
      </w:pPr>
      <w:r>
        <w:t xml:space="preserve"> </w:t>
      </w:r>
      <w:bookmarkStart w:id="1662" w:name="_Toc81499330"/>
      <w:r w:rsidR="00430746">
        <w:t xml:space="preserve">INTERNET OF THINGS </w:t>
      </w:r>
      <w:r w:rsidR="00A4238D">
        <w:t>(</w:t>
      </w:r>
      <w:r w:rsidR="00990A9B">
        <w:t>IoT</w:t>
      </w:r>
      <w:r w:rsidR="00A4238D">
        <w:t>)</w:t>
      </w:r>
      <w:bookmarkEnd w:id="1662"/>
    </w:p>
    <w:p w14:paraId="26575BF9" w14:textId="00702598" w:rsidR="00DF5248" w:rsidRDefault="00DF5248" w:rsidP="00DF5248"/>
    <w:p w14:paraId="6CCCA9C5" w14:textId="7F419E16" w:rsidR="006F3EF5" w:rsidRDefault="006F3EF5" w:rsidP="00620774">
      <w:pPr>
        <w:jc w:val="both"/>
        <w:rPr>
          <w:rFonts w:cs="Arial"/>
        </w:rPr>
      </w:pPr>
      <w:r>
        <w:rPr>
          <w:rFonts w:cs="Arial"/>
        </w:rPr>
        <w:t xml:space="preserve">En </w:t>
      </w:r>
      <w:del w:id="1663" w:author="GABRIEL NOE MUJICA ROJAS" w:date="2021-09-02T11:52:00Z">
        <w:r w:rsidDel="00276093">
          <w:rPr>
            <w:rFonts w:cs="Arial"/>
          </w:rPr>
          <w:delText xml:space="preserve">el </w:delText>
        </w:r>
      </w:del>
      <w:r>
        <w:rPr>
          <w:rFonts w:cs="Arial"/>
        </w:rPr>
        <w:t>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w:t>
      </w:r>
      <w:del w:id="1664" w:author="GABRIEL NOE MUJICA ROJAS" w:date="2021-09-02T11:53:00Z">
        <w:r w:rsidR="00572BAF" w:rsidDel="00276093">
          <w:rPr>
            <w:rFonts w:cs="Arial"/>
          </w:rPr>
          <w:delText xml:space="preserve">bastante </w:delText>
        </w:r>
      </w:del>
      <w:r w:rsidR="00572BAF">
        <w:rPr>
          <w:rFonts w:cs="Arial"/>
        </w:rPr>
        <w:t xml:space="preserve">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665" w:name="_Toc81499331"/>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665"/>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commentRangeStart w:id="1666"/>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481B0A">
      <w:pPr>
        <w:numPr>
          <w:ilvl w:val="0"/>
          <w:numId w:val="2"/>
        </w:numPr>
        <w:jc w:val="both"/>
        <w:rPr>
          <w:rFonts w:cs="Arial"/>
        </w:rPr>
      </w:pPr>
      <w:r>
        <w:rPr>
          <w:rFonts w:cs="Arial"/>
        </w:rPr>
        <w:t>REST basado en API.</w:t>
      </w:r>
    </w:p>
    <w:p w14:paraId="47D9B907" w14:textId="593A6FFF" w:rsidR="00DF5248" w:rsidRDefault="00B04C35" w:rsidP="00481B0A">
      <w:pPr>
        <w:numPr>
          <w:ilvl w:val="0"/>
          <w:numId w:val="2"/>
        </w:numPr>
        <w:jc w:val="both"/>
        <w:rPr>
          <w:rFonts w:cs="Arial"/>
        </w:rPr>
      </w:pPr>
      <w:proofErr w:type="spellStart"/>
      <w:r>
        <w:rPr>
          <w:rFonts w:cs="Arial"/>
        </w:rPr>
        <w:t>WebSocket</w:t>
      </w:r>
      <w:proofErr w:type="spellEnd"/>
      <w:r>
        <w:rPr>
          <w:rFonts w:cs="Arial"/>
        </w:rPr>
        <w:t xml:space="preserve"> basado en API.</w:t>
      </w:r>
    </w:p>
    <w:p w14:paraId="31E76F64" w14:textId="77777777" w:rsidR="00030CC2" w:rsidRDefault="00030CC2" w:rsidP="00030CC2">
      <w:pPr>
        <w:jc w:val="both"/>
        <w:rPr>
          <w:rFonts w:cs="Arial"/>
        </w:rPr>
      </w:pP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3D774E34" w:rsidR="00345D40" w:rsidRDefault="00276093" w:rsidP="00481B0A">
      <w:pPr>
        <w:numPr>
          <w:ilvl w:val="0"/>
          <w:numId w:val="2"/>
        </w:numPr>
        <w:jc w:val="both"/>
        <w:rPr>
          <w:rFonts w:cs="Arial"/>
        </w:rPr>
      </w:pPr>
      <w:ins w:id="1667" w:author="GABRIEL NOE MUJICA ROJAS" w:date="2021-09-02T11:54:00Z">
        <w:r>
          <w:rPr>
            <w:rFonts w:cs="Arial"/>
          </w:rPr>
          <w:t>Wireless Sensor Networks (</w:t>
        </w:r>
      </w:ins>
      <w:r w:rsidR="00345D40">
        <w:rPr>
          <w:rFonts w:cs="Arial"/>
        </w:rPr>
        <w:t>WSN</w:t>
      </w:r>
      <w:ins w:id="1668" w:author="GABRIEL NOE MUJICA ROJAS" w:date="2021-09-02T11:54:00Z">
        <w:r>
          <w:rPr>
            <w:rFonts w:cs="Arial"/>
          </w:rPr>
          <w:t>)</w:t>
        </w:r>
      </w:ins>
      <w:r w:rsidR="00345D40">
        <w:rPr>
          <w:rFonts w:cs="Arial"/>
        </w:rPr>
        <w:t>.</w:t>
      </w:r>
    </w:p>
    <w:p w14:paraId="1A64E7EB" w14:textId="019BCCDE" w:rsidR="00345D40" w:rsidRDefault="00345D40" w:rsidP="00481B0A">
      <w:pPr>
        <w:numPr>
          <w:ilvl w:val="0"/>
          <w:numId w:val="2"/>
        </w:numPr>
        <w:jc w:val="both"/>
        <w:rPr>
          <w:rFonts w:cs="Arial"/>
        </w:rPr>
      </w:pPr>
      <w:r>
        <w:rPr>
          <w:rFonts w:cs="Arial"/>
        </w:rPr>
        <w:t>Cloud Computing.</w:t>
      </w:r>
    </w:p>
    <w:p w14:paraId="510F1A31" w14:textId="27C8D25D" w:rsidR="00345D40" w:rsidRDefault="00345D40" w:rsidP="00481B0A">
      <w:pPr>
        <w:numPr>
          <w:ilvl w:val="0"/>
          <w:numId w:val="2"/>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481B0A">
      <w:pPr>
        <w:numPr>
          <w:ilvl w:val="0"/>
          <w:numId w:val="2"/>
        </w:numPr>
        <w:jc w:val="both"/>
        <w:rPr>
          <w:rFonts w:cs="Arial"/>
        </w:rPr>
      </w:pPr>
      <w:r>
        <w:rPr>
          <w:rFonts w:cs="Arial"/>
        </w:rPr>
        <w:t>Sistemas Embebidos</w:t>
      </w:r>
    </w:p>
    <w:p w14:paraId="6BC4B36C" w14:textId="7DCD2515" w:rsidR="00345D40" w:rsidRDefault="00345D40" w:rsidP="00481B0A">
      <w:pPr>
        <w:numPr>
          <w:ilvl w:val="0"/>
          <w:numId w:val="2"/>
        </w:numPr>
        <w:jc w:val="both"/>
        <w:rPr>
          <w:rFonts w:cs="Arial"/>
        </w:rPr>
      </w:pPr>
      <w:r>
        <w:rPr>
          <w:rFonts w:cs="Arial"/>
        </w:rPr>
        <w:t>Arquitectura y Protocolos de Seguridad</w:t>
      </w:r>
    </w:p>
    <w:p w14:paraId="5F2DB1B3" w14:textId="26976494" w:rsidR="00345D40" w:rsidRDefault="00345D40" w:rsidP="00481B0A">
      <w:pPr>
        <w:numPr>
          <w:ilvl w:val="0"/>
          <w:numId w:val="2"/>
        </w:numPr>
        <w:jc w:val="both"/>
        <w:rPr>
          <w:rFonts w:cs="Arial"/>
        </w:rPr>
      </w:pPr>
      <w:r>
        <w:rPr>
          <w:rFonts w:cs="Arial"/>
        </w:rPr>
        <w:t>Protocolos de Comunicación</w:t>
      </w:r>
    </w:p>
    <w:p w14:paraId="6045D2EE" w14:textId="2D7E40AD" w:rsidR="00345D40" w:rsidRDefault="00345D40" w:rsidP="00481B0A">
      <w:pPr>
        <w:numPr>
          <w:ilvl w:val="0"/>
          <w:numId w:val="2"/>
        </w:numPr>
        <w:jc w:val="both"/>
        <w:rPr>
          <w:rFonts w:cs="Arial"/>
        </w:rPr>
      </w:pPr>
      <w:r>
        <w:rPr>
          <w:rFonts w:cs="Arial"/>
        </w:rPr>
        <w:t>Servicios Web.</w:t>
      </w:r>
    </w:p>
    <w:p w14:paraId="5F83FA06" w14:textId="538FCAD6" w:rsidR="0096580C" w:rsidRDefault="00A02F9F" w:rsidP="00481B0A">
      <w:pPr>
        <w:numPr>
          <w:ilvl w:val="0"/>
          <w:numId w:val="2"/>
        </w:numPr>
        <w:jc w:val="both"/>
        <w:rPr>
          <w:rFonts w:cs="Arial"/>
        </w:rPr>
      </w:pPr>
      <w:r>
        <w:rPr>
          <w:rFonts w:cs="Arial"/>
        </w:rPr>
        <w:lastRenderedPageBreak/>
        <w:t>Internet Móvil</w:t>
      </w:r>
    </w:p>
    <w:p w14:paraId="4E655D3E" w14:textId="599E588D" w:rsidR="00A02F9F" w:rsidRDefault="00A02F9F" w:rsidP="00481B0A">
      <w:pPr>
        <w:numPr>
          <w:ilvl w:val="0"/>
          <w:numId w:val="2"/>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58015E6" w:rsidR="007C3FEF" w:rsidDel="00276093" w:rsidRDefault="0096580C" w:rsidP="00276093">
      <w:pPr>
        <w:jc w:val="both"/>
        <w:rPr>
          <w:del w:id="1669" w:author="GABRIEL NOE MUJICA ROJAS" w:date="2021-09-02T11:57:00Z"/>
          <w:rFonts w:cs="Arial"/>
        </w:rPr>
      </w:pPr>
      <w:r>
        <w:rPr>
          <w:rFonts w:cs="Arial"/>
        </w:rPr>
        <w:t>Dentro de todas estas tecnologías, las WSN son el corazón de IoT.</w:t>
      </w:r>
      <w:r w:rsidR="00A02F9F">
        <w:rPr>
          <w:rFonts w:cs="Arial"/>
        </w:rPr>
        <w:t xml:space="preserve"> </w:t>
      </w:r>
      <w:commentRangeStart w:id="1670"/>
      <w:del w:id="1671" w:author="GABRIEL NOE MUJICA ROJAS" w:date="2021-09-02T11:57:00Z">
        <w:r w:rsidR="00A02F9F" w:rsidDel="00276093">
          <w:rPr>
            <w:rFonts w:cs="Arial"/>
          </w:rPr>
          <w:delText xml:space="preserve">Dentro de la tecnología IoT </w:delText>
        </w:r>
        <w:r w:rsidR="00F35B9A" w:rsidDel="00276093">
          <w:rPr>
            <w:rFonts w:cs="Arial"/>
          </w:rPr>
          <w:delText>hay tres principales objetivos:</w:delText>
        </w:r>
      </w:del>
    </w:p>
    <w:p w14:paraId="6BA18350" w14:textId="6FA0ABBA" w:rsidR="00F35B9A" w:rsidDel="00276093" w:rsidRDefault="00F35B9A">
      <w:pPr>
        <w:jc w:val="both"/>
        <w:rPr>
          <w:del w:id="1672" w:author="GABRIEL NOE MUJICA ROJAS" w:date="2021-09-02T11:57:00Z"/>
          <w:rFonts w:cs="Arial"/>
        </w:rPr>
        <w:pPrChange w:id="1673" w:author="GABRIEL NOE MUJICA ROJAS" w:date="2021-09-02T11:57:00Z">
          <w:pPr>
            <w:numPr>
              <w:numId w:val="2"/>
            </w:numPr>
            <w:ind w:left="720" w:hanging="360"/>
            <w:jc w:val="both"/>
          </w:pPr>
        </w:pPrChange>
      </w:pPr>
      <w:del w:id="1674" w:author="GABRIEL NOE MUJICA ROJAS" w:date="2021-09-02T11:57:00Z">
        <w:r w:rsidDel="00276093">
          <w:rPr>
            <w:rFonts w:cs="Arial"/>
          </w:rPr>
          <w:delText>Dar un puente entre la parte rica y la parte pobre.</w:delText>
        </w:r>
      </w:del>
    </w:p>
    <w:p w14:paraId="2A6D5E19" w14:textId="61B6ACC8" w:rsidR="00F35B9A" w:rsidDel="00276093" w:rsidRDefault="00F35B9A">
      <w:pPr>
        <w:jc w:val="both"/>
        <w:rPr>
          <w:del w:id="1675" w:author="GABRIEL NOE MUJICA ROJAS" w:date="2021-09-02T11:57:00Z"/>
          <w:rFonts w:cs="Arial"/>
        </w:rPr>
        <w:pPrChange w:id="1676" w:author="GABRIEL NOE MUJICA ROJAS" w:date="2021-09-02T11:57:00Z">
          <w:pPr>
            <w:numPr>
              <w:numId w:val="2"/>
            </w:numPr>
            <w:ind w:left="720" w:hanging="360"/>
            <w:jc w:val="both"/>
          </w:pPr>
        </w:pPrChange>
      </w:pPr>
      <w:del w:id="1677" w:author="GABRIEL NOE MUJICA ROJAS" w:date="2021-09-02T11:57:00Z">
        <w:r w:rsidDel="00276093">
          <w:rPr>
            <w:rFonts w:cs="Arial"/>
          </w:rPr>
          <w:delText>Distribuir los recursos del mundo a los necesitados.</w:delText>
        </w:r>
      </w:del>
    </w:p>
    <w:p w14:paraId="5BE016B8" w14:textId="380F661A" w:rsidR="00F35B9A" w:rsidRDefault="00F35B9A">
      <w:pPr>
        <w:jc w:val="both"/>
        <w:rPr>
          <w:rFonts w:cs="Arial"/>
        </w:rPr>
        <w:pPrChange w:id="1678" w:author="GABRIEL NOE MUJICA ROJAS" w:date="2021-09-02T11:57:00Z">
          <w:pPr>
            <w:numPr>
              <w:numId w:val="2"/>
            </w:numPr>
            <w:ind w:left="720" w:hanging="360"/>
            <w:jc w:val="both"/>
          </w:pPr>
        </w:pPrChange>
      </w:pPr>
      <w:del w:id="1679" w:author="GABRIEL NOE MUJICA ROJAS" w:date="2021-09-02T11:57:00Z">
        <w:r w:rsidDel="00276093">
          <w:rPr>
            <w:rFonts w:cs="Arial"/>
          </w:rPr>
          <w:delText>Ser más proactivo y menos reactivo.</w:delText>
        </w:r>
      </w:del>
      <w:commentRangeEnd w:id="1670"/>
      <w:r w:rsidR="00276093">
        <w:rPr>
          <w:rStyle w:val="Refdecomentario"/>
        </w:rPr>
        <w:commentReference w:id="1670"/>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E01D28" w14:paraId="1F024C8D" w14:textId="77777777" w:rsidTr="006F5689">
        <w:trPr>
          <w:jc w:val="center"/>
        </w:trPr>
        <w:tc>
          <w:tcPr>
            <w:tcW w:w="4530" w:type="dxa"/>
            <w:shd w:val="clear" w:color="auto" w:fill="D9D9D9" w:themeFill="background1" w:themeFillShade="D9"/>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shd w:val="clear" w:color="auto" w:fill="D9D9D9" w:themeFill="background1" w:themeFillShade="D9"/>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6F5689">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6F5689">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6F5689">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6F5689">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11088371" w:rsidR="00612D0B" w:rsidRPr="00030CC2" w:rsidRDefault="00F2221C" w:rsidP="00F2221C">
      <w:pPr>
        <w:pStyle w:val="TDC3"/>
        <w:jc w:val="center"/>
        <w:rPr>
          <w:rFonts w:eastAsiaTheme="minorHAnsi" w:cstheme="minorBidi"/>
          <w:i/>
          <w:iCs/>
          <w:color w:val="44546A" w:themeColor="text2"/>
          <w:sz w:val="18"/>
          <w:szCs w:val="18"/>
          <w:lang w:eastAsia="en-US"/>
        </w:rPr>
      </w:pPr>
      <w:bookmarkStart w:id="1680" w:name="_Toc81499562"/>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Diferencias M2M – IoT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noProof/>
          <w:color w:val="44546A" w:themeColor="text2"/>
          <w:sz w:val="18"/>
          <w:szCs w:val="18"/>
          <w:lang w:eastAsia="en-US"/>
        </w:rPr>
        <w:t>[2]</w:t>
      </w:r>
      <w:bookmarkEnd w:id="1680"/>
      <w:r w:rsidRPr="00030CC2">
        <w:rPr>
          <w:rFonts w:eastAsiaTheme="minorHAnsi" w:cstheme="minorBidi"/>
          <w:i/>
          <w:iCs/>
          <w:color w:val="44546A" w:themeColor="text2"/>
          <w:sz w:val="18"/>
          <w:szCs w:val="18"/>
          <w:lang w:eastAsia="en-US"/>
        </w:rP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481B0A">
      <w:pPr>
        <w:numPr>
          <w:ilvl w:val="0"/>
          <w:numId w:val="3"/>
        </w:numPr>
        <w:jc w:val="both"/>
      </w:pPr>
      <w:r>
        <w:t>Fuente de alimentación y Manejo de la alimentación.</w:t>
      </w:r>
    </w:p>
    <w:p w14:paraId="7D29BA94" w14:textId="0757DFCB" w:rsidR="005266B8" w:rsidRDefault="005266B8" w:rsidP="00481B0A">
      <w:pPr>
        <w:numPr>
          <w:ilvl w:val="0"/>
          <w:numId w:val="3"/>
        </w:numPr>
        <w:jc w:val="both"/>
      </w:pPr>
      <w:r>
        <w:t>Sensores o Actuadores.</w:t>
      </w:r>
    </w:p>
    <w:p w14:paraId="09FF0667" w14:textId="682C2B24" w:rsidR="005266B8" w:rsidRDefault="005266B8" w:rsidP="00481B0A">
      <w:pPr>
        <w:numPr>
          <w:ilvl w:val="0"/>
          <w:numId w:val="3"/>
        </w:numPr>
        <w:jc w:val="both"/>
      </w:pPr>
      <w:r>
        <w:t>Procesador y Espacio de memoria.</w:t>
      </w:r>
    </w:p>
    <w:p w14:paraId="017FF2D4" w14:textId="10BF6A6B" w:rsidR="005266B8" w:rsidRDefault="005266B8" w:rsidP="00481B0A">
      <w:pPr>
        <w:numPr>
          <w:ilvl w:val="0"/>
          <w:numId w:val="3"/>
        </w:numPr>
        <w:jc w:val="both"/>
      </w:pPr>
      <w:r>
        <w:t>Comunicaciones Inalámbricas.</w:t>
      </w:r>
    </w:p>
    <w:p w14:paraId="1A623283" w14:textId="0A6DBA20" w:rsidR="005266B8" w:rsidRDefault="005266B8" w:rsidP="00481B0A">
      <w:pPr>
        <w:numPr>
          <w:ilvl w:val="0"/>
          <w:numId w:val="3"/>
        </w:numPr>
        <w:jc w:val="both"/>
      </w:pPr>
      <w:r>
        <w:t>UI/UX.</w:t>
      </w:r>
      <w:commentRangeEnd w:id="1666"/>
      <w:r w:rsidR="000205E9">
        <w:rPr>
          <w:rStyle w:val="Refdecomentario"/>
        </w:rPr>
        <w:commentReference w:id="1666"/>
      </w:r>
    </w:p>
    <w:p w14:paraId="2E8A09E9" w14:textId="77777777" w:rsidR="006F5689" w:rsidRDefault="006F5689" w:rsidP="006F5689">
      <w:pPr>
        <w:jc w:val="both"/>
      </w:pPr>
    </w:p>
    <w:p w14:paraId="550A3E7D" w14:textId="0E402E93" w:rsidR="005266B8" w:rsidRDefault="002C4779" w:rsidP="00CE3700">
      <w:pPr>
        <w:pStyle w:val="Ttulo3"/>
        <w:numPr>
          <w:ilvl w:val="2"/>
          <w:numId w:val="1"/>
        </w:numPr>
      </w:pPr>
      <w:bookmarkStart w:id="1681" w:name="_Toc81499332"/>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681"/>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481B0A">
      <w:pPr>
        <w:numPr>
          <w:ilvl w:val="0"/>
          <w:numId w:val="2"/>
        </w:numPr>
      </w:pPr>
      <w:r>
        <w:t>Componente para la interacción y comunicación con otros IoT.</w:t>
      </w:r>
    </w:p>
    <w:p w14:paraId="33D78670" w14:textId="24ADDAC7" w:rsidR="002C4779" w:rsidRDefault="002C4779" w:rsidP="00481B0A">
      <w:pPr>
        <w:numPr>
          <w:ilvl w:val="0"/>
          <w:numId w:val="2"/>
        </w:numPr>
      </w:pPr>
      <w:r>
        <w:t>Componente para operaciones de procesado y análisis de los datos.</w:t>
      </w:r>
    </w:p>
    <w:p w14:paraId="0AD190D4" w14:textId="0781B9AD" w:rsidR="002C4779" w:rsidRDefault="002C4779" w:rsidP="00481B0A">
      <w:pPr>
        <w:numPr>
          <w:ilvl w:val="0"/>
          <w:numId w:val="2"/>
        </w:numPr>
      </w:pPr>
      <w:r>
        <w:t>Componente para la interacción con internet.</w:t>
      </w:r>
    </w:p>
    <w:p w14:paraId="16BCDD58" w14:textId="32E9C76C" w:rsidR="002C4779" w:rsidRDefault="002C4779" w:rsidP="00481B0A">
      <w:pPr>
        <w:numPr>
          <w:ilvl w:val="0"/>
          <w:numId w:val="2"/>
        </w:numPr>
      </w:pPr>
      <w:r>
        <w:t>Componente para el manejo de servicios Web de la aplicación.</w:t>
      </w:r>
    </w:p>
    <w:p w14:paraId="4D945798" w14:textId="2AE6ACE9" w:rsidR="002C4779" w:rsidRDefault="002C4779" w:rsidP="00481B0A">
      <w:pPr>
        <w:numPr>
          <w:ilvl w:val="0"/>
          <w:numId w:val="2"/>
        </w:numPr>
      </w:pPr>
      <w:r>
        <w:t>Componentes para la integración de los servicios de la aplicación.</w:t>
      </w:r>
    </w:p>
    <w:p w14:paraId="6E842C66" w14:textId="1C12886E" w:rsidR="002C4779" w:rsidRDefault="002C4779" w:rsidP="00481B0A">
      <w:pPr>
        <w:numPr>
          <w:ilvl w:val="0"/>
          <w:numId w:val="2"/>
        </w:numPr>
      </w:pPr>
      <w:r>
        <w:t>Interfaz de usuario para acceder al IoT.</w:t>
      </w:r>
    </w:p>
    <w:p w14:paraId="0E08B2F0" w14:textId="77777777" w:rsidR="002C4779" w:rsidRDefault="002C4779" w:rsidP="002C4779"/>
    <w:p w14:paraId="0DD63EC1" w14:textId="642D65EB" w:rsidR="002C4779" w:rsidRPr="00CE3700" w:rsidRDefault="002C4779" w:rsidP="00CE3700">
      <w:pPr>
        <w:pStyle w:val="Ttulo4"/>
        <w:numPr>
          <w:ilvl w:val="3"/>
          <w:numId w:val="1"/>
        </w:numPr>
        <w:rPr>
          <w:rFonts w:ascii="Arial" w:hAnsi="Arial" w:cs="Arial"/>
        </w:rPr>
      </w:pPr>
      <w:bookmarkStart w:id="1682" w:name="_Toc81499333"/>
      <w:r w:rsidRPr="00CE3700">
        <w:rPr>
          <w:rFonts w:ascii="Arial" w:hAnsi="Arial" w:cs="Arial"/>
        </w:rPr>
        <w:t>Dispositivo</w:t>
      </w:r>
      <w:bookmarkEnd w:id="1682"/>
    </w:p>
    <w:p w14:paraId="57F98FE7" w14:textId="77777777" w:rsidR="002C4779" w:rsidRPr="002C4779" w:rsidRDefault="002C4779" w:rsidP="002C4779"/>
    <w:p w14:paraId="59CBA2FD" w14:textId="7C015DED" w:rsidR="00617682" w:rsidRDefault="005E30DA" w:rsidP="00F35B9A">
      <w:pPr>
        <w:jc w:val="both"/>
        <w:rPr>
          <w:rFonts w:cs="Arial"/>
        </w:rPr>
      </w:pPr>
      <w:commentRangeStart w:id="1683"/>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84" w:name="_Toc81499334"/>
      <w:r>
        <w:rPr>
          <w:rFonts w:ascii="Arial" w:hAnsi="Arial" w:cs="Arial"/>
        </w:rPr>
        <w:t>Red Local</w:t>
      </w:r>
      <w:bookmarkEnd w:id="1684"/>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481B0A">
      <w:pPr>
        <w:numPr>
          <w:ilvl w:val="0"/>
          <w:numId w:val="2"/>
        </w:numPr>
        <w:jc w:val="both"/>
      </w:pPr>
      <w:r>
        <w:t>Alta tasa de datos.</w:t>
      </w:r>
    </w:p>
    <w:p w14:paraId="49BC0949" w14:textId="3B139371" w:rsidR="00732AB0" w:rsidRDefault="00732AB0" w:rsidP="00481B0A">
      <w:pPr>
        <w:numPr>
          <w:ilvl w:val="0"/>
          <w:numId w:val="2"/>
        </w:numPr>
        <w:jc w:val="both"/>
      </w:pPr>
      <w:r>
        <w:t>Bajos precios en uso de datos.</w:t>
      </w:r>
    </w:p>
    <w:p w14:paraId="790C17AF" w14:textId="47C3F202" w:rsidR="00732AB0" w:rsidRDefault="00732AB0" w:rsidP="00481B0A">
      <w:pPr>
        <w:numPr>
          <w:ilvl w:val="0"/>
          <w:numId w:val="2"/>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85" w:name="_Toc81499335"/>
      <w:r>
        <w:rPr>
          <w:rFonts w:ascii="Arial" w:hAnsi="Arial" w:cs="Arial"/>
        </w:rPr>
        <w:t>Internet</w:t>
      </w:r>
      <w:bookmarkEnd w:id="1685"/>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commentRangeEnd w:id="1683"/>
      <w:r w:rsidR="00E03EC9">
        <w:rPr>
          <w:rStyle w:val="Refdecomentario"/>
        </w:rPr>
        <w:commentReference w:id="1683"/>
      </w:r>
    </w:p>
    <w:p w14:paraId="277FC6CD" w14:textId="00AAF089" w:rsidR="00B87C9F" w:rsidRDefault="00B87C9F" w:rsidP="00B87C9F"/>
    <w:p w14:paraId="38DA76C9" w14:textId="300BCDA5" w:rsidR="006F5689" w:rsidRDefault="006F5689" w:rsidP="00B87C9F"/>
    <w:p w14:paraId="4FDD02F7" w14:textId="77777777" w:rsidR="006F5689" w:rsidRDefault="006F5689" w:rsidP="00B87C9F"/>
    <w:p w14:paraId="06602B55" w14:textId="53E32122" w:rsidR="00EF3251" w:rsidRPr="00574D75" w:rsidRDefault="00EF3251" w:rsidP="00EF3251">
      <w:pPr>
        <w:pStyle w:val="Ttulo4"/>
        <w:numPr>
          <w:ilvl w:val="3"/>
          <w:numId w:val="1"/>
        </w:numPr>
        <w:rPr>
          <w:rFonts w:ascii="Arial" w:hAnsi="Arial" w:cs="Arial"/>
        </w:rPr>
      </w:pPr>
      <w:bookmarkStart w:id="1686" w:name="_Toc81499336"/>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686"/>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481B0A">
      <w:pPr>
        <w:numPr>
          <w:ilvl w:val="0"/>
          <w:numId w:val="2"/>
        </w:numPr>
      </w:pPr>
      <w:r>
        <w:lastRenderedPageBreak/>
        <w:t>Monitorización de dispositivos.</w:t>
      </w:r>
    </w:p>
    <w:p w14:paraId="4150353C" w14:textId="470ED5D9" w:rsidR="00574D75" w:rsidRDefault="00574D75" w:rsidP="00481B0A">
      <w:pPr>
        <w:numPr>
          <w:ilvl w:val="0"/>
          <w:numId w:val="2"/>
        </w:numPr>
      </w:pPr>
      <w:r>
        <w:t>Servicios de control de dispositivos.</w:t>
      </w:r>
    </w:p>
    <w:p w14:paraId="1F2ED2A1" w14:textId="5006128F" w:rsidR="00574D75" w:rsidRDefault="00574D75" w:rsidP="00481B0A">
      <w:pPr>
        <w:numPr>
          <w:ilvl w:val="0"/>
          <w:numId w:val="2"/>
        </w:numPr>
      </w:pPr>
      <w:r>
        <w:t>Servicios de publicación de datos.</w:t>
      </w:r>
    </w:p>
    <w:p w14:paraId="1402CCC5" w14:textId="3AB8DA20" w:rsidR="00574D75" w:rsidRDefault="00574D75" w:rsidP="00481B0A">
      <w:pPr>
        <w:numPr>
          <w:ilvl w:val="0"/>
          <w:numId w:val="2"/>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687" w:name="_Toc81499337"/>
      <w:r>
        <w:rPr>
          <w:rFonts w:ascii="Arial" w:hAnsi="Arial" w:cs="Arial"/>
        </w:rPr>
        <w:t>Aplicaciones</w:t>
      </w:r>
      <w:bookmarkEnd w:id="1687"/>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481B0A">
      <w:pPr>
        <w:numPr>
          <w:ilvl w:val="0"/>
          <w:numId w:val="2"/>
        </w:numPr>
      </w:pPr>
      <w:r>
        <w:t>Smart Home</w:t>
      </w:r>
    </w:p>
    <w:p w14:paraId="4C7891C7" w14:textId="5AA28FAF" w:rsidR="00FC631E" w:rsidRDefault="00FC631E" w:rsidP="00481B0A">
      <w:pPr>
        <w:numPr>
          <w:ilvl w:val="0"/>
          <w:numId w:val="2"/>
        </w:numPr>
      </w:pPr>
      <w:r>
        <w:t>Accesorios</w:t>
      </w:r>
    </w:p>
    <w:p w14:paraId="296F0631" w14:textId="4123E502" w:rsidR="00FC631E" w:rsidRDefault="00FC631E" w:rsidP="00481B0A">
      <w:pPr>
        <w:numPr>
          <w:ilvl w:val="0"/>
          <w:numId w:val="2"/>
        </w:numPr>
      </w:pPr>
      <w:r>
        <w:t>Coches conectados</w:t>
      </w:r>
    </w:p>
    <w:p w14:paraId="19154489" w14:textId="12D2EC3C" w:rsidR="00FC631E" w:rsidRDefault="00FC631E" w:rsidP="00481B0A">
      <w:pPr>
        <w:numPr>
          <w:ilvl w:val="0"/>
          <w:numId w:val="2"/>
        </w:numPr>
      </w:pPr>
      <w:r>
        <w:t>Smart Cities</w:t>
      </w:r>
    </w:p>
    <w:p w14:paraId="40BD6E9F" w14:textId="56E6FB80" w:rsidR="00FC631E" w:rsidRDefault="00FC631E" w:rsidP="00481B0A">
      <w:pPr>
        <w:numPr>
          <w:ilvl w:val="0"/>
          <w:numId w:val="2"/>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688" w:name="_Toc81499338"/>
      <w:r>
        <w:t>Sensores</w:t>
      </w:r>
      <w:bookmarkEnd w:id="1688"/>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481B0A">
      <w:pPr>
        <w:numPr>
          <w:ilvl w:val="0"/>
          <w:numId w:val="4"/>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jc w:val="both"/>
        <w:rPr>
          <w:b/>
          <w:bCs/>
        </w:rPr>
      </w:pPr>
    </w:p>
    <w:p w14:paraId="6CA8B8C2" w14:textId="52878D98" w:rsidR="00C80D93" w:rsidRPr="004C663B" w:rsidRDefault="00C80D93" w:rsidP="00481B0A">
      <w:pPr>
        <w:numPr>
          <w:ilvl w:val="0"/>
          <w:numId w:val="4"/>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481B0A">
      <w:pPr>
        <w:numPr>
          <w:ilvl w:val="0"/>
          <w:numId w:val="5"/>
        </w:numPr>
        <w:jc w:val="both"/>
        <w:rPr>
          <w:b/>
          <w:bCs/>
        </w:rPr>
      </w:pPr>
      <w:r>
        <w:rPr>
          <w:b/>
          <w:bCs/>
        </w:rPr>
        <w:lastRenderedPageBreak/>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jc w:val="both"/>
        <w:rPr>
          <w:b/>
          <w:bCs/>
        </w:rPr>
      </w:pPr>
    </w:p>
    <w:p w14:paraId="27630D48" w14:textId="6E84C94D" w:rsidR="008D4636" w:rsidRDefault="00AF7A73" w:rsidP="009A0BBF">
      <w:pPr>
        <w:numPr>
          <w:ilvl w:val="0"/>
          <w:numId w:val="5"/>
        </w:numPr>
        <w:jc w:val="both"/>
      </w:pPr>
      <w:r w:rsidRPr="006F5689">
        <w:rPr>
          <w:b/>
          <w:bCs/>
        </w:rPr>
        <w:t>Sensores vectoriales:</w:t>
      </w:r>
      <w:r w:rsidR="004A51A0" w:rsidRPr="006F5689">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5B79F607" w14:textId="77777777" w:rsidR="006F5689" w:rsidRDefault="006F5689" w:rsidP="006F5689">
      <w:pPr>
        <w:pStyle w:val="Prrafodelista"/>
      </w:pPr>
    </w:p>
    <w:p w14:paraId="772B8428" w14:textId="77777777" w:rsidR="006F5689" w:rsidRDefault="006F5689" w:rsidP="006F5689">
      <w:pPr>
        <w:ind w:left="720"/>
        <w:jc w:val="both"/>
      </w:pPr>
    </w:p>
    <w:p w14:paraId="3539D5BB" w14:textId="4390177C" w:rsidR="008D4636" w:rsidRDefault="008D4636" w:rsidP="008D4636">
      <w:pPr>
        <w:pStyle w:val="Ttulo3"/>
        <w:numPr>
          <w:ilvl w:val="2"/>
          <w:numId w:val="1"/>
        </w:numPr>
      </w:pPr>
      <w:bookmarkStart w:id="1689" w:name="_Toc81499339"/>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1689"/>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1690" w:name="_Toc81499340"/>
      <w:r>
        <w:t>Capa de Sensorizado</w:t>
      </w:r>
      <w:bookmarkEnd w:id="1690"/>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1691" w:name="_Toc81499341"/>
      <w:r>
        <w:t>Capa de Red</w:t>
      </w:r>
      <w:bookmarkEnd w:id="1691"/>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 xml:space="preserve">y organizar (scheduling) comportamientos de los dispositivos y ser capaces de </w:t>
      </w:r>
      <w:r w:rsidR="00ED40FC">
        <w:lastRenderedPageBreak/>
        <w:t>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81B0A">
      <w:pPr>
        <w:numPr>
          <w:ilvl w:val="0"/>
          <w:numId w:val="2"/>
        </w:numPr>
        <w:jc w:val="both"/>
      </w:pPr>
      <w:r>
        <w:t>Tecnologías de gestión de redes para redes heterogéneas.</w:t>
      </w:r>
    </w:p>
    <w:p w14:paraId="148DA03B" w14:textId="4755DD7B" w:rsidR="00402804" w:rsidRDefault="00402804" w:rsidP="00481B0A">
      <w:pPr>
        <w:numPr>
          <w:ilvl w:val="0"/>
          <w:numId w:val="2"/>
        </w:numPr>
        <w:jc w:val="both"/>
      </w:pPr>
      <w:r>
        <w:t>Eficiencia energética.</w:t>
      </w:r>
    </w:p>
    <w:p w14:paraId="441E951F" w14:textId="49F20D78" w:rsidR="00402804" w:rsidRDefault="00402804" w:rsidP="00481B0A">
      <w:pPr>
        <w:numPr>
          <w:ilvl w:val="0"/>
          <w:numId w:val="2"/>
        </w:numPr>
        <w:jc w:val="both"/>
      </w:pPr>
      <w:r>
        <w:t xml:space="preserve">Requerimientos </w:t>
      </w:r>
      <w:proofErr w:type="spellStart"/>
      <w:r>
        <w:t>QoS</w:t>
      </w:r>
      <w:proofErr w:type="spellEnd"/>
      <w:r>
        <w:t>.</w:t>
      </w:r>
    </w:p>
    <w:p w14:paraId="65FB8B0F" w14:textId="38F6825C" w:rsidR="00402804" w:rsidRDefault="00402804" w:rsidP="00481B0A">
      <w:pPr>
        <w:numPr>
          <w:ilvl w:val="0"/>
          <w:numId w:val="2"/>
        </w:numPr>
        <w:jc w:val="both"/>
      </w:pPr>
      <w:r>
        <w:t>Procesamiento de datos y señales.</w:t>
      </w:r>
    </w:p>
    <w:p w14:paraId="63F3DEE8" w14:textId="598AB46B" w:rsidR="00402804" w:rsidRDefault="00402804" w:rsidP="00481B0A">
      <w:pPr>
        <w:numPr>
          <w:ilvl w:val="0"/>
          <w:numId w:val="2"/>
        </w:numPr>
        <w:jc w:val="both"/>
      </w:pPr>
      <w:r>
        <w:t>Seguridad.</w:t>
      </w:r>
    </w:p>
    <w:p w14:paraId="6B2A018A" w14:textId="55D23147" w:rsidR="006F5689" w:rsidRDefault="00402804" w:rsidP="006F5689">
      <w:pPr>
        <w:numPr>
          <w:ilvl w:val="0"/>
          <w:numId w:val="2"/>
        </w:numPr>
        <w:jc w:val="both"/>
      </w:pPr>
      <w:r>
        <w:t>Privacidad.</w:t>
      </w:r>
    </w:p>
    <w:p w14:paraId="7BB95831" w14:textId="77777777" w:rsidR="006F5689" w:rsidRDefault="006F5689" w:rsidP="006F5689">
      <w:pPr>
        <w:jc w:val="both"/>
      </w:pPr>
    </w:p>
    <w:p w14:paraId="0D5468FE" w14:textId="2F607903" w:rsidR="00424EFA" w:rsidRDefault="00424EFA" w:rsidP="00402804">
      <w:pPr>
        <w:pStyle w:val="Ttulo4"/>
        <w:numPr>
          <w:ilvl w:val="3"/>
          <w:numId w:val="1"/>
        </w:numPr>
      </w:pPr>
      <w:bookmarkStart w:id="1692" w:name="_Toc81499342"/>
      <w:r>
        <w:t>Capa de Servicio</w:t>
      </w:r>
      <w:bookmarkEnd w:id="1692"/>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481B0A">
      <w:pPr>
        <w:numPr>
          <w:ilvl w:val="0"/>
          <w:numId w:val="2"/>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jc w:val="both"/>
      </w:pPr>
    </w:p>
    <w:p w14:paraId="0AFD7441" w14:textId="0DEAF528" w:rsidR="00286982" w:rsidRDefault="00286982" w:rsidP="00481B0A">
      <w:pPr>
        <w:numPr>
          <w:ilvl w:val="0"/>
          <w:numId w:val="2"/>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 w14:paraId="67170B4E" w14:textId="07FD824D" w:rsidR="00286982" w:rsidRDefault="00F342E8" w:rsidP="00481B0A">
      <w:pPr>
        <w:numPr>
          <w:ilvl w:val="0"/>
          <w:numId w:val="2"/>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 w14:paraId="237C6FF5" w14:textId="136BC7E3" w:rsidR="00F342E8" w:rsidRDefault="005B47A6" w:rsidP="00481B0A">
      <w:pPr>
        <w:numPr>
          <w:ilvl w:val="0"/>
          <w:numId w:val="2"/>
        </w:numPr>
        <w:jc w:val="both"/>
      </w:pPr>
      <w:r>
        <w:t xml:space="preserve">Servicio </w:t>
      </w:r>
      <w:proofErr w:type="spellStart"/>
      <w:r>
        <w:t>APIs</w:t>
      </w:r>
      <w:proofErr w:type="spellEnd"/>
      <w:r>
        <w:t>: Apoyando la interacción entre los servicios requeridos en IoT.</w:t>
      </w:r>
    </w:p>
    <w:p w14:paraId="24044CB5" w14:textId="1079431E" w:rsidR="00424EFA" w:rsidRDefault="00424EFA" w:rsidP="00424EFA"/>
    <w:p w14:paraId="17109E5B" w14:textId="77777777" w:rsidR="006F5689" w:rsidRDefault="006F5689" w:rsidP="00424EFA"/>
    <w:p w14:paraId="0CEA331D" w14:textId="28E00F61" w:rsidR="00424EFA" w:rsidRDefault="00424EFA" w:rsidP="00424EFA">
      <w:pPr>
        <w:pStyle w:val="Ttulo4"/>
        <w:numPr>
          <w:ilvl w:val="3"/>
          <w:numId w:val="1"/>
        </w:numPr>
      </w:pPr>
      <w:bookmarkStart w:id="1693" w:name="_Toc81499343"/>
      <w:r>
        <w:t>Capa de Interfaz</w:t>
      </w:r>
      <w:bookmarkEnd w:id="1693"/>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w:t>
      </w:r>
      <w:r>
        <w:lastRenderedPageBreak/>
        <w:t xml:space="preserve">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1694" w:name="_Toc81499344"/>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1694"/>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1695" w:name="_Toc81499345"/>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1695"/>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481B0A">
      <w:pPr>
        <w:numPr>
          <w:ilvl w:val="0"/>
          <w:numId w:val="6"/>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481B0A">
      <w:pPr>
        <w:numPr>
          <w:ilvl w:val="0"/>
          <w:numId w:val="6"/>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lastRenderedPageBreak/>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481B0A">
      <w:pPr>
        <w:numPr>
          <w:ilvl w:val="0"/>
          <w:numId w:val="6"/>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01F78A6D" w:rsidR="00016357" w:rsidRDefault="00016357">
      <w:pPr>
        <w:rPr>
          <w:b/>
          <w:bCs/>
        </w:rPr>
      </w:pPr>
    </w:p>
    <w:p w14:paraId="0F95852C" w14:textId="5CECA16D" w:rsidR="00A967ED" w:rsidRPr="006D074E" w:rsidRDefault="00B26E50" w:rsidP="006D074E">
      <w:pPr>
        <w:pStyle w:val="Ttulo3"/>
        <w:numPr>
          <w:ilvl w:val="2"/>
          <w:numId w:val="1"/>
        </w:numPr>
      </w:pPr>
      <w:bookmarkStart w:id="1696" w:name="_Toc81499346"/>
      <w:r>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1696"/>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2FA9AC72" w:rsidR="00B32ECA" w:rsidRPr="00030CC2" w:rsidRDefault="00D22E5A" w:rsidP="00D22E5A">
      <w:pPr>
        <w:pStyle w:val="TDC3"/>
        <w:jc w:val="center"/>
        <w:rPr>
          <w:rFonts w:eastAsiaTheme="minorHAnsi" w:cstheme="minorBidi"/>
          <w:i/>
          <w:iCs/>
          <w:color w:val="44546A" w:themeColor="text2"/>
          <w:sz w:val="18"/>
          <w:szCs w:val="18"/>
          <w:lang w:eastAsia="en-US"/>
        </w:rPr>
      </w:pPr>
      <w:bookmarkStart w:id="1697" w:name="_Toc81499576"/>
      <w:bookmarkStart w:id="1698" w:name="_Toc8149981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430746">
        <w:rPr>
          <w:rFonts w:eastAsiaTheme="minorHAnsi" w:cstheme="minorBidi"/>
          <w:i/>
          <w:iCs/>
          <w:noProof/>
          <w:color w:val="44546A" w:themeColor="text2"/>
          <w:sz w:val="18"/>
          <w:szCs w:val="18"/>
          <w:lang w:eastAsia="en-US"/>
        </w:rPr>
        <w:t>1</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structura Básica 6LoWPAN </w:t>
      </w:r>
      <w:r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noProof/>
          <w:color w:val="44546A" w:themeColor="text2"/>
          <w:sz w:val="18"/>
          <w:szCs w:val="18"/>
          <w:lang w:eastAsia="en-US"/>
        </w:rPr>
        <w:t>[6]</w:t>
      </w:r>
      <w:bookmarkEnd w:id="1697"/>
      <w:bookmarkEnd w:id="1698"/>
      <w:r w:rsidRPr="00030CC2">
        <w:rPr>
          <w:rFonts w:eastAsiaTheme="minorHAnsi" w:cstheme="minorBidi"/>
          <w:i/>
          <w:iCs/>
          <w:color w:val="44546A" w:themeColor="text2"/>
          <w:sz w:val="18"/>
          <w:szCs w:val="18"/>
          <w:lang w:eastAsia="en-US"/>
        </w:rP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w:t>
      </w:r>
      <w:r w:rsidR="00D47C9A">
        <w:lastRenderedPageBreak/>
        <w:t>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1699" w:name="_Toc81499347"/>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169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baja potencia y baja velocidad que usa CSMA/CA y con una configuración típica con un rango de 10 a 100 m y una tasa de rango de datos sin procesar de 2 a 250 </w:t>
      </w:r>
      <w:proofErr w:type="spellStart"/>
      <w:r>
        <w:t>KBits</w:t>
      </w:r>
      <w:proofErr w:type="spellEnd"/>
      <w:r>
        <w:t>/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1700" w:name="_Toc81499348"/>
      <w:r>
        <w:t>Compresión de cabecera</w:t>
      </w:r>
      <w:bookmarkEnd w:id="170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1701" w:name="_Toc81499349"/>
      <w:r>
        <w:t>Enrutamiento</w:t>
      </w:r>
      <w:bookmarkEnd w:id="170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 xml:space="preserve">También, </w:t>
      </w:r>
      <w:commentRangeStart w:id="1702"/>
      <w:r>
        <w:t>RPL está pensado para ser usado en redes con bastantes nodos</w:t>
      </w:r>
      <w:commentRangeEnd w:id="1702"/>
      <w:r w:rsidR="00382767">
        <w:rPr>
          <w:rStyle w:val="Refdecomentario"/>
        </w:rPr>
        <w:commentReference w:id="1702"/>
      </w:r>
      <w:r>
        <w:t>,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1086199E" w:rsidR="00C94B15" w:rsidRDefault="00C94B15" w:rsidP="00A8362A">
      <w:pPr>
        <w:jc w:val="both"/>
      </w:pPr>
    </w:p>
    <w:p w14:paraId="039187B7" w14:textId="77777777" w:rsidR="006F5689" w:rsidRDefault="006F5689" w:rsidP="00A8362A">
      <w:pPr>
        <w:jc w:val="both"/>
      </w:pPr>
    </w:p>
    <w:p w14:paraId="1546B687" w14:textId="67BEDE65" w:rsidR="00231B6E" w:rsidRDefault="00231B6E" w:rsidP="00231B6E">
      <w:pPr>
        <w:pStyle w:val="Ttulo4"/>
        <w:numPr>
          <w:ilvl w:val="3"/>
          <w:numId w:val="1"/>
        </w:numPr>
      </w:pPr>
      <w:bookmarkStart w:id="1703" w:name="_Toc81499350"/>
      <w:r>
        <w:t>Seguridad</w:t>
      </w:r>
      <w:bookmarkEnd w:id="1703"/>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w:t>
      </w:r>
      <w:r>
        <w:lastRenderedPageBreak/>
        <w:t xml:space="preserve">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1704" w:name="_Toc81499351"/>
      <w:r>
        <w:t>Protocolos de aplicación</w:t>
      </w:r>
      <w:bookmarkEnd w:id="170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1705" w:name="_Toc81499352"/>
      <w:r>
        <w:t>Retos de 6LoWPAN</w:t>
      </w:r>
      <w:bookmarkEnd w:id="170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481B0A">
      <w:pPr>
        <w:numPr>
          <w:ilvl w:val="0"/>
          <w:numId w:val="7"/>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481B0A">
      <w:pPr>
        <w:numPr>
          <w:ilvl w:val="0"/>
          <w:numId w:val="7"/>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481B0A">
      <w:pPr>
        <w:numPr>
          <w:ilvl w:val="0"/>
          <w:numId w:val="7"/>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w:t>
      </w:r>
      <w:r w:rsidR="00C66854">
        <w:lastRenderedPageBreak/>
        <w:t>enrutamiento debido a que se requiere una relativamente estable y lentamente variable topología de red.</w:t>
      </w:r>
    </w:p>
    <w:p w14:paraId="263D2FC7" w14:textId="0F5FBBBE" w:rsidR="00C66854" w:rsidRPr="008F6116" w:rsidRDefault="005F0FA1" w:rsidP="00481B0A">
      <w:pPr>
        <w:numPr>
          <w:ilvl w:val="0"/>
          <w:numId w:val="7"/>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1706" w:name="_Toc81499353"/>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170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1707" w:name="_Toc81499354"/>
      <w:proofErr w:type="spellStart"/>
      <w:r>
        <w:t>Contiki</w:t>
      </w:r>
      <w:bookmarkEnd w:id="1707"/>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0854" cy="2963262"/>
                    </a:xfrm>
                    <a:prstGeom prst="rect">
                      <a:avLst/>
                    </a:prstGeom>
                  </pic:spPr>
                </pic:pic>
              </a:graphicData>
            </a:graphic>
          </wp:inline>
        </w:drawing>
      </w:r>
    </w:p>
    <w:p w14:paraId="2137A70E" w14:textId="68AE30D8" w:rsidR="002176BA" w:rsidRPr="00030CC2" w:rsidRDefault="002176BA" w:rsidP="002176BA">
      <w:pPr>
        <w:pStyle w:val="TDC3"/>
        <w:jc w:val="center"/>
        <w:rPr>
          <w:rFonts w:eastAsiaTheme="minorHAnsi" w:cstheme="minorBidi"/>
          <w:i/>
          <w:iCs/>
          <w:color w:val="44546A" w:themeColor="text2"/>
          <w:sz w:val="18"/>
          <w:szCs w:val="18"/>
          <w:lang w:eastAsia="en-US"/>
        </w:rPr>
      </w:pPr>
      <w:bookmarkStart w:id="1708" w:name="_Toc81499577"/>
      <w:bookmarkStart w:id="1709" w:name="_Toc8149981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430746">
        <w:rPr>
          <w:rFonts w:eastAsiaTheme="minorHAnsi" w:cstheme="minorBidi"/>
          <w:i/>
          <w:iCs/>
          <w:noProof/>
          <w:color w:val="44546A" w:themeColor="text2"/>
          <w:sz w:val="18"/>
          <w:szCs w:val="18"/>
          <w:lang w:eastAsia="en-US"/>
        </w:rPr>
        <w:t>2</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rquitectura en </w:t>
      </w:r>
      <w:proofErr w:type="spellStart"/>
      <w:r w:rsidRPr="00030CC2">
        <w:rPr>
          <w:rFonts w:eastAsiaTheme="minorHAnsi" w:cstheme="minorBidi"/>
          <w:i/>
          <w:iCs/>
          <w:color w:val="44546A" w:themeColor="text2"/>
          <w:sz w:val="18"/>
          <w:szCs w:val="18"/>
          <w:lang w:eastAsia="en-US"/>
        </w:rPr>
        <w:t>Contiki</w:t>
      </w:r>
      <w:proofErr w:type="spellEnd"/>
      <w:r w:rsidR="00D22E5A" w:rsidRPr="00030CC2">
        <w:rPr>
          <w:rFonts w:eastAsiaTheme="minorHAnsi" w:cstheme="minorBidi"/>
          <w:i/>
          <w:iCs/>
          <w:color w:val="44546A" w:themeColor="text2"/>
          <w:sz w:val="18"/>
          <w:szCs w:val="18"/>
          <w:lang w:eastAsia="en-US"/>
        </w:rPr>
        <w:t xml:space="preserve"> </w:t>
      </w:r>
      <w:r w:rsidR="00D22E5A" w:rsidRPr="00030CC2">
        <w:rPr>
          <w:rFonts w:eastAsiaTheme="minorHAnsi" w:cstheme="minorBidi"/>
          <w:i/>
          <w:iCs/>
          <w:color w:val="44546A" w:themeColor="text2"/>
          <w:sz w:val="18"/>
          <w:szCs w:val="18"/>
          <w:lang w:eastAsia="en-US"/>
        </w:rPr>
        <w:fldChar w:fldCharType="begin" w:fldLock="1"/>
      </w:r>
      <w:r w:rsidR="00A40820" w:rsidRPr="00030CC2">
        <w:rPr>
          <w:rFonts w:eastAsiaTheme="minorHAnsi" w:cstheme="minorBidi"/>
          <w:i/>
          <w:iCs/>
          <w:color w:val="44546A" w:themeColor="text2"/>
          <w:sz w:val="18"/>
          <w:szCs w:val="18"/>
          <w:lang w:eastAsia="en-US"/>
        </w:rPr>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rsidRPr="00030CC2">
        <w:rPr>
          <w:rFonts w:eastAsiaTheme="minorHAnsi" w:cstheme="minorBidi"/>
          <w:i/>
          <w:iCs/>
          <w:color w:val="44546A" w:themeColor="text2"/>
          <w:sz w:val="18"/>
          <w:szCs w:val="18"/>
          <w:lang w:eastAsia="en-US"/>
        </w:rPr>
        <w:fldChar w:fldCharType="separate"/>
      </w:r>
      <w:r w:rsidR="00071A76" w:rsidRPr="00030CC2">
        <w:rPr>
          <w:rFonts w:eastAsiaTheme="minorHAnsi" w:cstheme="minorBidi"/>
          <w:i/>
          <w:iCs/>
          <w:noProof/>
          <w:color w:val="44546A" w:themeColor="text2"/>
          <w:sz w:val="18"/>
          <w:szCs w:val="18"/>
          <w:lang w:eastAsia="en-US"/>
        </w:rPr>
        <w:t>[7]</w:t>
      </w:r>
      <w:bookmarkEnd w:id="1708"/>
      <w:bookmarkEnd w:id="1709"/>
      <w:r w:rsidR="00D22E5A" w:rsidRPr="00030CC2">
        <w:rPr>
          <w:rFonts w:eastAsiaTheme="minorHAnsi" w:cstheme="minorBidi"/>
          <w:i/>
          <w:iCs/>
          <w:color w:val="44546A" w:themeColor="text2"/>
          <w:sz w:val="18"/>
          <w:szCs w:val="18"/>
          <w:lang w:eastAsia="en-US"/>
        </w:rPr>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1710" w:name="_Toc81499355"/>
      <w:proofErr w:type="spellStart"/>
      <w:r>
        <w:lastRenderedPageBreak/>
        <w:t>TinyOS</w:t>
      </w:r>
      <w:bookmarkEnd w:id="1710"/>
      <w:proofErr w:type="spellEnd"/>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1711" w:name="_Toc81499356"/>
      <w:r>
        <w:t>Thread</w:t>
      </w:r>
      <w:bookmarkEnd w:id="1711"/>
    </w:p>
    <w:bookmarkEnd w:id="1604"/>
    <w:p w14:paraId="3F273822" w14:textId="5EA13A74" w:rsidR="00C103C9" w:rsidRDefault="00C103C9" w:rsidP="00C103C9">
      <w:commentRangeStart w:id="1712"/>
    </w:p>
    <w:p w14:paraId="6A4C66A1" w14:textId="72E51CD1" w:rsidR="00C103C9" w:rsidRPr="00514EED" w:rsidRDefault="00C103C9" w:rsidP="00C103C9">
      <w:pPr>
        <w:rPr>
          <w:rFonts w:eastAsiaTheme="majorEastAsia" w:cstheme="majorBidi"/>
          <w:color w:val="2F5496" w:themeColor="accent1" w:themeShade="BF"/>
          <w:sz w:val="28"/>
          <w:szCs w:val="26"/>
        </w:rPr>
      </w:pPr>
      <w:bookmarkStart w:id="1713" w:name="_Hlk81502229"/>
      <w:r>
        <w:t xml:space="preserve">Ver </w:t>
      </w:r>
      <w:bookmarkStart w:id="1714" w:name="_Hlk81502265"/>
      <w:r w:rsidR="0060384B" w:rsidRPr="00514EED">
        <w:rPr>
          <w:rFonts w:eastAsiaTheme="majorEastAsia" w:cstheme="majorBidi"/>
          <w:color w:val="2F5496" w:themeColor="accent1" w:themeShade="BF"/>
          <w:sz w:val="28"/>
          <w:szCs w:val="26"/>
        </w:rPr>
        <w:fldChar w:fldCharType="begin"/>
      </w:r>
      <w:r w:rsidR="0060384B" w:rsidRPr="00514EED">
        <w:rPr>
          <w:rFonts w:eastAsiaTheme="majorEastAsia" w:cstheme="majorBidi"/>
          <w:color w:val="2F5496" w:themeColor="accent1" w:themeShade="BF"/>
          <w:sz w:val="28"/>
          <w:szCs w:val="26"/>
        </w:rPr>
        <w:instrText xml:space="preserve"> HYPERLINK  \l "_THREAD" </w:instrText>
      </w:r>
      <w:r w:rsidR="0060384B" w:rsidRPr="00514EED">
        <w:rPr>
          <w:rFonts w:eastAsiaTheme="majorEastAsia" w:cstheme="majorBidi"/>
          <w:color w:val="2F5496" w:themeColor="accent1" w:themeShade="BF"/>
          <w:sz w:val="28"/>
          <w:szCs w:val="26"/>
        </w:rPr>
        <w:fldChar w:fldCharType="separate"/>
      </w:r>
      <w:r w:rsidRPr="00514EED">
        <w:rPr>
          <w:rFonts w:eastAsiaTheme="majorEastAsia" w:cstheme="majorBidi"/>
          <w:color w:val="2F5496" w:themeColor="accent1" w:themeShade="BF"/>
          <w:sz w:val="28"/>
          <w:szCs w:val="26"/>
        </w:rPr>
        <w:t>apartado 2.3.</w:t>
      </w:r>
    </w:p>
    <w:p w14:paraId="7F21B759" w14:textId="371A6C68" w:rsidR="0060384B" w:rsidRPr="00514EED" w:rsidRDefault="0060384B">
      <w:pPr>
        <w:rPr>
          <w:rFonts w:eastAsiaTheme="majorEastAsia" w:cstheme="majorBidi"/>
          <w:color w:val="2F5496" w:themeColor="accent1" w:themeShade="BF"/>
          <w:sz w:val="28"/>
          <w:szCs w:val="26"/>
        </w:rPr>
      </w:pPr>
      <w:r w:rsidRPr="00514EED">
        <w:rPr>
          <w:rFonts w:eastAsiaTheme="majorEastAsia" w:cstheme="majorBidi"/>
          <w:color w:val="2F5496" w:themeColor="accent1" w:themeShade="BF"/>
          <w:sz w:val="28"/>
          <w:szCs w:val="26"/>
        </w:rPr>
        <w:br w:type="page"/>
      </w:r>
    </w:p>
    <w:p w14:paraId="4FE007EA" w14:textId="6B8AA586" w:rsidR="00C103C9" w:rsidRDefault="00C103C9" w:rsidP="002135FF">
      <w:pPr>
        <w:pStyle w:val="Ttulo2"/>
        <w:numPr>
          <w:ilvl w:val="1"/>
          <w:numId w:val="1"/>
        </w:numPr>
      </w:pPr>
      <w:bookmarkStart w:id="1715" w:name="_THREAD"/>
      <w:bookmarkStart w:id="1716" w:name="_Toc81499357"/>
      <w:bookmarkEnd w:id="1715"/>
      <w:r w:rsidRPr="00514EED">
        <w:lastRenderedPageBreak/>
        <w:t>TH</w:t>
      </w:r>
      <w:r w:rsidR="0060384B" w:rsidRPr="00514EED">
        <w:fldChar w:fldCharType="end"/>
      </w:r>
      <w:bookmarkEnd w:id="1713"/>
      <w:commentRangeEnd w:id="1712"/>
      <w:r w:rsidR="00B77F4E">
        <w:rPr>
          <w:rStyle w:val="Refdecomentario"/>
          <w:rFonts w:eastAsiaTheme="minorHAnsi" w:cstheme="minorBidi"/>
          <w:color w:val="auto"/>
        </w:rPr>
        <w:commentReference w:id="1712"/>
      </w:r>
      <w:r>
        <w:t>READ</w:t>
      </w:r>
      <w:bookmarkEnd w:id="1716"/>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1717" w:name="_Toc81499358"/>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1717"/>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481B0A">
      <w:pPr>
        <w:numPr>
          <w:ilvl w:val="0"/>
          <w:numId w:val="8"/>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481B0A">
      <w:pPr>
        <w:numPr>
          <w:ilvl w:val="0"/>
          <w:numId w:val="8"/>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481B0A">
      <w:pPr>
        <w:numPr>
          <w:ilvl w:val="0"/>
          <w:numId w:val="8"/>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481B0A">
      <w:pPr>
        <w:numPr>
          <w:ilvl w:val="0"/>
          <w:numId w:val="8"/>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481B0A">
      <w:pPr>
        <w:numPr>
          <w:ilvl w:val="0"/>
          <w:numId w:val="8"/>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81B0A">
      <w:pPr>
        <w:numPr>
          <w:ilvl w:val="0"/>
          <w:numId w:val="8"/>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1718" w:name="_Tipos_de_dispositivos"/>
      <w:bookmarkStart w:id="1719" w:name="_Toc81499359"/>
      <w:bookmarkEnd w:id="1718"/>
      <w:commentRangeStart w:id="1720"/>
      <w:r>
        <w:rPr>
          <w:noProof/>
        </w:rPr>
        <w:lastRenderedPageBreak/>
        <w:t>Tipos de dispositivos</w:t>
      </w:r>
      <w:commentRangeEnd w:id="1720"/>
      <w:r w:rsidR="00382767">
        <w:rPr>
          <w:rStyle w:val="Refdecomentario"/>
          <w:rFonts w:eastAsiaTheme="minorHAnsi" w:cstheme="minorBidi"/>
          <w:color w:val="auto"/>
        </w:rPr>
        <w:commentReference w:id="1720"/>
      </w:r>
      <w:bookmarkEnd w:id="1719"/>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481B0A">
      <w:pPr>
        <w:numPr>
          <w:ilvl w:val="0"/>
          <w:numId w:val="9"/>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481B0A">
      <w:pPr>
        <w:numPr>
          <w:ilvl w:val="0"/>
          <w:numId w:val="9"/>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481B0A">
      <w:pPr>
        <w:numPr>
          <w:ilvl w:val="0"/>
          <w:numId w:val="9"/>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481B0A">
      <w:pPr>
        <w:numPr>
          <w:ilvl w:val="0"/>
          <w:numId w:val="9"/>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481B0A">
      <w:pPr>
        <w:numPr>
          <w:ilvl w:val="0"/>
          <w:numId w:val="10"/>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481B0A">
      <w:pPr>
        <w:numPr>
          <w:ilvl w:val="1"/>
          <w:numId w:val="10"/>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481B0A">
      <w:pPr>
        <w:numPr>
          <w:ilvl w:val="1"/>
          <w:numId w:val="10"/>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481B0A">
      <w:pPr>
        <w:numPr>
          <w:ilvl w:val="1"/>
          <w:numId w:val="10"/>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481B0A">
      <w:pPr>
        <w:numPr>
          <w:ilvl w:val="1"/>
          <w:numId w:val="10"/>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481B0A">
      <w:pPr>
        <w:numPr>
          <w:ilvl w:val="1"/>
          <w:numId w:val="10"/>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481B0A">
      <w:pPr>
        <w:numPr>
          <w:ilvl w:val="0"/>
          <w:numId w:val="10"/>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481B0A">
      <w:pPr>
        <w:numPr>
          <w:ilvl w:val="1"/>
          <w:numId w:val="10"/>
        </w:numPr>
        <w:jc w:val="both"/>
      </w:pPr>
      <w:proofErr w:type="spellStart"/>
      <w:r w:rsidRPr="00A40820">
        <w:rPr>
          <w:b/>
          <w:bCs/>
        </w:rPr>
        <w:lastRenderedPageBreak/>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481B0A">
      <w:pPr>
        <w:numPr>
          <w:ilvl w:val="1"/>
          <w:numId w:val="10"/>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9087" cy="2750922"/>
                    </a:xfrm>
                    <a:prstGeom prst="rect">
                      <a:avLst/>
                    </a:prstGeom>
                  </pic:spPr>
                </pic:pic>
              </a:graphicData>
            </a:graphic>
          </wp:inline>
        </w:drawing>
      </w:r>
    </w:p>
    <w:p w14:paraId="167AC58B" w14:textId="4BE71B30" w:rsidR="005E24B2" w:rsidRDefault="005E24B2" w:rsidP="005E24B2">
      <w:pPr>
        <w:pStyle w:val="TDC3"/>
        <w:jc w:val="center"/>
      </w:pPr>
      <w:bookmarkStart w:id="1721" w:name="_Toc81499578"/>
      <w:bookmarkStart w:id="1722" w:name="_Toc8149981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430746">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de una topología de Red Thread en malla</w:t>
      </w:r>
      <w:r w:rsidR="00A40820" w:rsidRPr="00030CC2">
        <w:rPr>
          <w:rFonts w:eastAsiaTheme="minorHAnsi" w:cstheme="minorBidi"/>
          <w:i/>
          <w:iCs/>
          <w:color w:val="44546A" w:themeColor="text2"/>
          <w:sz w:val="18"/>
          <w:szCs w:val="18"/>
          <w:lang w:eastAsia="en-US"/>
        </w:rPr>
        <w:t xml:space="preserve"> </w:t>
      </w:r>
      <w:r w:rsidR="00A40820" w:rsidRPr="00030CC2">
        <w:rPr>
          <w:rFonts w:eastAsiaTheme="minorHAnsi" w:cstheme="minorBidi"/>
          <w:i/>
          <w:iCs/>
          <w:color w:val="44546A" w:themeColor="text2"/>
          <w:sz w:val="18"/>
          <w:szCs w:val="18"/>
          <w:lang w:eastAsia="en-US"/>
        </w:rPr>
        <w:fldChar w:fldCharType="begin" w:fldLock="1"/>
      </w:r>
      <w:r w:rsidR="00790941" w:rsidRPr="00030CC2">
        <w:rPr>
          <w:rFonts w:eastAsiaTheme="minorHAnsi" w:cstheme="minorBidi"/>
          <w:i/>
          <w:iCs/>
          <w:color w:val="44546A" w:themeColor="text2"/>
          <w:sz w:val="18"/>
          <w:szCs w:val="18"/>
          <w:lang w:eastAsia="en-US"/>
        </w:rPr>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rsidRPr="00030CC2">
        <w:rPr>
          <w:rFonts w:eastAsiaTheme="minorHAnsi" w:cstheme="minorBidi"/>
          <w:i/>
          <w:iCs/>
          <w:color w:val="44546A" w:themeColor="text2"/>
          <w:sz w:val="18"/>
          <w:szCs w:val="18"/>
          <w:lang w:eastAsia="en-US"/>
        </w:rPr>
        <w:fldChar w:fldCharType="separate"/>
      </w:r>
      <w:r w:rsidR="00A40820" w:rsidRPr="00030CC2">
        <w:rPr>
          <w:rFonts w:eastAsiaTheme="minorHAnsi" w:cstheme="minorBidi"/>
          <w:i/>
          <w:iCs/>
          <w:noProof/>
          <w:color w:val="44546A" w:themeColor="text2"/>
          <w:sz w:val="18"/>
          <w:szCs w:val="18"/>
          <w:lang w:eastAsia="en-US"/>
        </w:rPr>
        <w:t>[9]</w:t>
      </w:r>
      <w:bookmarkEnd w:id="1721"/>
      <w:bookmarkEnd w:id="1722"/>
      <w:r w:rsidR="00A40820" w:rsidRPr="00030CC2">
        <w:rPr>
          <w:rFonts w:eastAsiaTheme="minorHAnsi" w:cstheme="minorBidi"/>
          <w:i/>
          <w:iCs/>
          <w:color w:val="44546A" w:themeColor="text2"/>
          <w:sz w:val="18"/>
          <w:szCs w:val="18"/>
          <w:lang w:eastAsia="en-US"/>
        </w:rPr>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w:t>
      </w:r>
      <w:proofErr w:type="spellStart"/>
      <w:r>
        <w:t>Router</w:t>
      </w:r>
      <w:proofErr w:type="spellEnd"/>
      <w:r>
        <w:t xml:space="preserve"> o un </w:t>
      </w:r>
      <w:proofErr w:type="spellStart"/>
      <w:r>
        <w:t>Border</w:t>
      </w:r>
      <w:proofErr w:type="spellEnd"/>
      <w:r>
        <w:t xml:space="preserve"> </w:t>
      </w:r>
      <w:proofErr w:type="spellStart"/>
      <w:r>
        <w:t>Router</w:t>
      </w:r>
      <w:proofErr w:type="spellEnd"/>
      <w:r>
        <w:t xml:space="preserve"> puede asumir el rol de líder para ciertas funciones dentro de la red Thread. </w:t>
      </w:r>
      <w:r w:rsidR="00605063">
        <w:t xml:space="preserve">Este líder tendrá que tomar decisiones dentro de la red, como asignar las direcciones de los </w:t>
      </w:r>
      <w:proofErr w:type="spellStart"/>
      <w:r w:rsidR="00605063">
        <w:t>Routers</w:t>
      </w:r>
      <w:proofErr w:type="spellEnd"/>
      <w:r w:rsidR="00605063">
        <w:t xml:space="preserve"> y permitir nuevas solicitudes de </w:t>
      </w:r>
      <w:proofErr w:type="spellStart"/>
      <w:r w:rsidR="00605063">
        <w:t>Routers</w:t>
      </w:r>
      <w:proofErr w:type="spellEnd"/>
      <w:r w:rsidR="00605063">
        <w:t>.</w:t>
      </w:r>
      <w:r w:rsidR="00C45640">
        <w:t xml:space="preserve"> Si el nodo Líder se falla, un nodo </w:t>
      </w:r>
      <w:proofErr w:type="spellStart"/>
      <w:r w:rsidR="00C45640">
        <w:t>Router</w:t>
      </w:r>
      <w:proofErr w:type="spellEnd"/>
      <w:r w:rsidR="00C45640">
        <w:t xml:space="preserve"> o </w:t>
      </w:r>
      <w:proofErr w:type="spellStart"/>
      <w:r w:rsidR="00C45640">
        <w:t>Border</w:t>
      </w:r>
      <w:proofErr w:type="spellEnd"/>
      <w:r w:rsidR="00C45640">
        <w:t xml:space="preserve"> </w:t>
      </w:r>
      <w:proofErr w:type="spellStart"/>
      <w:r w:rsidR="00C45640">
        <w:t>Router</w:t>
      </w:r>
      <w:proofErr w:type="spellEnd"/>
      <w:r w:rsidR="00C45640">
        <w:t xml:space="preserve">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1723" w:name="_Toc81499360"/>
      <w:r>
        <w:t>Protocolo Thread</w:t>
      </w:r>
      <w:bookmarkEnd w:id="1723"/>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commentRangeStart w:id="1724"/>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4388" cy="2768167"/>
                    </a:xfrm>
                    <a:prstGeom prst="rect">
                      <a:avLst/>
                    </a:prstGeom>
                  </pic:spPr>
                </pic:pic>
              </a:graphicData>
            </a:graphic>
          </wp:inline>
        </w:drawing>
      </w:r>
      <w:commentRangeEnd w:id="1724"/>
      <w:r w:rsidR="00382767">
        <w:rPr>
          <w:rStyle w:val="Refdecomentario"/>
        </w:rPr>
        <w:commentReference w:id="1724"/>
      </w:r>
    </w:p>
    <w:p w14:paraId="740A1984" w14:textId="0E4F0F5C" w:rsidR="00302BDF" w:rsidRPr="00030CC2" w:rsidRDefault="00302BDF" w:rsidP="00302BDF">
      <w:pPr>
        <w:pStyle w:val="TDC3"/>
        <w:jc w:val="center"/>
        <w:rPr>
          <w:rFonts w:eastAsiaTheme="minorHAnsi" w:cstheme="minorBidi"/>
          <w:i/>
          <w:iCs/>
          <w:color w:val="44546A" w:themeColor="text2"/>
          <w:sz w:val="18"/>
          <w:szCs w:val="18"/>
          <w:lang w:eastAsia="en-US"/>
        </w:rPr>
      </w:pPr>
      <w:bookmarkStart w:id="1725" w:name="_Toc81499579"/>
      <w:bookmarkStart w:id="1726" w:name="_Toc8149981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430746">
        <w:rPr>
          <w:rFonts w:eastAsiaTheme="minorHAnsi" w:cstheme="minorBidi"/>
          <w:i/>
          <w:iCs/>
          <w:noProof/>
          <w:color w:val="44546A" w:themeColor="text2"/>
          <w:sz w:val="18"/>
          <w:szCs w:val="18"/>
          <w:lang w:eastAsia="en-US"/>
        </w:rPr>
        <w:t>4</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ila de Protocolo Thread en un sistema IoT</w:t>
      </w:r>
      <w:r w:rsidR="00DD13B6" w:rsidRPr="00030CC2">
        <w:rPr>
          <w:rFonts w:eastAsiaTheme="minorHAnsi" w:cstheme="minorBidi"/>
          <w:i/>
          <w:iCs/>
          <w:color w:val="44546A" w:themeColor="text2"/>
          <w:sz w:val="18"/>
          <w:szCs w:val="18"/>
          <w:lang w:eastAsia="en-US"/>
        </w:rPr>
        <w:t xml:space="preserve"> </w:t>
      </w:r>
      <w:r w:rsidR="00790941" w:rsidRPr="00030CC2">
        <w:rPr>
          <w:rFonts w:eastAsiaTheme="minorHAnsi" w:cstheme="minorBidi"/>
          <w:i/>
          <w:iCs/>
          <w:color w:val="44546A" w:themeColor="text2"/>
          <w:sz w:val="18"/>
          <w:szCs w:val="18"/>
          <w:lang w:eastAsia="en-US"/>
        </w:rPr>
        <w:fldChar w:fldCharType="begin" w:fldLock="1"/>
      </w:r>
      <w:r w:rsidR="00DD13B6"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rsidRPr="00030CC2">
        <w:rPr>
          <w:rFonts w:eastAsiaTheme="minorHAnsi" w:cstheme="minorBidi"/>
          <w:i/>
          <w:iCs/>
          <w:color w:val="44546A" w:themeColor="text2"/>
          <w:sz w:val="18"/>
          <w:szCs w:val="18"/>
          <w:lang w:eastAsia="en-US"/>
        </w:rPr>
        <w:fldChar w:fldCharType="separate"/>
      </w:r>
      <w:r w:rsidR="00790941" w:rsidRPr="00030CC2">
        <w:rPr>
          <w:rFonts w:eastAsiaTheme="minorHAnsi" w:cstheme="minorBidi"/>
          <w:i/>
          <w:iCs/>
          <w:noProof/>
          <w:color w:val="44546A" w:themeColor="text2"/>
          <w:sz w:val="18"/>
          <w:szCs w:val="18"/>
          <w:lang w:eastAsia="en-US"/>
        </w:rPr>
        <w:t>[12], [13]</w:t>
      </w:r>
      <w:bookmarkEnd w:id="1725"/>
      <w:bookmarkEnd w:id="1726"/>
      <w:r w:rsidR="00790941" w:rsidRPr="00030CC2">
        <w:rPr>
          <w:rFonts w:eastAsiaTheme="minorHAnsi" w:cstheme="minorBidi"/>
          <w:i/>
          <w:iCs/>
          <w:color w:val="44546A" w:themeColor="text2"/>
          <w:sz w:val="18"/>
          <w:szCs w:val="18"/>
          <w:lang w:eastAsia="en-US"/>
        </w:rPr>
        <w:fldChar w:fldCharType="end"/>
      </w:r>
    </w:p>
    <w:p w14:paraId="6EB493D6" w14:textId="77777777" w:rsidR="001E2FD6" w:rsidRPr="001E2FD6" w:rsidRDefault="001E2FD6" w:rsidP="001E2FD6">
      <w:pPr>
        <w:rPr>
          <w:lang w:eastAsia="es-ES"/>
        </w:rPr>
      </w:pPr>
    </w:p>
    <w:p w14:paraId="34E73DCA" w14:textId="2CCC2B6E" w:rsidR="00302BDF" w:rsidRDefault="001B0788" w:rsidP="00302BDF">
      <w:pPr>
        <w:pStyle w:val="Ttulo4"/>
        <w:numPr>
          <w:ilvl w:val="3"/>
          <w:numId w:val="1"/>
        </w:numPr>
      </w:pPr>
      <w:bookmarkStart w:id="1727" w:name="_Toc81499361"/>
      <w:r>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1727"/>
      <w:r w:rsidR="000555CE">
        <w:fldChar w:fldCharType="end"/>
      </w:r>
    </w:p>
    <w:p w14:paraId="1A88AEA6" w14:textId="08A0E91B" w:rsidR="00302BDF" w:rsidRDefault="00302BDF" w:rsidP="00302BDF"/>
    <w:p w14:paraId="201B5946" w14:textId="73FEE7FC" w:rsidR="00302BDF" w:rsidRDefault="00302BDF" w:rsidP="000A3E9E">
      <w:pPr>
        <w:jc w:val="both"/>
      </w:pPr>
      <w:r>
        <w:t>Las</w:t>
      </w:r>
      <w:r w:rsidR="001B0788">
        <w:t xml:space="preserve"> redes de área privada (PAN) son redes de área local</w:t>
      </w:r>
      <w:r w:rsidR="000555CE">
        <w:t xml:space="preserve">, las </w:t>
      </w:r>
      <w:del w:id="1728" w:author="GABRIEL NOE MUJICA ROJAS" w:date="2021-09-02T12:16:00Z">
        <w:r w:rsidR="000555CE" w:rsidDel="00382767">
          <w:delText>cuáles</w:delText>
        </w:r>
      </w:del>
      <w:ins w:id="1729" w:author="GABRIEL NOE MUJICA ROJAS" w:date="2021-09-02T12:16:00Z">
        <w:r w:rsidR="00382767">
          <w:t>cuales</w:t>
        </w:r>
      </w:ins>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81379" cy="2772711"/>
                    </a:xfrm>
                    <a:prstGeom prst="rect">
                      <a:avLst/>
                    </a:prstGeom>
                  </pic:spPr>
                </pic:pic>
              </a:graphicData>
            </a:graphic>
          </wp:inline>
        </w:drawing>
      </w:r>
    </w:p>
    <w:p w14:paraId="79B1AFD8" w14:textId="65B5C6DA" w:rsidR="004F0D8B" w:rsidRPr="00030CC2" w:rsidRDefault="004F0D8B" w:rsidP="004F0D8B">
      <w:pPr>
        <w:pStyle w:val="TDC3"/>
        <w:jc w:val="center"/>
        <w:rPr>
          <w:rFonts w:eastAsiaTheme="minorHAnsi" w:cstheme="minorBidi"/>
          <w:i/>
          <w:iCs/>
          <w:color w:val="44546A" w:themeColor="text2"/>
          <w:sz w:val="18"/>
          <w:szCs w:val="18"/>
          <w:lang w:eastAsia="en-US"/>
        </w:rPr>
      </w:pPr>
      <w:bookmarkStart w:id="1730" w:name="_Toc81499580"/>
      <w:bookmarkStart w:id="1731" w:name="_Toc81499815"/>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r w:rsidR="00430746">
        <w:rPr>
          <w:rFonts w:eastAsiaTheme="minorHAnsi" w:cstheme="minorBidi"/>
          <w:i/>
          <w:iCs/>
          <w:noProof/>
          <w:color w:val="44546A" w:themeColor="text2"/>
          <w:sz w:val="18"/>
          <w:szCs w:val="18"/>
          <w:lang w:eastAsia="en-US"/>
        </w:rPr>
        <w:t>5</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Ejemplo PAN Thread </w:t>
      </w:r>
      <w:r w:rsidRPr="00030CC2">
        <w:rPr>
          <w:rFonts w:eastAsiaTheme="minorHAnsi" w:cstheme="minorBidi"/>
          <w:i/>
          <w:iCs/>
          <w:color w:val="44546A" w:themeColor="text2"/>
          <w:sz w:val="18"/>
          <w:szCs w:val="18"/>
          <w:lang w:eastAsia="en-US"/>
        </w:rPr>
        <w:fldChar w:fldCharType="begin" w:fldLock="1"/>
      </w:r>
      <w:r w:rsidR="000C7D33" w:rsidRPr="00030CC2">
        <w:rPr>
          <w:rFonts w:eastAsiaTheme="minorHAnsi" w:cstheme="minorBidi"/>
          <w:i/>
          <w:iCs/>
          <w:color w:val="44546A" w:themeColor="text2"/>
          <w:sz w:val="18"/>
          <w:szCs w:val="18"/>
          <w:lang w:eastAsia="en-US"/>
        </w:rP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030CC2">
        <w:rPr>
          <w:rFonts w:eastAsiaTheme="minorHAnsi" w:cstheme="minorBidi"/>
          <w:i/>
          <w:iCs/>
          <w:color w:val="44546A" w:themeColor="text2"/>
          <w:sz w:val="18"/>
          <w:szCs w:val="18"/>
          <w:lang w:eastAsia="en-US"/>
        </w:rPr>
        <w:fldChar w:fldCharType="separate"/>
      </w:r>
      <w:r w:rsidRPr="00030CC2">
        <w:rPr>
          <w:rFonts w:eastAsiaTheme="minorHAnsi" w:cstheme="minorBidi"/>
          <w:i/>
          <w:iCs/>
          <w:noProof/>
          <w:color w:val="44546A" w:themeColor="text2"/>
          <w:sz w:val="18"/>
          <w:szCs w:val="18"/>
          <w:lang w:eastAsia="en-US"/>
        </w:rPr>
        <w:t>[12], [13]</w:t>
      </w:r>
      <w:bookmarkEnd w:id="1730"/>
      <w:bookmarkEnd w:id="1731"/>
      <w:r w:rsidRPr="00030CC2">
        <w:rPr>
          <w:rFonts w:eastAsiaTheme="minorHAnsi" w:cstheme="minorBidi"/>
          <w:i/>
          <w:iCs/>
          <w:color w:val="44546A" w:themeColor="text2"/>
          <w:sz w:val="18"/>
          <w:szCs w:val="18"/>
          <w:lang w:eastAsia="en-US"/>
        </w:rPr>
        <w:fldChar w:fldCharType="end"/>
      </w:r>
    </w:p>
    <w:p w14:paraId="3A491B67" w14:textId="40BBF459" w:rsidR="004F0D8B" w:rsidRDefault="009B48AE" w:rsidP="004F0D8B">
      <w:r>
        <w:lastRenderedPageBreak/>
        <w:t>Las redes PAN que usen el protocolo Thread tendrán las siguientes características:</w:t>
      </w:r>
    </w:p>
    <w:p w14:paraId="3324ABD6" w14:textId="580D4D10" w:rsidR="003C62AB" w:rsidRDefault="00E26396" w:rsidP="00481B0A">
      <w:pPr>
        <w:numPr>
          <w:ilvl w:val="0"/>
          <w:numId w:val="11"/>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jc w:val="both"/>
      </w:pPr>
    </w:p>
    <w:p w14:paraId="6EC52A44" w14:textId="2FE4AC71" w:rsidR="003C62AB" w:rsidRDefault="003C62AB" w:rsidP="00481B0A">
      <w:pPr>
        <w:numPr>
          <w:ilvl w:val="0"/>
          <w:numId w:val="11"/>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 w14:paraId="72B828F0" w14:textId="6EBB3684" w:rsidR="00D10C21" w:rsidRPr="002D4E54" w:rsidRDefault="009A3187" w:rsidP="00481B0A">
      <w:pPr>
        <w:numPr>
          <w:ilvl w:val="0"/>
          <w:numId w:val="11"/>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rPr>
          <w:b/>
          <w:bCs/>
        </w:rPr>
      </w:pPr>
    </w:p>
    <w:p w14:paraId="1F274DF5" w14:textId="6F369C0D" w:rsidR="002D4E54" w:rsidRPr="00767D17" w:rsidRDefault="002D4E54" w:rsidP="00481B0A">
      <w:pPr>
        <w:numPr>
          <w:ilvl w:val="0"/>
          <w:numId w:val="11"/>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rPr>
          <w:b/>
          <w:bCs/>
        </w:rPr>
      </w:pPr>
    </w:p>
    <w:p w14:paraId="1D0D7FE8" w14:textId="2F509FCB" w:rsidR="00767D17" w:rsidRPr="003B28F6" w:rsidRDefault="00767D17" w:rsidP="00481B0A">
      <w:pPr>
        <w:numPr>
          <w:ilvl w:val="0"/>
          <w:numId w:val="11"/>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rPr>
          <w:b/>
          <w:bCs/>
        </w:rPr>
      </w:pPr>
    </w:p>
    <w:p w14:paraId="430F0E48" w14:textId="1772BEA1" w:rsidR="003B28F6" w:rsidRPr="00644FEE" w:rsidRDefault="00644FEE" w:rsidP="00481B0A">
      <w:pPr>
        <w:numPr>
          <w:ilvl w:val="0"/>
          <w:numId w:val="11"/>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rPr>
          <w:b/>
          <w:bCs/>
        </w:rPr>
      </w:pPr>
    </w:p>
    <w:p w14:paraId="260238A0" w14:textId="4E176453" w:rsidR="00644FEE" w:rsidRPr="00A1486B" w:rsidRDefault="00644FEE" w:rsidP="00481B0A">
      <w:pPr>
        <w:numPr>
          <w:ilvl w:val="0"/>
          <w:numId w:val="11"/>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rPr>
          <w:b/>
          <w:bCs/>
        </w:rPr>
      </w:pPr>
    </w:p>
    <w:p w14:paraId="72709A8B" w14:textId="443D211B" w:rsidR="00A1486B" w:rsidRPr="00A1486B" w:rsidRDefault="00A1486B" w:rsidP="00481B0A">
      <w:pPr>
        <w:numPr>
          <w:ilvl w:val="0"/>
          <w:numId w:val="11"/>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rPr>
          <w:b/>
          <w:bCs/>
        </w:rPr>
      </w:pPr>
    </w:p>
    <w:p w14:paraId="782BCF03" w14:textId="30348FE1" w:rsidR="00A1486B" w:rsidRPr="00137015" w:rsidRDefault="00137015" w:rsidP="00481B0A">
      <w:pPr>
        <w:numPr>
          <w:ilvl w:val="0"/>
          <w:numId w:val="11"/>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rPr>
          <w:b/>
          <w:bCs/>
        </w:rPr>
      </w:pPr>
    </w:p>
    <w:p w14:paraId="6B806BC6" w14:textId="54D60F42" w:rsidR="00137015" w:rsidRPr="00137015" w:rsidRDefault="00137015" w:rsidP="00481B0A">
      <w:pPr>
        <w:numPr>
          <w:ilvl w:val="0"/>
          <w:numId w:val="11"/>
        </w:numPr>
        <w:jc w:val="both"/>
        <w:rPr>
          <w:b/>
          <w:bCs/>
        </w:rPr>
      </w:pPr>
      <w:proofErr w:type="spellStart"/>
      <w:r w:rsidRPr="00A46A89">
        <w:rPr>
          <w:b/>
          <w:bCs/>
        </w:rPr>
        <w:lastRenderedPageBreak/>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81B0A">
      <w:pPr>
        <w:numPr>
          <w:ilvl w:val="0"/>
          <w:numId w:val="12"/>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jc w:val="both"/>
      </w:pPr>
    </w:p>
    <w:p w14:paraId="3F707E20" w14:textId="3E63AC85" w:rsidR="00294DFF" w:rsidRDefault="00294DFF" w:rsidP="00481B0A">
      <w:pPr>
        <w:numPr>
          <w:ilvl w:val="0"/>
          <w:numId w:val="12"/>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81B0A">
      <w:pPr>
        <w:numPr>
          <w:ilvl w:val="0"/>
          <w:numId w:val="12"/>
        </w:numPr>
        <w:jc w:val="both"/>
      </w:pPr>
      <w:r>
        <w:rPr>
          <w:b/>
          <w:bCs/>
        </w:rPr>
        <w:t>Seguridad.</w:t>
      </w:r>
      <w:r>
        <w:t xml:space="preserve"> Es importante mantener la seguridad de la PAN y </w:t>
      </w:r>
      <w:r w:rsidR="0078745C">
        <w:t>de la nube.</w:t>
      </w:r>
    </w:p>
    <w:p w14:paraId="662A6D3F" w14:textId="77777777" w:rsidR="0078745C" w:rsidRDefault="0078745C" w:rsidP="0078745C">
      <w:pPr>
        <w:jc w:val="both"/>
      </w:pPr>
    </w:p>
    <w:p w14:paraId="10403903" w14:textId="04D612EE" w:rsidR="0078745C" w:rsidRDefault="0078745C" w:rsidP="00481B0A">
      <w:pPr>
        <w:numPr>
          <w:ilvl w:val="0"/>
          <w:numId w:val="12"/>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jc w:val="both"/>
      </w:pPr>
    </w:p>
    <w:p w14:paraId="1A754E84" w14:textId="2774400B" w:rsidR="0078745C" w:rsidRDefault="0078745C" w:rsidP="00481B0A">
      <w:pPr>
        <w:numPr>
          <w:ilvl w:val="0"/>
          <w:numId w:val="12"/>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 w14:paraId="7CCD283A" w14:textId="1485BAA0" w:rsidR="009663BD" w:rsidRDefault="009663BD" w:rsidP="009663BD">
      <w:pPr>
        <w:pStyle w:val="Ttulo4"/>
        <w:numPr>
          <w:ilvl w:val="3"/>
          <w:numId w:val="1"/>
        </w:numPr>
      </w:pPr>
      <w:bookmarkStart w:id="1732" w:name="_Toc81499362"/>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1732"/>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1733" w:name="_Toc81499363"/>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1733"/>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w:t>
      </w:r>
      <w:r>
        <w:lastRenderedPageBreak/>
        <w:t xml:space="preserve">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481B0A">
      <w:pPr>
        <w:numPr>
          <w:ilvl w:val="0"/>
          <w:numId w:val="2"/>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481B0A">
      <w:pPr>
        <w:numPr>
          <w:ilvl w:val="0"/>
          <w:numId w:val="2"/>
        </w:numPr>
        <w:jc w:val="both"/>
      </w:pPr>
      <w:r w:rsidRPr="00FE2B31">
        <w:t>Tener tipos de escaneo a</w:t>
      </w:r>
      <w:r>
        <w:t>ctivo y de detección de Detección de Energía (ED).</w:t>
      </w:r>
    </w:p>
    <w:p w14:paraId="37E3E06C" w14:textId="549E475F" w:rsidR="00FE2B31" w:rsidRDefault="0088677E" w:rsidP="00481B0A">
      <w:pPr>
        <w:numPr>
          <w:ilvl w:val="0"/>
          <w:numId w:val="2"/>
        </w:numPr>
        <w:jc w:val="both"/>
      </w:pPr>
      <w:r>
        <w:t>Ser capaz de generar y recibir los siguientes paquetes / Frames MAC.</w:t>
      </w:r>
    </w:p>
    <w:p w14:paraId="38988FF4" w14:textId="5724FD39" w:rsidR="0088677E" w:rsidRDefault="0088677E" w:rsidP="00481B0A">
      <w:pPr>
        <w:numPr>
          <w:ilvl w:val="1"/>
          <w:numId w:val="2"/>
        </w:numPr>
        <w:jc w:val="both"/>
      </w:pPr>
      <w:r>
        <w:t xml:space="preserve">Paquetes de datos MAC y de </w:t>
      </w:r>
      <w:proofErr w:type="spellStart"/>
      <w:r>
        <w:t>Acknowledgement</w:t>
      </w:r>
      <w:proofErr w:type="spellEnd"/>
      <w:r>
        <w:t>.</w:t>
      </w:r>
    </w:p>
    <w:p w14:paraId="41135B42" w14:textId="29AB3FA6" w:rsidR="0088677E" w:rsidRDefault="0088677E" w:rsidP="00481B0A">
      <w:pPr>
        <w:numPr>
          <w:ilvl w:val="1"/>
          <w:numId w:val="2"/>
        </w:numPr>
        <w:jc w:val="both"/>
      </w:pPr>
      <w:r>
        <w:t>Paquetes de solicitud de datos y de solicitud del Beacon.</w:t>
      </w:r>
    </w:p>
    <w:p w14:paraId="0F99671E" w14:textId="2AC6BA32" w:rsidR="00024422" w:rsidRDefault="0088677E" w:rsidP="00481B0A">
      <w:pPr>
        <w:numPr>
          <w:ilvl w:val="1"/>
          <w:numId w:val="2"/>
        </w:numPr>
        <w:jc w:val="both"/>
      </w:pPr>
      <w:r>
        <w:t xml:space="preserve">Paquete Beacon cuando se </w:t>
      </w:r>
      <w:r w:rsidR="00024422">
        <w:t>recibe solicitud de FFD.</w:t>
      </w:r>
    </w:p>
    <w:p w14:paraId="24E1C7B0" w14:textId="65098436" w:rsidR="00024422" w:rsidRDefault="00024422" w:rsidP="00481B0A">
      <w:pPr>
        <w:numPr>
          <w:ilvl w:val="0"/>
          <w:numId w:val="2"/>
        </w:numPr>
        <w:jc w:val="both"/>
      </w:pPr>
      <w:r>
        <w:t>Dar un enlace fiable entre dos entidades MAC.</w:t>
      </w:r>
    </w:p>
    <w:p w14:paraId="3921FAF6" w14:textId="3646B21C" w:rsidR="00024422" w:rsidRDefault="00024422" w:rsidP="00481B0A">
      <w:pPr>
        <w:numPr>
          <w:ilvl w:val="0"/>
          <w:numId w:val="2"/>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481B0A">
      <w:pPr>
        <w:numPr>
          <w:ilvl w:val="0"/>
          <w:numId w:val="2"/>
        </w:numPr>
        <w:jc w:val="both"/>
      </w:pPr>
      <w:r>
        <w:t>Operar con un modo periódico de Beacon activado.</w:t>
      </w:r>
    </w:p>
    <w:p w14:paraId="54A1BF4B" w14:textId="44452322" w:rsidR="00B42BE2" w:rsidRDefault="00B42BE2" w:rsidP="00481B0A">
      <w:pPr>
        <w:numPr>
          <w:ilvl w:val="0"/>
          <w:numId w:val="2"/>
        </w:numPr>
        <w:jc w:val="both"/>
      </w:pPr>
      <w:r>
        <w:t>Garantizar mecanismos de espacios de tiempo.</w:t>
      </w:r>
    </w:p>
    <w:p w14:paraId="2B619E07" w14:textId="76231422" w:rsidR="00B42BE2" w:rsidRDefault="003B5124" w:rsidP="00481B0A">
      <w:pPr>
        <w:numPr>
          <w:ilvl w:val="0"/>
          <w:numId w:val="2"/>
        </w:numPr>
        <w:jc w:val="both"/>
      </w:pPr>
      <w:r>
        <w:t>Generar o implementar los siguientes paquetes de comandos:</w:t>
      </w:r>
    </w:p>
    <w:p w14:paraId="3AC85DD4" w14:textId="70227E98" w:rsidR="003B5124" w:rsidRDefault="003B5124" w:rsidP="00481B0A">
      <w:pPr>
        <w:numPr>
          <w:ilvl w:val="1"/>
          <w:numId w:val="2"/>
        </w:numPr>
        <w:jc w:val="both"/>
      </w:pPr>
      <w:r>
        <w:t>Solicitud de Asociación.</w:t>
      </w:r>
    </w:p>
    <w:p w14:paraId="06A0BA35" w14:textId="4AB89A4B" w:rsidR="003B5124" w:rsidRDefault="003B5124" w:rsidP="00481B0A">
      <w:pPr>
        <w:numPr>
          <w:ilvl w:val="1"/>
          <w:numId w:val="2"/>
        </w:numPr>
        <w:jc w:val="both"/>
      </w:pPr>
      <w:r>
        <w:t>Respuesta a Asociación.</w:t>
      </w:r>
    </w:p>
    <w:p w14:paraId="27041513" w14:textId="15432D9A" w:rsidR="003B5124" w:rsidRDefault="003B5124" w:rsidP="00481B0A">
      <w:pPr>
        <w:numPr>
          <w:ilvl w:val="1"/>
          <w:numId w:val="2"/>
        </w:numPr>
        <w:jc w:val="both"/>
      </w:pPr>
      <w:r>
        <w:t xml:space="preserve">Solicitud de </w:t>
      </w:r>
      <w:proofErr w:type="spellStart"/>
      <w:r>
        <w:t>Desasociación</w:t>
      </w:r>
      <w:proofErr w:type="spellEnd"/>
      <w:r>
        <w:t>, conflicto con PAD ID.</w:t>
      </w:r>
    </w:p>
    <w:p w14:paraId="4D3931CE" w14:textId="4F433C39" w:rsidR="003B5124" w:rsidRDefault="003B5124" w:rsidP="00481B0A">
      <w:pPr>
        <w:numPr>
          <w:ilvl w:val="1"/>
          <w:numId w:val="2"/>
        </w:numPr>
        <w:jc w:val="both"/>
      </w:pPr>
      <w:r>
        <w:t>Notificación de huérfanos.</w:t>
      </w:r>
    </w:p>
    <w:p w14:paraId="616A3245" w14:textId="0F8335AF" w:rsidR="003B5124" w:rsidRDefault="003B5124" w:rsidP="00481B0A">
      <w:pPr>
        <w:numPr>
          <w:ilvl w:val="1"/>
          <w:numId w:val="2"/>
        </w:numPr>
        <w:jc w:val="both"/>
      </w:pPr>
      <w:r>
        <w:t>Realineación de Coordinadores.</w:t>
      </w:r>
    </w:p>
    <w:p w14:paraId="37AF24D6" w14:textId="2555A2C4" w:rsidR="003B5124" w:rsidRDefault="003B5124" w:rsidP="00481B0A">
      <w:pPr>
        <w:numPr>
          <w:ilvl w:val="1"/>
          <w:numId w:val="2"/>
        </w:numPr>
        <w:jc w:val="both"/>
      </w:pPr>
      <w:r>
        <w:t>Modo Coordinador de PAN FDD.</w:t>
      </w:r>
    </w:p>
    <w:p w14:paraId="6152039B" w14:textId="71E95E91" w:rsidR="003B5124" w:rsidRDefault="004F3371" w:rsidP="00481B0A">
      <w:pPr>
        <w:numPr>
          <w:ilvl w:val="0"/>
          <w:numId w:val="2"/>
        </w:numPr>
        <w:jc w:val="both"/>
      </w:pPr>
      <w:r>
        <w:t>Direccionamiento 00 para paquetes de Datos o comandos MAC.</w:t>
      </w:r>
    </w:p>
    <w:p w14:paraId="20DDE3E1" w14:textId="4BA545FF" w:rsidR="004F3371" w:rsidRDefault="00D86C06" w:rsidP="00481B0A">
      <w:pPr>
        <w:numPr>
          <w:ilvl w:val="0"/>
          <w:numId w:val="2"/>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5BAEE4F0"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19260F">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p w14:paraId="378F2C6B" w14:textId="77777777" w:rsidR="00514EED" w:rsidRDefault="00514EED" w:rsidP="00B874C7">
      <w:pPr>
        <w:tabs>
          <w:tab w:val="right" w:pos="9070"/>
        </w:tabs>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1E2FD6">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proofErr w:type="spellStart"/>
            <w:r>
              <w:t>DstPID</w:t>
            </w:r>
            <w:proofErr w:type="spellEnd"/>
          </w:p>
        </w:tc>
        <w:tc>
          <w:tcPr>
            <w:tcW w:w="669" w:type="dxa"/>
          </w:tcPr>
          <w:p w14:paraId="09B6E30A" w14:textId="7424DD1E" w:rsidR="00612C08" w:rsidRDefault="00612C08" w:rsidP="00612C08">
            <w:pPr>
              <w:tabs>
                <w:tab w:val="right" w:pos="9070"/>
              </w:tabs>
              <w:jc w:val="center"/>
            </w:pPr>
            <w:proofErr w:type="spellStart"/>
            <w:r>
              <w:t>Dst</w:t>
            </w:r>
            <w:proofErr w:type="spellEnd"/>
          </w:p>
        </w:tc>
        <w:tc>
          <w:tcPr>
            <w:tcW w:w="1036" w:type="dxa"/>
          </w:tcPr>
          <w:p w14:paraId="4830A444" w14:textId="019C3BB7" w:rsidR="00612C08" w:rsidRDefault="00612C08" w:rsidP="00612C08">
            <w:pPr>
              <w:tabs>
                <w:tab w:val="right" w:pos="9070"/>
              </w:tabs>
              <w:jc w:val="center"/>
            </w:pPr>
            <w:proofErr w:type="spellStart"/>
            <w:r>
              <w:t>SrcPID</w:t>
            </w:r>
            <w:proofErr w:type="spellEnd"/>
          </w:p>
        </w:tc>
        <w:tc>
          <w:tcPr>
            <w:tcW w:w="669" w:type="dxa"/>
          </w:tcPr>
          <w:p w14:paraId="0D1A8FEF" w14:textId="4AC622CA" w:rsidR="00612C08" w:rsidRDefault="00612C08" w:rsidP="00612C08">
            <w:pPr>
              <w:tabs>
                <w:tab w:val="right" w:pos="9070"/>
              </w:tabs>
              <w:jc w:val="center"/>
            </w:pPr>
            <w:proofErr w:type="spellStart"/>
            <w:r>
              <w:t>Src</w:t>
            </w:r>
            <w:proofErr w:type="spellEnd"/>
          </w:p>
        </w:tc>
        <w:tc>
          <w:tcPr>
            <w:tcW w:w="1093" w:type="dxa"/>
          </w:tcPr>
          <w:p w14:paraId="4F108563" w14:textId="78CE5C9E" w:rsidR="00612C08" w:rsidRDefault="00612C08" w:rsidP="00612C08">
            <w:pPr>
              <w:tabs>
                <w:tab w:val="right" w:pos="9070"/>
              </w:tabs>
              <w:jc w:val="center"/>
            </w:pPr>
            <w:proofErr w:type="spellStart"/>
            <w:r>
              <w:t>AuxSec</w:t>
            </w:r>
            <w:proofErr w:type="spellEnd"/>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5175FC48" w:rsidR="00612C08" w:rsidRPr="00030CC2" w:rsidRDefault="00C16496" w:rsidP="00C16496">
      <w:pPr>
        <w:pStyle w:val="TDC3"/>
        <w:jc w:val="center"/>
        <w:rPr>
          <w:rFonts w:eastAsiaTheme="minorHAnsi" w:cstheme="minorBidi"/>
          <w:i/>
          <w:iCs/>
          <w:color w:val="44546A" w:themeColor="text2"/>
          <w:sz w:val="18"/>
          <w:szCs w:val="18"/>
          <w:lang w:eastAsia="en-US"/>
        </w:rPr>
      </w:pPr>
      <w:bookmarkStart w:id="1734" w:name="_Toc81499563"/>
      <w:r w:rsidRPr="00030CC2">
        <w:rPr>
          <w:rFonts w:eastAsiaTheme="minorHAnsi" w:cstheme="minorBidi"/>
          <w:i/>
          <w:iCs/>
          <w:color w:val="44546A" w:themeColor="text2"/>
          <w:sz w:val="18"/>
          <w:szCs w:val="18"/>
          <w:lang w:eastAsia="en-US"/>
        </w:rPr>
        <w:t xml:space="preserve">Tabla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Tabla \* ARABIC </w:instrText>
      </w:r>
      <w:r w:rsidR="007537F4" w:rsidRPr="00030CC2">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3</w:t>
      </w:r>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MAC </w:t>
      </w:r>
      <w:proofErr w:type="spellStart"/>
      <w:r w:rsidRPr="00030CC2">
        <w:rPr>
          <w:rFonts w:eastAsiaTheme="minorHAnsi" w:cstheme="minorBidi"/>
          <w:i/>
          <w:iCs/>
          <w:color w:val="44546A" w:themeColor="text2"/>
          <w:sz w:val="18"/>
          <w:szCs w:val="18"/>
          <w:lang w:eastAsia="en-US"/>
        </w:rPr>
        <w:t>Layer</w:t>
      </w:r>
      <w:proofErr w:type="spellEnd"/>
      <w:r w:rsidRPr="00030CC2">
        <w:rPr>
          <w:rFonts w:eastAsiaTheme="minorHAnsi" w:cstheme="minorBidi"/>
          <w:i/>
          <w:iCs/>
          <w:color w:val="44546A" w:themeColor="text2"/>
          <w:sz w:val="18"/>
          <w:szCs w:val="18"/>
          <w:lang w:eastAsia="en-US"/>
        </w:rPr>
        <w:t xml:space="preserve"> Frame</w:t>
      </w:r>
      <w:bookmarkEnd w:id="1734"/>
    </w:p>
    <w:p w14:paraId="10F3D908" w14:textId="575DECD5" w:rsidR="00B8352A" w:rsidRDefault="00A17133" w:rsidP="00481B0A">
      <w:pPr>
        <w:numPr>
          <w:ilvl w:val="0"/>
          <w:numId w:val="2"/>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481B0A">
      <w:pPr>
        <w:numPr>
          <w:ilvl w:val="0"/>
          <w:numId w:val="2"/>
        </w:numPr>
        <w:tabs>
          <w:tab w:val="right" w:pos="9070"/>
        </w:tabs>
        <w:jc w:val="both"/>
      </w:pPr>
      <w:r>
        <w:rPr>
          <w:b/>
          <w:bCs/>
        </w:rPr>
        <w:t>SQ</w:t>
      </w:r>
      <w:r>
        <w:t xml:space="preserve"> </w:t>
      </w:r>
      <w:r>
        <w:sym w:font="Wingdings" w:char="F0E0"/>
      </w:r>
      <w:r>
        <w:t xml:space="preserve"> </w:t>
      </w:r>
      <w:proofErr w:type="spellStart"/>
      <w:r>
        <w:t>Sequence</w:t>
      </w:r>
      <w:proofErr w:type="spellEnd"/>
      <w:r>
        <w:t xml:space="preserve"> </w:t>
      </w:r>
      <w:proofErr w:type="spellStart"/>
      <w:r>
        <w:t>number</w:t>
      </w:r>
      <w:proofErr w:type="spellEnd"/>
      <w:r>
        <w:t xml:space="preserve"> (1 byte)</w:t>
      </w:r>
      <w:r w:rsidR="00E34AD3">
        <w:t>.</w:t>
      </w:r>
    </w:p>
    <w:p w14:paraId="495BEF50" w14:textId="724641DA" w:rsidR="00A17133" w:rsidRDefault="00A17133" w:rsidP="00481B0A">
      <w:pPr>
        <w:numPr>
          <w:ilvl w:val="0"/>
          <w:numId w:val="2"/>
        </w:numPr>
        <w:tabs>
          <w:tab w:val="right" w:pos="9070"/>
        </w:tabs>
        <w:jc w:val="both"/>
      </w:pPr>
      <w:proofErr w:type="spellStart"/>
      <w:r>
        <w:rPr>
          <w:b/>
          <w:bCs/>
        </w:rPr>
        <w:t>DstPID</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PID (0/2 bytes)</w:t>
      </w:r>
      <w:r w:rsidR="00E34AD3">
        <w:t>.</w:t>
      </w:r>
    </w:p>
    <w:p w14:paraId="08391862" w14:textId="0911A404" w:rsidR="00A17133" w:rsidRDefault="00A17133" w:rsidP="00481B0A">
      <w:pPr>
        <w:numPr>
          <w:ilvl w:val="0"/>
          <w:numId w:val="2"/>
        </w:numPr>
        <w:tabs>
          <w:tab w:val="right" w:pos="9070"/>
        </w:tabs>
        <w:jc w:val="both"/>
      </w:pPr>
      <w:proofErr w:type="spellStart"/>
      <w:r>
        <w:rPr>
          <w:b/>
          <w:bCs/>
        </w:rPr>
        <w:t>Dst</w:t>
      </w:r>
      <w:proofErr w:type="spellEnd"/>
      <w:r>
        <w:rPr>
          <w:b/>
          <w:bCs/>
        </w:rPr>
        <w:t xml:space="preserve"> </w:t>
      </w:r>
      <w:r w:rsidRPr="00A17133">
        <w:rPr>
          <w:b/>
          <w:bCs/>
        </w:rPr>
        <w:sym w:font="Wingdings" w:char="F0E0"/>
      </w:r>
      <w:r>
        <w:rPr>
          <w:b/>
          <w:bCs/>
        </w:rPr>
        <w:t xml:space="preserve"> </w:t>
      </w:r>
      <w:proofErr w:type="spellStart"/>
      <w:r>
        <w:t>Destination</w:t>
      </w:r>
      <w:proofErr w:type="spellEnd"/>
      <w:r>
        <w:t xml:space="preserve"> </w:t>
      </w:r>
      <w:proofErr w:type="spellStart"/>
      <w:r>
        <w:t>Address</w:t>
      </w:r>
      <w:proofErr w:type="spellEnd"/>
      <w:r>
        <w:t xml:space="preserve"> (0/2/8 bytes)</w:t>
      </w:r>
      <w:r w:rsidR="00E34AD3">
        <w:t>.</w:t>
      </w:r>
    </w:p>
    <w:p w14:paraId="43DE13A4" w14:textId="4953991F" w:rsidR="00A17133" w:rsidRDefault="00E34AD3" w:rsidP="00481B0A">
      <w:pPr>
        <w:numPr>
          <w:ilvl w:val="0"/>
          <w:numId w:val="2"/>
        </w:numPr>
        <w:tabs>
          <w:tab w:val="right" w:pos="9070"/>
        </w:tabs>
        <w:jc w:val="both"/>
        <w:rPr>
          <w:lang w:val="en-GB"/>
        </w:rPr>
      </w:pPr>
      <w:proofErr w:type="spellStart"/>
      <w:r w:rsidRPr="00E34AD3">
        <w:rPr>
          <w:b/>
          <w:bCs/>
          <w:lang w:val="en-GB"/>
        </w:rPr>
        <w:t>SrcPID</w:t>
      </w:r>
      <w:proofErr w:type="spellEnd"/>
      <w:r w:rsidRPr="00E34AD3">
        <w:rPr>
          <w:b/>
          <w:bCs/>
          <w:lang w:val="en-GB"/>
        </w:rPr>
        <w:t xml:space="preserve">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481B0A">
      <w:pPr>
        <w:numPr>
          <w:ilvl w:val="0"/>
          <w:numId w:val="2"/>
        </w:numPr>
        <w:tabs>
          <w:tab w:val="right" w:pos="9070"/>
        </w:tabs>
        <w:jc w:val="both"/>
        <w:rPr>
          <w:lang w:val="en-GB"/>
        </w:rPr>
      </w:pPr>
      <w:proofErr w:type="spellStart"/>
      <w:r>
        <w:rPr>
          <w:b/>
          <w:bCs/>
          <w:lang w:val="en-GB"/>
        </w:rPr>
        <w:t>Src</w:t>
      </w:r>
      <w:proofErr w:type="spellEnd"/>
      <w:r>
        <w:rPr>
          <w:b/>
          <w:bCs/>
          <w:lang w:val="en-GB"/>
        </w:rPr>
        <w:t xml:space="preserve">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481B0A">
      <w:pPr>
        <w:numPr>
          <w:ilvl w:val="0"/>
          <w:numId w:val="2"/>
        </w:numPr>
        <w:tabs>
          <w:tab w:val="right" w:pos="9070"/>
        </w:tabs>
        <w:jc w:val="both"/>
      </w:pPr>
      <w:proofErr w:type="spellStart"/>
      <w:r>
        <w:rPr>
          <w:b/>
          <w:bCs/>
          <w:lang w:val="en-GB"/>
        </w:rPr>
        <w:t>AuxSec</w:t>
      </w:r>
      <w:proofErr w:type="spellEnd"/>
      <w:r>
        <w:rPr>
          <w:b/>
          <w:bCs/>
          <w:lang w:val="en-GB"/>
        </w:rPr>
        <w:t xml:space="preserve">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 xml:space="preserve">mpos de Control de Seguridad (Security Control), un contador de paquete (Frame </w:t>
      </w:r>
      <w:proofErr w:type="spellStart"/>
      <w:r>
        <w:t>Counter</w:t>
      </w:r>
      <w:proofErr w:type="spellEnd"/>
      <w:r>
        <w:t xml:space="preserve">) y un Identificador de Clave (Key </w:t>
      </w:r>
      <w:proofErr w:type="spellStart"/>
      <w:r>
        <w:t>Identifier</w:t>
      </w:r>
      <w:proofErr w:type="spellEnd"/>
      <w:r>
        <w:t>).</w:t>
      </w:r>
    </w:p>
    <w:p w14:paraId="036CE17F" w14:textId="73742BDD" w:rsidR="00E34AD3" w:rsidRDefault="000F0EE7" w:rsidP="00481B0A">
      <w:pPr>
        <w:numPr>
          <w:ilvl w:val="0"/>
          <w:numId w:val="2"/>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481B0A">
      <w:pPr>
        <w:numPr>
          <w:ilvl w:val="0"/>
          <w:numId w:val="2"/>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1735" w:name="_Toc81499364"/>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1735"/>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1736" w:name="_Toc81499365"/>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1736"/>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481B0A">
      <w:pPr>
        <w:numPr>
          <w:ilvl w:val="0"/>
          <w:numId w:val="2"/>
        </w:numPr>
        <w:jc w:val="both"/>
      </w:pPr>
      <w:r>
        <w:t>Enlace Local, el cuál es accesible en una transmisión de radio.</w:t>
      </w:r>
    </w:p>
    <w:p w14:paraId="3586055A" w14:textId="5703553F" w:rsidR="007F5FC6" w:rsidRDefault="007F5FC6" w:rsidP="00481B0A">
      <w:pPr>
        <w:numPr>
          <w:ilvl w:val="0"/>
          <w:numId w:val="2"/>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 xml:space="preserve">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726D4323" w14:textId="77777777" w:rsidR="001A68CA" w:rsidRDefault="001A68CA" w:rsidP="001A68CA">
      <w:pPr>
        <w:jc w:val="both"/>
      </w:pPr>
    </w:p>
    <w:p w14:paraId="1829EDCD" w14:textId="5E1A37E6" w:rsidR="001A68CA" w:rsidRDefault="001065B5">
      <w:pPr>
        <w:pStyle w:val="Ttulo4"/>
        <w:numPr>
          <w:ilvl w:val="3"/>
          <w:numId w:val="1"/>
        </w:numPr>
        <w:pPrChange w:id="1737" w:author="JORGE CONTRERAS ORTIZ" w:date="2021-09-02T17:12:00Z">
          <w:pPr>
            <w:pStyle w:val="Ttulo5"/>
          </w:pPr>
        </w:pPrChange>
      </w:pPr>
      <w:ins w:id="1738" w:author="JORGE CONTRERAS ORTIZ" w:date="2021-09-02T17:11:00Z">
        <w:r>
          <w:t xml:space="preserve"> </w:t>
        </w:r>
      </w:ins>
      <w:bookmarkStart w:id="1739" w:name="_Toc81499366"/>
      <w:r w:rsidR="001A68CA">
        <w:t>Protocolo de Enrutamiento</w:t>
      </w:r>
      <w:bookmarkEnd w:id="1739"/>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481B0A">
      <w:pPr>
        <w:numPr>
          <w:ilvl w:val="0"/>
          <w:numId w:val="2"/>
        </w:numPr>
        <w:jc w:val="both"/>
        <w:rPr>
          <w:rFonts w:cs="Arial"/>
          <w:szCs w:val="36"/>
        </w:rPr>
      </w:pPr>
      <w:r>
        <w:rPr>
          <w:rFonts w:cs="Arial"/>
          <w:szCs w:val="36"/>
        </w:rPr>
        <w:t>Id del rúter.</w:t>
      </w:r>
    </w:p>
    <w:p w14:paraId="7FC35BF1" w14:textId="77777777" w:rsidR="00052B55" w:rsidRDefault="00052B55" w:rsidP="00481B0A">
      <w:pPr>
        <w:numPr>
          <w:ilvl w:val="0"/>
          <w:numId w:val="2"/>
        </w:numPr>
        <w:jc w:val="both"/>
        <w:rPr>
          <w:rFonts w:cs="Arial"/>
          <w:szCs w:val="36"/>
        </w:rPr>
      </w:pPr>
      <w:r>
        <w:rPr>
          <w:rFonts w:cs="Arial"/>
          <w:szCs w:val="36"/>
        </w:rPr>
        <w:t>Enlace</w:t>
      </w:r>
    </w:p>
    <w:p w14:paraId="4B747CA1" w14:textId="77777777" w:rsidR="00052B55" w:rsidRDefault="00052B55" w:rsidP="00481B0A">
      <w:pPr>
        <w:numPr>
          <w:ilvl w:val="0"/>
          <w:numId w:val="2"/>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420D3DD0" w:rsidR="002E179F" w:rsidDel="001065B5" w:rsidRDefault="00974342" w:rsidP="001065B5">
      <w:pPr>
        <w:rPr>
          <w:del w:id="1740" w:author="JORGE CONTRERAS ORTIZ" w:date="2021-09-02T17:10:00Z"/>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110937C5" w14:textId="77777777" w:rsidR="001065B5" w:rsidRDefault="001065B5" w:rsidP="001065B5">
      <w:pPr>
        <w:jc w:val="both"/>
        <w:rPr>
          <w:ins w:id="1741" w:author="JORGE CONTRERAS ORTIZ" w:date="2021-09-02T17:13:00Z"/>
          <w:rFonts w:cs="Arial"/>
          <w:szCs w:val="36"/>
        </w:rPr>
      </w:pPr>
    </w:p>
    <w:p w14:paraId="5AEC91E5" w14:textId="791D2783" w:rsidR="002E179F" w:rsidDel="001065B5" w:rsidRDefault="002E179F">
      <w:pPr>
        <w:pStyle w:val="Ttulo4"/>
        <w:numPr>
          <w:ilvl w:val="3"/>
          <w:numId w:val="1"/>
        </w:numPr>
        <w:rPr>
          <w:del w:id="1742" w:author="JORGE CONTRERAS ORTIZ" w:date="2021-09-02T17:10:00Z"/>
        </w:rPr>
        <w:pPrChange w:id="1743" w:author="JORGE CONTRERAS ORTIZ" w:date="2021-09-02T17:12:00Z">
          <w:pPr>
            <w:jc w:val="both"/>
          </w:pPr>
        </w:pPrChange>
      </w:pPr>
    </w:p>
    <w:p w14:paraId="77A627B8" w14:textId="1F7E20DA" w:rsidR="002E179F" w:rsidDel="001065B5" w:rsidRDefault="002E179F" w:rsidP="001065B5">
      <w:pPr>
        <w:pStyle w:val="Ttulo4"/>
        <w:numPr>
          <w:ilvl w:val="3"/>
          <w:numId w:val="1"/>
        </w:numPr>
        <w:rPr>
          <w:del w:id="1744" w:author="JORGE CONTRERAS ORTIZ" w:date="2021-09-02T17:09:00Z"/>
        </w:rPr>
      </w:pPr>
      <w:del w:id="1745" w:author="JORGE CONTRERAS ORTIZ" w:date="2021-09-02T17:13:00Z">
        <w:r w:rsidDel="001065B5">
          <w:delText xml:space="preserve">Capa de Transporte </w:delText>
        </w:r>
        <w:r w:rsidDel="001065B5">
          <w:fldChar w:fldCharType="begin" w:fldLock="1"/>
        </w:r>
        <w:r w:rsidR="009E6E13" w:rsidDel="001065B5">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delInstrText>
        </w:r>
        <w:r w:rsidDel="001065B5">
          <w:fldChar w:fldCharType="separate"/>
        </w:r>
        <w:r w:rsidRPr="002E179F" w:rsidDel="001065B5">
          <w:delText>[12]</w:delText>
        </w:r>
        <w:r w:rsidDel="001065B5">
          <w:fldChar w:fldCharType="end"/>
        </w:r>
      </w:del>
    </w:p>
    <w:p w14:paraId="4AC42ADC" w14:textId="77777777" w:rsidR="001065B5" w:rsidRPr="0019260F" w:rsidRDefault="001065B5">
      <w:pPr>
        <w:rPr>
          <w:ins w:id="1746" w:author="JORGE CONTRERAS ORTIZ" w:date="2021-09-02T17:13:00Z"/>
        </w:rPr>
        <w:pPrChange w:id="1747" w:author="JORGE CONTRERAS ORTIZ" w:date="2021-09-02T17:13:00Z">
          <w:pPr>
            <w:pStyle w:val="Ttulo4"/>
            <w:numPr>
              <w:ilvl w:val="3"/>
              <w:numId w:val="1"/>
            </w:numPr>
            <w:ind w:left="1647" w:hanging="1080"/>
            <w:jc w:val="both"/>
          </w:pPr>
        </w:pPrChange>
      </w:pPr>
    </w:p>
    <w:p w14:paraId="33118D37" w14:textId="7CE5249F" w:rsidR="002E179F" w:rsidRDefault="001065B5" w:rsidP="001065B5">
      <w:pPr>
        <w:pStyle w:val="Ttulo4"/>
        <w:numPr>
          <w:ilvl w:val="3"/>
          <w:numId w:val="1"/>
        </w:numPr>
        <w:rPr>
          <w:ins w:id="1748" w:author="JORGE CONTRERAS ORTIZ" w:date="2021-09-02T17:13:00Z"/>
        </w:rPr>
      </w:pPr>
      <w:bookmarkStart w:id="1749" w:name="_Toc81499367"/>
      <w:ins w:id="1750" w:author="JORGE CONTRERAS ORTIZ" w:date="2021-09-02T17:13:00Z">
        <w:r>
          <w:t>Capa de Transporte</w:t>
        </w:r>
      </w:ins>
      <w:ins w:id="1751" w:author="JORGE CONTRERAS ORTIZ" w:date="2021-09-02T17:16:00Z">
        <w:r w:rsidR="0019260F">
          <w:t xml:space="preserve"> </w:t>
        </w:r>
        <w:r w:rsidR="0019260F">
          <w:fldChar w:fldCharType="begin" w:fldLock="1"/>
        </w:r>
      </w:ins>
      <w:r w:rsidR="0019260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operties":{"noteIndex":0},"schema":"https://github.com/citation-style-language/schema/raw/master/csl-citation.json"}</w:instrText>
      </w:r>
      <w:r w:rsidR="0019260F">
        <w:fldChar w:fldCharType="separate"/>
      </w:r>
      <w:r w:rsidR="0019260F" w:rsidRPr="0019260F">
        <w:rPr>
          <w:i w:val="0"/>
          <w:noProof/>
        </w:rPr>
        <w:t>[12]</w:t>
      </w:r>
      <w:bookmarkEnd w:id="1749"/>
      <w:ins w:id="1752" w:author="JORGE CONTRERAS ORTIZ" w:date="2021-09-02T17:16:00Z">
        <w:r w:rsidR="0019260F">
          <w:fldChar w:fldCharType="end"/>
        </w:r>
      </w:ins>
      <w:ins w:id="1753" w:author="JORGE CONTRERAS ORTIZ" w:date="2021-09-02T17:13:00Z">
        <w:r>
          <w:t xml:space="preserve"> </w:t>
        </w:r>
      </w:ins>
    </w:p>
    <w:p w14:paraId="66DCDCBD" w14:textId="77777777" w:rsidR="001065B5" w:rsidRPr="0019260F" w:rsidRDefault="001065B5">
      <w:pPr>
        <w:pPrChange w:id="1754" w:author="JORGE CONTRERAS ORTIZ" w:date="2021-09-02T17:13:00Z">
          <w:pPr>
            <w:pStyle w:val="Ttulo4"/>
            <w:jc w:val="both"/>
          </w:pPr>
        </w:pPrChange>
      </w:pPr>
    </w:p>
    <w:p w14:paraId="0D3F4512" w14:textId="1BB4A040"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proofErr w:type="spellStart"/>
      <w:r>
        <w:lastRenderedPageBreak/>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481B0A">
      <w:pPr>
        <w:numPr>
          <w:ilvl w:val="0"/>
          <w:numId w:val="2"/>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481B0A">
      <w:pPr>
        <w:numPr>
          <w:ilvl w:val="0"/>
          <w:numId w:val="2"/>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481B0A">
      <w:pPr>
        <w:numPr>
          <w:ilvl w:val="0"/>
          <w:numId w:val="2"/>
        </w:numPr>
        <w:jc w:val="both"/>
      </w:pPr>
      <w:r>
        <w:t xml:space="preserve">Modo </w:t>
      </w:r>
      <w:r w:rsidR="007E68BD">
        <w:t>Certificado (</w:t>
      </w:r>
      <w:r>
        <w:t>“</w:t>
      </w:r>
      <w:proofErr w:type="spellStart"/>
      <w:r>
        <w:t>certificate</w:t>
      </w:r>
      <w:proofErr w:type="spellEnd"/>
      <w:r>
        <w:t>”</w:t>
      </w:r>
      <w:r w:rsidR="007E68BD">
        <w:t>)</w:t>
      </w:r>
      <w:r>
        <w:t>.</w:t>
      </w:r>
    </w:p>
    <w:p w14:paraId="3761BCAF" w14:textId="3032066A"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 xml:space="preserve">En cuanto al modo Certificado, </w:t>
      </w:r>
      <w:proofErr w:type="spellStart"/>
      <w:r w:rsidR="00765F32">
        <w:t>esta</w:t>
      </w:r>
      <w:proofErr w:type="spellEnd"/>
      <w:r w:rsidR="00765F32">
        <w:t xml:space="preserve">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1755" w:name="_Toc81499368"/>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1755"/>
      <w:r w:rsidR="003B6172">
        <w:fldChar w:fldCharType="end"/>
      </w:r>
    </w:p>
    <w:p w14:paraId="7F137CD8" w14:textId="29A96534" w:rsidR="003B6172" w:rsidRDefault="003B6172" w:rsidP="003B6172"/>
    <w:p w14:paraId="214D8E03" w14:textId="02BA184F" w:rsidR="00FA1CB7" w:rsidRDefault="00FA1CB7" w:rsidP="00FA1CB7">
      <w:pPr>
        <w:jc w:val="both"/>
      </w:pPr>
      <w:r>
        <w:t xml:space="preserve">Para </w:t>
      </w:r>
      <w:del w:id="1756" w:author="JORGE CONTRERAS ORTIZ" w:date="2021-09-02T17:16:00Z">
        <w:r w:rsidDel="0019260F">
          <w:delText>dicha</w:delText>
        </w:r>
      </w:del>
      <w:ins w:id="1757" w:author="JORGE CONTRERAS ORTIZ" w:date="2021-09-02T17:16:00Z">
        <w:r w:rsidR="0019260F">
          <w:t xml:space="preserve">dicho </w:t>
        </w:r>
        <w:proofErr w:type="spellStart"/>
        <w:r w:rsidR="0019260F">
          <w:t>Com</w:t>
        </w:r>
      </w:ins>
      <w:ins w:id="1758" w:author="JORGE CONTRERAS ORTIZ" w:date="2021-09-02T17:17:00Z">
        <w:r w:rsidR="0019260F">
          <w:t>missioning</w:t>
        </w:r>
        <w:proofErr w:type="spellEnd"/>
        <w:r w:rsidR="0019260F">
          <w:t xml:space="preserve"> </w:t>
        </w:r>
      </w:ins>
      <w:del w:id="1759" w:author="JORGE CONTRERAS ORTIZ" w:date="2021-09-02T17:16:00Z">
        <w:r w:rsidDel="0019260F">
          <w:delText xml:space="preserve"> </w:delText>
        </w:r>
        <w:commentRangeStart w:id="1760"/>
        <w:r w:rsidDel="0019260F">
          <w:delText xml:space="preserve">comisión </w:delText>
        </w:r>
      </w:del>
      <w:commentRangeEnd w:id="1760"/>
      <w:r w:rsidR="00382767">
        <w:rPr>
          <w:rStyle w:val="Refdecomentario"/>
        </w:rPr>
        <w:commentReference w:id="1760"/>
      </w:r>
      <w:r>
        <w:t xml:space="preserve">Thread usa </w:t>
      </w:r>
      <w:proofErr w:type="spellStart"/>
      <w:r>
        <w:t>MeshCoP</w:t>
      </w:r>
      <w:proofErr w:type="spellEnd"/>
      <w:r>
        <w:t xml:space="preserve"> (</w:t>
      </w:r>
      <w:proofErr w:type="spellStart"/>
      <w:r>
        <w:t>Mesh</w:t>
      </w:r>
      <w:proofErr w:type="spellEnd"/>
      <w:r>
        <w:t xml:space="preserve"> </w:t>
      </w:r>
      <w:proofErr w:type="spellStart"/>
      <w:r>
        <w:t>Commissioning</w:t>
      </w:r>
      <w:proofErr w:type="spellEnd"/>
      <w:r>
        <w:t xml:space="preserve"> </w:t>
      </w:r>
      <w:proofErr w:type="spellStart"/>
      <w:r>
        <w:t>Protocol</w:t>
      </w:r>
      <w:proofErr w:type="spellEnd"/>
      <w:r>
        <w:t>),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481B0A">
      <w:pPr>
        <w:numPr>
          <w:ilvl w:val="0"/>
          <w:numId w:val="2"/>
        </w:numPr>
        <w:jc w:val="both"/>
      </w:pPr>
      <w:r w:rsidRPr="00CA6E89">
        <w:t xml:space="preserve">Usando el método </w:t>
      </w:r>
      <w:proofErr w:type="spellStart"/>
      <w:r w:rsidRPr="00CA6E89">
        <w:t>Out</w:t>
      </w:r>
      <w:proofErr w:type="spellEnd"/>
      <w:r w:rsidRPr="00CA6E89">
        <w: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481B0A">
      <w:pPr>
        <w:numPr>
          <w:ilvl w:val="0"/>
          <w:numId w:val="2"/>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w:t>
      </w:r>
      <w:proofErr w:type="spellStart"/>
      <w:r>
        <w:t>cuál</w:t>
      </w:r>
      <w:proofErr w:type="spellEnd"/>
      <w:r>
        <w:t xml:space="preserve"> se le llamará Sesión de Comisión y sucede entre </w:t>
      </w:r>
      <w:r w:rsidR="00111F0C">
        <w:t xml:space="preserve">el </w:t>
      </w:r>
      <w:r w:rsidR="000D15CA">
        <w:t>Comisario</w:t>
      </w:r>
      <w:r w:rsidR="00111F0C">
        <w:t xml:space="preserve"> y el propio </w:t>
      </w:r>
      <w:proofErr w:type="spellStart"/>
      <w:r w:rsidR="00111F0C">
        <w:t>Border</w:t>
      </w:r>
      <w:proofErr w:type="spellEnd"/>
      <w:r w:rsidR="00111F0C">
        <w:t xml:space="preserve"> </w:t>
      </w:r>
      <w:proofErr w:type="spellStart"/>
      <w:r w:rsidR="00111F0C">
        <w:t>Router</w:t>
      </w:r>
      <w:proofErr w:type="spellEnd"/>
      <w:r w:rsidR="00111F0C">
        <w:t xml:space="preserve">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w:t>
      </w:r>
      <w:proofErr w:type="spellStart"/>
      <w:r w:rsidR="00254139">
        <w:t>Commissioner</w:t>
      </w:r>
      <w:proofErr w:type="spellEnd"/>
      <w:r w:rsidR="00254139">
        <w:t xml:space="preserve">.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xml:space="preserve">, el cuál procederá a aceptar o rechazar al Comisario. En caso de ser aceptado el Comisario, el Líder manda su información a los </w:t>
      </w:r>
      <w:proofErr w:type="spellStart"/>
      <w:r w:rsidR="000D15CA">
        <w:t>Joiner</w:t>
      </w:r>
      <w:proofErr w:type="spellEnd"/>
      <w:r w:rsidR="000D15CA">
        <w:t xml:space="preserve"> </w:t>
      </w:r>
      <w:proofErr w:type="spellStart"/>
      <w:r w:rsidR="000D15CA">
        <w:t>Routers</w:t>
      </w:r>
      <w:proofErr w:type="spellEnd"/>
      <w:r w:rsidR="000D15CA">
        <w:t xml:space="preserve"> (JR) de la PAN.</w:t>
      </w:r>
    </w:p>
    <w:p w14:paraId="3C6933BD" w14:textId="699E6799" w:rsidR="00C44996" w:rsidRDefault="00C44996" w:rsidP="006872D0">
      <w:pPr>
        <w:jc w:val="both"/>
      </w:pPr>
      <w:r>
        <w:t xml:space="preserve">Cuando un dispositivo desea unirse a la PAN, se le llama </w:t>
      </w:r>
      <w:proofErr w:type="spellStart"/>
      <w:r>
        <w:t>Joiner</w:t>
      </w:r>
      <w:proofErr w:type="spellEnd"/>
      <w:r>
        <w:t xml:space="preserve"> </w:t>
      </w:r>
      <w:proofErr w:type="spellStart"/>
      <w:r>
        <w:t>Device</w:t>
      </w:r>
      <w:proofErr w:type="spellEnd"/>
      <w:r>
        <w:t xml:space="preserv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 xml:space="preserve">Una vez en la red, el JD mandará un saludo vía DTLS al JR, estableciendo con él una </w:t>
      </w:r>
      <w:proofErr w:type="spellStart"/>
      <w:r>
        <w:t>Joiner</w:t>
      </w:r>
      <w:proofErr w:type="spellEnd"/>
      <w:r>
        <w:t xml:space="preserve"> </w:t>
      </w:r>
      <w:proofErr w:type="spellStart"/>
      <w:r>
        <w:t>Session</w:t>
      </w:r>
      <w:proofErr w:type="spellEnd"/>
      <w:r>
        <w:t xml:space="preserve"> (JS).</w:t>
      </w:r>
      <w:r w:rsidR="00EE3781">
        <w:t xml:space="preserve"> El JR mandará mensajes UDP al BR, el </w:t>
      </w:r>
      <w:proofErr w:type="spellStart"/>
      <w:r w:rsidR="00EE3781">
        <w:t>cuál</w:t>
      </w:r>
      <w:proofErr w:type="spellEnd"/>
      <w:r w:rsidR="00EE3781">
        <w:t xml:space="preserve">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 xml:space="preserve">chequea el Identificador de Interfaz del JD (IID) y sus credenciales y si todo está correcto, el JD recibirá con los datos y los servicios apropiados, a la vez que comparte su Key </w:t>
      </w:r>
      <w:proofErr w:type="spellStart"/>
      <w:r w:rsidR="005525C4">
        <w:t>Encryption</w:t>
      </w:r>
      <w:proofErr w:type="spellEnd"/>
      <w:r w:rsidR="005525C4">
        <w:t xml:space="preserve">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bookmarkEnd w:id="1714"/>
    </w:p>
    <w:p w14:paraId="51888937" w14:textId="35977421" w:rsidR="00711464" w:rsidRPr="00132355" w:rsidRDefault="00711464" w:rsidP="003B6172">
      <w:r w:rsidRPr="00132355">
        <w:br w:type="page"/>
      </w:r>
    </w:p>
    <w:p w14:paraId="6CFB3F8C" w14:textId="764B8256" w:rsidR="00990358" w:rsidDel="00990358" w:rsidRDefault="00F321D3" w:rsidP="001065B5">
      <w:pPr>
        <w:jc w:val="both"/>
        <w:rPr>
          <w:del w:id="1761" w:author="JORGE CONTRERAS ORTIZ" w:date="2021-09-02T17:38:00Z"/>
          <w:moveTo w:id="1762" w:author="JORGE CONTRERAS ORTIZ" w:date="2021-09-02T17:09:00Z"/>
        </w:rPr>
      </w:pPr>
      <w:commentRangeStart w:id="1763"/>
      <w:del w:id="1764" w:author="JORGE CONTRERAS ORTIZ" w:date="2021-09-02T17:08:00Z">
        <w:r w:rsidRPr="006D074E" w:rsidDel="001065B5">
          <w:rPr>
            <w:rFonts w:cs="Arial"/>
            <w:szCs w:val="36"/>
          </w:rPr>
          <w:lastRenderedPageBreak/>
          <w:delText>OBJETIVOS</w:delText>
        </w:r>
        <w:commentRangeEnd w:id="1763"/>
        <w:r w:rsidR="00382767" w:rsidDel="001065B5">
          <w:rPr>
            <w:rStyle w:val="Refdecomentario"/>
          </w:rPr>
          <w:commentReference w:id="1763"/>
        </w:r>
      </w:del>
      <w:moveToRangeStart w:id="1765" w:author="JORGE CONTRERAS ORTIZ" w:date="2021-09-02T17:09:00Z" w:name="move81494991"/>
      <w:moveTo w:id="1766" w:author="JORGE CONTRERAS ORTIZ" w:date="2021-09-02T17:09:00Z">
        <w:del w:id="1767" w:author="JORGE CONTRERAS ORTIZ" w:date="2021-09-02T18:20:00Z">
          <w:r w:rsidR="001065B5" w:rsidDel="00430746">
            <w:delText>En este capítulo se mostrará el diseño del esquemático y el respectivo Layout de la PCB realizada para la integración del dispositivo KTWM102</w:delText>
          </w:r>
        </w:del>
        <w:del w:id="1768" w:author="JORGE CONTRERAS ORTIZ" w:date="2021-09-02T17:38:00Z">
          <w:r w:rsidR="001065B5" w:rsidDel="00990358">
            <w:delText>.</w:delText>
          </w:r>
        </w:del>
      </w:moveTo>
    </w:p>
    <w:p w14:paraId="423E67CB" w14:textId="6C02300C" w:rsidR="00990358" w:rsidRPr="00990358" w:rsidDel="00990358" w:rsidRDefault="00990358">
      <w:pPr>
        <w:numPr>
          <w:ilvl w:val="2"/>
          <w:numId w:val="1"/>
        </w:numPr>
        <w:rPr>
          <w:del w:id="1769" w:author="JORGE CONTRERAS ORTIZ" w:date="2021-09-02T17:39:00Z"/>
          <w:moveTo w:id="1770" w:author="JORGE CONTRERAS ORTIZ" w:date="2021-09-02T17:09:00Z"/>
        </w:rPr>
        <w:pPrChange w:id="1771" w:author="JORGE CONTRERAS ORTIZ" w:date="2021-09-02T17:40:00Z">
          <w:pPr>
            <w:jc w:val="both"/>
          </w:pPr>
        </w:pPrChange>
      </w:pPr>
    </w:p>
    <w:p w14:paraId="101765A0" w14:textId="1BD9FBA0" w:rsidR="001065B5" w:rsidDel="00990358" w:rsidRDefault="001065B5" w:rsidP="00990358">
      <w:pPr>
        <w:pStyle w:val="Ttulo3"/>
        <w:numPr>
          <w:ilvl w:val="2"/>
          <w:numId w:val="1"/>
        </w:numPr>
        <w:rPr>
          <w:del w:id="1772" w:author="JORGE CONTRERAS ORTIZ" w:date="2021-09-02T17:39:00Z"/>
        </w:rPr>
      </w:pPr>
      <w:moveTo w:id="1773" w:author="JORGE CONTRERAS ORTIZ" w:date="2021-09-02T17:09:00Z">
        <w:del w:id="1774" w:author="JORGE CONTRERAS ORTIZ" w:date="2021-09-02T17:39:00Z">
          <w:r w:rsidDel="00990358">
            <w:delText>JERARQUÍA DEL CIRCUITO</w:delText>
          </w:r>
        </w:del>
      </w:moveTo>
    </w:p>
    <w:p w14:paraId="749BF713" w14:textId="0BB848EB" w:rsidR="00990358" w:rsidRPr="00990358" w:rsidDel="00430746" w:rsidRDefault="00990358">
      <w:pPr>
        <w:rPr>
          <w:del w:id="1775" w:author="JORGE CONTRERAS ORTIZ" w:date="2021-09-02T18:20:00Z"/>
          <w:moveTo w:id="1776" w:author="JORGE CONTRERAS ORTIZ" w:date="2021-09-02T17:09:00Z"/>
        </w:rPr>
      </w:pPr>
    </w:p>
    <w:p w14:paraId="2F55A61D" w14:textId="113B1FBB" w:rsidR="001065B5" w:rsidDel="00430746" w:rsidRDefault="001065B5" w:rsidP="001065B5">
      <w:pPr>
        <w:rPr>
          <w:del w:id="1777" w:author="JORGE CONTRERAS ORTIZ" w:date="2021-09-02T18:20:00Z"/>
          <w:moveTo w:id="1778" w:author="JORGE CONTRERAS ORTIZ" w:date="2021-09-02T17:09:00Z"/>
        </w:rPr>
      </w:pPr>
      <w:moveTo w:id="1779" w:author="JORGE CONTRERAS ORTIZ" w:date="2021-09-02T17:09:00Z">
        <w:del w:id="1780" w:author="JORGE CONTRERAS ORTIZ" w:date="2021-09-02T18:20:00Z">
          <w:r w:rsidDel="00430746">
            <w:delText>El circuito se ha compuesto de las siguientes partes:</w:delText>
          </w:r>
        </w:del>
      </w:moveTo>
    </w:p>
    <w:p w14:paraId="03D27A16" w14:textId="6B925556" w:rsidR="001065B5" w:rsidRPr="002B00CB" w:rsidDel="00430746" w:rsidRDefault="001065B5" w:rsidP="001065B5">
      <w:pPr>
        <w:pStyle w:val="Prrafodelista"/>
        <w:numPr>
          <w:ilvl w:val="0"/>
          <w:numId w:val="13"/>
        </w:numPr>
        <w:jc w:val="both"/>
        <w:rPr>
          <w:del w:id="1781" w:author="JORGE CONTRERAS ORTIZ" w:date="2021-09-02T18:20:00Z"/>
          <w:moveTo w:id="1782" w:author="JORGE CONTRERAS ORTIZ" w:date="2021-09-02T17:09:00Z"/>
          <w:b/>
          <w:bCs/>
        </w:rPr>
      </w:pPr>
      <w:moveTo w:id="1783" w:author="JORGE CONTRERAS ORTIZ" w:date="2021-09-02T17:09:00Z">
        <w:del w:id="1784" w:author="JORGE CONTRERAS ORTIZ" w:date="2021-09-02T18:20:00Z">
          <w:r w:rsidRPr="002B00CB" w:rsidDel="00430746">
            <w:rPr>
              <w:b/>
              <w:bCs/>
            </w:rPr>
            <w:delText>Alimentación</w:delText>
          </w:r>
          <w:r w:rsidDel="00430746">
            <w:rPr>
              <w:b/>
              <w:bCs/>
            </w:rPr>
            <w:delText>:</w:delText>
          </w:r>
          <w:r w:rsidDel="00430746">
            <w:delText xml:space="preserve"> Se gestiona la alimentación del circuito ya sea desde 5V o 3V3.</w:delText>
          </w:r>
        </w:del>
      </w:moveTo>
    </w:p>
    <w:p w14:paraId="3CA23F69" w14:textId="33629561" w:rsidR="001065B5" w:rsidDel="00430746" w:rsidRDefault="001065B5" w:rsidP="001065B5">
      <w:pPr>
        <w:pStyle w:val="Prrafodelista"/>
        <w:numPr>
          <w:ilvl w:val="0"/>
          <w:numId w:val="13"/>
        </w:numPr>
        <w:jc w:val="both"/>
        <w:rPr>
          <w:del w:id="1785" w:author="JORGE CONTRERAS ORTIZ" w:date="2021-09-02T18:20:00Z"/>
          <w:moveTo w:id="1786" w:author="JORGE CONTRERAS ORTIZ" w:date="2021-09-02T17:09:00Z"/>
        </w:rPr>
      </w:pPr>
      <w:moveTo w:id="1787" w:author="JORGE CONTRERAS ORTIZ" w:date="2021-09-02T17:09:00Z">
        <w:del w:id="1788" w:author="JORGE CONTRERAS ORTIZ" w:date="2021-09-02T18:20:00Z">
          <w:r w:rsidDel="00430746">
            <w:rPr>
              <w:b/>
              <w:bCs/>
            </w:rPr>
            <w:delText xml:space="preserve">Módulo: </w:delText>
          </w:r>
          <w:r w:rsidDel="00430746">
            <w:delText>Se implementa el módulo KTWM102 junto con el circuito necesario.</w:delText>
          </w:r>
        </w:del>
      </w:moveTo>
    </w:p>
    <w:p w14:paraId="3767796F" w14:textId="4649F0E4" w:rsidR="001065B5" w:rsidDel="00430746" w:rsidRDefault="001065B5" w:rsidP="001065B5">
      <w:pPr>
        <w:pStyle w:val="Prrafodelista"/>
        <w:numPr>
          <w:ilvl w:val="0"/>
          <w:numId w:val="13"/>
        </w:numPr>
        <w:jc w:val="both"/>
        <w:rPr>
          <w:del w:id="1789" w:author="JORGE CONTRERAS ORTIZ" w:date="2021-09-02T18:20:00Z"/>
          <w:moveTo w:id="1790" w:author="JORGE CONTRERAS ORTIZ" w:date="2021-09-02T17:09:00Z"/>
        </w:rPr>
      </w:pPr>
      <w:moveTo w:id="1791" w:author="JORGE CONTRERAS ORTIZ" w:date="2021-09-02T17:09:00Z">
        <w:del w:id="1792" w:author="JORGE CONTRERAS ORTIZ" w:date="2021-09-02T18:20:00Z">
          <w:r w:rsidDel="00430746">
            <w:rPr>
              <w:b/>
              <w:bCs/>
            </w:rPr>
            <w:delText>Coockie Connector:</w:delText>
          </w:r>
          <w:r w:rsidDel="00430746">
            <w:delText xml:space="preserve"> Zona donde se definen los conectores a utilizar para integrar la PCB a la Coockie.</w:delText>
          </w:r>
        </w:del>
      </w:moveTo>
    </w:p>
    <w:p w14:paraId="17AA6C72" w14:textId="122AC6BB" w:rsidR="001065B5" w:rsidDel="00430746" w:rsidRDefault="001065B5" w:rsidP="001065B5">
      <w:pPr>
        <w:pStyle w:val="Prrafodelista"/>
        <w:numPr>
          <w:ilvl w:val="0"/>
          <w:numId w:val="13"/>
        </w:numPr>
        <w:jc w:val="both"/>
        <w:rPr>
          <w:del w:id="1793" w:author="JORGE CONTRERAS ORTIZ" w:date="2021-09-02T18:20:00Z"/>
          <w:moveTo w:id="1794" w:author="JORGE CONTRERAS ORTIZ" w:date="2021-09-02T17:09:00Z"/>
        </w:rPr>
      </w:pPr>
      <w:moveTo w:id="1795" w:author="JORGE CONTRERAS ORTIZ" w:date="2021-09-02T17:09:00Z">
        <w:del w:id="1796" w:author="JORGE CONTRERAS ORTIZ" w:date="2021-09-02T18:20:00Z">
          <w:r w:rsidDel="00430746">
            <w:rPr>
              <w:b/>
              <w:bCs/>
            </w:rPr>
            <w:delText>USB:</w:delText>
          </w:r>
          <w:r w:rsidDel="00430746">
            <w:delText xml:space="preserve"> Se introduce un conector micro USB tipo B.</w:delText>
          </w:r>
        </w:del>
      </w:moveTo>
    </w:p>
    <w:p w14:paraId="000F1215" w14:textId="1BC59676" w:rsidR="001065B5" w:rsidDel="00430746" w:rsidRDefault="001065B5" w:rsidP="001065B5">
      <w:pPr>
        <w:jc w:val="both"/>
        <w:rPr>
          <w:del w:id="1797" w:author="JORGE CONTRERAS ORTIZ" w:date="2021-09-02T18:20:00Z"/>
          <w:moveTo w:id="1798" w:author="JORGE CONTRERAS ORTIZ" w:date="2021-09-02T17:09:00Z"/>
        </w:rPr>
      </w:pPr>
      <w:moveTo w:id="1799" w:author="JORGE CONTRERAS ORTIZ" w:date="2021-09-02T17:09:00Z">
        <w:del w:id="1800" w:author="JORGE CONTRERAS ORTIZ" w:date="2021-09-02T18:20:00Z">
          <w:r w:rsidDel="00430746">
            <w:rPr>
              <w:noProof/>
            </w:rPr>
            <mc:AlternateContent>
              <mc:Choice Requires="wps">
                <w:drawing>
                  <wp:anchor distT="0" distB="0" distL="114300" distR="114300" simplePos="0" relativeHeight="251685888" behindDoc="1" locked="0" layoutInCell="1" allowOverlap="1" wp14:anchorId="7DAAAAD7" wp14:editId="1768F55E">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04D7D33D" w14:textId="77777777" w:rsidR="001065B5" w:rsidRDefault="001065B5" w:rsidP="001065B5">
                                <w:pPr>
                                  <w:pStyle w:val="Descripcin"/>
                                  <w:jc w:val="center"/>
                                </w:pPr>
                              </w:p>
                              <w:p w14:paraId="66CF87B4" w14:textId="759502CF" w:rsidR="001065B5" w:rsidRPr="005E6469" w:rsidRDefault="001065B5" w:rsidP="001065B5">
                                <w:pPr>
                                  <w:pStyle w:val="Descripcin"/>
                                  <w:jc w:val="center"/>
                                  <w:rPr>
                                    <w:noProof/>
                                  </w:rPr>
                                </w:pPr>
                                <w:bookmarkStart w:id="1801" w:name="_Toc81499581"/>
                                <w:bookmarkStart w:id="1802" w:name="_Toc81499816"/>
                                <w:r>
                                  <w:t xml:space="preserve">Ilustración </w:t>
                                </w:r>
                                <w:r>
                                  <w:fldChar w:fldCharType="begin"/>
                                </w:r>
                                <w:r>
                                  <w:instrText xml:space="preserve"> SEQ Ilustración \* ARABIC </w:instrText>
                                </w:r>
                                <w:r>
                                  <w:fldChar w:fldCharType="separate"/>
                                </w:r>
                                <w:ins w:id="1803" w:author="JORGE CONTRERAS ORTIZ" w:date="2021-09-02T18:28:00Z">
                                  <w:r w:rsidR="00430746">
                                    <w:rPr>
                                      <w:noProof/>
                                    </w:rPr>
                                    <w:t>6</w:t>
                                  </w:r>
                                </w:ins>
                                <w:del w:id="1804" w:author="JORGE CONTRERAS ORTIZ" w:date="2021-09-02T17:32:00Z">
                                  <w:r w:rsidDel="002135FF">
                                    <w:rPr>
                                      <w:noProof/>
                                    </w:rPr>
                                    <w:delText>59</w:delText>
                                  </w:r>
                                </w:del>
                                <w:r>
                                  <w:rPr>
                                    <w:noProof/>
                                  </w:rPr>
                                  <w:fldChar w:fldCharType="end"/>
                                </w:r>
                                <w:r>
                                  <w:t xml:space="preserve"> Jerarquía Circuito</w:t>
                                </w:r>
                                <w:bookmarkEnd w:id="1801"/>
                                <w:bookmarkEnd w:id="18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AAAD7" id="_x0000_t202" coordsize="21600,21600" o:spt="202" path="m,l,21600r21600,l21600,xe">
                    <v:stroke joinstyle="miter"/>
                    <v:path gradientshapeok="t" o:connecttype="rect"/>
                  </v:shapetype>
                  <v:shape id="Cuadro de texto 78" o:spid="_x0000_s1026" type="#_x0000_t202" style="position:absolute;left:0;text-align:left;margin-left:-21.5pt;margin-top:232.35pt;width:496.0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" stroked="f">
                    <v:textbox style="mso-fit-shape-to-text:t" inset="0,0,0,0">
                      <w:txbxContent>
                        <w:p w14:paraId="04D7D33D" w14:textId="77777777" w:rsidR="001065B5" w:rsidRDefault="001065B5" w:rsidP="001065B5">
                          <w:pPr>
                            <w:pStyle w:val="Descripcin"/>
                            <w:jc w:val="center"/>
                          </w:pPr>
                        </w:p>
                        <w:p w14:paraId="66CF87B4" w14:textId="759502CF" w:rsidR="001065B5" w:rsidRPr="005E6469" w:rsidRDefault="001065B5" w:rsidP="001065B5">
                          <w:pPr>
                            <w:pStyle w:val="Descripcin"/>
                            <w:jc w:val="center"/>
                            <w:rPr>
                              <w:noProof/>
                            </w:rPr>
                          </w:pPr>
                          <w:bookmarkStart w:id="1805" w:name="_Toc81499581"/>
                          <w:bookmarkStart w:id="1806" w:name="_Toc81499816"/>
                          <w:r>
                            <w:t xml:space="preserve">Ilustración </w:t>
                          </w:r>
                          <w:r>
                            <w:fldChar w:fldCharType="begin"/>
                          </w:r>
                          <w:r>
                            <w:instrText xml:space="preserve"> SEQ Ilustración \* ARABIC </w:instrText>
                          </w:r>
                          <w:r>
                            <w:fldChar w:fldCharType="separate"/>
                          </w:r>
                          <w:ins w:id="1807" w:author="JORGE CONTRERAS ORTIZ" w:date="2021-09-02T18:28:00Z">
                            <w:r w:rsidR="00430746">
                              <w:rPr>
                                <w:noProof/>
                              </w:rPr>
                              <w:t>6</w:t>
                            </w:r>
                          </w:ins>
                          <w:del w:id="1808" w:author="JORGE CONTRERAS ORTIZ" w:date="2021-09-02T17:32:00Z">
                            <w:r w:rsidDel="002135FF">
                              <w:rPr>
                                <w:noProof/>
                              </w:rPr>
                              <w:delText>59</w:delText>
                            </w:r>
                          </w:del>
                          <w:r>
                            <w:rPr>
                              <w:noProof/>
                            </w:rPr>
                            <w:fldChar w:fldCharType="end"/>
                          </w:r>
                          <w:r>
                            <w:t xml:space="preserve"> Jerarquía Circuito</w:t>
                          </w:r>
                          <w:bookmarkEnd w:id="1805"/>
                          <w:bookmarkEnd w:id="1806"/>
                        </w:p>
                      </w:txbxContent>
                    </v:textbox>
                    <w10:wrap type="tight"/>
                  </v:shape>
                </w:pict>
              </mc:Fallback>
            </mc:AlternateContent>
          </w:r>
          <w:r w:rsidDel="00430746">
            <w:rPr>
              <w:noProof/>
            </w:rPr>
            <w:drawing>
              <wp:anchor distT="0" distB="0" distL="114300" distR="114300" simplePos="0" relativeHeight="251684864" behindDoc="1" locked="0" layoutInCell="1" allowOverlap="1" wp14:anchorId="3099C2FC" wp14:editId="15D9FAFE">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79" name="Imagen 7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Del="00430746">
            <w:delText>Estas cuatro partes se integran y se conectan entre sí de la siguiente manera:</w:delText>
          </w:r>
        </w:del>
      </w:moveTo>
    </w:p>
    <w:p w14:paraId="5D3559BD" w14:textId="105C7876" w:rsidR="001065B5" w:rsidDel="00430746" w:rsidRDefault="001065B5" w:rsidP="001065B5">
      <w:pPr>
        <w:rPr>
          <w:del w:id="1809" w:author="JORGE CONTRERAS ORTIZ" w:date="2021-09-02T18:20:00Z"/>
          <w:moveTo w:id="1810" w:author="JORGE CONTRERAS ORTIZ" w:date="2021-09-02T17:09:00Z"/>
        </w:rPr>
      </w:pPr>
      <w:moveTo w:id="1811" w:author="JORGE CONTRERAS ORTIZ" w:date="2021-09-02T17:09:00Z">
        <w:del w:id="1812" w:author="JORGE CONTRERAS ORTIZ" w:date="2021-09-02T18:20:00Z">
          <w:r w:rsidDel="00430746">
            <w:br w:type="page"/>
          </w:r>
        </w:del>
      </w:moveTo>
    </w:p>
    <w:p w14:paraId="62C084A5" w14:textId="1030AC6D" w:rsidR="001065B5" w:rsidDel="00990358" w:rsidRDefault="001065B5" w:rsidP="00990358">
      <w:pPr>
        <w:pStyle w:val="Ttulo3"/>
        <w:rPr>
          <w:del w:id="1813" w:author="JORGE CONTRERAS ORTIZ" w:date="2021-09-02T17:40:00Z"/>
        </w:rPr>
      </w:pPr>
      <w:moveTo w:id="1814" w:author="JORGE CONTRERAS ORTIZ" w:date="2021-09-02T17:09:00Z">
        <w:del w:id="1815" w:author="JORGE CONTRERAS ORTIZ" w:date="2021-09-02T17:40:00Z">
          <w:r w:rsidDel="00990358">
            <w:delText>CIRCUITO DE ALIMENTACIÓN</w:delText>
          </w:r>
        </w:del>
      </w:moveTo>
    </w:p>
    <w:p w14:paraId="0EADA561" w14:textId="1EF59BB8" w:rsidR="001065B5" w:rsidDel="00430746" w:rsidRDefault="001065B5">
      <w:pPr>
        <w:pStyle w:val="Ttulo3"/>
        <w:numPr>
          <w:ilvl w:val="2"/>
          <w:numId w:val="1"/>
        </w:numPr>
        <w:rPr>
          <w:del w:id="1816" w:author="JORGE CONTRERAS ORTIZ" w:date="2021-09-02T18:20:00Z"/>
          <w:moveTo w:id="1817" w:author="JORGE CONTRERAS ORTIZ" w:date="2021-09-02T17:09:00Z"/>
        </w:rPr>
        <w:pPrChange w:id="1818" w:author="JORGE CONTRERAS ORTIZ" w:date="2021-09-02T17:41:00Z">
          <w:pPr/>
        </w:pPrChange>
      </w:pPr>
    </w:p>
    <w:p w14:paraId="36AE423F" w14:textId="1CAABBCF" w:rsidR="001065B5" w:rsidDel="00430746" w:rsidRDefault="001065B5" w:rsidP="001065B5">
      <w:pPr>
        <w:rPr>
          <w:del w:id="1819" w:author="JORGE CONTRERAS ORTIZ" w:date="2021-09-02T18:20:00Z"/>
          <w:moveTo w:id="1820" w:author="JORGE CONTRERAS ORTIZ" w:date="2021-09-02T17:09:00Z"/>
        </w:rPr>
      </w:pPr>
      <w:moveTo w:id="1821" w:author="JORGE CONTRERAS ORTIZ" w:date="2021-09-02T17:09:00Z">
        <w:del w:id="1822" w:author="JORGE CONTRERAS ORTIZ" w:date="2021-09-02T18:20:00Z">
          <w:r w:rsidDel="00430746">
            <w:delText>En la parte de alimentación, el circuito realizado ha sido el siguiente:</w:delText>
          </w:r>
        </w:del>
      </w:moveTo>
    </w:p>
    <w:p w14:paraId="563033B7" w14:textId="5CF3B22A" w:rsidR="001065B5" w:rsidDel="00430746" w:rsidRDefault="001065B5" w:rsidP="001065B5">
      <w:pPr>
        <w:rPr>
          <w:del w:id="1823" w:author="JORGE CONTRERAS ORTIZ" w:date="2021-09-02T18:20:00Z"/>
          <w:moveTo w:id="1824" w:author="JORGE CONTRERAS ORTIZ" w:date="2021-09-02T17:09:00Z"/>
        </w:rPr>
      </w:pPr>
    </w:p>
    <w:p w14:paraId="123CE29A" w14:textId="7D82D565" w:rsidR="001065B5" w:rsidDel="00430746" w:rsidRDefault="001065B5" w:rsidP="001065B5">
      <w:pPr>
        <w:keepNext/>
        <w:jc w:val="center"/>
        <w:rPr>
          <w:del w:id="1825" w:author="JORGE CONTRERAS ORTIZ" w:date="2021-09-02T18:20:00Z"/>
          <w:moveTo w:id="1826" w:author="JORGE CONTRERAS ORTIZ" w:date="2021-09-02T17:09:00Z"/>
        </w:rPr>
      </w:pPr>
      <w:moveTo w:id="1827" w:author="JORGE CONTRERAS ORTIZ" w:date="2021-09-02T17:09:00Z">
        <w:del w:id="1828" w:author="JORGE CONTRERAS ORTIZ" w:date="2021-09-02T18:20:00Z">
          <w:r w:rsidDel="00430746">
            <w:rPr>
              <w:noProof/>
            </w:rPr>
            <w:drawing>
              <wp:inline distT="0" distB="0" distL="0" distR="0" wp14:anchorId="667E93A6" wp14:editId="20F33C0C">
                <wp:extent cx="5759450" cy="4532630"/>
                <wp:effectExtent l="0" t="0" r="0" b="1270"/>
                <wp:docPr id="80" name="Imagen 8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22"/>
                        <a:stretch>
                          <a:fillRect/>
                        </a:stretch>
                      </pic:blipFill>
                      <pic:spPr>
                        <a:xfrm>
                          <a:off x="0" y="0"/>
                          <a:ext cx="5759450" cy="4532630"/>
                        </a:xfrm>
                        <a:prstGeom prst="rect">
                          <a:avLst/>
                        </a:prstGeom>
                      </pic:spPr>
                    </pic:pic>
                  </a:graphicData>
                </a:graphic>
              </wp:inline>
            </w:drawing>
          </w:r>
        </w:del>
      </w:moveTo>
    </w:p>
    <w:p w14:paraId="44CDEFBB" w14:textId="2FCC9599" w:rsidR="001065B5" w:rsidDel="00430746" w:rsidRDefault="001065B5" w:rsidP="001065B5">
      <w:pPr>
        <w:pStyle w:val="Descripcin"/>
        <w:jc w:val="center"/>
        <w:rPr>
          <w:del w:id="1829" w:author="JORGE CONTRERAS ORTIZ" w:date="2021-09-02T18:20:00Z"/>
          <w:moveTo w:id="1830" w:author="JORGE CONTRERAS ORTIZ" w:date="2021-09-02T17:09:00Z"/>
        </w:rPr>
      </w:pPr>
      <w:moveTo w:id="1831" w:author="JORGE CONTRERAS ORTIZ" w:date="2021-09-02T17:09:00Z">
        <w:del w:id="1832" w:author="JORGE CONTRERAS ORTIZ" w:date="2021-09-02T18:20:00Z">
          <w:r w:rsidDel="00430746">
            <w:delText>Ilustración  Circuito de Alimentación</w:delText>
          </w:r>
        </w:del>
      </w:moveTo>
    </w:p>
    <w:p w14:paraId="2B72C535" w14:textId="42BDE2D5" w:rsidR="001065B5" w:rsidDel="00430746" w:rsidRDefault="001065B5" w:rsidP="001065B5">
      <w:pPr>
        <w:jc w:val="both"/>
        <w:rPr>
          <w:del w:id="1833" w:author="JORGE CONTRERAS ORTIZ" w:date="2021-09-02T18:20:00Z"/>
          <w:moveTo w:id="1834" w:author="JORGE CONTRERAS ORTIZ" w:date="2021-09-02T17:09:00Z"/>
        </w:rPr>
      </w:pPr>
      <w:moveTo w:id="1835" w:author="JORGE CONTRERAS ORTIZ" w:date="2021-09-02T17:09:00Z">
        <w:del w:id="1836" w:author="JORGE CONTRERAS ORTIZ" w:date="2021-09-02T18:20:00Z">
          <w:r w:rsidDel="00430746">
            <w:delText>Para entender el circuito deberemos tener en cuenta que disponemos de dos alimentaciones posibles:</w:delText>
          </w:r>
        </w:del>
      </w:moveTo>
    </w:p>
    <w:p w14:paraId="6D0447C9" w14:textId="7D2DD6DF" w:rsidR="001065B5" w:rsidDel="00430746" w:rsidRDefault="001065B5" w:rsidP="001065B5">
      <w:pPr>
        <w:pStyle w:val="Prrafodelista"/>
        <w:numPr>
          <w:ilvl w:val="0"/>
          <w:numId w:val="13"/>
        </w:numPr>
        <w:jc w:val="both"/>
        <w:rPr>
          <w:del w:id="1837" w:author="JORGE CONTRERAS ORTIZ" w:date="2021-09-02T18:20:00Z"/>
          <w:moveTo w:id="1838" w:author="JORGE CONTRERAS ORTIZ" w:date="2021-09-02T17:09:00Z"/>
        </w:rPr>
      </w:pPr>
      <w:moveTo w:id="1839" w:author="JORGE CONTRERAS ORTIZ" w:date="2021-09-02T17:09:00Z">
        <w:del w:id="1840" w:author="JORGE CONTRERAS ORTIZ" w:date="2021-09-02T18:20:00Z">
          <w:r w:rsidDel="00430746">
            <w:delText xml:space="preserve">Alimentación de 5V recibida por el conector USB (definida como </w:delText>
          </w:r>
          <w:r w:rsidRPr="00025978" w:rsidDel="00430746">
            <w:rPr>
              <w:b/>
              <w:bCs/>
            </w:rPr>
            <w:delText>VBUS</w:delText>
          </w:r>
          <w:r w:rsidDel="00430746">
            <w:delText>).</w:delText>
          </w:r>
        </w:del>
      </w:moveTo>
    </w:p>
    <w:p w14:paraId="5842D970" w14:textId="4A81B2CA" w:rsidR="001065B5" w:rsidDel="00430746" w:rsidRDefault="001065B5" w:rsidP="001065B5">
      <w:pPr>
        <w:pStyle w:val="Prrafodelista"/>
        <w:numPr>
          <w:ilvl w:val="0"/>
          <w:numId w:val="13"/>
        </w:numPr>
        <w:jc w:val="both"/>
        <w:rPr>
          <w:del w:id="1841" w:author="JORGE CONTRERAS ORTIZ" w:date="2021-09-02T18:20:00Z"/>
          <w:moveTo w:id="1842" w:author="JORGE CONTRERAS ORTIZ" w:date="2021-09-02T17:09:00Z"/>
        </w:rPr>
      </w:pPr>
      <w:moveTo w:id="1843" w:author="JORGE CONTRERAS ORTIZ" w:date="2021-09-02T17:09:00Z">
        <w:del w:id="1844" w:author="JORGE CONTRERAS ORTIZ" w:date="2021-09-02T18:20:00Z">
          <w:r w:rsidDel="00430746">
            <w:delText>Alimentación de 3V3 recibida de la placa de alimentación de la Coockie (definida como</w:delText>
          </w:r>
          <w:r w:rsidDel="00430746">
            <w:rPr>
              <w:b/>
              <w:bCs/>
            </w:rPr>
            <w:delText xml:space="preserve"> DVDD</w:delText>
          </w:r>
          <w:r w:rsidDel="00430746">
            <w:delText>).</w:delText>
          </w:r>
        </w:del>
      </w:moveTo>
    </w:p>
    <w:p w14:paraId="179C7B6D" w14:textId="02851750" w:rsidR="001065B5" w:rsidDel="00430746" w:rsidRDefault="001065B5" w:rsidP="001065B5">
      <w:pPr>
        <w:jc w:val="both"/>
        <w:rPr>
          <w:del w:id="1845" w:author="JORGE CONTRERAS ORTIZ" w:date="2021-09-02T18:20:00Z"/>
          <w:moveTo w:id="1846" w:author="JORGE CONTRERAS ORTIZ" w:date="2021-09-02T17:09:00Z"/>
        </w:rPr>
      </w:pPr>
      <w:moveTo w:id="1847" w:author="JORGE CONTRERAS ORTIZ" w:date="2021-09-02T17:09:00Z">
        <w:del w:id="1848" w:author="JORGE CONTRERAS ORTIZ" w:date="2021-09-02T18:20:00Z">
          <w:r w:rsidDel="00430746">
            <w:delText>En primer lugar, ambas líneas de alimentación pasan por U1, un switch de potencia, el cual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delText>
          </w:r>
          <w:r w:rsidRPr="005B2EB5" w:rsidDel="00430746">
            <w:rPr>
              <w:b/>
              <w:bCs/>
            </w:rPr>
            <w:delText>PMUX</w:delText>
          </w:r>
          <w:r w:rsidDel="00430746">
            <w:delText>) se hará pasar por U2, LDO a 3V3, asegurándonos así una alimentación estable de 3V3, ya se haya seleccionado previamente 5V o 3V3. Finalmente ya se pasará esta alimentación al resto del circuito.</w:delText>
          </w:r>
        </w:del>
      </w:moveTo>
    </w:p>
    <w:p w14:paraId="6937C0FD" w14:textId="3521AED3" w:rsidR="001065B5" w:rsidDel="00430746" w:rsidRDefault="001065B5" w:rsidP="001065B5">
      <w:pPr>
        <w:jc w:val="both"/>
        <w:rPr>
          <w:del w:id="1849" w:author="JORGE CONTRERAS ORTIZ" w:date="2021-09-02T18:20:00Z"/>
          <w:moveTo w:id="1850" w:author="JORGE CONTRERAS ORTIZ" w:date="2021-09-02T17:09:00Z"/>
        </w:rPr>
      </w:pPr>
      <w:moveTo w:id="1851" w:author="JORGE CONTRERAS ORTIZ" w:date="2021-09-02T17:09:00Z">
        <w:del w:id="1852" w:author="JORGE CONTRERAS ORTIZ" w:date="2021-09-02T18:20:00Z">
          <w:r w:rsidDel="00430746">
            <w:delText>Se ha añadido un Led SMD, junto con una resistencia en serie, a la salida de 3V3 del LDO (U2) para confirmar el correcto funcionamiento de esta parte del circuito.</w:delText>
          </w:r>
        </w:del>
      </w:moveTo>
    </w:p>
    <w:p w14:paraId="1AF39330" w14:textId="1C7E0EFD" w:rsidR="001065B5" w:rsidDel="00430746" w:rsidRDefault="001065B5">
      <w:pPr>
        <w:pStyle w:val="Ttulo3"/>
        <w:numPr>
          <w:ilvl w:val="2"/>
          <w:numId w:val="1"/>
        </w:numPr>
        <w:rPr>
          <w:del w:id="1853" w:author="JORGE CONTRERAS ORTIZ" w:date="2021-09-02T18:20:00Z"/>
          <w:moveTo w:id="1854" w:author="JORGE CONTRERAS ORTIZ" w:date="2021-09-02T17:09:00Z"/>
        </w:rPr>
        <w:pPrChange w:id="1855" w:author="JORGE CONTRERAS ORTIZ" w:date="2021-09-02T17:41:00Z">
          <w:pPr>
            <w:pStyle w:val="Ttulo2"/>
            <w:numPr>
              <w:ilvl w:val="1"/>
              <w:numId w:val="1"/>
            </w:numPr>
            <w:ind w:left="1080" w:hanging="720"/>
          </w:pPr>
        </w:pPrChange>
      </w:pPr>
      <w:moveTo w:id="1856" w:author="JORGE CONTRERAS ORTIZ" w:date="2021-09-02T17:09:00Z">
        <w:del w:id="1857" w:author="JORGE CONTRERAS ORTIZ" w:date="2021-09-02T17:41:00Z">
          <w:r w:rsidDel="00990358">
            <w:delText>INTEGRACIÓN DEL MÓDULO</w:delText>
          </w:r>
        </w:del>
      </w:moveTo>
    </w:p>
    <w:p w14:paraId="0D6253C9" w14:textId="2B11BC4E" w:rsidR="001065B5" w:rsidDel="00430746" w:rsidRDefault="001065B5" w:rsidP="001065B5">
      <w:pPr>
        <w:rPr>
          <w:del w:id="1858" w:author="JORGE CONTRERAS ORTIZ" w:date="2021-09-02T18:20:00Z"/>
          <w:moveTo w:id="1859" w:author="JORGE CONTRERAS ORTIZ" w:date="2021-09-02T17:09:00Z"/>
        </w:rPr>
      </w:pPr>
    </w:p>
    <w:p w14:paraId="1034F41B" w14:textId="40C2B598" w:rsidR="001065B5" w:rsidDel="00430746" w:rsidRDefault="001065B5" w:rsidP="001065B5">
      <w:pPr>
        <w:rPr>
          <w:del w:id="1860" w:author="JORGE CONTRERAS ORTIZ" w:date="2021-09-02T18:20:00Z"/>
          <w:moveTo w:id="1861" w:author="JORGE CONTRERAS ORTIZ" w:date="2021-09-02T17:09:00Z"/>
        </w:rPr>
      </w:pPr>
      <w:moveTo w:id="1862" w:author="JORGE CONTRERAS ORTIZ" w:date="2021-09-02T17:09:00Z">
        <w:del w:id="1863" w:author="JORGE CONTRERAS ORTIZ" w:date="2021-09-02T18:20:00Z">
          <w:r w:rsidDel="00430746">
            <w:delText>El circuito realizado para integrar el módulo KTWM102 es el siguiente:</w:delText>
          </w:r>
        </w:del>
      </w:moveTo>
    </w:p>
    <w:p w14:paraId="5A85581E" w14:textId="6398B46E" w:rsidR="001065B5" w:rsidDel="00430746" w:rsidRDefault="001065B5" w:rsidP="001065B5">
      <w:pPr>
        <w:keepNext/>
        <w:rPr>
          <w:del w:id="1864" w:author="JORGE CONTRERAS ORTIZ" w:date="2021-09-02T18:20:00Z"/>
          <w:moveTo w:id="1865" w:author="JORGE CONTRERAS ORTIZ" w:date="2021-09-02T17:09:00Z"/>
        </w:rPr>
      </w:pPr>
      <w:moveTo w:id="1866" w:author="JORGE CONTRERAS ORTIZ" w:date="2021-09-02T17:09:00Z">
        <w:del w:id="1867" w:author="JORGE CONTRERAS ORTIZ" w:date="2021-09-02T18:20:00Z">
          <w:r w:rsidDel="00430746">
            <w:rPr>
              <w:noProof/>
            </w:rPr>
            <w:drawing>
              <wp:inline distT="0" distB="0" distL="0" distR="0" wp14:anchorId="2E534BB0" wp14:editId="4C8B62AC">
                <wp:extent cx="5759450" cy="3343275"/>
                <wp:effectExtent l="0" t="0" r="0" b="9525"/>
                <wp:docPr id="81" name="Imagen 8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23"/>
                        <a:stretch>
                          <a:fillRect/>
                        </a:stretch>
                      </pic:blipFill>
                      <pic:spPr>
                        <a:xfrm>
                          <a:off x="0" y="0"/>
                          <a:ext cx="5759450" cy="3343275"/>
                        </a:xfrm>
                        <a:prstGeom prst="rect">
                          <a:avLst/>
                        </a:prstGeom>
                      </pic:spPr>
                    </pic:pic>
                  </a:graphicData>
                </a:graphic>
              </wp:inline>
            </w:drawing>
          </w:r>
        </w:del>
      </w:moveTo>
    </w:p>
    <w:p w14:paraId="48926C76" w14:textId="67E39BC5" w:rsidR="001065B5" w:rsidDel="00430746" w:rsidRDefault="001065B5" w:rsidP="001065B5">
      <w:pPr>
        <w:pStyle w:val="Descripcin"/>
        <w:jc w:val="center"/>
        <w:rPr>
          <w:del w:id="1868" w:author="JORGE CONTRERAS ORTIZ" w:date="2021-09-02T18:20:00Z"/>
          <w:moveTo w:id="1869" w:author="JORGE CONTRERAS ORTIZ" w:date="2021-09-02T17:09:00Z"/>
        </w:rPr>
      </w:pPr>
      <w:moveTo w:id="1870" w:author="JORGE CONTRERAS ORTIZ" w:date="2021-09-02T17:09:00Z">
        <w:del w:id="1871" w:author="JORGE CONTRERAS ORTIZ" w:date="2021-09-02T18:20:00Z">
          <w:r w:rsidDel="00430746">
            <w:delText xml:space="preserve">Ilustración </w:delText>
          </w:r>
          <w:r w:rsidDel="00430746">
            <w:rPr>
              <w:i w:val="0"/>
              <w:iCs w:val="0"/>
            </w:rPr>
            <w:fldChar w:fldCharType="begin"/>
          </w:r>
          <w:r w:rsidRPr="00430746" w:rsidDel="00430746">
            <w:rPr>
              <w:i w:val="0"/>
              <w:iCs w:val="0"/>
            </w:rPr>
            <w:delInstrText xml:space="preserve"> SEQ Ilustración \* ARABIC </w:delInstrText>
          </w:r>
          <w:r w:rsidDel="00430746">
            <w:rPr>
              <w:i w:val="0"/>
              <w:iCs w:val="0"/>
            </w:rPr>
            <w:fldChar w:fldCharType="separate"/>
          </w:r>
        </w:del>
        <w:del w:id="1872" w:author="JORGE CONTRERAS ORTIZ" w:date="2021-09-02T17:32:00Z">
          <w:r w:rsidRPr="00430746" w:rsidDel="002135FF">
            <w:rPr>
              <w:i w:val="0"/>
              <w:iCs w:val="0"/>
              <w:noProof/>
            </w:rPr>
            <w:delText>61</w:delText>
          </w:r>
        </w:del>
        <w:del w:id="1873" w:author="JORGE CONTRERAS ORTIZ" w:date="2021-09-02T18:20:00Z">
          <w:r w:rsidDel="00430746">
            <w:rPr>
              <w:i w:val="0"/>
              <w:iCs w:val="0"/>
              <w:noProof/>
            </w:rPr>
            <w:fldChar w:fldCharType="end"/>
          </w:r>
          <w:r w:rsidDel="00430746">
            <w:delText xml:space="preserve"> Circuito Integración del Módulo</w:delText>
          </w:r>
        </w:del>
      </w:moveTo>
    </w:p>
    <w:p w14:paraId="3457C47C" w14:textId="21DBB78D" w:rsidR="001065B5" w:rsidDel="00430746" w:rsidRDefault="001065B5" w:rsidP="001065B5">
      <w:pPr>
        <w:rPr>
          <w:del w:id="1874" w:author="JORGE CONTRERAS ORTIZ" w:date="2021-09-02T18:20:00Z"/>
          <w:moveTo w:id="1875" w:author="JORGE CONTRERAS ORTIZ" w:date="2021-09-02T17:09:00Z"/>
        </w:rPr>
      </w:pPr>
    </w:p>
    <w:p w14:paraId="261985D1" w14:textId="51CF1C5E" w:rsidR="001065B5" w:rsidDel="00430746" w:rsidRDefault="001065B5" w:rsidP="001065B5">
      <w:pPr>
        <w:rPr>
          <w:del w:id="1876" w:author="JORGE CONTRERAS ORTIZ" w:date="2021-09-02T18:20:00Z"/>
          <w:moveTo w:id="1877" w:author="JORGE CONTRERAS ORTIZ" w:date="2021-09-02T17:09:00Z"/>
        </w:rPr>
      </w:pPr>
      <w:moveTo w:id="1878" w:author="JORGE CONTRERAS ORTIZ" w:date="2021-09-02T17:09:00Z">
        <w:del w:id="1879" w:author="JORGE CONTRERAS ORTIZ" w:date="2021-09-02T18:20:00Z">
          <w:r w:rsidDel="00430746">
            <w:delText>El dispositivo KTWM102, tal como hemos mostrado anteriormente, es el siguiente:</w:delText>
          </w:r>
        </w:del>
      </w:moveTo>
    </w:p>
    <w:p w14:paraId="3C2F6251" w14:textId="11802CA0" w:rsidR="001065B5" w:rsidDel="00430746" w:rsidRDefault="001065B5" w:rsidP="001065B5">
      <w:pPr>
        <w:rPr>
          <w:del w:id="1880" w:author="JORGE CONTRERAS ORTIZ" w:date="2021-09-02T18:20:00Z"/>
          <w:moveTo w:id="1881" w:author="JORGE CONTRERAS ORTIZ" w:date="2021-09-02T17:09:00Z"/>
        </w:rPr>
      </w:pPr>
    </w:p>
    <w:p w14:paraId="00DB8A88" w14:textId="1BE72340" w:rsidR="001065B5" w:rsidDel="00430746" w:rsidRDefault="001065B5" w:rsidP="001065B5">
      <w:pPr>
        <w:keepNext/>
        <w:jc w:val="center"/>
        <w:rPr>
          <w:del w:id="1882" w:author="JORGE CONTRERAS ORTIZ" w:date="2021-09-02T18:20:00Z"/>
          <w:moveTo w:id="1883" w:author="JORGE CONTRERAS ORTIZ" w:date="2021-09-02T17:09:00Z"/>
        </w:rPr>
      </w:pPr>
      <w:moveTo w:id="1884" w:author="JORGE CONTRERAS ORTIZ" w:date="2021-09-02T17:09:00Z">
        <w:del w:id="1885" w:author="JORGE CONTRERAS ORTIZ" w:date="2021-09-02T18:20:00Z">
          <w:r w:rsidDel="00430746">
            <w:rPr>
              <w:noProof/>
            </w:rPr>
            <w:drawing>
              <wp:inline distT="0" distB="0" distL="0" distR="0" wp14:anchorId="1A55421E" wp14:editId="53D64660">
                <wp:extent cx="2498566" cy="1839433"/>
                <wp:effectExtent l="0" t="0" r="0" b="8890"/>
                <wp:docPr id="82" name="Imagen 8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moveTo>
    </w:p>
    <w:p w14:paraId="015E335D" w14:textId="6E328021" w:rsidR="001065B5" w:rsidDel="00430746" w:rsidRDefault="001065B5" w:rsidP="001065B5">
      <w:pPr>
        <w:pStyle w:val="Descripcin"/>
        <w:jc w:val="center"/>
        <w:rPr>
          <w:del w:id="1886" w:author="JORGE CONTRERAS ORTIZ" w:date="2021-09-02T18:20:00Z"/>
          <w:moveTo w:id="1887" w:author="JORGE CONTRERAS ORTIZ" w:date="2021-09-02T17:09:00Z"/>
        </w:rPr>
      </w:pPr>
      <w:moveTo w:id="1888" w:author="JORGE CONTRERAS ORTIZ" w:date="2021-09-02T17:09:00Z">
        <w:del w:id="1889" w:author="JORGE CONTRERAS ORTIZ" w:date="2021-09-02T18:20:00Z">
          <w:r w:rsidDel="00430746">
            <w:delText xml:space="preserve">Ilustración </w:delText>
          </w:r>
          <w:r w:rsidDel="00430746">
            <w:rPr>
              <w:i w:val="0"/>
              <w:iCs w:val="0"/>
            </w:rPr>
            <w:fldChar w:fldCharType="begin"/>
          </w:r>
          <w:r w:rsidDel="00430746">
            <w:delInstrText xml:space="preserve"> SEQ Ilustración \* ARABIC </w:delInstrText>
          </w:r>
          <w:r w:rsidDel="00430746">
            <w:rPr>
              <w:i w:val="0"/>
              <w:iCs w:val="0"/>
            </w:rPr>
            <w:fldChar w:fldCharType="separate"/>
          </w:r>
        </w:del>
        <w:del w:id="1890" w:author="JORGE CONTRERAS ORTIZ" w:date="2021-09-02T17:32:00Z">
          <w:r w:rsidDel="002135FF">
            <w:rPr>
              <w:noProof/>
            </w:rPr>
            <w:delText>62</w:delText>
          </w:r>
        </w:del>
        <w:del w:id="1891" w:author="JORGE CONTRERAS ORTIZ" w:date="2021-09-02T18:20:00Z">
          <w:r w:rsidDel="00430746">
            <w:rPr>
              <w:i w:val="0"/>
              <w:iCs w:val="0"/>
              <w:noProof/>
            </w:rPr>
            <w:fldChar w:fldCharType="end"/>
          </w:r>
          <w:r w:rsidDel="00430746">
            <w:delText xml:space="preserve"> Dispositivo KTWM102</w:delText>
          </w:r>
        </w:del>
      </w:moveTo>
    </w:p>
    <w:p w14:paraId="15E533DB" w14:textId="226A6CF3" w:rsidR="001065B5" w:rsidDel="00430746" w:rsidRDefault="001065B5" w:rsidP="001065B5">
      <w:pPr>
        <w:jc w:val="both"/>
        <w:rPr>
          <w:del w:id="1892" w:author="JORGE CONTRERAS ORTIZ" w:date="2021-09-02T18:20:00Z"/>
          <w:moveTo w:id="1893" w:author="JORGE CONTRERAS ORTIZ" w:date="2021-09-02T17:09:00Z"/>
        </w:rPr>
      </w:pPr>
    </w:p>
    <w:p w14:paraId="150318F6" w14:textId="1D433A42" w:rsidR="001065B5" w:rsidDel="00430746" w:rsidRDefault="001065B5" w:rsidP="001065B5">
      <w:pPr>
        <w:jc w:val="both"/>
        <w:rPr>
          <w:del w:id="1894" w:author="JORGE CONTRERAS ORTIZ" w:date="2021-09-02T18:20:00Z"/>
          <w:moveTo w:id="1895" w:author="JORGE CONTRERAS ORTIZ" w:date="2021-09-02T17:09:00Z"/>
        </w:rPr>
      </w:pPr>
      <w:moveTo w:id="1896" w:author="JORGE CONTRERAS ORTIZ" w:date="2021-09-02T17:09:00Z">
        <w:del w:id="1897" w:author="JORGE CONTRERAS ORTIZ" w:date="2021-09-02T18:20:00Z">
          <w:r w:rsidDel="00430746">
            <w:delTex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delText>
          </w:r>
        </w:del>
      </w:moveTo>
    </w:p>
    <w:p w14:paraId="32E149A1" w14:textId="2EBF1428" w:rsidR="001065B5" w:rsidDel="00430746" w:rsidRDefault="001065B5" w:rsidP="001065B5">
      <w:pPr>
        <w:rPr>
          <w:del w:id="1898" w:author="JORGE CONTRERAS ORTIZ" w:date="2021-09-02T18:20:00Z"/>
          <w:moveTo w:id="1899" w:author="JORGE CONTRERAS ORTIZ" w:date="2021-09-02T17:09:00Z"/>
        </w:rPr>
      </w:pPr>
      <w:moveTo w:id="1900" w:author="JORGE CONTRERAS ORTIZ" w:date="2021-09-02T17:09:00Z">
        <w:del w:id="1901" w:author="JORGE CONTRERAS ORTIZ" w:date="2021-09-02T18:20:00Z">
          <w:r w:rsidDel="00430746">
            <w:br w:type="page"/>
          </w:r>
        </w:del>
      </w:moveTo>
    </w:p>
    <w:p w14:paraId="07D286C9" w14:textId="2DA89BB0" w:rsidR="001065B5" w:rsidDel="00430746" w:rsidRDefault="001065B5">
      <w:pPr>
        <w:pStyle w:val="Ttulo3"/>
        <w:numPr>
          <w:ilvl w:val="2"/>
          <w:numId w:val="1"/>
        </w:numPr>
        <w:rPr>
          <w:del w:id="1902" w:author="JORGE CONTRERAS ORTIZ" w:date="2021-09-02T18:20:00Z"/>
          <w:moveTo w:id="1903" w:author="JORGE CONTRERAS ORTIZ" w:date="2021-09-02T17:09:00Z"/>
        </w:rPr>
        <w:pPrChange w:id="1904" w:author="JORGE CONTRERAS ORTIZ" w:date="2021-09-02T17:41:00Z">
          <w:pPr>
            <w:pStyle w:val="Ttulo2"/>
            <w:numPr>
              <w:ilvl w:val="1"/>
              <w:numId w:val="1"/>
            </w:numPr>
            <w:ind w:left="1080" w:hanging="720"/>
          </w:pPr>
        </w:pPrChange>
      </w:pPr>
      <w:moveTo w:id="1905" w:author="JORGE CONTRERAS ORTIZ" w:date="2021-09-02T17:09:00Z">
        <w:del w:id="1906" w:author="JORGE CONTRERAS ORTIZ" w:date="2021-09-02T17:41:00Z">
          <w:r w:rsidDel="00990358">
            <w:delText>COOCKIE CONNECTOR</w:delText>
          </w:r>
        </w:del>
      </w:moveTo>
    </w:p>
    <w:p w14:paraId="32898E52" w14:textId="38696E1A" w:rsidR="001065B5" w:rsidDel="00430746" w:rsidRDefault="001065B5" w:rsidP="001065B5">
      <w:pPr>
        <w:rPr>
          <w:del w:id="1907" w:author="JORGE CONTRERAS ORTIZ" w:date="2021-09-02T18:20:00Z"/>
          <w:moveTo w:id="1908" w:author="JORGE CONTRERAS ORTIZ" w:date="2021-09-02T17:09:00Z"/>
        </w:rPr>
      </w:pPr>
    </w:p>
    <w:p w14:paraId="6225B1F2" w14:textId="20399B0C" w:rsidR="001065B5" w:rsidDel="00430746" w:rsidRDefault="001065B5" w:rsidP="001065B5">
      <w:pPr>
        <w:jc w:val="both"/>
        <w:rPr>
          <w:del w:id="1909" w:author="JORGE CONTRERAS ORTIZ" w:date="2021-09-02T18:20:00Z"/>
          <w:moveTo w:id="1910" w:author="JORGE CONTRERAS ORTIZ" w:date="2021-09-02T17:09:00Z"/>
        </w:rPr>
      </w:pPr>
      <w:moveTo w:id="1911" w:author="JORGE CONTRERAS ORTIZ" w:date="2021-09-02T17:09:00Z">
        <w:del w:id="1912" w:author="JORGE CONTRERAS ORTIZ" w:date="2021-09-02T18:20:00Z">
          <w:r w:rsidDel="00430746">
            <w:delText>Esta parte del circuito, es la interfaz con el resto de PCB integrantes de la Coockie a través de conectores verticales:</w:delText>
          </w:r>
        </w:del>
      </w:moveTo>
    </w:p>
    <w:p w14:paraId="5B28846A" w14:textId="11398ACE" w:rsidR="001065B5" w:rsidDel="00430746" w:rsidRDefault="001065B5" w:rsidP="001065B5">
      <w:pPr>
        <w:keepNext/>
        <w:jc w:val="center"/>
        <w:rPr>
          <w:del w:id="1913" w:author="JORGE CONTRERAS ORTIZ" w:date="2021-09-02T18:20:00Z"/>
          <w:moveTo w:id="1914" w:author="JORGE CONTRERAS ORTIZ" w:date="2021-09-02T17:09:00Z"/>
        </w:rPr>
      </w:pPr>
      <w:moveTo w:id="1915" w:author="JORGE CONTRERAS ORTIZ" w:date="2021-09-02T17:09:00Z">
        <w:del w:id="1916" w:author="JORGE CONTRERAS ORTIZ" w:date="2021-09-02T18:20:00Z">
          <w:r w:rsidDel="00430746">
            <w:rPr>
              <w:noProof/>
            </w:rPr>
            <w:drawing>
              <wp:inline distT="0" distB="0" distL="0" distR="0" wp14:anchorId="5E56A3AB" wp14:editId="3CD1CC4F">
                <wp:extent cx="5759450" cy="6643370"/>
                <wp:effectExtent l="0" t="0" r="0" b="5080"/>
                <wp:docPr id="83" name="Imagen 83"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25"/>
                        <a:stretch>
                          <a:fillRect/>
                        </a:stretch>
                      </pic:blipFill>
                      <pic:spPr>
                        <a:xfrm>
                          <a:off x="0" y="0"/>
                          <a:ext cx="5759450" cy="6643370"/>
                        </a:xfrm>
                        <a:prstGeom prst="rect">
                          <a:avLst/>
                        </a:prstGeom>
                      </pic:spPr>
                    </pic:pic>
                  </a:graphicData>
                </a:graphic>
              </wp:inline>
            </w:drawing>
          </w:r>
        </w:del>
      </w:moveTo>
    </w:p>
    <w:p w14:paraId="3C6CC374" w14:textId="096D63AD" w:rsidR="001065B5" w:rsidDel="00430746" w:rsidRDefault="001065B5" w:rsidP="001065B5">
      <w:pPr>
        <w:pStyle w:val="Descripcin"/>
        <w:jc w:val="center"/>
        <w:rPr>
          <w:del w:id="1917" w:author="JORGE CONTRERAS ORTIZ" w:date="2021-09-02T18:20:00Z"/>
          <w:moveTo w:id="1918" w:author="JORGE CONTRERAS ORTIZ" w:date="2021-09-02T17:09:00Z"/>
        </w:rPr>
      </w:pPr>
      <w:moveTo w:id="1919" w:author="JORGE CONTRERAS ORTIZ" w:date="2021-09-02T17:09:00Z">
        <w:del w:id="1920" w:author="JORGE CONTRERAS ORTIZ" w:date="2021-09-02T18:20:00Z">
          <w:r w:rsidDel="00430746">
            <w:delText xml:space="preserve">Ilustración </w:delText>
          </w:r>
          <w:r w:rsidDel="00430746">
            <w:rPr>
              <w:i w:val="0"/>
              <w:iCs w:val="0"/>
            </w:rPr>
            <w:fldChar w:fldCharType="begin"/>
          </w:r>
          <w:r w:rsidDel="00430746">
            <w:delInstrText xml:space="preserve"> SEQ Ilustración \* ARABIC </w:delInstrText>
          </w:r>
          <w:r w:rsidDel="00430746">
            <w:rPr>
              <w:i w:val="0"/>
              <w:iCs w:val="0"/>
            </w:rPr>
            <w:fldChar w:fldCharType="separate"/>
          </w:r>
        </w:del>
        <w:del w:id="1921" w:author="JORGE CONTRERAS ORTIZ" w:date="2021-09-02T17:32:00Z">
          <w:r w:rsidDel="002135FF">
            <w:rPr>
              <w:noProof/>
            </w:rPr>
            <w:delText>63</w:delText>
          </w:r>
        </w:del>
        <w:del w:id="1922" w:author="JORGE CONTRERAS ORTIZ" w:date="2021-09-02T18:20:00Z">
          <w:r w:rsidDel="00430746">
            <w:rPr>
              <w:i w:val="0"/>
              <w:iCs w:val="0"/>
              <w:noProof/>
            </w:rPr>
            <w:fldChar w:fldCharType="end"/>
          </w:r>
          <w:r w:rsidDel="00430746">
            <w:delText xml:space="preserve"> Conectores Verticales</w:delText>
          </w:r>
        </w:del>
      </w:moveTo>
    </w:p>
    <w:p w14:paraId="33931707" w14:textId="3B762A55" w:rsidR="001065B5" w:rsidDel="00430746" w:rsidRDefault="001065B5" w:rsidP="001065B5">
      <w:pPr>
        <w:rPr>
          <w:del w:id="1923" w:author="JORGE CONTRERAS ORTIZ" w:date="2021-09-02T18:20:00Z"/>
          <w:moveTo w:id="1924" w:author="JORGE CONTRERAS ORTIZ" w:date="2021-09-02T17:09:00Z"/>
        </w:rPr>
      </w:pPr>
      <w:moveTo w:id="1925" w:author="JORGE CONTRERAS ORTIZ" w:date="2021-09-02T17:09:00Z">
        <w:del w:id="1926" w:author="JORGE CONTRERAS ORTIZ" w:date="2021-09-02T18:20:00Z">
          <w:r w:rsidDel="00430746">
            <w:br w:type="page"/>
          </w:r>
        </w:del>
      </w:moveTo>
    </w:p>
    <w:p w14:paraId="2CE731E0" w14:textId="005BD539" w:rsidR="001065B5" w:rsidDel="00430746" w:rsidRDefault="001065B5">
      <w:pPr>
        <w:pStyle w:val="Ttulo3"/>
        <w:numPr>
          <w:ilvl w:val="2"/>
          <w:numId w:val="1"/>
        </w:numPr>
        <w:rPr>
          <w:del w:id="1927" w:author="JORGE CONTRERAS ORTIZ" w:date="2021-09-02T18:20:00Z"/>
          <w:moveTo w:id="1928" w:author="JORGE CONTRERAS ORTIZ" w:date="2021-09-02T17:09:00Z"/>
        </w:rPr>
        <w:pPrChange w:id="1929" w:author="JORGE CONTRERAS ORTIZ" w:date="2021-09-02T17:42:00Z">
          <w:pPr>
            <w:pStyle w:val="Ttulo2"/>
            <w:numPr>
              <w:ilvl w:val="1"/>
              <w:numId w:val="1"/>
            </w:numPr>
            <w:ind w:left="1080" w:hanging="720"/>
          </w:pPr>
        </w:pPrChange>
      </w:pPr>
      <w:moveTo w:id="1930" w:author="JORGE CONTRERAS ORTIZ" w:date="2021-09-02T17:09:00Z">
        <w:del w:id="1931" w:author="JORGE CONTRERAS ORTIZ" w:date="2021-09-02T18:20:00Z">
          <w:r w:rsidDel="00430746">
            <w:delText>USB</w:delText>
          </w:r>
        </w:del>
      </w:moveTo>
    </w:p>
    <w:p w14:paraId="3C71190B" w14:textId="5E0F8C39" w:rsidR="001065B5" w:rsidDel="00430746" w:rsidRDefault="001065B5" w:rsidP="001065B5">
      <w:pPr>
        <w:rPr>
          <w:del w:id="1932" w:author="JORGE CONTRERAS ORTIZ" w:date="2021-09-02T18:20:00Z"/>
          <w:moveTo w:id="1933" w:author="JORGE CONTRERAS ORTIZ" w:date="2021-09-02T17:09:00Z"/>
        </w:rPr>
      </w:pPr>
    </w:p>
    <w:p w14:paraId="59DA9D73" w14:textId="6C18A3D2" w:rsidR="001065B5" w:rsidDel="00430746" w:rsidRDefault="001065B5" w:rsidP="001065B5">
      <w:pPr>
        <w:jc w:val="both"/>
        <w:rPr>
          <w:del w:id="1934" w:author="JORGE CONTRERAS ORTIZ" w:date="2021-09-02T18:20:00Z"/>
          <w:moveTo w:id="1935" w:author="JORGE CONTRERAS ORTIZ" w:date="2021-09-02T17:09:00Z"/>
        </w:rPr>
      </w:pPr>
      <w:moveTo w:id="1936" w:author="JORGE CONTRERAS ORTIZ" w:date="2021-09-02T17:09:00Z">
        <w:del w:id="1937" w:author="JORGE CONTRERAS ORTIZ" w:date="2021-09-02T18:20:00Z">
          <w:r w:rsidDel="00430746">
            <w:delText>Esta última parte implementa un conector micro USB tipo B, pudiendo así conectar el dispositivo KTWM102 con un PC a través de la herramienta KiTools.</w:delText>
          </w:r>
        </w:del>
      </w:moveTo>
    </w:p>
    <w:p w14:paraId="32D7388B" w14:textId="415BBFCC" w:rsidR="001065B5" w:rsidDel="00430746" w:rsidRDefault="001065B5" w:rsidP="001065B5">
      <w:pPr>
        <w:keepNext/>
        <w:jc w:val="both"/>
        <w:rPr>
          <w:del w:id="1938" w:author="JORGE CONTRERAS ORTIZ" w:date="2021-09-02T18:20:00Z"/>
          <w:moveTo w:id="1939" w:author="JORGE CONTRERAS ORTIZ" w:date="2021-09-02T17:09:00Z"/>
        </w:rPr>
      </w:pPr>
      <w:moveTo w:id="1940" w:author="JORGE CONTRERAS ORTIZ" w:date="2021-09-02T17:09:00Z">
        <w:del w:id="1941" w:author="JORGE CONTRERAS ORTIZ" w:date="2021-09-02T18:20:00Z">
          <w:r w:rsidDel="00430746">
            <w:rPr>
              <w:noProof/>
            </w:rPr>
            <w:drawing>
              <wp:inline distT="0" distB="0" distL="0" distR="0" wp14:anchorId="5797CFD5" wp14:editId="760D161D">
                <wp:extent cx="5759450" cy="2359660"/>
                <wp:effectExtent l="0" t="0" r="0" b="2540"/>
                <wp:docPr id="84" name="Imagen 8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26"/>
                        <a:stretch>
                          <a:fillRect/>
                        </a:stretch>
                      </pic:blipFill>
                      <pic:spPr>
                        <a:xfrm>
                          <a:off x="0" y="0"/>
                          <a:ext cx="5759450" cy="2359660"/>
                        </a:xfrm>
                        <a:prstGeom prst="rect">
                          <a:avLst/>
                        </a:prstGeom>
                      </pic:spPr>
                    </pic:pic>
                  </a:graphicData>
                </a:graphic>
              </wp:inline>
            </w:drawing>
          </w:r>
        </w:del>
      </w:moveTo>
    </w:p>
    <w:p w14:paraId="05A0F854" w14:textId="724DC35F" w:rsidR="001065B5" w:rsidRPr="005B4B3D" w:rsidDel="00430746" w:rsidRDefault="001065B5" w:rsidP="001065B5">
      <w:pPr>
        <w:pStyle w:val="Descripcin"/>
        <w:jc w:val="center"/>
        <w:rPr>
          <w:del w:id="1942" w:author="JORGE CONTRERAS ORTIZ" w:date="2021-09-02T18:20:00Z"/>
          <w:moveTo w:id="1943" w:author="JORGE CONTRERAS ORTIZ" w:date="2021-09-02T17:09:00Z"/>
        </w:rPr>
      </w:pPr>
      <w:moveTo w:id="1944" w:author="JORGE CONTRERAS ORTIZ" w:date="2021-09-02T17:09:00Z">
        <w:del w:id="1945" w:author="JORGE CONTRERAS ORTIZ" w:date="2021-09-02T18:20:00Z">
          <w:r w:rsidDel="00430746">
            <w:delText xml:space="preserve">Ilustración </w:delText>
          </w:r>
          <w:r w:rsidDel="00430746">
            <w:rPr>
              <w:i w:val="0"/>
              <w:iCs w:val="0"/>
            </w:rPr>
            <w:fldChar w:fldCharType="begin"/>
          </w:r>
          <w:r w:rsidDel="00430746">
            <w:delInstrText xml:space="preserve"> SEQ Ilustración \* ARABIC </w:delInstrText>
          </w:r>
          <w:r w:rsidDel="00430746">
            <w:rPr>
              <w:i w:val="0"/>
              <w:iCs w:val="0"/>
            </w:rPr>
            <w:fldChar w:fldCharType="separate"/>
          </w:r>
        </w:del>
        <w:del w:id="1946" w:author="JORGE CONTRERAS ORTIZ" w:date="2021-09-02T17:32:00Z">
          <w:r w:rsidDel="002135FF">
            <w:rPr>
              <w:noProof/>
            </w:rPr>
            <w:delText>64</w:delText>
          </w:r>
        </w:del>
        <w:del w:id="1947" w:author="JORGE CONTRERAS ORTIZ" w:date="2021-09-02T18:20:00Z">
          <w:r w:rsidDel="00430746">
            <w:rPr>
              <w:i w:val="0"/>
              <w:iCs w:val="0"/>
              <w:noProof/>
            </w:rPr>
            <w:fldChar w:fldCharType="end"/>
          </w:r>
          <w:r w:rsidDel="00430746">
            <w:delText xml:space="preserve"> Conector USB</w:delText>
          </w:r>
        </w:del>
      </w:moveTo>
    </w:p>
    <w:p w14:paraId="22505CF1" w14:textId="5703B8C5" w:rsidR="00990358" w:rsidRPr="00990358" w:rsidDel="000201CA" w:rsidRDefault="001065B5">
      <w:pPr>
        <w:rPr>
          <w:del w:id="1948" w:author="JORGE CONTRERAS ORTIZ" w:date="2021-09-02T17:50:00Z"/>
          <w:moveTo w:id="1949" w:author="JORGE CONTRERAS ORTIZ" w:date="2021-09-02T17:09:00Z"/>
        </w:rPr>
        <w:pPrChange w:id="1950" w:author="JORGE CONTRERAS ORTIZ" w:date="2021-09-02T17:43:00Z">
          <w:pPr>
            <w:jc w:val="both"/>
          </w:pPr>
        </w:pPrChange>
      </w:pPr>
      <w:moveTo w:id="1951" w:author="JORGE CONTRERAS ORTIZ" w:date="2021-09-02T17:09:00Z">
        <w:del w:id="1952" w:author="JORGE CONTRERAS ORTIZ" w:date="2021-09-02T18:20:00Z">
          <w:r w:rsidDel="00430746">
            <w:delText xml:space="preserve">Se añade un Led SMD con una resistencia en serie, como comprobación de que lleguen los </w:delText>
          </w:r>
          <w:commentRangeStart w:id="1953"/>
          <w:r w:rsidDel="00430746">
            <w:delText>5V</w:delText>
          </w:r>
          <w:commentRangeEnd w:id="1953"/>
          <w:r w:rsidDel="00430746">
            <w:rPr>
              <w:rStyle w:val="Refdecomentario"/>
            </w:rPr>
            <w:commentReference w:id="1953"/>
          </w:r>
          <w:r w:rsidDel="00430746">
            <w:delText xml:space="preserve"> correctamente al circuito, como símbolo de una buena conexión del conector.</w:delText>
          </w:r>
        </w:del>
      </w:moveTo>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190053" w:rsidRPr="0024330D" w:rsidDel="0024330D" w14:paraId="6E5F9830" w14:textId="57C4DEFD" w:rsidTr="00A3098D">
        <w:trPr>
          <w:del w:id="1954" w:author="JORGE CONTRERAS ORTIZ" w:date="2021-09-02T18:13:00Z"/>
        </w:trPr>
        <w:tc>
          <w:tcPr>
            <w:tcW w:w="4150" w:type="dxa"/>
            <w:vAlign w:val="center"/>
          </w:tcPr>
          <w:p w14:paraId="79E17175" w14:textId="3C48D20A" w:rsidR="00190053" w:rsidRPr="0024330D" w:rsidDel="0024330D" w:rsidRDefault="00190053" w:rsidP="00A3098D">
            <w:pPr>
              <w:jc w:val="center"/>
              <w:rPr>
                <w:del w:id="1955" w:author="JORGE CONTRERAS ORTIZ" w:date="2021-09-02T18:13:00Z"/>
                <w:moveTo w:id="1956" w:author="JORGE CONTRERAS ORTIZ" w:date="2021-09-02T17:58:00Z"/>
              </w:rPr>
            </w:pPr>
            <w:moveToRangeStart w:id="1957" w:author="JORGE CONTRERAS ORTIZ" w:date="2021-09-02T17:58:00Z" w:name="move81497944"/>
            <w:moveToRangeEnd w:id="1765"/>
            <w:moveTo w:id="1958" w:author="JORGE CONTRERAS ORTIZ" w:date="2021-09-02T17:58:00Z">
              <w:del w:id="1959" w:author="JORGE CONTRERAS ORTIZ" w:date="2021-09-02T17:59:00Z">
                <w:r w:rsidDel="00190053">
                  <w:rPr>
                    <w:noProof/>
                  </w:rPr>
                  <w:drawing>
                    <wp:inline distT="0" distB="0" distL="0" distR="0" wp14:anchorId="562A701C" wp14:editId="4698339E">
                      <wp:extent cx="1670043" cy="2636727"/>
                      <wp:effectExtent l="0" t="0" r="6985" b="0"/>
                      <wp:docPr id="129" name="Imagen 129"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del>
              <w:bookmarkStart w:id="1960" w:name="_Toc81499369"/>
              <w:bookmarkEnd w:id="1960"/>
            </w:moveTo>
          </w:p>
        </w:tc>
        <w:tc>
          <w:tcPr>
            <w:tcW w:w="4354" w:type="dxa"/>
            <w:vAlign w:val="center"/>
          </w:tcPr>
          <w:p w14:paraId="58CA9268" w14:textId="50AEAA37" w:rsidR="00190053" w:rsidRPr="0024330D" w:rsidDel="0024330D" w:rsidRDefault="00190053" w:rsidP="00A3098D">
            <w:pPr>
              <w:jc w:val="center"/>
              <w:rPr>
                <w:del w:id="1961" w:author="JORGE CONTRERAS ORTIZ" w:date="2021-09-02T18:13:00Z"/>
                <w:moveTo w:id="1962" w:author="JORGE CONTRERAS ORTIZ" w:date="2021-09-02T17:58:00Z"/>
              </w:rPr>
            </w:pPr>
            <w:moveTo w:id="1963" w:author="JORGE CONTRERAS ORTIZ" w:date="2021-09-02T17:58:00Z">
              <w:del w:id="1964" w:author="JORGE CONTRERAS ORTIZ" w:date="2021-09-02T18:03:00Z">
                <w:r w:rsidDel="00190053">
                  <w:rPr>
                    <w:noProof/>
                  </w:rPr>
                  <w:drawing>
                    <wp:inline distT="0" distB="0" distL="0" distR="0" wp14:anchorId="079D8783" wp14:editId="56586573">
                      <wp:extent cx="2510093" cy="1876549"/>
                      <wp:effectExtent l="0" t="0" r="5080" b="0"/>
                      <wp:docPr id="130" name="Imagen 130"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del>
              <w:bookmarkStart w:id="1965" w:name="_Toc81499370"/>
              <w:bookmarkEnd w:id="1965"/>
            </w:moveTo>
          </w:p>
        </w:tc>
        <w:bookmarkStart w:id="1966" w:name="_Toc81499371"/>
        <w:bookmarkEnd w:id="1966"/>
      </w:tr>
      <w:tr w:rsidR="00190053" w:rsidDel="0024330D" w14:paraId="7E79A4D6" w14:textId="1AD92AB2" w:rsidTr="00A3098D">
        <w:trPr>
          <w:del w:id="1967" w:author="JORGE CONTRERAS ORTIZ" w:date="2021-09-02T18:13:00Z"/>
        </w:trPr>
        <w:tc>
          <w:tcPr>
            <w:tcW w:w="4150" w:type="dxa"/>
            <w:shd w:val="clear" w:color="auto" w:fill="D0CECE" w:themeFill="background2" w:themeFillShade="E6"/>
            <w:vAlign w:val="center"/>
          </w:tcPr>
          <w:p w14:paraId="645E65AB" w14:textId="33EC16FB" w:rsidR="00190053" w:rsidDel="0024330D" w:rsidRDefault="00190053" w:rsidP="00A3098D">
            <w:pPr>
              <w:jc w:val="center"/>
              <w:rPr>
                <w:del w:id="1968" w:author="JORGE CONTRERAS ORTIZ" w:date="2021-09-02T18:13:00Z"/>
                <w:moveTo w:id="1969" w:author="JORGE CONTRERAS ORTIZ" w:date="2021-09-02T17:58:00Z"/>
              </w:rPr>
            </w:pPr>
            <w:moveTo w:id="1970" w:author="JORGE CONTRERAS ORTIZ" w:date="2021-09-02T17:58:00Z">
              <w:del w:id="1971" w:author="JORGE CONTRERAS ORTIZ" w:date="2021-09-02T18:13:00Z">
                <w:r w:rsidDel="0024330D">
                  <w:delText>1 x Kit de Desarrollo STM</w:delText>
                </w:r>
                <w:bookmarkStart w:id="1972" w:name="_Toc81499372"/>
                <w:bookmarkEnd w:id="1972"/>
              </w:del>
            </w:moveTo>
          </w:p>
          <w:p w14:paraId="146F3142" w14:textId="36AB760A" w:rsidR="00190053" w:rsidDel="0024330D" w:rsidRDefault="00190053" w:rsidP="00A3098D">
            <w:pPr>
              <w:jc w:val="center"/>
              <w:rPr>
                <w:del w:id="1973" w:author="JORGE CONTRERAS ORTIZ" w:date="2021-09-02T18:13:00Z"/>
                <w:moveTo w:id="1974" w:author="JORGE CONTRERAS ORTIZ" w:date="2021-09-02T17:58:00Z"/>
              </w:rPr>
            </w:pPr>
            <w:moveTo w:id="1975" w:author="JORGE CONTRERAS ORTIZ" w:date="2021-09-02T17:58:00Z">
              <w:del w:id="1976" w:author="JORGE CONTRERAS ORTIZ" w:date="2021-09-02T18:13:00Z">
                <w:r w:rsidRPr="00F47ABE" w:rsidDel="0024330D">
                  <w:delText>STM32F407G-DISC1</w:delText>
                </w:r>
                <w:bookmarkStart w:id="1977" w:name="_Toc81499373"/>
                <w:bookmarkEnd w:id="1977"/>
              </w:del>
            </w:moveTo>
          </w:p>
        </w:tc>
        <w:tc>
          <w:tcPr>
            <w:tcW w:w="4354" w:type="dxa"/>
            <w:shd w:val="clear" w:color="auto" w:fill="D0CECE" w:themeFill="background2" w:themeFillShade="E6"/>
            <w:vAlign w:val="center"/>
          </w:tcPr>
          <w:p w14:paraId="08C1662E" w14:textId="6ADC2736" w:rsidR="00190053" w:rsidDel="0024330D" w:rsidRDefault="00190053" w:rsidP="00A3098D">
            <w:pPr>
              <w:jc w:val="center"/>
              <w:rPr>
                <w:del w:id="1978" w:author="JORGE CONTRERAS ORTIZ" w:date="2021-09-02T18:13:00Z"/>
                <w:moveTo w:id="1979" w:author="JORGE CONTRERAS ORTIZ" w:date="2021-09-02T17:58:00Z"/>
              </w:rPr>
            </w:pPr>
            <w:moveTo w:id="1980" w:author="JORGE CONTRERAS ORTIZ" w:date="2021-09-02T17:58:00Z">
              <w:del w:id="1981" w:author="JORGE CONTRERAS ORTIZ" w:date="2021-09-02T18:13:00Z">
                <w:r w:rsidDel="0024330D">
                  <w:delText>2 x KTDG102 Evaluation Dongle</w:delText>
                </w:r>
                <w:bookmarkStart w:id="1982" w:name="_Toc81499374"/>
                <w:bookmarkEnd w:id="1982"/>
              </w:del>
            </w:moveTo>
          </w:p>
        </w:tc>
        <w:bookmarkStart w:id="1983" w:name="_Toc81499375"/>
        <w:bookmarkEnd w:id="1983"/>
      </w:tr>
      <w:tr w:rsidR="00190053" w:rsidDel="0024330D" w14:paraId="569556E3" w14:textId="4BFF224D" w:rsidTr="00A3098D">
        <w:trPr>
          <w:del w:id="1984" w:author="JORGE CONTRERAS ORTIZ" w:date="2021-09-02T18:13:00Z"/>
        </w:trPr>
        <w:tc>
          <w:tcPr>
            <w:tcW w:w="4150" w:type="dxa"/>
            <w:vAlign w:val="center"/>
          </w:tcPr>
          <w:p w14:paraId="1BB59371" w14:textId="1847ADAE" w:rsidR="00190053" w:rsidDel="0024330D" w:rsidRDefault="00190053" w:rsidP="00A3098D">
            <w:pPr>
              <w:jc w:val="center"/>
              <w:rPr>
                <w:del w:id="1985" w:author="JORGE CONTRERAS ORTIZ" w:date="2021-09-02T18:13:00Z"/>
                <w:moveTo w:id="1986" w:author="JORGE CONTRERAS ORTIZ" w:date="2021-09-02T17:58:00Z"/>
              </w:rPr>
            </w:pPr>
            <w:moveTo w:id="1987" w:author="JORGE CONTRERAS ORTIZ" w:date="2021-09-02T17:58:00Z">
              <w:del w:id="1988" w:author="JORGE CONTRERAS ORTIZ" w:date="2021-09-02T18:11:00Z">
                <w:r w:rsidDel="0024330D">
                  <w:rPr>
                    <w:noProof/>
                  </w:rPr>
                  <w:drawing>
                    <wp:inline distT="0" distB="0" distL="0" distR="0" wp14:anchorId="412B3057" wp14:editId="2C0F332E">
                      <wp:extent cx="2498566" cy="1839433"/>
                      <wp:effectExtent l="0" t="0" r="0" b="8890"/>
                      <wp:docPr id="131" name="Imagen 131"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bookmarkStart w:id="1989" w:name="_Toc81499376"/>
              <w:bookmarkEnd w:id="1989"/>
            </w:moveTo>
          </w:p>
        </w:tc>
        <w:tc>
          <w:tcPr>
            <w:tcW w:w="4354" w:type="dxa"/>
            <w:vAlign w:val="center"/>
          </w:tcPr>
          <w:p w14:paraId="1FE60688" w14:textId="10DEBCD6" w:rsidR="00190053" w:rsidDel="0024330D" w:rsidRDefault="00190053" w:rsidP="00A3098D">
            <w:pPr>
              <w:jc w:val="center"/>
              <w:rPr>
                <w:del w:id="1990" w:author="JORGE CONTRERAS ORTIZ" w:date="2021-09-02T18:13:00Z"/>
                <w:moveTo w:id="1991" w:author="JORGE CONTRERAS ORTIZ" w:date="2021-09-02T17:58:00Z"/>
              </w:rPr>
            </w:pPr>
            <w:moveTo w:id="1992" w:author="JORGE CONTRERAS ORTIZ" w:date="2021-09-02T17:58:00Z">
              <w:del w:id="1993" w:author="JORGE CONTRERAS ORTIZ" w:date="2021-09-02T18:12:00Z">
                <w:r w:rsidDel="0024330D">
                  <w:rPr>
                    <w:noProof/>
                  </w:rPr>
                  <w:drawing>
                    <wp:inline distT="0" distB="0" distL="0" distR="0" wp14:anchorId="2A9296F0" wp14:editId="15117170">
                      <wp:extent cx="2094485" cy="1892196"/>
                      <wp:effectExtent l="0" t="0" r="1270" b="0"/>
                      <wp:docPr id="132" name="Imagen 13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del>
              <w:bookmarkStart w:id="1994" w:name="_Toc81499377"/>
              <w:bookmarkEnd w:id="1994"/>
            </w:moveTo>
          </w:p>
        </w:tc>
        <w:bookmarkStart w:id="1995" w:name="_Toc81499378"/>
        <w:bookmarkEnd w:id="1995"/>
      </w:tr>
      <w:tr w:rsidR="00190053" w:rsidDel="0024330D" w14:paraId="451976BA" w14:textId="58BBBFEC" w:rsidTr="00A3098D">
        <w:trPr>
          <w:del w:id="1996" w:author="JORGE CONTRERAS ORTIZ" w:date="2021-09-02T18:13:00Z"/>
        </w:trPr>
        <w:tc>
          <w:tcPr>
            <w:tcW w:w="4150" w:type="dxa"/>
            <w:shd w:val="clear" w:color="auto" w:fill="D0CECE" w:themeFill="background2" w:themeFillShade="E6"/>
            <w:vAlign w:val="center"/>
          </w:tcPr>
          <w:p w14:paraId="3A33273E" w14:textId="096460B3" w:rsidR="00190053" w:rsidDel="0024330D" w:rsidRDefault="00190053" w:rsidP="00A3098D">
            <w:pPr>
              <w:jc w:val="center"/>
              <w:rPr>
                <w:del w:id="1997" w:author="JORGE CONTRERAS ORTIZ" w:date="2021-09-02T18:13:00Z"/>
                <w:moveTo w:id="1998" w:author="JORGE CONTRERAS ORTIZ" w:date="2021-09-02T17:58:00Z"/>
              </w:rPr>
            </w:pPr>
            <w:moveTo w:id="1999" w:author="JORGE CONTRERAS ORTIZ" w:date="2021-09-02T17:58:00Z">
              <w:del w:id="2000" w:author="JORGE CONTRERAS ORTIZ" w:date="2021-09-02T18:13:00Z">
                <w:r w:rsidDel="0024330D">
                  <w:delText>1 x KTWM102 integrado en la PCB</w:delText>
                </w:r>
                <w:bookmarkStart w:id="2001" w:name="_Toc81499379"/>
                <w:bookmarkEnd w:id="2001"/>
              </w:del>
            </w:moveTo>
          </w:p>
          <w:p w14:paraId="57755B20" w14:textId="15D3C588" w:rsidR="00190053" w:rsidDel="0024330D" w:rsidRDefault="00190053" w:rsidP="00A3098D">
            <w:pPr>
              <w:jc w:val="center"/>
              <w:rPr>
                <w:del w:id="2002" w:author="JORGE CONTRERAS ORTIZ" w:date="2021-09-02T18:13:00Z"/>
                <w:moveTo w:id="2003" w:author="JORGE CONTRERAS ORTIZ" w:date="2021-09-02T17:58:00Z"/>
              </w:rPr>
            </w:pPr>
            <w:moveTo w:id="2004" w:author="JORGE CONTRERAS ORTIZ" w:date="2021-09-02T17:58:00Z">
              <w:del w:id="2005" w:author="JORGE CONTRERAS ORTIZ" w:date="2021-09-02T18:13:00Z">
                <w:r w:rsidDel="0024330D">
                  <w:delText>Coockie Thread</w:delText>
                </w:r>
                <w:bookmarkStart w:id="2006" w:name="_Toc81499380"/>
                <w:bookmarkEnd w:id="2006"/>
              </w:del>
            </w:moveTo>
          </w:p>
        </w:tc>
        <w:tc>
          <w:tcPr>
            <w:tcW w:w="4354" w:type="dxa"/>
            <w:shd w:val="clear" w:color="auto" w:fill="D0CECE" w:themeFill="background2" w:themeFillShade="E6"/>
            <w:vAlign w:val="center"/>
          </w:tcPr>
          <w:p w14:paraId="4C35C027" w14:textId="784DB8E9" w:rsidR="00190053" w:rsidDel="0024330D" w:rsidRDefault="00190053" w:rsidP="00A3098D">
            <w:pPr>
              <w:jc w:val="center"/>
              <w:rPr>
                <w:del w:id="2007" w:author="JORGE CONTRERAS ORTIZ" w:date="2021-09-02T18:13:00Z"/>
                <w:moveTo w:id="2008" w:author="JORGE CONTRERAS ORTIZ" w:date="2021-09-02T17:58:00Z"/>
              </w:rPr>
            </w:pPr>
            <w:moveTo w:id="2009" w:author="JORGE CONTRERAS ORTIZ" w:date="2021-09-02T17:58:00Z">
              <w:del w:id="2010" w:author="JORGE CONTRERAS ORTIZ" w:date="2021-09-02T18:13:00Z">
                <w:r w:rsidDel="0024330D">
                  <w:delText>1 x Border Router</w:delText>
                </w:r>
                <w:bookmarkStart w:id="2011" w:name="_Toc81499381"/>
                <w:bookmarkEnd w:id="2011"/>
              </w:del>
            </w:moveTo>
          </w:p>
        </w:tc>
        <w:bookmarkStart w:id="2012" w:name="_Toc81499382"/>
        <w:bookmarkEnd w:id="2012"/>
      </w:tr>
      <w:tr w:rsidR="00190053" w:rsidDel="0024330D" w14:paraId="1CCC998F" w14:textId="70479C84" w:rsidTr="00A3098D">
        <w:trPr>
          <w:del w:id="2013" w:author="JORGE CONTRERAS ORTIZ" w:date="2021-09-02T18:13:00Z"/>
        </w:trPr>
        <w:tc>
          <w:tcPr>
            <w:tcW w:w="8504" w:type="dxa"/>
            <w:gridSpan w:val="2"/>
            <w:shd w:val="clear" w:color="auto" w:fill="auto"/>
            <w:vAlign w:val="center"/>
          </w:tcPr>
          <w:p w14:paraId="7CECA03F" w14:textId="35BEB58C" w:rsidR="00190053" w:rsidDel="0024330D" w:rsidRDefault="00190053" w:rsidP="00A3098D">
            <w:pPr>
              <w:jc w:val="center"/>
              <w:rPr>
                <w:del w:id="2014" w:author="JORGE CONTRERAS ORTIZ" w:date="2021-09-02T18:13:00Z"/>
                <w:moveTo w:id="2015" w:author="JORGE CONTRERAS ORTIZ" w:date="2021-09-02T17:58:00Z"/>
              </w:rPr>
            </w:pPr>
            <w:moveTo w:id="2016" w:author="JORGE CONTRERAS ORTIZ" w:date="2021-09-02T17:58:00Z">
              <w:del w:id="2017" w:author="JORGE CONTRERAS ORTIZ" w:date="2021-09-02T18:13:00Z">
                <w:r w:rsidDel="0024330D">
                  <w:rPr>
                    <w:noProof/>
                  </w:rPr>
                  <w:drawing>
                    <wp:inline distT="0" distB="0" distL="0" distR="0" wp14:anchorId="4944011F" wp14:editId="3C336ED6">
                      <wp:extent cx="1945758" cy="2597014"/>
                      <wp:effectExtent l="0" t="0" r="0" b="0"/>
                      <wp:docPr id="133" name="Imagen 13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bookmarkStart w:id="2018" w:name="_Toc81499383"/>
                <w:bookmarkEnd w:id="2018"/>
              </w:del>
            </w:moveTo>
          </w:p>
        </w:tc>
        <w:bookmarkStart w:id="2019" w:name="_Toc81499384"/>
        <w:bookmarkEnd w:id="2019"/>
      </w:tr>
      <w:tr w:rsidR="00190053" w:rsidDel="0024330D" w14:paraId="59CE3093" w14:textId="3A22E18B" w:rsidTr="00A3098D">
        <w:trPr>
          <w:del w:id="2020" w:author="JORGE CONTRERAS ORTIZ" w:date="2021-09-02T18:13:00Z"/>
        </w:trPr>
        <w:tc>
          <w:tcPr>
            <w:tcW w:w="8504" w:type="dxa"/>
            <w:gridSpan w:val="2"/>
            <w:shd w:val="clear" w:color="auto" w:fill="D0CECE" w:themeFill="background2" w:themeFillShade="E6"/>
            <w:vAlign w:val="center"/>
          </w:tcPr>
          <w:p w14:paraId="702BC269" w14:textId="064C59EF" w:rsidR="00190053" w:rsidDel="0024330D" w:rsidRDefault="00190053" w:rsidP="00A3098D">
            <w:pPr>
              <w:jc w:val="center"/>
              <w:rPr>
                <w:del w:id="2021" w:author="JORGE CONTRERAS ORTIZ" w:date="2021-09-02T18:13:00Z"/>
                <w:moveTo w:id="2022" w:author="JORGE CONTRERAS ORTIZ" w:date="2021-09-02T17:58:00Z"/>
              </w:rPr>
            </w:pPr>
            <w:commentRangeStart w:id="2023"/>
            <w:moveTo w:id="2024" w:author="JORGE CONTRERAS ORTIZ" w:date="2021-09-02T17:58:00Z">
              <w:del w:id="2025" w:author="JORGE CONTRERAS ORTIZ" w:date="2021-09-02T18:13:00Z">
                <w:r w:rsidDel="0024330D">
                  <w:delText>1 x micro controlador ADuC841 (Coockie).</w:delText>
                </w:r>
                <w:commentRangeEnd w:id="2023"/>
                <w:r w:rsidDel="0024330D">
                  <w:rPr>
                    <w:rStyle w:val="Refdecomentario"/>
                  </w:rPr>
                  <w:commentReference w:id="2023"/>
                </w:r>
                <w:bookmarkStart w:id="2026" w:name="_Toc81499385"/>
                <w:bookmarkEnd w:id="2026"/>
              </w:del>
            </w:moveTo>
          </w:p>
        </w:tc>
        <w:bookmarkStart w:id="2027" w:name="_Toc81499386"/>
        <w:bookmarkEnd w:id="2027"/>
      </w:tr>
    </w:tbl>
    <w:p w14:paraId="05BE8ADA" w14:textId="04E2F12B" w:rsidR="00190053" w:rsidRPr="007D1A85" w:rsidDel="0024330D" w:rsidRDefault="00190053">
      <w:pPr>
        <w:rPr>
          <w:del w:id="2028" w:author="JORGE CONTRERAS ORTIZ" w:date="2021-09-02T18:16:00Z"/>
        </w:rPr>
        <w:pPrChange w:id="2029" w:author="JORGE CONTRERAS ORTIZ" w:date="2021-09-02T17:58:00Z">
          <w:pPr>
            <w:pStyle w:val="Ttulo1"/>
            <w:numPr>
              <w:numId w:val="1"/>
            </w:numPr>
            <w:ind w:left="720" w:hanging="360"/>
            <w:jc w:val="both"/>
          </w:pPr>
        </w:pPrChange>
      </w:pPr>
      <w:bookmarkStart w:id="2030" w:name="_Toc81499387"/>
      <w:bookmarkEnd w:id="2030"/>
      <w:moveToRangeEnd w:id="1957"/>
    </w:p>
    <w:p w14:paraId="4416F355" w14:textId="114AB120" w:rsidR="00570234" w:rsidDel="0024330D" w:rsidRDefault="00570234" w:rsidP="00570234">
      <w:pPr>
        <w:rPr>
          <w:del w:id="2031" w:author="JORGE CONTRERAS ORTIZ" w:date="2021-09-02T18:16:00Z"/>
        </w:rPr>
      </w:pPr>
      <w:bookmarkStart w:id="2032" w:name="_Toc81499388"/>
      <w:bookmarkEnd w:id="2032"/>
    </w:p>
    <w:p w14:paraId="374F42EF" w14:textId="123910E7" w:rsidR="00570234" w:rsidDel="001065B5" w:rsidRDefault="00570234" w:rsidP="00570234">
      <w:pPr>
        <w:rPr>
          <w:del w:id="2033" w:author="JORGE CONTRERAS ORTIZ" w:date="2021-09-02T17:08:00Z"/>
        </w:rPr>
      </w:pPr>
      <w:del w:id="2034" w:author="JORGE CONTRERAS ORTIZ" w:date="2021-09-02T17:08:00Z">
        <w:r w:rsidDel="001065B5">
          <w:delText xml:space="preserve">Los objetivos </w:delText>
        </w:r>
        <w:commentRangeStart w:id="2035"/>
        <w:r w:rsidDel="001065B5">
          <w:delText>de este proyecto han sido:</w:delText>
        </w:r>
        <w:commentRangeEnd w:id="2035"/>
        <w:r w:rsidR="00382767" w:rsidDel="001065B5">
          <w:rPr>
            <w:rStyle w:val="Refdecomentario"/>
          </w:rPr>
          <w:commentReference w:id="2035"/>
        </w:r>
        <w:bookmarkStart w:id="2036" w:name="_Toc81496451"/>
        <w:bookmarkStart w:id="2037" w:name="_Toc81499389"/>
        <w:bookmarkEnd w:id="2036"/>
        <w:bookmarkEnd w:id="2037"/>
      </w:del>
    </w:p>
    <w:p w14:paraId="3F52F333" w14:textId="6262C0AE" w:rsidR="00570234" w:rsidRPr="00570234" w:rsidDel="001065B5" w:rsidRDefault="00570234" w:rsidP="00570234">
      <w:pPr>
        <w:pStyle w:val="Prrafodelista"/>
        <w:numPr>
          <w:ilvl w:val="0"/>
          <w:numId w:val="2"/>
        </w:numPr>
        <w:jc w:val="both"/>
        <w:rPr>
          <w:del w:id="2038" w:author="JORGE CONTRERAS ORTIZ" w:date="2021-09-02T17:08:00Z"/>
          <w:rFonts w:eastAsiaTheme="majorEastAsia"/>
          <w:color w:val="2F5496" w:themeColor="accent1" w:themeShade="BF"/>
          <w:sz w:val="36"/>
          <w:szCs w:val="36"/>
        </w:rPr>
      </w:pPr>
      <w:del w:id="2039" w:author="JORGE CONTRERAS ORTIZ" w:date="2021-09-02T17:08:00Z">
        <w:r w:rsidDel="001065B5">
          <w:delText>Primera toma de contacto con el protocolo THREAD mediante la documentación disponible tanto en la propia web como en los diferentes artículos.</w:delText>
        </w:r>
        <w:bookmarkStart w:id="2040" w:name="_Toc81496452"/>
        <w:bookmarkStart w:id="2041" w:name="_Toc81499390"/>
        <w:bookmarkEnd w:id="2040"/>
        <w:bookmarkEnd w:id="2041"/>
      </w:del>
    </w:p>
    <w:p w14:paraId="3280CB25" w14:textId="3075BBC2" w:rsidR="00570234" w:rsidRPr="00570234" w:rsidDel="001065B5" w:rsidRDefault="00570234" w:rsidP="00570234">
      <w:pPr>
        <w:pStyle w:val="Prrafodelista"/>
        <w:numPr>
          <w:ilvl w:val="0"/>
          <w:numId w:val="2"/>
        </w:numPr>
        <w:jc w:val="both"/>
        <w:rPr>
          <w:del w:id="2042" w:author="JORGE CONTRERAS ORTIZ" w:date="2021-09-02T17:08:00Z"/>
          <w:rFonts w:eastAsiaTheme="majorEastAsia"/>
          <w:color w:val="2F5496" w:themeColor="accent1" w:themeShade="BF"/>
          <w:sz w:val="36"/>
          <w:szCs w:val="36"/>
        </w:rPr>
      </w:pPr>
      <w:del w:id="2043" w:author="JORGE CONTRERAS ORTIZ" w:date="2021-09-02T17:08:00Z">
        <w:r w:rsidDel="001065B5">
          <w:delText>Manejo de los Evaluation Dongles USB (dispositivos KTDG102) de KIRALE, como primera interacción con el protocolo de comandos utilizado, tanto comandos KSH, a través de la herramienta KiTools, como comandos KBI, a través de puerto UART con un microcontrolador.</w:delText>
        </w:r>
        <w:bookmarkStart w:id="2044" w:name="_Toc81496453"/>
        <w:bookmarkStart w:id="2045" w:name="_Toc81499391"/>
        <w:bookmarkEnd w:id="2044"/>
        <w:bookmarkEnd w:id="2045"/>
      </w:del>
    </w:p>
    <w:p w14:paraId="6D3FD5CB" w14:textId="2BF1B6FD" w:rsidR="00570234" w:rsidRPr="00570234" w:rsidDel="001065B5" w:rsidRDefault="00570234" w:rsidP="00570234">
      <w:pPr>
        <w:pStyle w:val="Prrafodelista"/>
        <w:numPr>
          <w:ilvl w:val="0"/>
          <w:numId w:val="2"/>
        </w:numPr>
        <w:jc w:val="both"/>
        <w:rPr>
          <w:del w:id="2046" w:author="JORGE CONTRERAS ORTIZ" w:date="2021-09-02T17:08:00Z"/>
          <w:rFonts w:eastAsiaTheme="majorEastAsia"/>
          <w:color w:val="2F5496" w:themeColor="accent1" w:themeShade="BF"/>
          <w:sz w:val="36"/>
          <w:szCs w:val="36"/>
        </w:rPr>
      </w:pPr>
      <w:del w:id="2047" w:author="JORGE CONTRERAS ORTIZ" w:date="2021-09-02T17:08:00Z">
        <w:r w:rsidDel="001065B5">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bookmarkStart w:id="2048" w:name="_Toc81496454"/>
        <w:bookmarkStart w:id="2049" w:name="_Toc81499392"/>
        <w:bookmarkEnd w:id="2048"/>
        <w:bookmarkEnd w:id="2049"/>
      </w:del>
    </w:p>
    <w:p w14:paraId="197406E9" w14:textId="02BEF6E7" w:rsidR="008E1826" w:rsidRPr="008E1826" w:rsidDel="001065B5" w:rsidRDefault="00570234" w:rsidP="00570234">
      <w:pPr>
        <w:pStyle w:val="Prrafodelista"/>
        <w:numPr>
          <w:ilvl w:val="0"/>
          <w:numId w:val="2"/>
        </w:numPr>
        <w:jc w:val="both"/>
        <w:rPr>
          <w:del w:id="2050" w:author="JORGE CONTRERAS ORTIZ" w:date="2021-09-02T17:08:00Z"/>
          <w:rFonts w:eastAsiaTheme="majorEastAsia"/>
          <w:color w:val="2F5496" w:themeColor="accent1" w:themeShade="BF"/>
          <w:sz w:val="36"/>
          <w:szCs w:val="36"/>
        </w:rPr>
      </w:pPr>
      <w:del w:id="2051" w:author="JORGE CONTRERAS ORTIZ" w:date="2021-09-02T17:08:00Z">
        <w:r w:rsidDel="001065B5">
          <w:delText xml:space="preserve">Diseño de PCB para integrar el dispositivo KTWM102 </w:delText>
        </w:r>
        <w:r w:rsidR="008E1826" w:rsidDel="001065B5">
          <w:delText xml:space="preserve">a la plataforma de la </w:delText>
        </w:r>
        <w:commentRangeStart w:id="2052"/>
        <w:r w:rsidR="008E1826" w:rsidDel="001065B5">
          <w:delText>Coockie</w:delText>
        </w:r>
        <w:commentRangeEnd w:id="2052"/>
        <w:r w:rsidR="00382767" w:rsidDel="001065B5">
          <w:rPr>
            <w:rStyle w:val="Refdecomentario"/>
          </w:rPr>
          <w:commentReference w:id="2052"/>
        </w:r>
      </w:del>
      <w:ins w:id="2053" w:author="GABRIEL NOE MUJICA ROJAS" w:date="2021-09-02T12:18:00Z">
        <w:del w:id="2054" w:author="JORGE CONTRERAS ORTIZ" w:date="2021-09-02T17:08:00Z">
          <w:r w:rsidR="00382767" w:rsidDel="001065B5">
            <w:delText xml:space="preserve"> Cookie</w:delText>
          </w:r>
        </w:del>
      </w:ins>
      <w:del w:id="2055" w:author="JORGE CONTRERAS ORTIZ" w:date="2021-09-02T17:08:00Z">
        <w:r w:rsidR="008E1826" w:rsidDel="001065B5">
          <w:delText>.</w:delText>
        </w:r>
        <w:bookmarkStart w:id="2056" w:name="_Toc81496455"/>
        <w:bookmarkStart w:id="2057" w:name="_Toc81499393"/>
        <w:bookmarkEnd w:id="2056"/>
        <w:bookmarkEnd w:id="2057"/>
      </w:del>
    </w:p>
    <w:p w14:paraId="071FC2EC" w14:textId="2D783788" w:rsidR="00E6039F" w:rsidRPr="00E6039F" w:rsidDel="001065B5" w:rsidRDefault="00E6039F" w:rsidP="00570234">
      <w:pPr>
        <w:pStyle w:val="Prrafodelista"/>
        <w:numPr>
          <w:ilvl w:val="0"/>
          <w:numId w:val="2"/>
        </w:numPr>
        <w:jc w:val="both"/>
        <w:rPr>
          <w:del w:id="2058" w:author="JORGE CONTRERAS ORTIZ" w:date="2021-09-02T17:08:00Z"/>
          <w:rFonts w:eastAsiaTheme="majorEastAsia"/>
          <w:color w:val="2F5496" w:themeColor="accent1" w:themeShade="BF"/>
          <w:sz w:val="36"/>
          <w:szCs w:val="36"/>
        </w:rPr>
      </w:pPr>
      <w:del w:id="2059" w:author="JORGE CONTRERAS ORTIZ" w:date="2021-09-02T17:08:00Z">
        <w:r w:rsidDel="001065B5">
          <w:delText>Configuración y conectividad del nodo Border Router a la red externa.</w:delText>
        </w:r>
        <w:bookmarkStart w:id="2060" w:name="_Toc81496456"/>
        <w:bookmarkStart w:id="2061" w:name="_Toc81499394"/>
        <w:bookmarkEnd w:id="2060"/>
        <w:bookmarkEnd w:id="2061"/>
      </w:del>
    </w:p>
    <w:p w14:paraId="43848AAB" w14:textId="61FFDF86" w:rsidR="00E6039F" w:rsidRPr="00E6039F" w:rsidDel="001065B5" w:rsidRDefault="00E6039F" w:rsidP="00570234">
      <w:pPr>
        <w:pStyle w:val="Prrafodelista"/>
        <w:numPr>
          <w:ilvl w:val="0"/>
          <w:numId w:val="2"/>
        </w:numPr>
        <w:jc w:val="both"/>
        <w:rPr>
          <w:del w:id="2062" w:author="JORGE CONTRERAS ORTIZ" w:date="2021-09-02T17:08:00Z"/>
          <w:rFonts w:eastAsiaTheme="majorEastAsia"/>
          <w:color w:val="2F5496" w:themeColor="accent1" w:themeShade="BF"/>
          <w:sz w:val="36"/>
          <w:szCs w:val="36"/>
        </w:rPr>
      </w:pPr>
      <w:del w:id="2063" w:author="JORGE CONTRERAS ORTIZ" w:date="2021-09-02T17:08:00Z">
        <w:r w:rsidDel="001065B5">
          <w:delText>Creación de una red THREAD integrando los nodos Dongle USB junto con el BR.</w:delText>
        </w:r>
        <w:bookmarkStart w:id="2064" w:name="_Toc81496457"/>
        <w:bookmarkStart w:id="2065" w:name="_Toc81499395"/>
        <w:bookmarkEnd w:id="2064"/>
        <w:bookmarkEnd w:id="2065"/>
      </w:del>
    </w:p>
    <w:p w14:paraId="74189D38" w14:textId="14B7C432" w:rsidR="00E6039F" w:rsidRPr="00E6039F" w:rsidDel="001065B5" w:rsidRDefault="00E6039F" w:rsidP="00570234">
      <w:pPr>
        <w:pStyle w:val="Prrafodelista"/>
        <w:numPr>
          <w:ilvl w:val="0"/>
          <w:numId w:val="2"/>
        </w:numPr>
        <w:jc w:val="both"/>
        <w:rPr>
          <w:del w:id="2066" w:author="JORGE CONTRERAS ORTIZ" w:date="2021-09-02T17:08:00Z"/>
          <w:rFonts w:eastAsiaTheme="majorEastAsia"/>
          <w:color w:val="2F5496" w:themeColor="accent1" w:themeShade="BF"/>
          <w:sz w:val="36"/>
          <w:szCs w:val="36"/>
        </w:rPr>
      </w:pPr>
      <w:del w:id="2067" w:author="JORGE CONTRERAS ORTIZ" w:date="2021-09-02T17:08:00Z">
        <w:r w:rsidDel="001065B5">
          <w:delText>Conectividad entre un nodo de la red THREAD y un punto de la red externa, como un PC, a través del Border Router.</w:delText>
        </w:r>
        <w:bookmarkStart w:id="2068" w:name="_Toc81496458"/>
        <w:bookmarkStart w:id="2069" w:name="_Toc81499396"/>
        <w:bookmarkEnd w:id="2068"/>
        <w:bookmarkEnd w:id="2069"/>
      </w:del>
    </w:p>
    <w:p w14:paraId="0EBF998D" w14:textId="20AC28FD" w:rsidR="00E6039F" w:rsidRPr="00E6039F" w:rsidDel="001065B5" w:rsidRDefault="00E6039F" w:rsidP="00570234">
      <w:pPr>
        <w:pStyle w:val="Prrafodelista"/>
        <w:numPr>
          <w:ilvl w:val="0"/>
          <w:numId w:val="2"/>
        </w:numPr>
        <w:jc w:val="both"/>
        <w:rPr>
          <w:del w:id="2070" w:author="JORGE CONTRERAS ORTIZ" w:date="2021-09-02T17:08:00Z"/>
          <w:rFonts w:eastAsiaTheme="majorEastAsia"/>
          <w:color w:val="2F5496" w:themeColor="accent1" w:themeShade="BF"/>
          <w:sz w:val="36"/>
          <w:szCs w:val="36"/>
        </w:rPr>
      </w:pPr>
      <w:del w:id="2071" w:author="JORGE CONTRERAS ORTIZ" w:date="2021-09-02T17:08:00Z">
        <w:r w:rsidDel="001065B5">
          <w:delText>Envío de mensajes UDP vía Sockets entre un PC externo y los nodos dentro de la red.</w:delText>
        </w:r>
        <w:bookmarkStart w:id="2072" w:name="_Toc81496459"/>
        <w:bookmarkStart w:id="2073" w:name="_Toc81499397"/>
        <w:bookmarkEnd w:id="2072"/>
        <w:bookmarkEnd w:id="2073"/>
      </w:del>
    </w:p>
    <w:p w14:paraId="0E7CEF24" w14:textId="2C40B8BD" w:rsidR="00E6039F" w:rsidRPr="00E6039F" w:rsidDel="001065B5" w:rsidRDefault="00E6039F" w:rsidP="00570234">
      <w:pPr>
        <w:pStyle w:val="Prrafodelista"/>
        <w:numPr>
          <w:ilvl w:val="0"/>
          <w:numId w:val="2"/>
        </w:numPr>
        <w:jc w:val="both"/>
        <w:rPr>
          <w:del w:id="2074" w:author="JORGE CONTRERAS ORTIZ" w:date="2021-09-02T17:08:00Z"/>
          <w:rFonts w:eastAsiaTheme="majorEastAsia"/>
          <w:color w:val="2F5496" w:themeColor="accent1" w:themeShade="BF"/>
          <w:sz w:val="36"/>
          <w:szCs w:val="36"/>
        </w:rPr>
      </w:pPr>
      <w:del w:id="2075" w:author="JORGE CONTRERAS ORTIZ" w:date="2021-09-02T17:08:00Z">
        <w:r w:rsidDel="001065B5">
          <w:delText>Validación de la PCB diseñada e integración en la red creada anteriormente.</w:delText>
        </w:r>
        <w:bookmarkStart w:id="2076" w:name="_Toc81496460"/>
        <w:bookmarkStart w:id="2077" w:name="_Toc81499398"/>
        <w:bookmarkEnd w:id="2076"/>
        <w:bookmarkEnd w:id="2077"/>
      </w:del>
    </w:p>
    <w:p w14:paraId="5F5E8D38" w14:textId="6242EB52" w:rsidR="00FB1A0B" w:rsidRPr="00570234" w:rsidDel="001065B5" w:rsidRDefault="00FB1A0B" w:rsidP="00570234">
      <w:pPr>
        <w:pStyle w:val="Prrafodelista"/>
        <w:numPr>
          <w:ilvl w:val="0"/>
          <w:numId w:val="2"/>
        </w:numPr>
        <w:jc w:val="both"/>
        <w:rPr>
          <w:del w:id="2078" w:author="JORGE CONTRERAS ORTIZ" w:date="2021-09-02T17:08:00Z"/>
          <w:rFonts w:eastAsiaTheme="majorEastAsia"/>
          <w:color w:val="2F5496" w:themeColor="accent1" w:themeShade="BF"/>
          <w:sz w:val="36"/>
          <w:szCs w:val="36"/>
        </w:rPr>
      </w:pPr>
      <w:del w:id="2079" w:author="JORGE CONTRERAS ORTIZ" w:date="2021-09-02T17:08:00Z">
        <w:r w:rsidRPr="00570234" w:rsidDel="001065B5">
          <w:br w:type="page"/>
        </w:r>
      </w:del>
    </w:p>
    <w:p w14:paraId="13AEB44E" w14:textId="01C142C2" w:rsidR="00FB1A0B" w:rsidRDefault="00990358">
      <w:pPr>
        <w:pStyle w:val="Ttulo1"/>
        <w:numPr>
          <w:ilvl w:val="0"/>
          <w:numId w:val="1"/>
        </w:numPr>
        <w:jc w:val="both"/>
        <w:rPr>
          <w:rFonts w:cs="Arial"/>
        </w:rPr>
      </w:pPr>
      <w:bookmarkStart w:id="2080" w:name="_Toc81499399"/>
      <w:bookmarkStart w:id="2081" w:name="_Hlk81502322"/>
      <w:ins w:id="2082" w:author="JORGE CONTRERAS ORTIZ" w:date="2021-09-02T17:37:00Z">
        <w:r>
          <w:rPr>
            <w:rFonts w:cs="Arial"/>
          </w:rPr>
          <w:t>AN</w:t>
        </w:r>
      </w:ins>
      <w:commentRangeStart w:id="2083"/>
      <w:del w:id="2084" w:author="JORGE CONTRERAS ORTIZ" w:date="2021-09-02T17:37:00Z">
        <w:r w:rsidR="00F9119D" w:rsidDel="00990358">
          <w:rPr>
            <w:rFonts w:cs="Arial"/>
          </w:rPr>
          <w:delText>C</w:delText>
        </w:r>
      </w:del>
      <w:del w:id="2085" w:author="JORGE CONTRERAS ORTIZ" w:date="2021-09-02T17:34:00Z">
        <w:r w:rsidR="00F9119D" w:rsidDel="002135FF">
          <w:rPr>
            <w:rFonts w:cs="Arial"/>
          </w:rPr>
          <w:delText>ONFIGURACI</w:delText>
        </w:r>
        <w:r w:rsidR="00570234" w:rsidDel="002135FF">
          <w:rPr>
            <w:rFonts w:cs="Arial"/>
          </w:rPr>
          <w:delText>ÓN Y PRUE</w:delText>
        </w:r>
      </w:del>
      <w:del w:id="2086" w:author="JORGE CONTRERAS ORTIZ" w:date="2021-09-02T17:37:00Z">
        <w:r w:rsidR="00570234" w:rsidDel="00990358">
          <w:rPr>
            <w:rFonts w:cs="Arial"/>
          </w:rPr>
          <w:delText>B</w:delText>
        </w:r>
      </w:del>
      <w:r w:rsidR="00570234">
        <w:rPr>
          <w:rFonts w:cs="Arial"/>
        </w:rPr>
        <w:t>A</w:t>
      </w:r>
      <w:ins w:id="2087" w:author="JORGE CONTRERAS ORTIZ" w:date="2021-09-02T17:37:00Z">
        <w:r>
          <w:rPr>
            <w:rFonts w:cs="Arial"/>
          </w:rPr>
          <w:t>LISI</w:t>
        </w:r>
      </w:ins>
      <w:r w:rsidR="00570234">
        <w:rPr>
          <w:rFonts w:cs="Arial"/>
        </w:rPr>
        <w:t>S</w:t>
      </w:r>
      <w:commentRangeEnd w:id="2083"/>
      <w:ins w:id="2088" w:author="JORGE CONTRERAS ORTIZ" w:date="2021-09-02T17:37:00Z">
        <w:r>
          <w:rPr>
            <w:rFonts w:cs="Arial"/>
          </w:rPr>
          <w:t xml:space="preserve"> DE LA TECNOLOGÍA THREAD</w:t>
        </w:r>
      </w:ins>
      <w:r w:rsidR="00382767">
        <w:rPr>
          <w:rStyle w:val="Refdecomentario"/>
          <w:rFonts w:eastAsiaTheme="minorHAnsi" w:cstheme="minorBidi"/>
          <w:color w:val="auto"/>
        </w:rPr>
        <w:commentReference w:id="2083"/>
      </w:r>
      <w:bookmarkEnd w:id="2080"/>
    </w:p>
    <w:p w14:paraId="2E06A08E" w14:textId="4F4A2C25" w:rsidR="00FE29BE" w:rsidRDefault="00FE29BE" w:rsidP="00FE29BE"/>
    <w:p w14:paraId="2EE15399" w14:textId="525B116D" w:rsidR="00BD6F9C" w:rsidRDefault="00FE29BE" w:rsidP="00FE29BE">
      <w:pPr>
        <w:pStyle w:val="Ttulo2"/>
        <w:numPr>
          <w:ilvl w:val="1"/>
          <w:numId w:val="1"/>
        </w:numPr>
      </w:pPr>
      <w:bookmarkStart w:id="2089" w:name="_Toc81499400"/>
      <w:r>
        <w:t>CONFIGURACIONES INICIALES</w:t>
      </w:r>
      <w:bookmarkEnd w:id="2089"/>
    </w:p>
    <w:p w14:paraId="0AB87577" w14:textId="77777777" w:rsidR="00FE29BE" w:rsidRPr="00FE29BE" w:rsidRDefault="00FE29BE" w:rsidP="00FE29BE"/>
    <w:p w14:paraId="59EC1888" w14:textId="160346FC" w:rsidR="00BD6F9C" w:rsidRPr="00BD6F9C" w:rsidRDefault="00321DC3" w:rsidP="00FE29BE">
      <w:pPr>
        <w:pStyle w:val="Ttulo3"/>
        <w:numPr>
          <w:ilvl w:val="2"/>
          <w:numId w:val="1"/>
        </w:numPr>
      </w:pPr>
      <w:bookmarkStart w:id="2090" w:name="_Toc81499401"/>
      <w:commentRangeStart w:id="2091"/>
      <w:r>
        <w:t xml:space="preserve">Configuración del </w:t>
      </w:r>
      <w:proofErr w:type="spellStart"/>
      <w:r>
        <w:t>Border</w:t>
      </w:r>
      <w:proofErr w:type="spellEnd"/>
      <w:r>
        <w:t xml:space="preserve"> </w:t>
      </w:r>
      <w:proofErr w:type="spellStart"/>
      <w:r>
        <w:t>Router</w:t>
      </w:r>
      <w:commentRangeEnd w:id="2091"/>
      <w:proofErr w:type="spellEnd"/>
      <w:r w:rsidR="006E2CCE">
        <w:rPr>
          <w:rStyle w:val="Refdecomentario"/>
          <w:rFonts w:eastAsiaTheme="minorHAnsi" w:cstheme="minorBidi"/>
          <w:color w:val="auto"/>
        </w:rPr>
        <w:commentReference w:id="2091"/>
      </w:r>
      <w:bookmarkEnd w:id="2090"/>
    </w:p>
    <w:p w14:paraId="369A7012" w14:textId="77777777" w:rsidR="00BD6F9C" w:rsidRDefault="00BD6F9C">
      <w:pPr>
        <w:rPr>
          <w:rFonts w:cs="Arial"/>
        </w:rPr>
      </w:pPr>
    </w:p>
    <w:p w14:paraId="1A993577" w14:textId="0B658D34" w:rsidR="00BD6F9C" w:rsidRDefault="00BD6F9C" w:rsidP="00FE29BE">
      <w:pPr>
        <w:pStyle w:val="Ttulo4"/>
        <w:numPr>
          <w:ilvl w:val="3"/>
          <w:numId w:val="1"/>
        </w:numPr>
      </w:pPr>
      <w:bookmarkStart w:id="2092" w:name="_Toc81499402"/>
      <w:r>
        <w:t>Requerimientos</w:t>
      </w:r>
      <w:bookmarkEnd w:id="2092"/>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481B0A">
      <w:pPr>
        <w:numPr>
          <w:ilvl w:val="0"/>
          <w:numId w:val="2"/>
        </w:numPr>
        <w:jc w:val="both"/>
      </w:pPr>
      <w:r>
        <w:t xml:space="preserve">Un dispositivo </w:t>
      </w:r>
      <w:proofErr w:type="spellStart"/>
      <w:r>
        <w:t>Border</w:t>
      </w:r>
      <w:proofErr w:type="spellEnd"/>
      <w:r>
        <w:t xml:space="preserve"> </w:t>
      </w:r>
      <w:proofErr w:type="spellStart"/>
      <w:r>
        <w:t>Router</w:t>
      </w:r>
      <w:proofErr w:type="spellEnd"/>
      <w:r>
        <w:t xml:space="preserve"> KTBRN1.</w:t>
      </w:r>
    </w:p>
    <w:p w14:paraId="3B8E5132" w14:textId="3EF2F928" w:rsidR="00BD6F9C" w:rsidRDefault="00BD6F9C" w:rsidP="00481B0A">
      <w:pPr>
        <w:numPr>
          <w:ilvl w:val="0"/>
          <w:numId w:val="2"/>
        </w:numPr>
        <w:jc w:val="both"/>
      </w:pPr>
      <w:r>
        <w:t>Una tarjeta micro SD, de al menos 2GB y de clase 10 A1.</w:t>
      </w:r>
    </w:p>
    <w:p w14:paraId="5DCDB1D2" w14:textId="0825710D" w:rsidR="00BD6F9C" w:rsidRDefault="00BD6F9C" w:rsidP="00481B0A">
      <w:pPr>
        <w:numPr>
          <w:ilvl w:val="0"/>
          <w:numId w:val="2"/>
        </w:numPr>
        <w:jc w:val="both"/>
      </w:pPr>
      <w:r>
        <w:t xml:space="preserve">Cable USB de tipo A </w:t>
      </w:r>
      <w:proofErr w:type="spellStart"/>
      <w:r>
        <w:t>a</w:t>
      </w:r>
      <w:proofErr w:type="spellEnd"/>
      <w:r>
        <w:t xml:space="preserve"> micro USB tipo B.</w:t>
      </w:r>
    </w:p>
    <w:p w14:paraId="372BAA25" w14:textId="2BFA49FA" w:rsidR="00BD6F9C" w:rsidRDefault="00BD6F9C" w:rsidP="00481B0A">
      <w:pPr>
        <w:numPr>
          <w:ilvl w:val="0"/>
          <w:numId w:val="2"/>
        </w:numPr>
        <w:jc w:val="both"/>
      </w:pPr>
      <w:r>
        <w:t>Cable Ethernet.</w:t>
      </w:r>
    </w:p>
    <w:p w14:paraId="212B13A7" w14:textId="5A3ED534" w:rsidR="00BD6F9C" w:rsidRPr="00A2485E" w:rsidRDefault="00BD6F9C" w:rsidP="00481B0A">
      <w:pPr>
        <w:numPr>
          <w:ilvl w:val="0"/>
          <w:numId w:val="2"/>
        </w:numPr>
        <w:jc w:val="both"/>
      </w:pPr>
      <w:r>
        <w:t>Un ordenador personal</w:t>
      </w:r>
    </w:p>
    <w:p w14:paraId="0C9DA8B7" w14:textId="77777777" w:rsidR="00BD6F9C" w:rsidRDefault="00BD6F9C" w:rsidP="00BD6F9C">
      <w:pPr>
        <w:jc w:val="both"/>
      </w:pPr>
    </w:p>
    <w:p w14:paraId="175E2D0E" w14:textId="5656118C" w:rsidR="00BD6F9C" w:rsidRDefault="00BD6F9C" w:rsidP="00FE29BE">
      <w:pPr>
        <w:pStyle w:val="Ttulo4"/>
        <w:numPr>
          <w:ilvl w:val="3"/>
          <w:numId w:val="1"/>
        </w:numPr>
      </w:pPr>
      <w:bookmarkStart w:id="2093" w:name="_Toc81499403"/>
      <w:r>
        <w:t>Guía de Instalación</w:t>
      </w:r>
      <w:bookmarkEnd w:id="2093"/>
    </w:p>
    <w:p w14:paraId="12F32AE2" w14:textId="77777777" w:rsidR="00BD6F9C" w:rsidRDefault="00BD6F9C" w:rsidP="00BD6F9C">
      <w:pPr>
        <w:jc w:val="both"/>
      </w:pPr>
    </w:p>
    <w:p w14:paraId="15C0EDCE" w14:textId="77777777" w:rsidR="00BD6F9C" w:rsidRDefault="00BD6F9C" w:rsidP="00BD6F9C">
      <w:pPr>
        <w:pStyle w:val="Textoindependiente"/>
      </w:pPr>
      <w:r>
        <w:t xml:space="preserve">Para la instalación del Software del </w:t>
      </w:r>
      <w:proofErr w:type="spellStart"/>
      <w:r>
        <w:t>Border</w:t>
      </w:r>
      <w:proofErr w:type="spellEnd"/>
      <w:r>
        <w:t xml:space="preserve"> </w:t>
      </w:r>
      <w:proofErr w:type="spellStart"/>
      <w:r>
        <w:t>Router</w:t>
      </w:r>
      <w:proofErr w:type="spellEnd"/>
      <w:r>
        <w:t xml:space="preserve"> debemos seguir los siguientes pasos.</w:t>
      </w:r>
    </w:p>
    <w:p w14:paraId="256FB92D" w14:textId="0B81AD22" w:rsidR="00BD6F9C" w:rsidRDefault="00BD6F9C" w:rsidP="00FE29BE">
      <w:pPr>
        <w:pStyle w:val="Ttulo5"/>
        <w:numPr>
          <w:ilvl w:val="4"/>
          <w:numId w:val="1"/>
        </w:numPr>
      </w:pPr>
      <w:bookmarkStart w:id="2094" w:name="_Toc81499404"/>
      <w:r>
        <w:t>Descarga del Software Requerido</w:t>
      </w:r>
      <w:bookmarkEnd w:id="2094"/>
    </w:p>
    <w:p w14:paraId="4A1FB5CF" w14:textId="77777777" w:rsidR="00BD6F9C" w:rsidRDefault="00BD6F9C" w:rsidP="0012358C">
      <w:pPr>
        <w:jc w:val="both"/>
      </w:pPr>
      <w:r>
        <w:t xml:space="preserve">Deberemos descargar la imagen, basada en Debian, en su última versión para el KTBRN1. Este software incluye el software de </w:t>
      </w:r>
      <w:proofErr w:type="spellStart"/>
      <w:r>
        <w:t>KiBRA</w:t>
      </w:r>
      <w:proofErr w:type="spellEnd"/>
      <w:r>
        <w:t>. Esta imagen la podemos encontrar en el siguiente enlace:</w:t>
      </w:r>
    </w:p>
    <w:p w14:paraId="3D8EA476" w14:textId="365C32B2"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kirale.com/products/ktbrn1/" \l "resources" </w:instrText>
      </w:r>
      <w:r>
        <w:rPr>
          <w:rStyle w:val="SinespaciadoCar"/>
        </w:rPr>
        <w:fldChar w:fldCharType="separate"/>
      </w:r>
      <w:r w:rsidR="00BD6F9C" w:rsidRPr="00351140">
        <w:rPr>
          <w:rStyle w:val="Hipervnculo"/>
          <w:rFonts w:eastAsiaTheme="minorEastAsia"/>
          <w:lang w:eastAsia="es-ES"/>
        </w:rPr>
        <w:t xml:space="preserve">KTBRN1 + </w:t>
      </w:r>
      <w:proofErr w:type="spellStart"/>
      <w:r w:rsidR="00BD6F9C" w:rsidRPr="00351140">
        <w:rPr>
          <w:rStyle w:val="Hipervnculo"/>
          <w:rFonts w:eastAsiaTheme="minorEastAsia"/>
          <w:lang w:eastAsia="es-ES"/>
        </w:rPr>
        <w:t>KiBR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image</w:t>
      </w:r>
      <w:proofErr w:type="spellEnd"/>
      <w:r w:rsidR="00BD6F9C" w:rsidRPr="00351140">
        <w:rPr>
          <w:rStyle w:val="Hipervnculo"/>
          <w:rFonts w:eastAsiaTheme="minorEastAsia"/>
          <w:lang w:eastAsia="es-ES"/>
        </w:rPr>
        <w:t xml:space="preserve"> file</w:t>
      </w:r>
    </w:p>
    <w:p w14:paraId="244809AD" w14:textId="0A1196A8" w:rsidR="00BD6F9C" w:rsidRDefault="00351140" w:rsidP="0012358C">
      <w:pPr>
        <w:jc w:val="both"/>
      </w:pPr>
      <w:r>
        <w:rPr>
          <w:rStyle w:val="SinespaciadoCar"/>
        </w:rPr>
        <w:fldChar w:fldCharType="end"/>
      </w:r>
      <w:r w:rsidR="00BD6F9C">
        <w:t xml:space="preserve">Una vez descargada esta imagen, descargaremos el fichero </w:t>
      </w:r>
      <w:hyperlink r:id="rId31" w:anchor="resources" w:history="1">
        <w:r w:rsidR="00BD6F9C" w:rsidRPr="0092379C">
          <w:rPr>
            <w:rStyle w:val="SinespaciadoCar"/>
          </w:rPr>
          <w:t>KiBRA-v2.x.x.zip</w:t>
        </w:r>
      </w:hyperlink>
      <w:r w:rsidR="00BD6F9C">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5FCD6327" w:rsidR="00BD6F9C" w:rsidRPr="00351140" w:rsidRDefault="00351140" w:rsidP="00481B0A">
      <w:pPr>
        <w:numPr>
          <w:ilvl w:val="0"/>
          <w:numId w:val="13"/>
        </w:numPr>
        <w:jc w:val="both"/>
        <w:rPr>
          <w:rStyle w:val="Hipervnculo"/>
        </w:rPr>
      </w:pPr>
      <w:r>
        <w:rPr>
          <w:rStyle w:val="SinespaciadoCar"/>
        </w:rPr>
        <w:fldChar w:fldCharType="begin"/>
      </w:r>
      <w:r>
        <w:rPr>
          <w:rStyle w:val="SinespaciadoCar"/>
        </w:rPr>
        <w:instrText xml:space="preserve"> HYPERLINK "https://www.balena.io/etcher/" </w:instrText>
      </w:r>
      <w:r>
        <w:rPr>
          <w:rStyle w:val="SinespaciadoCar"/>
        </w:rPr>
        <w:fldChar w:fldCharType="separate"/>
      </w:r>
      <w:proofErr w:type="spellStart"/>
      <w:r w:rsidR="00BD6F9C" w:rsidRPr="00351140">
        <w:rPr>
          <w:rStyle w:val="Hipervnculo"/>
          <w:rFonts w:eastAsiaTheme="minorEastAsia"/>
          <w:lang w:eastAsia="es-ES"/>
        </w:rPr>
        <w:t>Balena</w:t>
      </w:r>
      <w:proofErr w:type="spellEnd"/>
      <w:r w:rsidR="00BD6F9C" w:rsidRPr="00351140">
        <w:rPr>
          <w:rStyle w:val="Hipervnculo"/>
          <w:rFonts w:eastAsiaTheme="minorEastAsia"/>
          <w:lang w:eastAsia="es-ES"/>
        </w:rPr>
        <w:t xml:space="preserve"> </w:t>
      </w:r>
      <w:proofErr w:type="spellStart"/>
      <w:r w:rsidR="00BD6F9C" w:rsidRPr="00351140">
        <w:rPr>
          <w:rStyle w:val="Hipervnculo"/>
          <w:rFonts w:eastAsiaTheme="minorEastAsia"/>
          <w:lang w:eastAsia="es-ES"/>
        </w:rPr>
        <w:t>Etcher</w:t>
      </w:r>
      <w:proofErr w:type="spellEnd"/>
    </w:p>
    <w:p w14:paraId="417A9FB5" w14:textId="183C2557" w:rsidR="00BD6F9C" w:rsidRDefault="00351140" w:rsidP="0012358C">
      <w:pPr>
        <w:jc w:val="both"/>
      </w:pPr>
      <w:r>
        <w:rPr>
          <w:rStyle w:val="SinespaciadoCar"/>
        </w:rPr>
        <w:fldChar w:fldCharType="end"/>
      </w:r>
      <w:r w:rsidR="00BD6F9C">
        <w:t>Por otro lado necesitaremos una terminal Serie y/o un cliente SSH para la conexión con el dispositivo KTBRN1.</w:t>
      </w:r>
    </w:p>
    <w:p w14:paraId="184DC19E" w14:textId="6561AAE1" w:rsidR="00BD6F9C" w:rsidRDefault="008442FF" w:rsidP="00481B0A">
      <w:pPr>
        <w:numPr>
          <w:ilvl w:val="0"/>
          <w:numId w:val="13"/>
        </w:numPr>
        <w:jc w:val="both"/>
      </w:pPr>
      <w:hyperlink r:id="rId32" w:history="1">
        <w:proofErr w:type="spellStart"/>
        <w:r w:rsidR="00351140" w:rsidRPr="00351140">
          <w:rPr>
            <w:rStyle w:val="Hipervnculo"/>
          </w:rPr>
          <w:t>MobaXterm</w:t>
        </w:r>
        <w:proofErr w:type="spellEnd"/>
        <w:r w:rsidR="00351140" w:rsidRPr="00351140">
          <w:rPr>
            <w:rStyle w:val="Hipervnculo"/>
          </w:rPr>
          <w:t xml:space="preserve"> free</w:t>
        </w:r>
      </w:hyperlink>
      <w:r w:rsidR="00351140">
        <w:t xml:space="preserve">: </w:t>
      </w:r>
      <w:r w:rsidR="00BD6F9C">
        <w:t>Para el cliente SSH y la terminal Serie. Admite ambos tipos de sesiones a la vez, pero puede usarse cualquier otro.</w:t>
      </w:r>
    </w:p>
    <w:p w14:paraId="7A097C39" w14:textId="6EE5602A" w:rsidR="00BD6F9C" w:rsidRDefault="008442FF" w:rsidP="00481B0A">
      <w:pPr>
        <w:numPr>
          <w:ilvl w:val="0"/>
          <w:numId w:val="13"/>
        </w:numPr>
        <w:jc w:val="both"/>
      </w:pPr>
      <w:hyperlink r:id="rId33" w:history="1">
        <w:proofErr w:type="spellStart"/>
        <w:r w:rsidR="00BD6F9C" w:rsidRPr="00351140">
          <w:rPr>
            <w:rStyle w:val="Hipervnculo"/>
            <w:rFonts w:eastAsiaTheme="minorEastAsia"/>
            <w:lang w:eastAsia="es-ES"/>
          </w:rPr>
          <w:t>Zadig</w:t>
        </w:r>
        <w:proofErr w:type="spellEnd"/>
        <w:r w:rsidR="00BD6F9C" w:rsidRPr="00351140">
          <w:rPr>
            <w:rStyle w:val="Hipervnculo"/>
          </w:rPr>
          <w:t>:</w:t>
        </w:r>
      </w:hyperlink>
      <w:r w:rsidR="00BD6F9C">
        <w:t xml:space="preserve"> Se usará en caso de necesitar instalar los drivers de USB Serie</w:t>
      </w:r>
      <w:bookmarkEnd w:id="2081"/>
      <w:r w:rsidR="00BD6F9C">
        <w:t>.</w:t>
      </w:r>
    </w:p>
    <w:p w14:paraId="58EF8EE4" w14:textId="370BEC73" w:rsidR="00BD6F9C" w:rsidRDefault="00BD6F9C" w:rsidP="00BD6F9C">
      <w:pPr>
        <w:jc w:val="both"/>
      </w:pPr>
    </w:p>
    <w:p w14:paraId="5F7AD523" w14:textId="77777777" w:rsidR="001E2FD6" w:rsidRDefault="001E2FD6" w:rsidP="00BD6F9C">
      <w:pPr>
        <w:jc w:val="both"/>
      </w:pPr>
    </w:p>
    <w:p w14:paraId="7949A827" w14:textId="6129179C" w:rsidR="00BD6F9C" w:rsidRDefault="00BD6F9C" w:rsidP="00FE29BE">
      <w:pPr>
        <w:pStyle w:val="Ttulo5"/>
        <w:numPr>
          <w:ilvl w:val="4"/>
          <w:numId w:val="1"/>
        </w:numPr>
      </w:pPr>
      <w:bookmarkStart w:id="2095" w:name="_Toc81499405"/>
      <w:bookmarkStart w:id="2096" w:name="_Hlk81502370"/>
      <w:r>
        <w:lastRenderedPageBreak/>
        <w:t>Flashear la imagen en la tarjeta SD</w:t>
      </w:r>
      <w:bookmarkEnd w:id="2095"/>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481B0A">
      <w:pPr>
        <w:numPr>
          <w:ilvl w:val="0"/>
          <w:numId w:val="13"/>
        </w:numPr>
      </w:pPr>
      <w:r>
        <w:t xml:space="preserve">Instalar y abrir </w:t>
      </w:r>
      <w:proofErr w:type="spellStart"/>
      <w:r>
        <w:t>Balena</w:t>
      </w:r>
      <w:proofErr w:type="spellEnd"/>
      <w:r>
        <w:t xml:space="preserve"> </w:t>
      </w:r>
      <w:proofErr w:type="spellStart"/>
      <w:r>
        <w:t>Etcher</w:t>
      </w:r>
      <w:proofErr w:type="spellEnd"/>
      <w:r>
        <w:t>.</w:t>
      </w:r>
    </w:p>
    <w:p w14:paraId="0611FD2F" w14:textId="10E7D93B" w:rsidR="00BD6F9C" w:rsidRDefault="00BD6F9C" w:rsidP="00481B0A">
      <w:pPr>
        <w:numPr>
          <w:ilvl w:val="0"/>
          <w:numId w:val="13"/>
        </w:numPr>
      </w:pPr>
      <w:r>
        <w:t xml:space="preserve">Seleccionar el fichero con extensión </w:t>
      </w:r>
      <w:r w:rsidRPr="0012358C">
        <w:rPr>
          <w:i/>
          <w:iCs/>
        </w:rPr>
        <w:t>.</w:t>
      </w:r>
      <w:proofErr w:type="spellStart"/>
      <w:r w:rsidRPr="0012358C">
        <w:rPr>
          <w:i/>
          <w:iCs/>
        </w:rPr>
        <w:t>gz</w:t>
      </w:r>
      <w:proofErr w:type="spellEnd"/>
      <w:r>
        <w:t xml:space="preserve"> (la imagen) en </w:t>
      </w:r>
      <w:proofErr w:type="spellStart"/>
      <w:r>
        <w:t>Etcher</w:t>
      </w:r>
      <w:proofErr w:type="spellEnd"/>
      <w:r>
        <w:t>.</w:t>
      </w:r>
    </w:p>
    <w:p w14:paraId="7B2AA380" w14:textId="57507F69" w:rsidR="00BD6F9C" w:rsidRDefault="00BD6F9C" w:rsidP="00481B0A">
      <w:pPr>
        <w:numPr>
          <w:ilvl w:val="0"/>
          <w:numId w:val="13"/>
        </w:numPr>
      </w:pPr>
      <w:r>
        <w:t xml:space="preserve">Introducir la SD en el lector de tarjetas del ordenador y seleccionarla en </w:t>
      </w:r>
      <w:proofErr w:type="spellStart"/>
      <w:r>
        <w:t>Etcher</w:t>
      </w:r>
      <w:proofErr w:type="spellEnd"/>
      <w:r>
        <w:t>. Recordemos que es recomendado el uso de una micro SD clase 10 de al menos 2 GB de capacidad.</w:t>
      </w:r>
    </w:p>
    <w:p w14:paraId="2DCF64E1" w14:textId="2F789128" w:rsidR="00BD6F9C" w:rsidRDefault="00BD6F9C" w:rsidP="00481B0A">
      <w:pPr>
        <w:numPr>
          <w:ilvl w:val="0"/>
          <w:numId w:val="13"/>
        </w:numPr>
      </w:pPr>
      <w:r>
        <w:t>Seleccionaremos Flash y esperaremos a que termine.</w:t>
      </w:r>
    </w:p>
    <w:p w14:paraId="085DDD7D" w14:textId="71F4C152" w:rsidR="00BD6F9C" w:rsidRDefault="00BD6F9C" w:rsidP="00481B0A">
      <w:pPr>
        <w:numPr>
          <w:ilvl w:val="0"/>
          <w:numId w:val="13"/>
        </w:numPr>
      </w:pPr>
      <w:r>
        <w:t>Expulsaremos la tarjeta SD y la introduciremos en la ranura para micro SD del módulo KTBRN1.</w:t>
      </w:r>
    </w:p>
    <w:p w14:paraId="0A88CEAC" w14:textId="77777777" w:rsidR="00BD6F9C" w:rsidRDefault="00BD6F9C" w:rsidP="00BD6F9C">
      <w:pPr>
        <w:jc w:val="both"/>
      </w:pPr>
    </w:p>
    <w:p w14:paraId="4561F5A7" w14:textId="77777777" w:rsidR="00430746" w:rsidRDefault="00BD6F9C">
      <w:pPr>
        <w:keepNext/>
        <w:jc w:val="center"/>
        <w:rPr>
          <w:ins w:id="2097" w:author="JORGE CONTRERAS ORTIZ" w:date="2021-09-02T18:28:00Z"/>
        </w:rP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4"/>
                    <a:stretch>
                      <a:fillRect/>
                    </a:stretch>
                  </pic:blipFill>
                  <pic:spPr>
                    <a:xfrm>
                      <a:off x="0" y="0"/>
                      <a:ext cx="5400040" cy="3267075"/>
                    </a:xfrm>
                    <a:prstGeom prst="rect">
                      <a:avLst/>
                    </a:prstGeom>
                  </pic:spPr>
                </pic:pic>
              </a:graphicData>
            </a:graphic>
          </wp:inline>
        </w:drawing>
      </w:r>
    </w:p>
    <w:p w14:paraId="6CF2F598" w14:textId="15D8E4C5" w:rsidR="00430746" w:rsidRDefault="00430746">
      <w:pPr>
        <w:pStyle w:val="Descripcin"/>
        <w:jc w:val="center"/>
        <w:rPr>
          <w:ins w:id="2098" w:author="JORGE CONTRERAS ORTIZ" w:date="2021-09-02T18:28:00Z"/>
        </w:rPr>
        <w:pPrChange w:id="2099" w:author="JORGE CONTRERAS ORTIZ" w:date="2021-09-02T18:28:00Z">
          <w:pPr>
            <w:keepNext/>
            <w:jc w:val="center"/>
          </w:pPr>
        </w:pPrChange>
      </w:pPr>
      <w:bookmarkStart w:id="2100" w:name="_Toc81499817"/>
      <w:ins w:id="2101" w:author="JORGE CONTRERAS ORTIZ" w:date="2021-09-02T18:28:00Z">
        <w:r>
          <w:t xml:space="preserve">Ilustración </w:t>
        </w:r>
        <w:r>
          <w:fldChar w:fldCharType="begin"/>
        </w:r>
        <w:r>
          <w:instrText xml:space="preserve"> SEQ Ilustración \* ARABIC </w:instrText>
        </w:r>
      </w:ins>
      <w:r>
        <w:fldChar w:fldCharType="separate"/>
      </w:r>
      <w:ins w:id="2102" w:author="JORGE CONTRERAS ORTIZ" w:date="2021-09-02T18:28:00Z">
        <w:r>
          <w:rPr>
            <w:noProof/>
          </w:rPr>
          <w:t>7</w:t>
        </w:r>
        <w:r>
          <w:fldChar w:fldCharType="end"/>
        </w:r>
        <w:r>
          <w:t xml:space="preserve"> </w:t>
        </w:r>
        <w:proofErr w:type="spellStart"/>
        <w:r>
          <w:t>Balena</w:t>
        </w:r>
        <w:proofErr w:type="spellEnd"/>
        <w:r>
          <w:t xml:space="preserve"> </w:t>
        </w:r>
        <w:proofErr w:type="spellStart"/>
        <w:r>
          <w:t>Etcher</w:t>
        </w:r>
        <w:bookmarkEnd w:id="2100"/>
        <w:proofErr w:type="spellEnd"/>
      </w:ins>
    </w:p>
    <w:p w14:paraId="5E734230" w14:textId="3ECCAA5C" w:rsidR="00CF333D" w:rsidDel="00430746" w:rsidRDefault="00CF333D">
      <w:pPr>
        <w:pStyle w:val="Descripcin"/>
        <w:jc w:val="center"/>
        <w:rPr>
          <w:del w:id="2103" w:author="JORGE CONTRERAS ORTIZ" w:date="2021-09-02T18:28:00Z"/>
        </w:rPr>
        <w:pPrChange w:id="2104" w:author="JORGE CONTRERAS ORTIZ" w:date="2021-09-02T18:28:00Z">
          <w:pPr>
            <w:keepNext/>
            <w:jc w:val="center"/>
          </w:pPr>
        </w:pPrChange>
      </w:pPr>
    </w:p>
    <w:p w14:paraId="1406BE68" w14:textId="5316B626" w:rsidR="00BD6F9C" w:rsidRPr="00030CC2" w:rsidDel="00430746" w:rsidRDefault="00CF333D">
      <w:pPr>
        <w:pStyle w:val="TDC3"/>
        <w:rPr>
          <w:del w:id="2105" w:author="JORGE CONTRERAS ORTIZ" w:date="2021-09-02T18:26:00Z"/>
          <w:rFonts w:eastAsiaTheme="minorHAnsi" w:cstheme="minorBidi"/>
          <w:i/>
          <w:iCs/>
          <w:color w:val="44546A" w:themeColor="text2"/>
          <w:sz w:val="18"/>
          <w:szCs w:val="18"/>
          <w:lang w:eastAsia="en-US"/>
        </w:rPr>
        <w:pPrChange w:id="2106" w:author="JORGE CONTRERAS ORTIZ" w:date="2021-09-02T18:28:00Z">
          <w:pPr>
            <w:pStyle w:val="TDC3"/>
            <w:jc w:val="center"/>
          </w:pPr>
        </w:pPrChange>
      </w:pPr>
      <w:bookmarkStart w:id="2107" w:name="_Toc81499582"/>
      <w:del w:id="2108" w:author="JORGE CONTRERAS ORTIZ" w:date="2021-09-02T18:26:00Z">
        <w:r w:rsidRPr="00030CC2" w:rsidDel="00430746">
          <w:rPr>
            <w:rFonts w:eastAsiaTheme="minorHAnsi" w:cstheme="minorBidi"/>
            <w:i/>
            <w:iCs/>
            <w:color w:val="44546A" w:themeColor="text2"/>
            <w:sz w:val="18"/>
            <w:szCs w:val="18"/>
            <w:lang w:eastAsia="en-US"/>
          </w:rPr>
          <w:delText xml:space="preserve">Ilustración </w:delText>
        </w:r>
        <w:r w:rsidR="007537F4" w:rsidRPr="00030CC2" w:rsidDel="00430746">
          <w:rPr>
            <w:i/>
            <w:iCs/>
            <w:color w:val="44546A" w:themeColor="text2"/>
            <w:sz w:val="18"/>
            <w:szCs w:val="18"/>
          </w:rPr>
          <w:fldChar w:fldCharType="begin"/>
        </w:r>
        <w:r w:rsidR="007537F4" w:rsidRPr="00430746" w:rsidDel="00430746">
          <w:rPr>
            <w:i/>
            <w:iCs/>
            <w:color w:val="44546A" w:themeColor="text2"/>
            <w:sz w:val="18"/>
            <w:szCs w:val="18"/>
          </w:rPr>
          <w:delInstrText xml:space="preserve"> SEQ Ilustración \* ARABIC </w:delInstrText>
        </w:r>
        <w:r w:rsidR="007537F4" w:rsidRPr="00030CC2" w:rsidDel="00430746">
          <w:rPr>
            <w:i/>
            <w:iCs/>
            <w:color w:val="44546A" w:themeColor="text2"/>
            <w:sz w:val="18"/>
            <w:szCs w:val="18"/>
          </w:rPr>
          <w:fldChar w:fldCharType="separate"/>
        </w:r>
      </w:del>
      <w:del w:id="2109" w:author="JORGE CONTRERAS ORTIZ" w:date="2021-09-02T17:32:00Z">
        <w:r w:rsidR="006E5AFC" w:rsidRPr="00430746" w:rsidDel="002135FF">
          <w:rPr>
            <w:i/>
            <w:iCs/>
            <w:noProof/>
            <w:color w:val="44546A" w:themeColor="text2"/>
            <w:sz w:val="18"/>
            <w:szCs w:val="18"/>
          </w:rPr>
          <w:delText>6</w:delText>
        </w:r>
      </w:del>
      <w:del w:id="2110" w:author="JORGE CONTRERAS ORTIZ" w:date="2021-09-02T18:26:00Z">
        <w:r w:rsidR="007537F4" w:rsidRPr="00030CC2" w:rsidDel="00430746">
          <w:rPr>
            <w:i/>
            <w:iCs/>
            <w:color w:val="44546A" w:themeColor="text2"/>
            <w:sz w:val="18"/>
            <w:szCs w:val="18"/>
          </w:rPr>
          <w:fldChar w:fldCharType="end"/>
        </w:r>
        <w:r w:rsidRPr="00030CC2" w:rsidDel="00430746">
          <w:rPr>
            <w:rFonts w:eastAsiaTheme="minorHAnsi" w:cstheme="minorBidi"/>
            <w:i/>
            <w:iCs/>
            <w:color w:val="44546A" w:themeColor="text2"/>
            <w:sz w:val="18"/>
            <w:szCs w:val="18"/>
            <w:lang w:eastAsia="en-US"/>
          </w:rPr>
          <w:delText xml:space="preserve"> Balena Etcher</w:delText>
        </w:r>
        <w:bookmarkEnd w:id="2107"/>
      </w:del>
    </w:p>
    <w:p w14:paraId="61C365E2" w14:textId="77777777" w:rsidR="00BD6F9C" w:rsidRDefault="00BD6F9C">
      <w:pPr>
        <w:keepNext/>
        <w:jc w:val="center"/>
        <w:pPrChange w:id="2111" w:author="JORGE CONTRERAS ORTIZ" w:date="2021-09-02T18:28:00Z">
          <w:pPr>
            <w:jc w:val="center"/>
          </w:pPr>
        </w:pPrChange>
      </w:pPr>
    </w:p>
    <w:p w14:paraId="20288198" w14:textId="091DD27C" w:rsidR="00BD6F9C" w:rsidRDefault="00BD6F9C" w:rsidP="00FE29BE">
      <w:pPr>
        <w:pStyle w:val="Ttulo5"/>
        <w:numPr>
          <w:ilvl w:val="4"/>
          <w:numId w:val="1"/>
        </w:numPr>
      </w:pPr>
      <w:bookmarkStart w:id="2112" w:name="_Toc81499406"/>
      <w:r>
        <w:t>Primera Instalación</w:t>
      </w:r>
      <w:bookmarkEnd w:id="2112"/>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37C34FC7" w:rsidR="00BD6F9C" w:rsidRDefault="00BD6F9C" w:rsidP="0012358C">
      <w:pPr>
        <w:jc w:val="both"/>
      </w:pPr>
      <w:r>
        <w:t>Una vez terminado, seguiremos los pasos descritos debajo para acceder al dispositivo KTBRN1 a través de puerto USB Serie.</w:t>
      </w:r>
    </w:p>
    <w:p w14:paraId="5AD84CEC" w14:textId="77777777" w:rsidR="001E2FD6" w:rsidRDefault="001E2FD6" w:rsidP="0012358C">
      <w:pPr>
        <w:jc w:val="both"/>
      </w:pPr>
    </w:p>
    <w:p w14:paraId="55BD72C3" w14:textId="1207F1BA" w:rsidR="00BD6F9C" w:rsidRDefault="00BD6F9C" w:rsidP="00321DC3">
      <w:pPr>
        <w:pStyle w:val="Ttulo6"/>
        <w:numPr>
          <w:ilvl w:val="5"/>
          <w:numId w:val="1"/>
        </w:numPr>
      </w:pPr>
      <w:r>
        <w:lastRenderedPageBreak/>
        <w:t>Conexión vía puerto USB Serie</w:t>
      </w:r>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76F0A8A9" w14:textId="77777777" w:rsidR="00430746" w:rsidRDefault="00BD6F9C">
      <w:pPr>
        <w:keepNext/>
        <w:jc w:val="center"/>
        <w:rPr>
          <w:ins w:id="2113" w:author="JORGE CONTRERAS ORTIZ" w:date="2021-09-02T18:28:00Z"/>
        </w:rPr>
      </w:pPr>
      <w:r>
        <w:rPr>
          <w:noProof/>
        </w:rPr>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5"/>
                    <a:stretch>
                      <a:fillRect/>
                    </a:stretch>
                  </pic:blipFill>
                  <pic:spPr>
                    <a:xfrm>
                      <a:off x="0" y="0"/>
                      <a:ext cx="5400040" cy="3946525"/>
                    </a:xfrm>
                    <a:prstGeom prst="rect">
                      <a:avLst/>
                    </a:prstGeom>
                  </pic:spPr>
                </pic:pic>
              </a:graphicData>
            </a:graphic>
          </wp:inline>
        </w:drawing>
      </w:r>
    </w:p>
    <w:p w14:paraId="3AFC7F43" w14:textId="050FF308" w:rsidR="00CF333D" w:rsidRDefault="00430746">
      <w:pPr>
        <w:pStyle w:val="Descripcin"/>
        <w:jc w:val="center"/>
        <w:pPrChange w:id="2114" w:author="JORGE CONTRERAS ORTIZ" w:date="2021-09-02T18:28:00Z">
          <w:pPr>
            <w:keepNext/>
            <w:jc w:val="center"/>
          </w:pPr>
        </w:pPrChange>
      </w:pPr>
      <w:bookmarkStart w:id="2115" w:name="_Toc81499818"/>
      <w:ins w:id="2116" w:author="JORGE CONTRERAS ORTIZ" w:date="2021-09-02T18:28:00Z">
        <w:r>
          <w:t xml:space="preserve">Ilustración </w:t>
        </w:r>
        <w:r>
          <w:fldChar w:fldCharType="begin"/>
        </w:r>
        <w:r>
          <w:instrText xml:space="preserve"> SEQ Ilustración \* ARABIC </w:instrText>
        </w:r>
      </w:ins>
      <w:r>
        <w:fldChar w:fldCharType="separate"/>
      </w:r>
      <w:ins w:id="2117" w:author="JORGE CONTRERAS ORTIZ" w:date="2021-09-02T18:28:00Z">
        <w:r>
          <w:rPr>
            <w:noProof/>
          </w:rPr>
          <w:t>8</w:t>
        </w:r>
        <w:r>
          <w:fldChar w:fldCharType="end"/>
        </w:r>
        <w:r>
          <w:t xml:space="preserve"> </w:t>
        </w:r>
        <w:proofErr w:type="spellStart"/>
        <w:r w:rsidRPr="002942B3">
          <w:t>Border</w:t>
        </w:r>
        <w:proofErr w:type="spellEnd"/>
        <w:r w:rsidRPr="002942B3">
          <w:t xml:space="preserve"> </w:t>
        </w:r>
        <w:proofErr w:type="spellStart"/>
        <w:r w:rsidRPr="002942B3">
          <w:t>Router</w:t>
        </w:r>
        <w:proofErr w:type="spellEnd"/>
        <w:r w:rsidRPr="002942B3">
          <w:t xml:space="preserve"> en Administrador de Dispositivos Previo a la instalación de Drivers</w:t>
        </w:r>
      </w:ins>
      <w:bookmarkEnd w:id="2115"/>
    </w:p>
    <w:p w14:paraId="44750CE6" w14:textId="14833234" w:rsidR="00CF333D" w:rsidRPr="00030CC2" w:rsidRDefault="00CF333D">
      <w:pPr>
        <w:pStyle w:val="TDC3"/>
        <w:rPr>
          <w:rFonts w:eastAsiaTheme="minorHAnsi" w:cstheme="minorBidi"/>
          <w:i/>
          <w:iCs/>
          <w:color w:val="44546A" w:themeColor="text2"/>
          <w:sz w:val="18"/>
          <w:szCs w:val="18"/>
          <w:lang w:eastAsia="en-US"/>
        </w:rPr>
        <w:pPrChange w:id="2118" w:author="JORGE CONTRERAS ORTIZ" w:date="2021-09-02T18:28:00Z">
          <w:pPr>
            <w:pStyle w:val="TDC3"/>
            <w:jc w:val="center"/>
          </w:pPr>
        </w:pPrChange>
      </w:pPr>
      <w:bookmarkStart w:id="2119" w:name="_Toc81499583"/>
      <w:del w:id="2120" w:author="JORGE CONTRERAS ORTIZ" w:date="2021-09-02T18:28:00Z">
        <w:r w:rsidRPr="00030CC2" w:rsidDel="00430746">
          <w:rPr>
            <w:rFonts w:eastAsiaTheme="minorHAnsi" w:cstheme="minorBidi"/>
            <w:i/>
            <w:iCs/>
            <w:color w:val="44546A" w:themeColor="text2"/>
            <w:sz w:val="18"/>
            <w:szCs w:val="18"/>
            <w:lang w:eastAsia="en-US"/>
          </w:rPr>
          <w:delText xml:space="preserve">Ilustración </w:delText>
        </w:r>
        <w:r w:rsidR="007537F4" w:rsidRPr="00030CC2" w:rsidDel="00430746">
          <w:rPr>
            <w:rFonts w:eastAsiaTheme="minorHAnsi" w:cstheme="minorBidi"/>
            <w:i/>
            <w:iCs/>
            <w:color w:val="44546A" w:themeColor="text2"/>
            <w:sz w:val="18"/>
            <w:szCs w:val="18"/>
            <w:lang w:eastAsia="en-US"/>
          </w:rPr>
          <w:fldChar w:fldCharType="begin"/>
        </w:r>
        <w:r w:rsidR="007537F4" w:rsidRPr="00430746" w:rsidDel="00430746">
          <w:rPr>
            <w:rFonts w:eastAsiaTheme="minorHAnsi" w:cstheme="minorBidi"/>
            <w:i/>
            <w:iCs/>
            <w:color w:val="44546A" w:themeColor="text2"/>
            <w:sz w:val="18"/>
            <w:szCs w:val="18"/>
            <w:lang w:eastAsia="en-US"/>
          </w:rPr>
          <w:delInstrText xml:space="preserve"> SEQ Ilustración \* ARABIC </w:delInstrText>
        </w:r>
        <w:r w:rsidR="007537F4" w:rsidRPr="00030CC2" w:rsidDel="00430746">
          <w:rPr>
            <w:rFonts w:eastAsiaTheme="minorHAnsi" w:cstheme="minorBidi"/>
            <w:i/>
            <w:iCs/>
            <w:color w:val="44546A" w:themeColor="text2"/>
            <w:sz w:val="18"/>
            <w:szCs w:val="18"/>
            <w:lang w:eastAsia="en-US"/>
          </w:rPr>
          <w:fldChar w:fldCharType="separate"/>
        </w:r>
      </w:del>
      <w:del w:id="2121" w:author="JORGE CONTRERAS ORTIZ" w:date="2021-09-02T17:32:00Z">
        <w:r w:rsidR="006E5AFC" w:rsidRPr="00430746" w:rsidDel="002135FF">
          <w:rPr>
            <w:rFonts w:eastAsiaTheme="minorHAnsi" w:cstheme="minorBidi"/>
            <w:i/>
            <w:iCs/>
            <w:noProof/>
            <w:color w:val="44546A" w:themeColor="text2"/>
            <w:sz w:val="18"/>
            <w:szCs w:val="18"/>
            <w:lang w:eastAsia="en-US"/>
          </w:rPr>
          <w:delText>7</w:delText>
        </w:r>
      </w:del>
      <w:del w:id="2122" w:author="JORGE CONTRERAS ORTIZ" w:date="2021-09-02T18:28:00Z">
        <w:r w:rsidR="007537F4" w:rsidRPr="00030CC2" w:rsidDel="00430746">
          <w:rPr>
            <w:rFonts w:eastAsiaTheme="minorHAnsi" w:cstheme="minorBidi"/>
            <w:i/>
            <w:iCs/>
            <w:color w:val="44546A" w:themeColor="text2"/>
            <w:sz w:val="18"/>
            <w:szCs w:val="18"/>
            <w:lang w:eastAsia="en-US"/>
          </w:rPr>
          <w:fldChar w:fldCharType="end"/>
        </w:r>
        <w:r w:rsidRPr="00030CC2" w:rsidDel="00430746">
          <w:rPr>
            <w:rFonts w:eastAsiaTheme="minorHAnsi" w:cstheme="minorBidi"/>
            <w:i/>
            <w:iCs/>
            <w:color w:val="44546A" w:themeColor="text2"/>
            <w:sz w:val="18"/>
            <w:szCs w:val="18"/>
            <w:lang w:eastAsia="en-US"/>
          </w:rPr>
          <w:delText xml:space="preserve"> Border Router en Administrador de Dispositivos Previo a la instalación de Drivers</w:delText>
        </w:r>
      </w:del>
      <w:bookmarkEnd w:id="2119"/>
    </w:p>
    <w:p w14:paraId="19A986EA" w14:textId="77777777" w:rsidR="00BD6F9C" w:rsidRDefault="00BD6F9C" w:rsidP="00BD6F9C">
      <w:pPr>
        <w:jc w:val="center"/>
      </w:pPr>
    </w:p>
    <w:p w14:paraId="17A9885E" w14:textId="172BBBCE" w:rsidR="00BD6F9C" w:rsidRDefault="00BD6F9C" w:rsidP="0012358C">
      <w:pPr>
        <w:jc w:val="both"/>
      </w:pPr>
      <w:commentRangeStart w:id="2123"/>
      <w:r>
        <w:t xml:space="preserve">Si sale como en la imagen anterior, instalaremos los driver usando la herramienta </w:t>
      </w:r>
      <w:proofErr w:type="spellStart"/>
      <w:r>
        <w:t>Zadig</w:t>
      </w:r>
      <w:proofErr w:type="spellEnd"/>
      <w:r>
        <w:t>.</w:t>
      </w:r>
      <w:commentRangeEnd w:id="2123"/>
      <w:r w:rsidR="00C06345">
        <w:rPr>
          <w:rStyle w:val="Refdecomentario"/>
        </w:rPr>
        <w:commentReference w:id="2123"/>
      </w:r>
    </w:p>
    <w:bookmarkEnd w:id="2096"/>
    <w:p w14:paraId="03D08E94" w14:textId="77777777" w:rsidR="0012358C" w:rsidRDefault="0012358C" w:rsidP="0012358C">
      <w:pPr>
        <w:jc w:val="both"/>
      </w:pPr>
    </w:p>
    <w:p w14:paraId="62784482" w14:textId="77777777" w:rsidR="00CF333D" w:rsidRDefault="00BD6F9C" w:rsidP="00CF333D">
      <w:pPr>
        <w:keepNext/>
        <w:jc w:val="center"/>
      </w:pPr>
      <w:bookmarkStart w:id="2124" w:name="_Hlk81502408"/>
      <w:r>
        <w:rPr>
          <w:noProof/>
        </w:rPr>
        <w:lastRenderedPageBreak/>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6"/>
                    <a:stretch>
                      <a:fillRect/>
                    </a:stretch>
                  </pic:blipFill>
                  <pic:spPr>
                    <a:xfrm>
                      <a:off x="0" y="0"/>
                      <a:ext cx="5400040" cy="2406015"/>
                    </a:xfrm>
                    <a:prstGeom prst="rect">
                      <a:avLst/>
                    </a:prstGeom>
                  </pic:spPr>
                </pic:pic>
              </a:graphicData>
            </a:graphic>
          </wp:inline>
        </w:drawing>
      </w:r>
    </w:p>
    <w:p w14:paraId="5DE12AF4" w14:textId="227F6F84" w:rsidR="00BD6F9C" w:rsidRPr="00030CC2" w:rsidRDefault="00CF333D" w:rsidP="00CF333D">
      <w:pPr>
        <w:pStyle w:val="TDC3"/>
        <w:jc w:val="center"/>
        <w:rPr>
          <w:rFonts w:eastAsiaTheme="minorHAnsi" w:cstheme="minorBidi"/>
          <w:i/>
          <w:iCs/>
          <w:color w:val="44546A" w:themeColor="text2"/>
          <w:sz w:val="18"/>
          <w:szCs w:val="18"/>
          <w:lang w:eastAsia="en-US"/>
        </w:rPr>
      </w:pPr>
      <w:bookmarkStart w:id="2125" w:name="_Toc81499584"/>
      <w:bookmarkStart w:id="2126" w:name="_Toc81499819"/>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27" w:author="JORGE CONTRERAS ORTIZ" w:date="2021-09-02T18:16:00Z">
        <w:r w:rsidR="0024330D">
          <w:rPr>
            <w:rFonts w:eastAsiaTheme="minorHAnsi" w:cstheme="minorBidi"/>
            <w:i/>
            <w:iCs/>
            <w:noProof/>
            <w:color w:val="44546A" w:themeColor="text2"/>
            <w:sz w:val="18"/>
            <w:szCs w:val="18"/>
            <w:lang w:eastAsia="en-US"/>
          </w:rPr>
          <w:t>21</w:t>
        </w:r>
      </w:ins>
      <w:del w:id="2128" w:author="JORGE CONTRERAS ORTIZ" w:date="2021-09-02T17:32:00Z">
        <w:r w:rsidR="006E5AFC" w:rsidDel="002135FF">
          <w:rPr>
            <w:rFonts w:eastAsiaTheme="minorHAnsi" w:cstheme="minorBidi"/>
            <w:i/>
            <w:iCs/>
            <w:noProof/>
            <w:color w:val="44546A" w:themeColor="text2"/>
            <w:sz w:val="18"/>
            <w:szCs w:val="18"/>
            <w:lang w:eastAsia="en-US"/>
          </w:rPr>
          <w:delText>8</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Instalación Drivers de </w:t>
      </w:r>
      <w:proofErr w:type="spellStart"/>
      <w:r w:rsidRPr="00030CC2">
        <w:rPr>
          <w:rFonts w:eastAsiaTheme="minorHAnsi" w:cstheme="minorBidi"/>
          <w:i/>
          <w:iCs/>
          <w:color w:val="44546A" w:themeColor="text2"/>
          <w:sz w:val="18"/>
          <w:szCs w:val="18"/>
          <w:lang w:eastAsia="en-US"/>
        </w:rPr>
        <w:t>Border</w:t>
      </w:r>
      <w:proofErr w:type="spellEnd"/>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Router</w:t>
      </w:r>
      <w:proofErr w:type="spellEnd"/>
      <w:r w:rsidRPr="00030CC2">
        <w:rPr>
          <w:rFonts w:eastAsiaTheme="minorHAnsi" w:cstheme="minorBidi"/>
          <w:i/>
          <w:iCs/>
          <w:color w:val="44546A" w:themeColor="text2"/>
          <w:sz w:val="18"/>
          <w:szCs w:val="18"/>
          <w:lang w:eastAsia="en-US"/>
        </w:rPr>
        <w:t xml:space="preserve"> con </w:t>
      </w:r>
      <w:proofErr w:type="spellStart"/>
      <w:r w:rsidRPr="00030CC2">
        <w:rPr>
          <w:rFonts w:eastAsiaTheme="minorHAnsi" w:cstheme="minorBidi"/>
          <w:i/>
          <w:iCs/>
          <w:color w:val="44546A" w:themeColor="text2"/>
          <w:sz w:val="18"/>
          <w:szCs w:val="18"/>
          <w:lang w:eastAsia="en-US"/>
        </w:rPr>
        <w:t>Zadig</w:t>
      </w:r>
      <w:bookmarkEnd w:id="2125"/>
      <w:bookmarkEnd w:id="2126"/>
      <w:proofErr w:type="spellEnd"/>
    </w:p>
    <w:p w14:paraId="163A527C" w14:textId="3DB9E8F7" w:rsidR="00BD6F9C" w:rsidRDefault="00CF333D" w:rsidP="0012358C">
      <w:pPr>
        <w:jc w:val="both"/>
      </w:pPr>
      <w:r>
        <w:rPr>
          <w:noProof/>
        </w:rPr>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046D6BBC" w:rsidR="00CF333D" w:rsidRPr="00030CC2" w:rsidRDefault="00CF333D" w:rsidP="00CF333D">
                            <w:pPr>
                              <w:pStyle w:val="TDC3"/>
                              <w:jc w:val="center"/>
                              <w:rPr>
                                <w:rFonts w:eastAsiaTheme="minorHAnsi" w:cstheme="minorBidi"/>
                                <w:i/>
                                <w:iCs/>
                                <w:color w:val="44546A" w:themeColor="text2"/>
                                <w:sz w:val="18"/>
                                <w:szCs w:val="18"/>
                                <w:lang w:eastAsia="en-US"/>
                              </w:rPr>
                            </w:pPr>
                            <w:bookmarkStart w:id="2129" w:name="_Toc81499585"/>
                            <w:bookmarkStart w:id="2130" w:name="_Toc8149982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31" w:author="JORGE CONTRERAS ORTIZ" w:date="2021-09-02T18:16:00Z">
                              <w:r w:rsidR="0024330D">
                                <w:rPr>
                                  <w:rFonts w:eastAsiaTheme="minorHAnsi" w:cstheme="minorBidi"/>
                                  <w:i/>
                                  <w:iCs/>
                                  <w:noProof/>
                                  <w:color w:val="44546A" w:themeColor="text2"/>
                                  <w:sz w:val="18"/>
                                  <w:szCs w:val="18"/>
                                  <w:lang w:eastAsia="en-US"/>
                                </w:rPr>
                                <w:t>22</w:t>
                              </w:r>
                            </w:ins>
                            <w:del w:id="2132" w:author="JORGE CONTRERAS ORTIZ" w:date="2021-09-02T17:32:00Z">
                              <w:r w:rsidR="006E5AFC" w:rsidDel="002135FF">
                                <w:rPr>
                                  <w:rFonts w:eastAsiaTheme="minorHAnsi" w:cstheme="minorBidi"/>
                                  <w:i/>
                                  <w:iCs/>
                                  <w:noProof/>
                                  <w:color w:val="44546A" w:themeColor="text2"/>
                                  <w:sz w:val="18"/>
                                  <w:szCs w:val="18"/>
                                  <w:lang w:eastAsia="en-US"/>
                                </w:rPr>
                                <w:delText>9</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2129"/>
                            <w:bookmarkEnd w:id="21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B335C" id="Cuadro de texto 48" o:spid="_x0000_s1027"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" stroked="f">
                <v:textbox style="mso-fit-shape-to-text:t" inset="0,0,0,0">
                  <w:txbxContent>
                    <w:p w14:paraId="13780E72" w14:textId="046D6BBC" w:rsidR="00CF333D" w:rsidRPr="00030CC2" w:rsidRDefault="00CF333D" w:rsidP="00CF333D">
                      <w:pPr>
                        <w:pStyle w:val="TDC3"/>
                        <w:jc w:val="center"/>
                        <w:rPr>
                          <w:rFonts w:eastAsiaTheme="minorHAnsi" w:cstheme="minorBidi"/>
                          <w:i/>
                          <w:iCs/>
                          <w:color w:val="44546A" w:themeColor="text2"/>
                          <w:sz w:val="18"/>
                          <w:szCs w:val="18"/>
                          <w:lang w:eastAsia="en-US"/>
                        </w:rPr>
                      </w:pPr>
                      <w:bookmarkStart w:id="2133" w:name="_Toc81499585"/>
                      <w:bookmarkStart w:id="2134" w:name="_Toc81499820"/>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35" w:author="JORGE CONTRERAS ORTIZ" w:date="2021-09-02T18:16:00Z">
                        <w:r w:rsidR="0024330D">
                          <w:rPr>
                            <w:rFonts w:eastAsiaTheme="minorHAnsi" w:cstheme="minorBidi"/>
                            <w:i/>
                            <w:iCs/>
                            <w:noProof/>
                            <w:color w:val="44546A" w:themeColor="text2"/>
                            <w:sz w:val="18"/>
                            <w:szCs w:val="18"/>
                            <w:lang w:eastAsia="en-US"/>
                          </w:rPr>
                          <w:t>22</w:t>
                        </w:r>
                      </w:ins>
                      <w:del w:id="2136" w:author="JORGE CONTRERAS ORTIZ" w:date="2021-09-02T17:32:00Z">
                        <w:r w:rsidR="006E5AFC" w:rsidDel="002135FF">
                          <w:rPr>
                            <w:rFonts w:eastAsiaTheme="minorHAnsi" w:cstheme="minorBidi"/>
                            <w:i/>
                            <w:iCs/>
                            <w:noProof/>
                            <w:color w:val="44546A" w:themeColor="text2"/>
                            <w:sz w:val="18"/>
                            <w:szCs w:val="18"/>
                            <w:lang w:eastAsia="en-US"/>
                          </w:rPr>
                          <w:delText>9</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MobaXterm</w:t>
                      </w:r>
                      <w:bookmarkEnd w:id="2133"/>
                      <w:bookmarkEnd w:id="2134"/>
                      <w:proofErr w:type="spellEnd"/>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w:t>
      </w:r>
      <w:proofErr w:type="spellStart"/>
      <w:r w:rsidR="00BD6F9C">
        <w:t>MobaXterm</w:t>
      </w:r>
      <w:proofErr w:type="spellEnd"/>
      <w:r w:rsidR="00BD6F9C">
        <w:t xml:space="preserve"> con una nueva sesión Serie. Seleccionaremos el puerto asignado al KTBRN1 con un </w:t>
      </w:r>
      <w:proofErr w:type="spellStart"/>
      <w:r w:rsidR="00BD6F9C">
        <w:t>BaudRate</w:t>
      </w:r>
      <w:proofErr w:type="spellEnd"/>
      <w:r w:rsidR="00BD6F9C">
        <w:t xml:space="preserve"> de 115200. Tras realizar esto aparecerá una consola de inició de sesión, en la cual deberemos iniciar sesión con el usuario </w:t>
      </w:r>
      <w:proofErr w:type="spellStart"/>
      <w:r w:rsidR="00BD6F9C">
        <w:rPr>
          <w:i/>
          <w:iCs/>
        </w:rPr>
        <w:t>root</w:t>
      </w:r>
      <w:proofErr w:type="spellEnd"/>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 xml:space="preserve">La pantalla de bienvenida mostrará información sobre las direcciones IP configuradas en el KTBRN1 y que versión de </w:t>
      </w:r>
      <w:proofErr w:type="spellStart"/>
      <w:r>
        <w:t>KiBRA</w:t>
      </w:r>
      <w:proofErr w:type="spellEnd"/>
      <w:r>
        <w:t xml:space="preserve">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26076D17" w:rsidR="00BD6F9C" w:rsidRDefault="00BD6F9C" w:rsidP="00FE29BE">
      <w:pPr>
        <w:pStyle w:val="Ttulo4"/>
        <w:numPr>
          <w:ilvl w:val="3"/>
          <w:numId w:val="1"/>
        </w:numPr>
      </w:pPr>
      <w:bookmarkStart w:id="2137" w:name="_Toc81499407"/>
      <w:r>
        <w:t>Panel de Administración Web</w:t>
      </w:r>
      <w:bookmarkEnd w:id="2137"/>
    </w:p>
    <w:p w14:paraId="2CD45A3E" w14:textId="77777777" w:rsidR="00BD6F9C" w:rsidRDefault="00BD6F9C" w:rsidP="00BD6F9C">
      <w:pPr>
        <w:jc w:val="both"/>
      </w:pPr>
    </w:p>
    <w:p w14:paraId="6996B504" w14:textId="0BB1C250" w:rsidR="00BD6F9C" w:rsidRDefault="00BD6F9C" w:rsidP="0012358C">
      <w:pPr>
        <w:jc w:val="both"/>
      </w:pPr>
      <w:r>
        <w:t xml:space="preserve">Para acceder al Panel de Administración Web, está habilitado el puerto 8000 del KTBRN1. Accederemos introduciendo </w:t>
      </w:r>
      <w:hyperlink r:id="rId38" w:history="1">
        <w:r w:rsidRPr="00336D3A">
          <w:rPr>
            <w:rStyle w:val="SinespaciadoCar"/>
          </w:rPr>
          <w:t>http://[IPv4]:8000</w:t>
        </w:r>
      </w:hyperlink>
      <w:r>
        <w:t xml:space="preserve"> o </w:t>
      </w:r>
      <w:hyperlink r:id="rId39"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w:t>
      </w:r>
      <w:proofErr w:type="spellStart"/>
      <w:r>
        <w:t>login</w:t>
      </w:r>
      <w:proofErr w:type="spellEnd"/>
      <w:r>
        <w:t>.</w:t>
      </w:r>
    </w:p>
    <w:p w14:paraId="55AB5902" w14:textId="5E5D10E3" w:rsidR="00BD6F9C" w:rsidRDefault="00BD6F9C" w:rsidP="0012358C">
      <w:pPr>
        <w:jc w:val="both"/>
        <w:rPr>
          <w:i/>
        </w:rPr>
      </w:pPr>
      <w:r w:rsidRPr="004F5252">
        <w:rPr>
          <w:i/>
        </w:rPr>
        <w:t>Nota: El ordenador deberá estar en la misma red que el dispositivo KTBRN1.</w:t>
      </w:r>
    </w:p>
    <w:bookmarkEnd w:id="2124"/>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bookmarkStart w:id="2138" w:name="_Hlk81502573"/>
      <w:r>
        <w:rPr>
          <w:noProof/>
        </w:rPr>
        <w:lastRenderedPageBreak/>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40"/>
                    <a:stretch>
                      <a:fillRect/>
                    </a:stretch>
                  </pic:blipFill>
                  <pic:spPr>
                    <a:xfrm>
                      <a:off x="0" y="0"/>
                      <a:ext cx="5400040" cy="4117340"/>
                    </a:xfrm>
                    <a:prstGeom prst="rect">
                      <a:avLst/>
                    </a:prstGeom>
                  </pic:spPr>
                </pic:pic>
              </a:graphicData>
            </a:graphic>
          </wp:inline>
        </w:drawing>
      </w:r>
    </w:p>
    <w:p w14:paraId="2982738D" w14:textId="578CEA13" w:rsidR="00BD6F9C" w:rsidRPr="00030CC2" w:rsidRDefault="00CF333D" w:rsidP="00CF333D">
      <w:pPr>
        <w:pStyle w:val="TDC3"/>
        <w:jc w:val="center"/>
        <w:rPr>
          <w:rFonts w:eastAsiaTheme="minorHAnsi" w:cstheme="minorBidi"/>
          <w:i/>
          <w:iCs/>
          <w:color w:val="44546A" w:themeColor="text2"/>
          <w:sz w:val="18"/>
          <w:szCs w:val="18"/>
          <w:lang w:eastAsia="en-US"/>
        </w:rPr>
      </w:pPr>
      <w:bookmarkStart w:id="2139" w:name="_Toc81499586"/>
      <w:bookmarkStart w:id="2140" w:name="_Toc81499821"/>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41" w:author="JORGE CONTRERAS ORTIZ" w:date="2021-09-02T18:16:00Z">
        <w:r w:rsidR="0024330D">
          <w:rPr>
            <w:rFonts w:eastAsiaTheme="minorHAnsi" w:cstheme="minorBidi"/>
            <w:i/>
            <w:iCs/>
            <w:noProof/>
            <w:color w:val="44546A" w:themeColor="text2"/>
            <w:sz w:val="18"/>
            <w:szCs w:val="18"/>
            <w:lang w:eastAsia="en-US"/>
          </w:rPr>
          <w:t>23</w:t>
        </w:r>
      </w:ins>
      <w:del w:id="2142" w:author="JORGE CONTRERAS ORTIZ" w:date="2021-09-02T17:32:00Z">
        <w:r w:rsidR="006E5AFC" w:rsidDel="002135FF">
          <w:rPr>
            <w:rFonts w:eastAsiaTheme="minorHAnsi" w:cstheme="minorBidi"/>
            <w:i/>
            <w:iCs/>
            <w:noProof/>
            <w:color w:val="44546A" w:themeColor="text2"/>
            <w:sz w:val="18"/>
            <w:szCs w:val="18"/>
            <w:lang w:eastAsia="en-US"/>
          </w:rPr>
          <w:delText>10</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w:t>
      </w:r>
      <w:proofErr w:type="spellStart"/>
      <w:r w:rsidRPr="00030CC2">
        <w:rPr>
          <w:rFonts w:eastAsiaTheme="minorHAnsi" w:cstheme="minorBidi"/>
          <w:i/>
          <w:iCs/>
          <w:color w:val="44546A" w:themeColor="text2"/>
          <w:sz w:val="18"/>
          <w:szCs w:val="18"/>
          <w:lang w:eastAsia="en-US"/>
        </w:rPr>
        <w:t>Login</w:t>
      </w:r>
      <w:proofErr w:type="spellEnd"/>
      <w:r w:rsidRPr="00030CC2">
        <w:rPr>
          <w:rFonts w:eastAsiaTheme="minorHAnsi" w:cstheme="minorBidi"/>
          <w:i/>
          <w:iCs/>
          <w:color w:val="44546A" w:themeColor="text2"/>
          <w:sz w:val="18"/>
          <w:szCs w:val="18"/>
          <w:lang w:eastAsia="en-US"/>
        </w:rPr>
        <w:t xml:space="preserve"> Panel Administración Web</w:t>
      </w:r>
      <w:bookmarkEnd w:id="2139"/>
      <w:bookmarkEnd w:id="2140"/>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proofErr w:type="spellStart"/>
      <w:r w:rsidRPr="004F65C2">
        <w:rPr>
          <w:i/>
          <w:iCs/>
        </w:rPr>
        <w:t>root</w:t>
      </w:r>
      <w:proofErr w:type="spellEnd"/>
      <w:r>
        <w:t xml:space="preserve"> y contraseña </w:t>
      </w:r>
      <w:r>
        <w:rPr>
          <w:i/>
          <w:iCs/>
        </w:rPr>
        <w:t>kirale123.</w:t>
      </w:r>
    </w:p>
    <w:p w14:paraId="76F1C63F" w14:textId="064F85FF" w:rsidR="001E2FD6" w:rsidRDefault="001E2FD6">
      <w:r>
        <w:br w:type="page"/>
      </w:r>
    </w:p>
    <w:p w14:paraId="344F4B9C" w14:textId="64EF42A2" w:rsidR="00BD6F9C" w:rsidRDefault="00BD6F9C" w:rsidP="00FE29BE">
      <w:pPr>
        <w:pStyle w:val="Ttulo5"/>
        <w:numPr>
          <w:ilvl w:val="4"/>
          <w:numId w:val="1"/>
        </w:numPr>
      </w:pPr>
      <w:bookmarkStart w:id="2143" w:name="_Toc81499408"/>
      <w:r>
        <w:lastRenderedPageBreak/>
        <w:t>Cambiar la configuración de red</w:t>
      </w:r>
      <w:bookmarkEnd w:id="2143"/>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1"/>
                    <a:stretch>
                      <a:fillRect/>
                    </a:stretch>
                  </pic:blipFill>
                  <pic:spPr>
                    <a:xfrm>
                      <a:off x="0" y="0"/>
                      <a:ext cx="5400040" cy="3559175"/>
                    </a:xfrm>
                    <a:prstGeom prst="rect">
                      <a:avLst/>
                    </a:prstGeom>
                  </pic:spPr>
                </pic:pic>
              </a:graphicData>
            </a:graphic>
          </wp:inline>
        </w:drawing>
      </w:r>
    </w:p>
    <w:p w14:paraId="66BE0438" w14:textId="32B5A99E" w:rsidR="00BD6F9C" w:rsidRPr="00030CC2" w:rsidRDefault="00CF333D" w:rsidP="00CF333D">
      <w:pPr>
        <w:pStyle w:val="TDC3"/>
        <w:jc w:val="center"/>
        <w:rPr>
          <w:rFonts w:eastAsiaTheme="minorHAnsi" w:cstheme="minorBidi"/>
          <w:i/>
          <w:iCs/>
          <w:color w:val="44546A" w:themeColor="text2"/>
          <w:sz w:val="18"/>
          <w:szCs w:val="18"/>
          <w:lang w:eastAsia="en-US"/>
        </w:rPr>
      </w:pPr>
      <w:bookmarkStart w:id="2144" w:name="_Toc81499587"/>
      <w:bookmarkStart w:id="2145" w:name="_Toc81499822"/>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46" w:author="JORGE CONTRERAS ORTIZ" w:date="2021-09-02T18:16:00Z">
        <w:r w:rsidR="0024330D">
          <w:rPr>
            <w:rFonts w:eastAsiaTheme="minorHAnsi" w:cstheme="minorBidi"/>
            <w:i/>
            <w:iCs/>
            <w:noProof/>
            <w:color w:val="44546A" w:themeColor="text2"/>
            <w:sz w:val="18"/>
            <w:szCs w:val="18"/>
            <w:lang w:eastAsia="en-US"/>
          </w:rPr>
          <w:t>24</w:t>
        </w:r>
      </w:ins>
      <w:del w:id="2147" w:author="JORGE CONTRERAS ORTIZ" w:date="2021-09-02T17:32:00Z">
        <w:r w:rsidR="006E5AFC" w:rsidDel="002135FF">
          <w:rPr>
            <w:rFonts w:eastAsiaTheme="minorHAnsi" w:cstheme="minorBidi"/>
            <w:i/>
            <w:iCs/>
            <w:noProof/>
            <w:color w:val="44546A" w:themeColor="text2"/>
            <w:sz w:val="18"/>
            <w:szCs w:val="18"/>
            <w:lang w:eastAsia="en-US"/>
          </w:rPr>
          <w:delText>11</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Network</w:t>
      </w:r>
      <w:bookmarkEnd w:id="2144"/>
      <w:bookmarkEnd w:id="2145"/>
    </w:p>
    <w:p w14:paraId="22B4C5BE" w14:textId="77777777" w:rsidR="00BD6F9C" w:rsidRDefault="00BD6F9C" w:rsidP="00BD6F9C">
      <w:pPr>
        <w:jc w:val="both"/>
      </w:pPr>
    </w:p>
    <w:p w14:paraId="0C12C4FF" w14:textId="77777777" w:rsidR="00BD6F9C" w:rsidRDefault="00BD6F9C" w:rsidP="0012358C">
      <w:pPr>
        <w:jc w:val="both"/>
      </w:pPr>
      <w:r>
        <w:t xml:space="preserve">Como se muestra en la imagen de arriba, la nueva dirección IPv4 del DHCP es 192.168.0.102. Ahora será posible acceder por cliente SSH a esta dirección e incluso por enlace local de dirección IPv6 si el ordenador está conectado a la misma red. </w:t>
      </w:r>
      <w:proofErr w:type="spellStart"/>
      <w:r>
        <w:t>KiBRA</w:t>
      </w:r>
      <w:proofErr w:type="spellEnd"/>
      <w:r>
        <w:t xml:space="preserve"> también usará esta dirección IPv4 externa para su funcionalidad NAT64.</w:t>
      </w:r>
    </w:p>
    <w:p w14:paraId="471C1C3D" w14:textId="6F937D37" w:rsidR="00BD6F9C" w:rsidRDefault="00BD6F9C" w:rsidP="0012358C">
      <w:pPr>
        <w:jc w:val="both"/>
        <w:rPr>
          <w:i/>
        </w:rPr>
      </w:pPr>
      <w:r w:rsidRPr="004F5252">
        <w:rPr>
          <w:i/>
        </w:rPr>
        <w:t>Nota: Se necesitará un reinicio del dispositivo KTBRN1 para asegurar que se aplican correctamente las nuevas configuraciones.</w:t>
      </w:r>
    </w:p>
    <w:p w14:paraId="08378D09" w14:textId="5720B488" w:rsidR="001E2FD6" w:rsidRDefault="001E2FD6">
      <w:pPr>
        <w:rPr>
          <w:i/>
        </w:rPr>
      </w:pPr>
      <w:r>
        <w:rPr>
          <w:i/>
        </w:rPr>
        <w:br w:type="page"/>
      </w:r>
    </w:p>
    <w:p w14:paraId="6E4248F3" w14:textId="6B617434" w:rsidR="00BD6F9C" w:rsidRDefault="00BD6F9C" w:rsidP="00FE29BE">
      <w:pPr>
        <w:pStyle w:val="Ttulo5"/>
        <w:numPr>
          <w:ilvl w:val="4"/>
          <w:numId w:val="1"/>
        </w:numPr>
      </w:pPr>
      <w:bookmarkStart w:id="2148" w:name="_Toc81499409"/>
      <w:r>
        <w:lastRenderedPageBreak/>
        <w:t xml:space="preserve">Actualizar </w:t>
      </w:r>
      <w:proofErr w:type="spellStart"/>
      <w:r>
        <w:t>KiBRA</w:t>
      </w:r>
      <w:bookmarkEnd w:id="2148"/>
      <w:proofErr w:type="spellEnd"/>
    </w:p>
    <w:p w14:paraId="7FF57AA6" w14:textId="77777777" w:rsidR="00BD6F9C" w:rsidRDefault="00BD6F9C" w:rsidP="00BD6F9C"/>
    <w:p w14:paraId="076F338F" w14:textId="69131DA1" w:rsidR="00BD6F9C" w:rsidRDefault="00BD6F9C" w:rsidP="0012358C">
      <w:r>
        <w:t xml:space="preserve">Para actualizar la versión de </w:t>
      </w:r>
      <w:proofErr w:type="spellStart"/>
      <w:r>
        <w:t>KiBRA</w:t>
      </w:r>
      <w:proofErr w:type="spellEnd"/>
      <w:r>
        <w:t xml:space="preserve">, iremos al menú de </w:t>
      </w:r>
      <w:proofErr w:type="spellStart"/>
      <w:r>
        <w:t>KiBRA</w:t>
      </w:r>
      <w:proofErr w:type="spellEnd"/>
      <w:r>
        <w:t xml:space="preserve"> y pincharemos en el icono de “</w:t>
      </w:r>
      <w:proofErr w:type="spellStart"/>
      <w:r>
        <w:t>Upgrade</w:t>
      </w:r>
      <w:proofErr w:type="spellEnd"/>
      <w:r>
        <w:t>”,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2"/>
                    <a:stretch>
                      <a:fillRect/>
                    </a:stretch>
                  </pic:blipFill>
                  <pic:spPr>
                    <a:xfrm>
                      <a:off x="0" y="0"/>
                      <a:ext cx="5400040" cy="4359910"/>
                    </a:xfrm>
                    <a:prstGeom prst="rect">
                      <a:avLst/>
                    </a:prstGeom>
                  </pic:spPr>
                </pic:pic>
              </a:graphicData>
            </a:graphic>
          </wp:inline>
        </w:drawing>
      </w:r>
    </w:p>
    <w:p w14:paraId="5019B52A" w14:textId="472DF088" w:rsidR="00BD6F9C" w:rsidRPr="00030CC2" w:rsidRDefault="00CF333D" w:rsidP="00CF333D">
      <w:pPr>
        <w:pStyle w:val="TDC3"/>
        <w:jc w:val="center"/>
        <w:rPr>
          <w:rFonts w:eastAsiaTheme="minorHAnsi" w:cstheme="minorBidi"/>
          <w:i/>
          <w:iCs/>
          <w:color w:val="44546A" w:themeColor="text2"/>
          <w:sz w:val="18"/>
          <w:szCs w:val="18"/>
          <w:lang w:eastAsia="en-US"/>
        </w:rPr>
      </w:pPr>
      <w:bookmarkStart w:id="2149" w:name="_Toc81499588"/>
      <w:bookmarkStart w:id="2150" w:name="_Toc81499823"/>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51" w:author="JORGE CONTRERAS ORTIZ" w:date="2021-09-02T18:16:00Z">
        <w:r w:rsidR="0024330D">
          <w:rPr>
            <w:rFonts w:eastAsiaTheme="minorHAnsi" w:cstheme="minorBidi"/>
            <w:i/>
            <w:iCs/>
            <w:noProof/>
            <w:color w:val="44546A" w:themeColor="text2"/>
            <w:sz w:val="18"/>
            <w:szCs w:val="18"/>
            <w:lang w:eastAsia="en-US"/>
          </w:rPr>
          <w:t>25</w:t>
        </w:r>
      </w:ins>
      <w:del w:id="2152" w:author="JORGE CONTRERAS ORTIZ" w:date="2021-09-02T17:32:00Z">
        <w:r w:rsidR="006E5AFC" w:rsidDel="002135FF">
          <w:rPr>
            <w:rFonts w:eastAsiaTheme="minorHAnsi" w:cstheme="minorBidi"/>
            <w:i/>
            <w:iCs/>
            <w:noProof/>
            <w:color w:val="44546A" w:themeColor="text2"/>
            <w:sz w:val="18"/>
            <w:szCs w:val="18"/>
            <w:lang w:eastAsia="en-US"/>
          </w:rPr>
          <w:delText>12</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Actualización </w:t>
      </w:r>
      <w:proofErr w:type="spellStart"/>
      <w:r w:rsidRPr="00030CC2">
        <w:rPr>
          <w:rFonts w:eastAsiaTheme="minorHAnsi" w:cstheme="minorBidi"/>
          <w:i/>
          <w:iCs/>
          <w:color w:val="44546A" w:themeColor="text2"/>
          <w:sz w:val="18"/>
          <w:szCs w:val="18"/>
          <w:lang w:eastAsia="en-US"/>
        </w:rPr>
        <w:t>KiBRA</w:t>
      </w:r>
      <w:bookmarkEnd w:id="2149"/>
      <w:bookmarkEnd w:id="2150"/>
      <w:proofErr w:type="spellEnd"/>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w:t>
      </w:r>
      <w:proofErr w:type="spellStart"/>
      <w:r>
        <w:t>Install</w:t>
      </w:r>
      <w:proofErr w:type="spellEnd"/>
      <w:r>
        <w:t>” y seguiremos las instrucciones que nos aparecerán en pantalla.</w:t>
      </w:r>
    </w:p>
    <w:p w14:paraId="62DF42C1" w14:textId="73632768" w:rsidR="001E2FD6" w:rsidRDefault="001E2FD6">
      <w:r>
        <w:br w:type="page"/>
      </w:r>
    </w:p>
    <w:p w14:paraId="1BAE9273" w14:textId="3F5B3F1E" w:rsidR="00BD6F9C" w:rsidRDefault="00BD6F9C" w:rsidP="00FE29BE">
      <w:pPr>
        <w:pStyle w:val="Ttulo5"/>
        <w:numPr>
          <w:ilvl w:val="4"/>
          <w:numId w:val="1"/>
        </w:numPr>
      </w:pPr>
      <w:bookmarkStart w:id="2153" w:name="_Toc81499410"/>
      <w:r>
        <w:lastRenderedPageBreak/>
        <w:t xml:space="preserve">Configurar </w:t>
      </w:r>
      <w:proofErr w:type="spellStart"/>
      <w:r>
        <w:t>Border</w:t>
      </w:r>
      <w:proofErr w:type="spellEnd"/>
      <w:r>
        <w:t xml:space="preserve"> </w:t>
      </w:r>
      <w:proofErr w:type="spellStart"/>
      <w:r>
        <w:t>Router</w:t>
      </w:r>
      <w:bookmarkEnd w:id="2153"/>
      <w:proofErr w:type="spellEnd"/>
    </w:p>
    <w:p w14:paraId="1334FD74" w14:textId="77777777" w:rsidR="00BD6F9C" w:rsidRDefault="00BD6F9C" w:rsidP="00BD6F9C"/>
    <w:p w14:paraId="72EBFD0A" w14:textId="4D9CE5B0" w:rsidR="00BD6F9C" w:rsidRDefault="00BD6F9C" w:rsidP="0012358C">
      <w:r>
        <w:t>Pincharemos en el submenú “</w:t>
      </w:r>
      <w:proofErr w:type="spellStart"/>
      <w:r>
        <w:t>Settings</w:t>
      </w:r>
      <w:proofErr w:type="spellEnd"/>
      <w:r>
        <w:t xml:space="preserve">” por debajo del menú </w:t>
      </w:r>
      <w:proofErr w:type="spellStart"/>
      <w:r>
        <w:t>KiBRA</w:t>
      </w:r>
      <w:proofErr w:type="spellEnd"/>
      <w:r>
        <w:t xml:space="preserve">,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3"/>
                    <a:stretch>
                      <a:fillRect/>
                    </a:stretch>
                  </pic:blipFill>
                  <pic:spPr>
                    <a:xfrm>
                      <a:off x="0" y="0"/>
                      <a:ext cx="5400040" cy="4354195"/>
                    </a:xfrm>
                    <a:prstGeom prst="rect">
                      <a:avLst/>
                    </a:prstGeom>
                  </pic:spPr>
                </pic:pic>
              </a:graphicData>
            </a:graphic>
          </wp:inline>
        </w:drawing>
      </w:r>
    </w:p>
    <w:p w14:paraId="625767C9" w14:textId="606F9DB6" w:rsidR="00BD6F9C" w:rsidRPr="00030CC2" w:rsidRDefault="00CF333D" w:rsidP="00CF333D">
      <w:pPr>
        <w:pStyle w:val="TDC3"/>
        <w:jc w:val="center"/>
        <w:rPr>
          <w:rFonts w:eastAsiaTheme="minorHAnsi" w:cstheme="minorBidi"/>
          <w:i/>
          <w:iCs/>
          <w:color w:val="44546A" w:themeColor="text2"/>
          <w:sz w:val="18"/>
          <w:szCs w:val="18"/>
          <w:lang w:eastAsia="en-US"/>
        </w:rPr>
      </w:pPr>
      <w:bookmarkStart w:id="2154" w:name="_Toc81499589"/>
      <w:bookmarkStart w:id="2155" w:name="_Toc81499824"/>
      <w:r w:rsidRPr="00030CC2">
        <w:rPr>
          <w:rFonts w:eastAsiaTheme="minorHAnsi" w:cstheme="minorBidi"/>
          <w:i/>
          <w:iCs/>
          <w:color w:val="44546A" w:themeColor="text2"/>
          <w:sz w:val="18"/>
          <w:szCs w:val="18"/>
          <w:lang w:eastAsia="en-US"/>
        </w:rPr>
        <w:t xml:space="preserve">Ilustración </w:t>
      </w:r>
      <w:r w:rsidR="007537F4" w:rsidRPr="00030CC2">
        <w:rPr>
          <w:rFonts w:eastAsiaTheme="minorHAnsi" w:cstheme="minorBidi"/>
          <w:i/>
          <w:iCs/>
          <w:color w:val="44546A" w:themeColor="text2"/>
          <w:sz w:val="18"/>
          <w:szCs w:val="18"/>
          <w:lang w:eastAsia="en-US"/>
        </w:rPr>
        <w:fldChar w:fldCharType="begin"/>
      </w:r>
      <w:r w:rsidR="007537F4" w:rsidRPr="00030CC2">
        <w:rPr>
          <w:rFonts w:eastAsiaTheme="minorHAnsi" w:cstheme="minorBidi"/>
          <w:i/>
          <w:iCs/>
          <w:color w:val="44546A" w:themeColor="text2"/>
          <w:sz w:val="18"/>
          <w:szCs w:val="18"/>
          <w:lang w:eastAsia="en-US"/>
        </w:rPr>
        <w:instrText xml:space="preserve"> SEQ Ilustración \* ARABIC </w:instrText>
      </w:r>
      <w:r w:rsidR="007537F4" w:rsidRPr="00030CC2">
        <w:rPr>
          <w:rFonts w:eastAsiaTheme="minorHAnsi" w:cstheme="minorBidi"/>
          <w:i/>
          <w:iCs/>
          <w:color w:val="44546A" w:themeColor="text2"/>
          <w:sz w:val="18"/>
          <w:szCs w:val="18"/>
          <w:lang w:eastAsia="en-US"/>
        </w:rPr>
        <w:fldChar w:fldCharType="separate"/>
      </w:r>
      <w:ins w:id="2156" w:author="JORGE CONTRERAS ORTIZ" w:date="2021-09-02T18:16:00Z">
        <w:r w:rsidR="0024330D">
          <w:rPr>
            <w:rFonts w:eastAsiaTheme="minorHAnsi" w:cstheme="minorBidi"/>
            <w:i/>
            <w:iCs/>
            <w:noProof/>
            <w:color w:val="44546A" w:themeColor="text2"/>
            <w:sz w:val="18"/>
            <w:szCs w:val="18"/>
            <w:lang w:eastAsia="en-US"/>
          </w:rPr>
          <w:t>26</w:t>
        </w:r>
      </w:ins>
      <w:del w:id="2157" w:author="JORGE CONTRERAS ORTIZ" w:date="2021-09-02T17:32:00Z">
        <w:r w:rsidR="006E5AFC" w:rsidDel="002135FF">
          <w:rPr>
            <w:rFonts w:eastAsiaTheme="minorHAnsi" w:cstheme="minorBidi"/>
            <w:i/>
            <w:iCs/>
            <w:noProof/>
            <w:color w:val="44546A" w:themeColor="text2"/>
            <w:sz w:val="18"/>
            <w:szCs w:val="18"/>
            <w:lang w:eastAsia="en-US"/>
          </w:rPr>
          <w:delText>13</w:delText>
        </w:r>
      </w:del>
      <w:r w:rsidR="007537F4" w:rsidRPr="00030CC2">
        <w:rPr>
          <w:rFonts w:eastAsiaTheme="minorHAnsi" w:cstheme="minorBidi"/>
          <w:i/>
          <w:iCs/>
          <w:color w:val="44546A" w:themeColor="text2"/>
          <w:sz w:val="18"/>
          <w:szCs w:val="18"/>
          <w:lang w:eastAsia="en-US"/>
        </w:rPr>
        <w:fldChar w:fldCharType="end"/>
      </w:r>
      <w:r w:rsidRPr="00030CC2">
        <w:rPr>
          <w:rFonts w:eastAsiaTheme="minorHAnsi" w:cstheme="minorBidi"/>
          <w:i/>
          <w:iCs/>
          <w:color w:val="44546A" w:themeColor="text2"/>
          <w:sz w:val="18"/>
          <w:szCs w:val="18"/>
          <w:lang w:eastAsia="en-US"/>
        </w:rPr>
        <w:t xml:space="preserve"> Pestaña </w:t>
      </w:r>
      <w:proofErr w:type="spellStart"/>
      <w:r w:rsidRPr="00030CC2">
        <w:rPr>
          <w:rFonts w:eastAsiaTheme="minorHAnsi" w:cstheme="minorBidi"/>
          <w:i/>
          <w:iCs/>
          <w:color w:val="44546A" w:themeColor="text2"/>
          <w:sz w:val="18"/>
          <w:szCs w:val="18"/>
          <w:lang w:eastAsia="en-US"/>
        </w:rPr>
        <w:t>Settings</w:t>
      </w:r>
      <w:bookmarkEnd w:id="2154"/>
      <w:bookmarkEnd w:id="2155"/>
      <w:proofErr w:type="spellEnd"/>
    </w:p>
    <w:p w14:paraId="5256FCCF" w14:textId="77777777" w:rsidR="00BD6F9C" w:rsidRDefault="00BD6F9C" w:rsidP="00BD6F9C">
      <w:pPr>
        <w:jc w:val="center"/>
      </w:pPr>
    </w:p>
    <w:p w14:paraId="550C921F" w14:textId="392BBF54" w:rsidR="00BD6F9C" w:rsidRPr="002719AF" w:rsidRDefault="00BD6F9C" w:rsidP="00321DC3">
      <w:pPr>
        <w:pStyle w:val="Ttulo6"/>
        <w:numPr>
          <w:ilvl w:val="5"/>
          <w:numId w:val="1"/>
        </w:numPr>
      </w:pPr>
      <w:r w:rsidRPr="002719AF">
        <w:t>Unirse o Formar una Red Thread</w:t>
      </w:r>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481B0A">
      <w:pPr>
        <w:numPr>
          <w:ilvl w:val="0"/>
          <w:numId w:val="14"/>
        </w:numPr>
        <w:jc w:val="both"/>
      </w:pPr>
      <w:proofErr w:type="spellStart"/>
      <w:r>
        <w:rPr>
          <w:b/>
          <w:bCs/>
        </w:rPr>
        <w:t>Autostart</w:t>
      </w:r>
      <w:proofErr w:type="spellEnd"/>
      <w:r>
        <w:rPr>
          <w:b/>
          <w:bCs/>
        </w:rPr>
        <w:t>:</w:t>
      </w:r>
      <w:r>
        <w:t xml:space="preserve"> Si esta opción está activada, el BR se intentará unir a la red Thread después del siguiente reinicio.</w:t>
      </w:r>
    </w:p>
    <w:p w14:paraId="1956055A" w14:textId="77777777" w:rsidR="00BD6F9C" w:rsidRDefault="00BD6F9C" w:rsidP="00481B0A">
      <w:pPr>
        <w:numPr>
          <w:ilvl w:val="0"/>
          <w:numId w:val="14"/>
        </w:numPr>
        <w:jc w:val="both"/>
      </w:pPr>
      <w:proofErr w:type="spellStart"/>
      <w:r w:rsidRPr="002719AF">
        <w:rPr>
          <w:b/>
          <w:bCs/>
        </w:rPr>
        <w:t>Out</w:t>
      </w:r>
      <w:proofErr w:type="spellEnd"/>
      <w:r w:rsidRPr="002719AF">
        <w:rPr>
          <w:b/>
          <w:bCs/>
        </w:rPr>
        <w:t xml:space="preserve">-of-band </w:t>
      </w:r>
      <w:proofErr w:type="spellStart"/>
      <w:r w:rsidRPr="002719AF">
        <w:rPr>
          <w:b/>
          <w:bCs/>
        </w:rPr>
        <w:t>Commisioning</w:t>
      </w:r>
      <w:proofErr w:type="spellEnd"/>
      <w:r w:rsidRPr="002719AF">
        <w:rPr>
          <w:b/>
          <w:bCs/>
        </w:rPr>
        <w:t xml:space="preserve">: </w:t>
      </w:r>
      <w:r w:rsidRPr="002719AF">
        <w:t xml:space="preserve"> Permite seleccionar o desactivar este tipo de</w:t>
      </w:r>
      <w:r>
        <w:t xml:space="preserve"> unión a la red cuando el sistema arranca.</w:t>
      </w:r>
    </w:p>
    <w:bookmarkEnd w:id="2138"/>
    <w:p w14:paraId="141805AB" w14:textId="19CDC607" w:rsidR="00BD6F9C" w:rsidRDefault="00CF333D" w:rsidP="00481B0A">
      <w:pPr>
        <w:numPr>
          <w:ilvl w:val="1"/>
          <w:numId w:val="14"/>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22E695A9" w:rsidR="00CF333D" w:rsidRPr="001E2FD6" w:rsidRDefault="00CF333D" w:rsidP="00CF333D">
                            <w:pPr>
                              <w:pStyle w:val="TDC3"/>
                              <w:jc w:val="center"/>
                              <w:rPr>
                                <w:rFonts w:eastAsiaTheme="minorHAnsi" w:cstheme="minorBidi"/>
                                <w:i/>
                                <w:iCs/>
                                <w:color w:val="44546A" w:themeColor="text2"/>
                                <w:sz w:val="18"/>
                                <w:szCs w:val="18"/>
                                <w:lang w:eastAsia="en-US"/>
                              </w:rPr>
                            </w:pPr>
                            <w:bookmarkStart w:id="2158" w:name="_Toc81499590"/>
                            <w:bookmarkStart w:id="2159" w:name="_Toc8149982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60" w:author="JORGE CONTRERAS ORTIZ" w:date="2021-09-02T18:16:00Z">
                              <w:r w:rsidR="0024330D">
                                <w:rPr>
                                  <w:rFonts w:eastAsiaTheme="minorHAnsi" w:cstheme="minorBidi"/>
                                  <w:i/>
                                  <w:iCs/>
                                  <w:noProof/>
                                  <w:color w:val="44546A" w:themeColor="text2"/>
                                  <w:sz w:val="18"/>
                                  <w:szCs w:val="18"/>
                                  <w:lang w:eastAsia="en-US"/>
                                </w:rPr>
                                <w:t>27</w:t>
                              </w:r>
                            </w:ins>
                            <w:del w:id="2161" w:author="JORGE CONTRERAS ORTIZ" w:date="2021-09-02T17:32:00Z">
                              <w:r w:rsidR="006E5AFC" w:rsidDel="002135FF">
                                <w:rPr>
                                  <w:rFonts w:eastAsiaTheme="minorHAnsi" w:cstheme="minorBidi"/>
                                  <w:i/>
                                  <w:iCs/>
                                  <w:noProof/>
                                  <w:color w:val="44546A" w:themeColor="text2"/>
                                  <w:sz w:val="18"/>
                                  <w:szCs w:val="18"/>
                                  <w:lang w:eastAsia="en-US"/>
                                </w:rPr>
                                <w:delText>14</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2158"/>
                            <w:bookmarkEnd w:id="2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8"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" stroked="f">
                <v:textbox style="mso-fit-shape-to-text:t" inset="0,0,0,0">
                  <w:txbxContent>
                    <w:p w14:paraId="7ABA3074" w14:textId="22E695A9" w:rsidR="00CF333D" w:rsidRPr="001E2FD6" w:rsidRDefault="00CF333D" w:rsidP="00CF333D">
                      <w:pPr>
                        <w:pStyle w:val="TDC3"/>
                        <w:jc w:val="center"/>
                        <w:rPr>
                          <w:rFonts w:eastAsiaTheme="minorHAnsi" w:cstheme="minorBidi"/>
                          <w:i/>
                          <w:iCs/>
                          <w:color w:val="44546A" w:themeColor="text2"/>
                          <w:sz w:val="18"/>
                          <w:szCs w:val="18"/>
                          <w:lang w:eastAsia="en-US"/>
                        </w:rPr>
                      </w:pPr>
                      <w:bookmarkStart w:id="2162" w:name="_Toc81499590"/>
                      <w:bookmarkStart w:id="2163" w:name="_Toc8149982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64" w:author="JORGE CONTRERAS ORTIZ" w:date="2021-09-02T18:16:00Z">
                        <w:r w:rsidR="0024330D">
                          <w:rPr>
                            <w:rFonts w:eastAsiaTheme="minorHAnsi" w:cstheme="minorBidi"/>
                            <w:i/>
                            <w:iCs/>
                            <w:noProof/>
                            <w:color w:val="44546A" w:themeColor="text2"/>
                            <w:sz w:val="18"/>
                            <w:szCs w:val="18"/>
                            <w:lang w:eastAsia="en-US"/>
                          </w:rPr>
                          <w:t>27</w:t>
                        </w:r>
                      </w:ins>
                      <w:del w:id="2165" w:author="JORGE CONTRERAS ORTIZ" w:date="2021-09-02T17:32:00Z">
                        <w:r w:rsidR="006E5AFC" w:rsidDel="002135FF">
                          <w:rPr>
                            <w:rFonts w:eastAsiaTheme="minorHAnsi" w:cstheme="minorBidi"/>
                            <w:i/>
                            <w:iCs/>
                            <w:noProof/>
                            <w:color w:val="44546A" w:themeColor="text2"/>
                            <w:sz w:val="18"/>
                            <w:szCs w:val="18"/>
                            <w:lang w:eastAsia="en-US"/>
                          </w:rPr>
                          <w:delText>14</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Activado</w:t>
                      </w:r>
                      <w:bookmarkEnd w:id="2162"/>
                      <w:bookmarkEnd w:id="2163"/>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63246DA3">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ind w:left="1440"/>
        <w:jc w:val="both"/>
      </w:pPr>
    </w:p>
    <w:p w14:paraId="69DFC5DC" w14:textId="24BE4280" w:rsidR="00BD6F9C" w:rsidRDefault="00BD6F9C" w:rsidP="00BD6F9C">
      <w:pPr>
        <w:ind w:left="1440"/>
      </w:pPr>
    </w:p>
    <w:p w14:paraId="3209E318" w14:textId="4059EB35" w:rsidR="00BD6F9C" w:rsidRDefault="00BD6F9C" w:rsidP="00BD6F9C">
      <w:pPr>
        <w:ind w:left="1440"/>
      </w:pPr>
    </w:p>
    <w:p w14:paraId="54A121C6" w14:textId="44999ABF" w:rsidR="00BD6F9C" w:rsidRDefault="00BD6F9C" w:rsidP="00BD6F9C">
      <w:pPr>
        <w:ind w:left="1440"/>
      </w:pPr>
    </w:p>
    <w:p w14:paraId="53D267DA" w14:textId="49E70790" w:rsidR="00BD6F9C" w:rsidRDefault="00BD6F9C" w:rsidP="00BD6F9C">
      <w:pPr>
        <w:ind w:left="1440"/>
      </w:pPr>
    </w:p>
    <w:p w14:paraId="3F19F255" w14:textId="61728A9B" w:rsidR="00BD6F9C" w:rsidRDefault="00BD6F9C" w:rsidP="00BD6F9C">
      <w:pPr>
        <w:ind w:left="1440"/>
      </w:pPr>
    </w:p>
    <w:p w14:paraId="023C5373" w14:textId="5F5A0EE9" w:rsidR="00BD6F9C" w:rsidRDefault="00BD6F9C" w:rsidP="00BD6F9C">
      <w:pPr>
        <w:ind w:left="1440"/>
      </w:pPr>
    </w:p>
    <w:p w14:paraId="1CFAD9F7" w14:textId="5E8890A0" w:rsidR="00BD6F9C" w:rsidRDefault="00BD6F9C" w:rsidP="00BD6F9C">
      <w:pPr>
        <w:ind w:left="1440"/>
      </w:pPr>
    </w:p>
    <w:p w14:paraId="3821374C" w14:textId="6D532B09" w:rsidR="00BD6F9C" w:rsidRDefault="00BD6F9C" w:rsidP="00BD6F9C">
      <w:pPr>
        <w:ind w:left="1440"/>
      </w:pPr>
    </w:p>
    <w:p w14:paraId="466E627E" w14:textId="77777777" w:rsidR="00CF333D" w:rsidRDefault="00CF333D" w:rsidP="00BD6F9C">
      <w:pPr>
        <w:ind w:left="1440"/>
      </w:pPr>
    </w:p>
    <w:p w14:paraId="48B66DB3" w14:textId="1E94ECF6" w:rsidR="00BD6F9C" w:rsidRDefault="00BD6F9C" w:rsidP="00481B0A">
      <w:pPr>
        <w:numPr>
          <w:ilvl w:val="1"/>
          <w:numId w:val="14"/>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34D8CB82" w:rsidR="00CF333D" w:rsidRPr="001E2FD6" w:rsidRDefault="00CF333D" w:rsidP="00CF333D">
                            <w:pPr>
                              <w:pStyle w:val="TDC3"/>
                              <w:jc w:val="center"/>
                              <w:rPr>
                                <w:rFonts w:eastAsiaTheme="minorHAnsi" w:cstheme="minorBidi"/>
                                <w:i/>
                                <w:iCs/>
                                <w:color w:val="44546A" w:themeColor="text2"/>
                                <w:sz w:val="18"/>
                                <w:szCs w:val="18"/>
                                <w:lang w:eastAsia="en-US"/>
                              </w:rPr>
                            </w:pPr>
                            <w:bookmarkStart w:id="2166" w:name="_Toc81499591"/>
                            <w:bookmarkStart w:id="2167" w:name="_Toc8149982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68" w:author="JORGE CONTRERAS ORTIZ" w:date="2021-09-02T18:16:00Z">
                              <w:r w:rsidR="0024330D">
                                <w:rPr>
                                  <w:rFonts w:eastAsiaTheme="minorHAnsi" w:cstheme="minorBidi"/>
                                  <w:i/>
                                  <w:iCs/>
                                  <w:noProof/>
                                  <w:color w:val="44546A" w:themeColor="text2"/>
                                  <w:sz w:val="18"/>
                                  <w:szCs w:val="18"/>
                                  <w:lang w:eastAsia="en-US"/>
                                </w:rPr>
                                <w:t>28</w:t>
                              </w:r>
                            </w:ins>
                            <w:del w:id="2169" w:author="JORGE CONTRERAS ORTIZ" w:date="2021-09-02T17:32:00Z">
                              <w:r w:rsidR="006E5AFC" w:rsidDel="002135FF">
                                <w:rPr>
                                  <w:rFonts w:eastAsiaTheme="minorHAnsi" w:cstheme="minorBidi"/>
                                  <w:i/>
                                  <w:iCs/>
                                  <w:noProof/>
                                  <w:color w:val="44546A" w:themeColor="text2"/>
                                  <w:sz w:val="18"/>
                                  <w:szCs w:val="18"/>
                                  <w:lang w:eastAsia="en-US"/>
                                </w:rPr>
                                <w:delText>15</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2166"/>
                            <w:bookmarkEnd w:id="2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9"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D11wvhMwIAAG0EAAAOAAAAAAAAAAAAAAAA&#10;AC4CAABkcnMvZTJvRG9jLnhtbFBLAQItABQABgAIAAAAIQCKsFuy3wAAAAgBAAAPAAAAAAAAAAAA&#10;AAAAAI0EAABkcnMvZG93bnJldi54bWxQSwUGAAAAAAQABADzAAAAmQUAAAAA&#10;" stroked="f">
                <v:textbox style="mso-fit-shape-to-text:t" inset="0,0,0,0">
                  <w:txbxContent>
                    <w:p w14:paraId="115A4050" w14:textId="34D8CB82" w:rsidR="00CF333D" w:rsidRPr="001E2FD6" w:rsidRDefault="00CF333D" w:rsidP="00CF333D">
                      <w:pPr>
                        <w:pStyle w:val="TDC3"/>
                        <w:jc w:val="center"/>
                        <w:rPr>
                          <w:rFonts w:eastAsiaTheme="minorHAnsi" w:cstheme="minorBidi"/>
                          <w:i/>
                          <w:iCs/>
                          <w:color w:val="44546A" w:themeColor="text2"/>
                          <w:sz w:val="18"/>
                          <w:szCs w:val="18"/>
                          <w:lang w:eastAsia="en-US"/>
                        </w:rPr>
                      </w:pPr>
                      <w:bookmarkStart w:id="2170" w:name="_Toc81499591"/>
                      <w:bookmarkStart w:id="2171" w:name="_Toc8149982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72" w:author="JORGE CONTRERAS ORTIZ" w:date="2021-09-02T18:16:00Z">
                        <w:r w:rsidR="0024330D">
                          <w:rPr>
                            <w:rFonts w:eastAsiaTheme="minorHAnsi" w:cstheme="minorBidi"/>
                            <w:i/>
                            <w:iCs/>
                            <w:noProof/>
                            <w:color w:val="44546A" w:themeColor="text2"/>
                            <w:sz w:val="18"/>
                            <w:szCs w:val="18"/>
                            <w:lang w:eastAsia="en-US"/>
                          </w:rPr>
                          <w:t>28</w:t>
                        </w:r>
                      </w:ins>
                      <w:del w:id="2173" w:author="JORGE CONTRERAS ORTIZ" w:date="2021-09-02T17:32:00Z">
                        <w:r w:rsidR="006E5AFC" w:rsidDel="002135FF">
                          <w:rPr>
                            <w:rFonts w:eastAsiaTheme="minorHAnsi" w:cstheme="minorBidi"/>
                            <w:i/>
                            <w:iCs/>
                            <w:noProof/>
                            <w:color w:val="44546A" w:themeColor="text2"/>
                            <w:sz w:val="18"/>
                            <w:szCs w:val="18"/>
                            <w:lang w:eastAsia="en-US"/>
                          </w:rPr>
                          <w:delText>15</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arámetros a configurar con </w:t>
                      </w:r>
                      <w:proofErr w:type="spellStart"/>
                      <w:r w:rsidRPr="001E2FD6">
                        <w:rPr>
                          <w:rFonts w:eastAsiaTheme="minorHAnsi" w:cstheme="minorBidi"/>
                          <w:i/>
                          <w:iCs/>
                          <w:color w:val="44546A" w:themeColor="text2"/>
                          <w:sz w:val="18"/>
                          <w:szCs w:val="18"/>
                          <w:lang w:eastAsia="en-US"/>
                        </w:rPr>
                        <w:t>Out</w:t>
                      </w:r>
                      <w:proofErr w:type="spellEnd"/>
                      <w:r w:rsidRPr="001E2FD6">
                        <w:rPr>
                          <w:rFonts w:eastAsiaTheme="minorHAnsi" w:cstheme="minorBidi"/>
                          <w:i/>
                          <w:iCs/>
                          <w:color w:val="44546A" w:themeColor="text2"/>
                          <w:sz w:val="18"/>
                          <w:szCs w:val="18"/>
                          <w:lang w:eastAsia="en-US"/>
                        </w:rPr>
                        <w:t xml:space="preserve">-of-band </w:t>
                      </w:r>
                      <w:proofErr w:type="spellStart"/>
                      <w:r w:rsidRPr="001E2FD6">
                        <w:rPr>
                          <w:rFonts w:eastAsiaTheme="minorHAnsi" w:cstheme="minorBidi"/>
                          <w:i/>
                          <w:iCs/>
                          <w:color w:val="44546A" w:themeColor="text2"/>
                          <w:sz w:val="18"/>
                          <w:szCs w:val="18"/>
                          <w:lang w:eastAsia="en-US"/>
                        </w:rPr>
                        <w:t>Commissioning</w:t>
                      </w:r>
                      <w:proofErr w:type="spellEnd"/>
                      <w:r w:rsidRPr="001E2FD6">
                        <w:rPr>
                          <w:rFonts w:eastAsiaTheme="minorHAnsi" w:cstheme="minorBidi"/>
                          <w:i/>
                          <w:iCs/>
                          <w:color w:val="44546A" w:themeColor="text2"/>
                          <w:sz w:val="18"/>
                          <w:szCs w:val="18"/>
                          <w:lang w:eastAsia="en-US"/>
                        </w:rPr>
                        <w:t xml:space="preserve"> Desactivado</w:t>
                      </w:r>
                      <w:bookmarkEnd w:id="2170"/>
                      <w:bookmarkEnd w:id="2171"/>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01830461" w:rsidR="00BD6F9C" w:rsidRDefault="00BD6F9C" w:rsidP="00321DC3">
      <w:pPr>
        <w:pStyle w:val="Ttulo6"/>
        <w:numPr>
          <w:ilvl w:val="5"/>
          <w:numId w:val="1"/>
        </w:numPr>
      </w:pPr>
      <w:proofErr w:type="spellStart"/>
      <w:r>
        <w:t>Backbone</w:t>
      </w:r>
      <w:proofErr w:type="spellEnd"/>
      <w:r>
        <w:t xml:space="preserve"> </w:t>
      </w:r>
      <w:proofErr w:type="spellStart"/>
      <w:r>
        <w:t>Router</w:t>
      </w:r>
      <w:proofErr w:type="spellEnd"/>
      <w:r>
        <w:t xml:space="preserve"> Server (BBR).</w:t>
      </w:r>
    </w:p>
    <w:p w14:paraId="4C2F7461" w14:textId="77777777" w:rsidR="00BD6F9C" w:rsidRPr="00BD6F9C" w:rsidRDefault="00BD6F9C" w:rsidP="00BD6F9C"/>
    <w:p w14:paraId="42C7BBEC" w14:textId="77777777" w:rsidR="001E2FD6" w:rsidRDefault="00BD6F9C" w:rsidP="00FE29BE">
      <w:pPr>
        <w:jc w:val="both"/>
      </w:pPr>
      <w:r>
        <w:t xml:space="preserve">Da la posibilidad de habilitar o deshabilitar la función BBR. De igual manera, el administrador de la red podrá configurar los parámetros específicos que usará el Servidor del </w:t>
      </w:r>
      <w:proofErr w:type="spellStart"/>
      <w:r>
        <w:t>Border</w:t>
      </w:r>
      <w:proofErr w:type="spellEnd"/>
      <w:r>
        <w:t xml:space="preserve"> </w:t>
      </w:r>
      <w:proofErr w:type="spellStart"/>
      <w:r>
        <w:t>Router</w:t>
      </w:r>
      <w:proofErr w:type="spellEnd"/>
    </w:p>
    <w:p w14:paraId="70968074" w14:textId="13E7E84E" w:rsidR="0012358C" w:rsidRDefault="00BD6F9C" w:rsidP="00FE29BE">
      <w:pPr>
        <w:jc w:val="both"/>
        <w:rPr>
          <w:rFonts w:asciiTheme="minorHAnsi" w:hAnsiTheme="minorHAnsi"/>
        </w:rPr>
      </w:pPr>
      <w:r>
        <w:t>.</w:t>
      </w:r>
      <w:r w:rsidR="0012358C">
        <w:br w:type="page"/>
      </w:r>
    </w:p>
    <w:p w14:paraId="0B69B396" w14:textId="5CC3F021" w:rsidR="00BD6F9C" w:rsidRDefault="00BD6F9C" w:rsidP="00321DC3">
      <w:pPr>
        <w:pStyle w:val="Ttulo6"/>
        <w:numPr>
          <w:ilvl w:val="5"/>
          <w:numId w:val="1"/>
        </w:numPr>
      </w:pPr>
      <w:r>
        <w:lastRenderedPageBreak/>
        <w:t>Prefijo de Red (Network Prefix)</w:t>
      </w:r>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6"/>
                    <a:stretch>
                      <a:fillRect/>
                    </a:stretch>
                  </pic:blipFill>
                  <pic:spPr>
                    <a:xfrm>
                      <a:off x="0" y="0"/>
                      <a:ext cx="5400040" cy="4656455"/>
                    </a:xfrm>
                    <a:prstGeom prst="rect">
                      <a:avLst/>
                    </a:prstGeom>
                  </pic:spPr>
                </pic:pic>
              </a:graphicData>
            </a:graphic>
          </wp:inline>
        </w:drawing>
      </w:r>
    </w:p>
    <w:p w14:paraId="3998791D" w14:textId="2905862A" w:rsidR="00BD6F9C" w:rsidRPr="001E2FD6" w:rsidRDefault="00F411E4" w:rsidP="00F411E4">
      <w:pPr>
        <w:pStyle w:val="TDC3"/>
        <w:jc w:val="center"/>
        <w:rPr>
          <w:rFonts w:eastAsiaTheme="minorHAnsi" w:cstheme="minorBidi"/>
          <w:i/>
          <w:iCs/>
          <w:color w:val="44546A" w:themeColor="text2"/>
          <w:sz w:val="18"/>
          <w:szCs w:val="18"/>
          <w:lang w:eastAsia="en-US"/>
        </w:rPr>
      </w:pPr>
      <w:bookmarkStart w:id="2174" w:name="_Toc81499592"/>
      <w:bookmarkStart w:id="2175" w:name="_Toc8149982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76" w:author="JORGE CONTRERAS ORTIZ" w:date="2021-09-02T18:16:00Z">
        <w:r w:rsidR="0024330D">
          <w:rPr>
            <w:rFonts w:eastAsiaTheme="minorHAnsi" w:cstheme="minorBidi"/>
            <w:i/>
            <w:iCs/>
            <w:noProof/>
            <w:color w:val="44546A" w:themeColor="text2"/>
            <w:sz w:val="18"/>
            <w:szCs w:val="18"/>
            <w:lang w:eastAsia="en-US"/>
          </w:rPr>
          <w:t>29</w:t>
        </w:r>
      </w:ins>
      <w:del w:id="2177" w:author="JORGE CONTRERAS ORTIZ" w:date="2021-09-02T17:32:00Z">
        <w:r w:rsidR="006E5AFC" w:rsidDel="002135FF">
          <w:rPr>
            <w:rFonts w:eastAsiaTheme="minorHAnsi" w:cstheme="minorBidi"/>
            <w:i/>
            <w:iCs/>
            <w:noProof/>
            <w:color w:val="44546A" w:themeColor="text2"/>
            <w:sz w:val="18"/>
            <w:szCs w:val="18"/>
            <w:lang w:eastAsia="en-US"/>
          </w:rPr>
          <w:delText>16</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nfiguración Prefijo de Red</w:t>
      </w:r>
      <w:bookmarkEnd w:id="2174"/>
      <w:bookmarkEnd w:id="2175"/>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w:t>
      </w:r>
      <w:proofErr w:type="spellStart"/>
      <w:r>
        <w:t>Border</w:t>
      </w:r>
      <w:proofErr w:type="spellEnd"/>
      <w:r>
        <w:t xml:space="preserve"> </w:t>
      </w:r>
      <w:proofErr w:type="spellStart"/>
      <w:r>
        <w:t>Router</w:t>
      </w:r>
      <w:proofErr w:type="spellEnd"/>
      <w:r>
        <w:t xml:space="preserve">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E4BC26D" w:rsidR="00BD6F9C" w:rsidRDefault="00BD6F9C" w:rsidP="00321DC3">
      <w:pPr>
        <w:pStyle w:val="Ttulo5"/>
        <w:numPr>
          <w:ilvl w:val="4"/>
          <w:numId w:val="1"/>
        </w:numPr>
        <w:rPr>
          <w:lang w:val="en-US"/>
        </w:rPr>
      </w:pPr>
      <w:bookmarkStart w:id="2178" w:name="_Toc81499411"/>
      <w:proofErr w:type="spellStart"/>
      <w:r w:rsidRPr="004F3328">
        <w:rPr>
          <w:lang w:val="en-US"/>
        </w:rPr>
        <w:lastRenderedPageBreak/>
        <w:t>Inicio</w:t>
      </w:r>
      <w:proofErr w:type="spellEnd"/>
      <w:r w:rsidRPr="004F3328">
        <w:rPr>
          <w:lang w:val="en-US"/>
        </w:rPr>
        <w:t xml:space="preserve"> del Border Router (Start-up</w:t>
      </w:r>
      <w:r>
        <w:rPr>
          <w:lang w:val="en-US"/>
        </w:rPr>
        <w:t>).</w:t>
      </w:r>
      <w:bookmarkEnd w:id="2178"/>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w:t>
      </w:r>
      <w:proofErr w:type="spellStart"/>
      <w:r w:rsidRPr="004F3328">
        <w:t>KiBRA</w:t>
      </w:r>
      <w:proofErr w:type="spellEnd"/>
      <w:r w:rsidRPr="004F3328">
        <w:t>”</w:t>
      </w:r>
      <w:r>
        <w:t xml:space="preserve"> en el menú para encender el “</w:t>
      </w:r>
      <w:proofErr w:type="spellStart"/>
      <w:r>
        <w:t>Border</w:t>
      </w:r>
      <w:proofErr w:type="spellEnd"/>
      <w:r>
        <w:t xml:space="preserve"> </w:t>
      </w:r>
      <w:proofErr w:type="spellStart"/>
      <w:r>
        <w:t>Router</w:t>
      </w:r>
      <w:proofErr w:type="spellEnd"/>
      <w:r>
        <w:t xml:space="preserve"> </w:t>
      </w:r>
      <w:proofErr w:type="spellStart"/>
      <w:r>
        <w:t>Engine</w:t>
      </w:r>
      <w:proofErr w:type="spellEnd"/>
      <w:r>
        <w:t>”.</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7"/>
                    <a:stretch>
                      <a:fillRect/>
                    </a:stretch>
                  </pic:blipFill>
                  <pic:spPr>
                    <a:xfrm>
                      <a:off x="0" y="0"/>
                      <a:ext cx="5400040" cy="4389120"/>
                    </a:xfrm>
                    <a:prstGeom prst="rect">
                      <a:avLst/>
                    </a:prstGeom>
                  </pic:spPr>
                </pic:pic>
              </a:graphicData>
            </a:graphic>
          </wp:inline>
        </w:drawing>
      </w:r>
    </w:p>
    <w:p w14:paraId="53502EA2" w14:textId="50099065" w:rsidR="00BD6F9C" w:rsidRPr="001E2FD6" w:rsidRDefault="00F411E4" w:rsidP="00F411E4">
      <w:pPr>
        <w:pStyle w:val="TDC3"/>
        <w:jc w:val="center"/>
        <w:rPr>
          <w:rFonts w:eastAsiaTheme="minorHAnsi" w:cstheme="minorBidi"/>
          <w:i/>
          <w:iCs/>
          <w:color w:val="44546A" w:themeColor="text2"/>
          <w:sz w:val="18"/>
          <w:szCs w:val="18"/>
          <w:lang w:eastAsia="en-US"/>
        </w:rPr>
      </w:pPr>
      <w:bookmarkStart w:id="2179" w:name="_Toc81499593"/>
      <w:bookmarkStart w:id="2180" w:name="_Toc8149982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181" w:author="JORGE CONTRERAS ORTIZ" w:date="2021-09-02T18:16:00Z">
        <w:r w:rsidR="0024330D">
          <w:rPr>
            <w:rFonts w:eastAsiaTheme="minorHAnsi" w:cstheme="minorBidi"/>
            <w:i/>
            <w:iCs/>
            <w:noProof/>
            <w:color w:val="44546A" w:themeColor="text2"/>
            <w:sz w:val="18"/>
            <w:szCs w:val="18"/>
            <w:lang w:eastAsia="en-US"/>
          </w:rPr>
          <w:t>30</w:t>
        </w:r>
      </w:ins>
      <w:del w:id="2182" w:author="JORGE CONTRERAS ORTIZ" w:date="2021-09-02T17:32:00Z">
        <w:r w:rsidR="006E5AFC" w:rsidDel="002135FF">
          <w:rPr>
            <w:rFonts w:eastAsiaTheme="minorHAnsi" w:cstheme="minorBidi"/>
            <w:i/>
            <w:iCs/>
            <w:noProof/>
            <w:color w:val="44546A" w:themeColor="text2"/>
            <w:sz w:val="18"/>
            <w:szCs w:val="18"/>
            <w:lang w:eastAsia="en-US"/>
          </w:rPr>
          <w:delText>17</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Menú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Inicio de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2179"/>
      <w:bookmarkEnd w:id="2180"/>
      <w:proofErr w:type="spellEnd"/>
    </w:p>
    <w:p w14:paraId="098CA1E7" w14:textId="77777777" w:rsidR="00F411E4" w:rsidRDefault="00F411E4" w:rsidP="00BD6F9C"/>
    <w:p w14:paraId="4619E454" w14:textId="77777777" w:rsidR="00BD6F9C" w:rsidRDefault="00BD6F9C" w:rsidP="0012358C">
      <w:pPr>
        <w:jc w:val="both"/>
      </w:pPr>
      <w:r>
        <w:t xml:space="preserve">Después de </w:t>
      </w:r>
      <w:proofErr w:type="spellStart"/>
      <w:r>
        <w:t>clickear</w:t>
      </w:r>
      <w:proofErr w:type="spellEnd"/>
      <w:r>
        <w:t xml:space="preserve"> en el botón de </w:t>
      </w:r>
      <w:proofErr w:type="spellStart"/>
      <w:r>
        <w:t>Start</w:t>
      </w:r>
      <w:proofErr w:type="spellEnd"/>
      <w:r>
        <w:t xml:space="preserve">, el </w:t>
      </w:r>
      <w:proofErr w:type="spellStart"/>
      <w:r>
        <w:t>Border</w:t>
      </w:r>
      <w:proofErr w:type="spellEnd"/>
      <w:r>
        <w:t xml:space="preserve"> </w:t>
      </w:r>
      <w:proofErr w:type="spellStart"/>
      <w:r>
        <w:t>Router</w:t>
      </w:r>
      <w:proofErr w:type="spellEnd"/>
      <w:r>
        <w:t xml:space="preserve">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8"/>
                    <a:stretch>
                      <a:fillRect/>
                    </a:stretch>
                  </pic:blipFill>
                  <pic:spPr>
                    <a:xfrm>
                      <a:off x="0" y="0"/>
                      <a:ext cx="5400040" cy="4645660"/>
                    </a:xfrm>
                    <a:prstGeom prst="rect">
                      <a:avLst/>
                    </a:prstGeom>
                  </pic:spPr>
                </pic:pic>
              </a:graphicData>
            </a:graphic>
          </wp:inline>
        </w:drawing>
      </w:r>
    </w:p>
    <w:p w14:paraId="6A593E6F" w14:textId="46AF56C1" w:rsidR="00BD6F9C" w:rsidRPr="001E2FD6" w:rsidRDefault="00F411E4" w:rsidP="00F411E4">
      <w:pPr>
        <w:pStyle w:val="TDC3"/>
        <w:jc w:val="center"/>
        <w:rPr>
          <w:rFonts w:eastAsiaTheme="minorHAnsi" w:cstheme="minorBidi"/>
          <w:i/>
          <w:iCs/>
          <w:color w:val="44546A" w:themeColor="text2"/>
          <w:sz w:val="18"/>
          <w:szCs w:val="18"/>
          <w:lang w:eastAsia="en-US"/>
        </w:rPr>
      </w:pPr>
      <w:bookmarkStart w:id="2183" w:name="_Toc81499594"/>
      <w:bookmarkStart w:id="2184" w:name="_Toc8149982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val="en-US"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val="en-US" w:eastAsia="en-US"/>
        </w:rPr>
        <w:fldChar w:fldCharType="separate"/>
      </w:r>
      <w:ins w:id="2185" w:author="JORGE CONTRERAS ORTIZ" w:date="2021-09-02T18:16:00Z">
        <w:r w:rsidR="0024330D">
          <w:rPr>
            <w:rFonts w:eastAsiaTheme="minorHAnsi" w:cstheme="minorBidi"/>
            <w:i/>
            <w:iCs/>
            <w:noProof/>
            <w:color w:val="44546A" w:themeColor="text2"/>
            <w:sz w:val="18"/>
            <w:szCs w:val="18"/>
            <w:lang w:eastAsia="en-US"/>
          </w:rPr>
          <w:t>31</w:t>
        </w:r>
      </w:ins>
      <w:del w:id="2186" w:author="JORGE CONTRERAS ORTIZ" w:date="2021-09-02T17:32:00Z">
        <w:r w:rsidR="006E5AFC" w:rsidDel="002135FF">
          <w:rPr>
            <w:rFonts w:eastAsiaTheme="minorHAnsi" w:cstheme="minorBidi"/>
            <w:i/>
            <w:iCs/>
            <w:noProof/>
            <w:color w:val="44546A" w:themeColor="text2"/>
            <w:sz w:val="18"/>
            <w:szCs w:val="18"/>
            <w:lang w:eastAsia="en-US"/>
          </w:rPr>
          <w:delText>18</w:delText>
        </w:r>
      </w:del>
      <w:r w:rsidR="007537F4" w:rsidRPr="001E2FD6">
        <w:rPr>
          <w:rFonts w:eastAsiaTheme="minorHAnsi" w:cstheme="minorBidi"/>
          <w:i/>
          <w:iCs/>
          <w:color w:val="44546A" w:themeColor="text2"/>
          <w:sz w:val="18"/>
          <w:szCs w:val="18"/>
          <w:lang w:val="en-US" w:eastAsia="en-US"/>
        </w:rPr>
        <w:fldChar w:fldCharType="end"/>
      </w:r>
      <w:r w:rsidRPr="001E2FD6">
        <w:rPr>
          <w:rFonts w:eastAsiaTheme="minorHAnsi" w:cstheme="minorBidi"/>
          <w:i/>
          <w:iCs/>
          <w:color w:val="44546A" w:themeColor="text2"/>
          <w:sz w:val="18"/>
          <w:szCs w:val="18"/>
          <w:lang w:eastAsia="en-US"/>
        </w:rPr>
        <w:t xml:space="preserve"> Menú de </w:t>
      </w:r>
      <w:proofErr w:type="spellStart"/>
      <w:r w:rsidRPr="001E2FD6">
        <w:rPr>
          <w:rFonts w:eastAsiaTheme="minorHAnsi" w:cstheme="minorBidi"/>
          <w:i/>
          <w:iCs/>
          <w:color w:val="44546A" w:themeColor="text2"/>
          <w:sz w:val="18"/>
          <w:szCs w:val="18"/>
          <w:lang w:eastAsia="en-US"/>
        </w:rPr>
        <w:t>KiBRA</w:t>
      </w:r>
      <w:proofErr w:type="spellEnd"/>
      <w:r w:rsidRPr="001E2FD6">
        <w:rPr>
          <w:rFonts w:eastAsiaTheme="minorHAnsi" w:cstheme="minorBidi"/>
          <w:i/>
          <w:iCs/>
          <w:color w:val="44546A" w:themeColor="text2"/>
          <w:sz w:val="18"/>
          <w:szCs w:val="18"/>
          <w:lang w:eastAsia="en-US"/>
        </w:rPr>
        <w:t xml:space="preserve"> - </w:t>
      </w:r>
      <w:proofErr w:type="spellStart"/>
      <w:r w:rsidRPr="001E2FD6">
        <w:rPr>
          <w:rFonts w:eastAsiaTheme="minorHAnsi" w:cstheme="minorBidi"/>
          <w:i/>
          <w:iCs/>
          <w:color w:val="44546A" w:themeColor="text2"/>
          <w:sz w:val="18"/>
          <w:szCs w:val="18"/>
          <w:lang w:eastAsia="en-US"/>
        </w:rPr>
        <w:t>Border</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proofErr w:type="spellEnd"/>
      <w:r w:rsidRPr="001E2FD6">
        <w:rPr>
          <w:rFonts w:eastAsiaTheme="minorHAnsi" w:cstheme="minorBidi"/>
          <w:i/>
          <w:iCs/>
          <w:color w:val="44546A" w:themeColor="text2"/>
          <w:sz w:val="18"/>
          <w:szCs w:val="18"/>
          <w:lang w:eastAsia="en-US"/>
        </w:rPr>
        <w:t xml:space="preserve"> Iniciado</w:t>
      </w:r>
      <w:bookmarkEnd w:id="2183"/>
      <w:bookmarkEnd w:id="2184"/>
    </w:p>
    <w:p w14:paraId="7CBD12F2" w14:textId="77777777" w:rsidR="00BD6F9C" w:rsidRDefault="00BD6F9C" w:rsidP="00BD6F9C">
      <w:pPr>
        <w:jc w:val="both"/>
      </w:pPr>
    </w:p>
    <w:p w14:paraId="7C8CB9F5" w14:textId="77777777" w:rsidR="00BD6F9C" w:rsidRDefault="00BD6F9C" w:rsidP="0012358C">
      <w:pPr>
        <w:jc w:val="both"/>
      </w:pPr>
      <w:r>
        <w:t>Si volvemos al submenú de “</w:t>
      </w:r>
      <w:proofErr w:type="spellStart"/>
      <w:r>
        <w:t>Settings</w:t>
      </w:r>
      <w:proofErr w:type="spellEnd"/>
      <w:r>
        <w:t>”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9"/>
                    <a:stretch>
                      <a:fillRect/>
                    </a:stretch>
                  </pic:blipFill>
                  <pic:spPr>
                    <a:xfrm>
                      <a:off x="0" y="0"/>
                      <a:ext cx="5400040" cy="4658995"/>
                    </a:xfrm>
                    <a:prstGeom prst="rect">
                      <a:avLst/>
                    </a:prstGeom>
                  </pic:spPr>
                </pic:pic>
              </a:graphicData>
            </a:graphic>
          </wp:inline>
        </w:drawing>
      </w:r>
    </w:p>
    <w:p w14:paraId="3DC6E982" w14:textId="23D9DF38" w:rsidR="00BD6F9C" w:rsidRPr="0024330D" w:rsidRDefault="00F411E4" w:rsidP="00F411E4">
      <w:pPr>
        <w:pStyle w:val="TDC3"/>
        <w:jc w:val="center"/>
        <w:rPr>
          <w:rFonts w:eastAsiaTheme="minorHAnsi" w:cstheme="minorBidi"/>
          <w:i/>
          <w:iCs/>
          <w:color w:val="44546A" w:themeColor="text2"/>
          <w:sz w:val="18"/>
          <w:szCs w:val="18"/>
          <w:lang w:eastAsia="en-US"/>
        </w:rPr>
      </w:pPr>
      <w:bookmarkStart w:id="2187" w:name="_Toc81499595"/>
      <w:bookmarkStart w:id="2188" w:name="_Toc81499830"/>
      <w:r w:rsidRPr="0024330D">
        <w:rPr>
          <w:rFonts w:eastAsiaTheme="minorHAnsi" w:cstheme="minorBidi"/>
          <w:i/>
          <w:iCs/>
          <w:color w:val="44546A" w:themeColor="text2"/>
          <w:sz w:val="18"/>
          <w:szCs w:val="18"/>
          <w:lang w:eastAsia="en-US"/>
        </w:rPr>
        <w:t xml:space="preserve">Ilustración </w:t>
      </w:r>
      <w:r w:rsidRPr="001E2FD6">
        <w:rPr>
          <w:rFonts w:eastAsiaTheme="minorHAnsi" w:cstheme="minorBidi"/>
          <w:i/>
          <w:iCs/>
          <w:color w:val="44546A" w:themeColor="text2"/>
          <w:sz w:val="18"/>
          <w:szCs w:val="18"/>
          <w:lang w:eastAsia="en-US"/>
        </w:rPr>
        <w:fldChar w:fldCharType="begin"/>
      </w:r>
      <w:r w:rsidRPr="0024330D">
        <w:rPr>
          <w:rFonts w:eastAsiaTheme="minorHAnsi" w:cstheme="minorBidi"/>
          <w:i/>
          <w:iCs/>
          <w:color w:val="44546A" w:themeColor="text2"/>
          <w:sz w:val="18"/>
          <w:szCs w:val="18"/>
          <w:lang w:eastAsia="en-US"/>
        </w:rPr>
        <w:instrText xml:space="preserve"> SEQ Ilustración \* ARABIC </w:instrText>
      </w:r>
      <w:r w:rsidRPr="001E2FD6">
        <w:rPr>
          <w:rFonts w:eastAsiaTheme="minorHAnsi" w:cstheme="minorBidi"/>
          <w:i/>
          <w:iCs/>
          <w:color w:val="44546A" w:themeColor="text2"/>
          <w:sz w:val="18"/>
          <w:szCs w:val="18"/>
          <w:lang w:eastAsia="en-US"/>
        </w:rPr>
        <w:fldChar w:fldCharType="separate"/>
      </w:r>
      <w:ins w:id="2189" w:author="JORGE CONTRERAS ORTIZ" w:date="2021-09-02T18:16:00Z">
        <w:r w:rsidR="0024330D">
          <w:rPr>
            <w:rFonts w:eastAsiaTheme="minorHAnsi" w:cstheme="minorBidi"/>
            <w:i/>
            <w:iCs/>
            <w:noProof/>
            <w:color w:val="44546A" w:themeColor="text2"/>
            <w:sz w:val="18"/>
            <w:szCs w:val="18"/>
            <w:lang w:eastAsia="en-US"/>
          </w:rPr>
          <w:t>32</w:t>
        </w:r>
      </w:ins>
      <w:del w:id="2190" w:author="JORGE CONTRERAS ORTIZ" w:date="2021-09-02T17:32:00Z">
        <w:r w:rsidR="006E5AFC" w:rsidRPr="0024330D" w:rsidDel="002135FF">
          <w:rPr>
            <w:rFonts w:eastAsiaTheme="minorHAnsi" w:cstheme="minorBidi"/>
            <w:i/>
            <w:iCs/>
            <w:noProof/>
            <w:color w:val="44546A" w:themeColor="text2"/>
            <w:sz w:val="18"/>
            <w:szCs w:val="18"/>
            <w:lang w:eastAsia="en-US"/>
          </w:rPr>
          <w:delText>19</w:delText>
        </w:r>
      </w:del>
      <w:r w:rsidRPr="001E2FD6">
        <w:rPr>
          <w:rFonts w:eastAsiaTheme="minorHAnsi" w:cstheme="minorBidi"/>
          <w:i/>
          <w:iCs/>
          <w:color w:val="44546A" w:themeColor="text2"/>
          <w:sz w:val="18"/>
          <w:szCs w:val="18"/>
          <w:lang w:eastAsia="en-US"/>
        </w:rPr>
        <w:fldChar w:fldCharType="end"/>
      </w:r>
      <w:r w:rsidRPr="0024330D">
        <w:rPr>
          <w:rFonts w:eastAsiaTheme="minorHAnsi" w:cstheme="minorBidi"/>
          <w:i/>
          <w:iCs/>
          <w:color w:val="44546A" w:themeColor="text2"/>
          <w:sz w:val="18"/>
          <w:szCs w:val="18"/>
          <w:lang w:eastAsia="en-US"/>
        </w:rPr>
        <w:t xml:space="preserve"> Pestaña </w:t>
      </w:r>
      <w:proofErr w:type="spellStart"/>
      <w:r w:rsidRPr="0024330D">
        <w:rPr>
          <w:rFonts w:eastAsiaTheme="minorHAnsi" w:cstheme="minorBidi"/>
          <w:i/>
          <w:iCs/>
          <w:color w:val="44546A" w:themeColor="text2"/>
          <w:sz w:val="18"/>
          <w:szCs w:val="18"/>
          <w:lang w:eastAsia="en-US"/>
        </w:rPr>
        <w:t>Settings</w:t>
      </w:r>
      <w:proofErr w:type="spellEnd"/>
      <w:r w:rsidRPr="0024330D">
        <w:rPr>
          <w:rFonts w:eastAsiaTheme="minorHAnsi" w:cstheme="minorBidi"/>
          <w:i/>
          <w:iCs/>
          <w:color w:val="44546A" w:themeColor="text2"/>
          <w:sz w:val="18"/>
          <w:szCs w:val="18"/>
          <w:lang w:eastAsia="en-US"/>
        </w:rPr>
        <w:t xml:space="preserve"> - </w:t>
      </w:r>
      <w:proofErr w:type="spellStart"/>
      <w:r w:rsidRPr="0024330D">
        <w:rPr>
          <w:rFonts w:eastAsiaTheme="minorHAnsi" w:cstheme="minorBidi"/>
          <w:i/>
          <w:iCs/>
          <w:color w:val="44546A" w:themeColor="text2"/>
          <w:sz w:val="18"/>
          <w:szCs w:val="18"/>
          <w:lang w:eastAsia="en-US"/>
        </w:rPr>
        <w:t>Export</w:t>
      </w:r>
      <w:proofErr w:type="spellEnd"/>
      <w:r w:rsidRPr="0024330D">
        <w:rPr>
          <w:rFonts w:eastAsiaTheme="minorHAnsi" w:cstheme="minorBidi"/>
          <w:i/>
          <w:iCs/>
          <w:color w:val="44546A" w:themeColor="text2"/>
          <w:sz w:val="18"/>
          <w:szCs w:val="18"/>
          <w:lang w:eastAsia="en-US"/>
        </w:rPr>
        <w:t xml:space="preserve"> </w:t>
      </w:r>
      <w:proofErr w:type="spellStart"/>
      <w:r w:rsidRPr="0024330D">
        <w:rPr>
          <w:rFonts w:eastAsiaTheme="minorHAnsi" w:cstheme="minorBidi"/>
          <w:i/>
          <w:iCs/>
          <w:color w:val="44546A" w:themeColor="text2"/>
          <w:sz w:val="18"/>
          <w:szCs w:val="18"/>
          <w:lang w:eastAsia="en-US"/>
        </w:rPr>
        <w:t>Settings</w:t>
      </w:r>
      <w:bookmarkEnd w:id="2187"/>
      <w:bookmarkEnd w:id="2188"/>
      <w:proofErr w:type="spellEnd"/>
    </w:p>
    <w:p w14:paraId="12F903A9" w14:textId="77777777" w:rsidR="00BD6F9C" w:rsidRPr="0024330D" w:rsidRDefault="00BD6F9C" w:rsidP="00BD6F9C">
      <w:pPr>
        <w:jc w:val="both"/>
      </w:pPr>
    </w:p>
    <w:p w14:paraId="760E1F4A" w14:textId="139A8AC3" w:rsidR="00BD6F9C" w:rsidRDefault="00BD6F9C" w:rsidP="0012358C">
      <w:pPr>
        <w:jc w:val="both"/>
      </w:pPr>
      <w:r>
        <w:t>En esta pestaña, podemos coger la información necesaria para que otros dispositivos puedan unirse a la misma red. Esto se podrá gracias al botón situado en la esquina inferior derecha llamado “</w:t>
      </w:r>
      <w:proofErr w:type="spellStart"/>
      <w:r>
        <w:t>Export</w:t>
      </w:r>
      <w:proofErr w:type="spellEnd"/>
      <w:r>
        <w:t xml:space="preserve"> </w:t>
      </w:r>
      <w:proofErr w:type="spellStart"/>
      <w:r>
        <w:t>Settings</w:t>
      </w:r>
      <w:proofErr w:type="spellEnd"/>
      <w:r>
        <w:t>”, el cu</w:t>
      </w:r>
      <w:r w:rsidR="00514EED">
        <w:t>a</w:t>
      </w:r>
      <w:r>
        <w:t>l permite copiar la información de “</w:t>
      </w:r>
      <w:proofErr w:type="spellStart"/>
      <w:r>
        <w:t>commissioning</w:t>
      </w:r>
      <w:proofErr w:type="spellEnd"/>
      <w:r>
        <w:t xml:space="preserve">”, requerida para la configuración del nuevo dispositivo e introducirlo en la red, utilizando comandos </w:t>
      </w:r>
      <w:proofErr w:type="spellStart"/>
      <w:r>
        <w:t>KiNOS</w:t>
      </w:r>
      <w:proofErr w:type="spellEnd"/>
      <w:r>
        <w:t>.</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50"/>
                    <a:stretch>
                      <a:fillRect/>
                    </a:stretch>
                  </pic:blipFill>
                  <pic:spPr>
                    <a:xfrm>
                      <a:off x="0" y="0"/>
                      <a:ext cx="5400040" cy="4638675"/>
                    </a:xfrm>
                    <a:prstGeom prst="rect">
                      <a:avLst/>
                    </a:prstGeom>
                  </pic:spPr>
                </pic:pic>
              </a:graphicData>
            </a:graphic>
          </wp:inline>
        </w:drawing>
      </w:r>
    </w:p>
    <w:p w14:paraId="46927FF6" w14:textId="03C1F618" w:rsidR="00BD6F9C" w:rsidRPr="00B77F4E" w:rsidRDefault="00F411E4" w:rsidP="00F411E4">
      <w:pPr>
        <w:pStyle w:val="TDC3"/>
        <w:jc w:val="center"/>
        <w:rPr>
          <w:rFonts w:eastAsiaTheme="minorHAnsi" w:cstheme="minorBidi"/>
          <w:i/>
          <w:iCs/>
          <w:color w:val="44546A" w:themeColor="text2"/>
          <w:sz w:val="18"/>
          <w:szCs w:val="18"/>
          <w:lang w:val="en-US" w:eastAsia="en-US"/>
          <w:rPrChange w:id="2191" w:author="GABRIEL NOE MUJICA ROJAS" w:date="2021-09-02T12:06:00Z">
            <w:rPr>
              <w:rFonts w:eastAsiaTheme="minorHAnsi" w:cstheme="minorBidi"/>
              <w:i/>
              <w:iCs/>
              <w:color w:val="44546A" w:themeColor="text2"/>
              <w:sz w:val="18"/>
              <w:szCs w:val="18"/>
              <w:lang w:eastAsia="en-US"/>
            </w:rPr>
          </w:rPrChange>
        </w:rPr>
      </w:pPr>
      <w:bookmarkStart w:id="2192" w:name="_Toc81499596"/>
      <w:bookmarkStart w:id="2193" w:name="_Toc81499831"/>
      <w:r w:rsidRPr="00B77F4E">
        <w:rPr>
          <w:rFonts w:eastAsiaTheme="minorHAnsi" w:cstheme="minorBidi"/>
          <w:i/>
          <w:iCs/>
          <w:color w:val="44546A" w:themeColor="text2"/>
          <w:sz w:val="18"/>
          <w:szCs w:val="18"/>
          <w:lang w:val="en-US" w:eastAsia="en-US"/>
          <w:rPrChange w:id="2194" w:author="GABRIEL NOE MUJICA ROJAS" w:date="2021-09-02T12:06:00Z">
            <w:rPr>
              <w:rFonts w:eastAsiaTheme="minorHAnsi" w:cstheme="minorBidi"/>
              <w:i/>
              <w:iCs/>
              <w:color w:val="44546A" w:themeColor="text2"/>
              <w:sz w:val="18"/>
              <w:szCs w:val="18"/>
              <w:lang w:eastAsia="en-US"/>
            </w:rPr>
          </w:rPrChange>
        </w:rPr>
        <w:t xml:space="preserve">Ilustración </w:t>
      </w:r>
      <w:r w:rsidRPr="001E2FD6">
        <w:rPr>
          <w:rFonts w:eastAsiaTheme="minorHAnsi" w:cstheme="minorBidi"/>
          <w:i/>
          <w:iCs/>
          <w:color w:val="44546A" w:themeColor="text2"/>
          <w:sz w:val="18"/>
          <w:szCs w:val="18"/>
          <w:lang w:eastAsia="en-US"/>
        </w:rPr>
        <w:fldChar w:fldCharType="begin"/>
      </w:r>
      <w:r w:rsidRPr="00B77F4E">
        <w:rPr>
          <w:rFonts w:eastAsiaTheme="minorHAnsi" w:cstheme="minorBidi"/>
          <w:i/>
          <w:iCs/>
          <w:color w:val="44546A" w:themeColor="text2"/>
          <w:sz w:val="18"/>
          <w:szCs w:val="18"/>
          <w:lang w:val="en-US" w:eastAsia="en-US"/>
          <w:rPrChange w:id="2195" w:author="GABRIEL NOE MUJICA ROJAS" w:date="2021-09-02T12:06:00Z">
            <w:rPr>
              <w:rFonts w:eastAsiaTheme="minorHAnsi" w:cstheme="minorBidi"/>
              <w:i/>
              <w:iCs/>
              <w:color w:val="44546A" w:themeColor="text2"/>
              <w:sz w:val="18"/>
              <w:szCs w:val="18"/>
              <w:lang w:eastAsia="en-US"/>
            </w:rPr>
          </w:rPrChange>
        </w:rPr>
        <w:instrText xml:space="preserve"> SEQ Ilustración \* ARABIC </w:instrText>
      </w:r>
      <w:r w:rsidRPr="001E2FD6">
        <w:rPr>
          <w:rFonts w:eastAsiaTheme="minorHAnsi" w:cstheme="minorBidi"/>
          <w:i/>
          <w:iCs/>
          <w:color w:val="44546A" w:themeColor="text2"/>
          <w:sz w:val="18"/>
          <w:szCs w:val="18"/>
          <w:lang w:eastAsia="en-US"/>
        </w:rPr>
        <w:fldChar w:fldCharType="separate"/>
      </w:r>
      <w:ins w:id="2196" w:author="JORGE CONTRERAS ORTIZ" w:date="2021-09-02T18:16:00Z">
        <w:r w:rsidR="0024330D">
          <w:rPr>
            <w:rFonts w:eastAsiaTheme="minorHAnsi" w:cstheme="minorBidi"/>
            <w:i/>
            <w:iCs/>
            <w:noProof/>
            <w:color w:val="44546A" w:themeColor="text2"/>
            <w:sz w:val="18"/>
            <w:szCs w:val="18"/>
            <w:lang w:val="en-US" w:eastAsia="en-US"/>
          </w:rPr>
          <w:t>33</w:t>
        </w:r>
      </w:ins>
      <w:del w:id="2197" w:author="JORGE CONTRERAS ORTIZ" w:date="2021-09-02T17:32:00Z">
        <w:r w:rsidR="006E5AFC" w:rsidRPr="00B77F4E" w:rsidDel="002135FF">
          <w:rPr>
            <w:rFonts w:eastAsiaTheme="minorHAnsi" w:cstheme="minorBidi"/>
            <w:i/>
            <w:iCs/>
            <w:noProof/>
            <w:color w:val="44546A" w:themeColor="text2"/>
            <w:sz w:val="18"/>
            <w:szCs w:val="18"/>
            <w:lang w:val="en-US" w:eastAsia="en-US"/>
            <w:rPrChange w:id="2198" w:author="GABRIEL NOE MUJICA ROJAS" w:date="2021-09-02T12:06:00Z">
              <w:rPr>
                <w:rFonts w:eastAsiaTheme="minorHAnsi" w:cstheme="minorBidi"/>
                <w:i/>
                <w:iCs/>
                <w:noProof/>
                <w:color w:val="44546A" w:themeColor="text2"/>
                <w:sz w:val="18"/>
                <w:szCs w:val="18"/>
                <w:lang w:eastAsia="en-US"/>
              </w:rPr>
            </w:rPrChange>
          </w:rPr>
          <w:delText>20</w:delText>
        </w:r>
      </w:del>
      <w:r w:rsidRPr="001E2FD6">
        <w:rPr>
          <w:rFonts w:eastAsiaTheme="minorHAnsi" w:cstheme="minorBidi"/>
          <w:i/>
          <w:iCs/>
          <w:color w:val="44546A" w:themeColor="text2"/>
          <w:sz w:val="18"/>
          <w:szCs w:val="18"/>
          <w:lang w:eastAsia="en-US"/>
        </w:rPr>
        <w:fldChar w:fldCharType="end"/>
      </w:r>
      <w:r w:rsidRPr="00B77F4E">
        <w:rPr>
          <w:rFonts w:eastAsiaTheme="minorHAnsi" w:cstheme="minorBidi"/>
          <w:i/>
          <w:iCs/>
          <w:color w:val="44546A" w:themeColor="text2"/>
          <w:sz w:val="18"/>
          <w:szCs w:val="18"/>
          <w:lang w:val="en-US" w:eastAsia="en-US"/>
          <w:rPrChange w:id="2199" w:author="GABRIEL NOE MUJICA ROJAS" w:date="2021-09-02T12:06:00Z">
            <w:rPr>
              <w:rFonts w:eastAsiaTheme="minorHAnsi" w:cstheme="minorBidi"/>
              <w:i/>
              <w:iCs/>
              <w:color w:val="44546A" w:themeColor="text2"/>
              <w:sz w:val="18"/>
              <w:szCs w:val="18"/>
              <w:lang w:eastAsia="en-US"/>
            </w:rPr>
          </w:rPrChange>
        </w:rPr>
        <w:t xml:space="preserve"> Ventana Export Commissioning Information</w:t>
      </w:r>
      <w:bookmarkEnd w:id="2192"/>
      <w:bookmarkEnd w:id="2193"/>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61A82737" w:rsidR="00BD6F9C" w:rsidRDefault="00BD6F9C" w:rsidP="00321DC3">
      <w:pPr>
        <w:pStyle w:val="Ttulo5"/>
        <w:numPr>
          <w:ilvl w:val="4"/>
          <w:numId w:val="1"/>
        </w:numPr>
      </w:pPr>
      <w:bookmarkStart w:id="2200" w:name="_Toc81499412"/>
      <w:r>
        <w:lastRenderedPageBreak/>
        <w:t>Servicios</w:t>
      </w:r>
      <w:bookmarkEnd w:id="2200"/>
    </w:p>
    <w:p w14:paraId="0D821D33" w14:textId="77777777" w:rsidR="00BD6F9C" w:rsidRDefault="00BD6F9C" w:rsidP="00BD6F9C"/>
    <w:p w14:paraId="53A6F409" w14:textId="71AD6785" w:rsidR="00BD6F9C" w:rsidRDefault="00BD6F9C" w:rsidP="0012358C">
      <w:pPr>
        <w:jc w:val="both"/>
      </w:pPr>
      <w:r>
        <w:t xml:space="preserve">El administrador de la red podrá ver </w:t>
      </w:r>
      <w:proofErr w:type="spellStart"/>
      <w:r>
        <w:t>que</w:t>
      </w:r>
      <w:proofErr w:type="spellEnd"/>
      <w:r>
        <w:t xml:space="preserve"> servicios están siendo provistos por el </w:t>
      </w:r>
      <w:proofErr w:type="spellStart"/>
      <w:r>
        <w:t>Border</w:t>
      </w:r>
      <w:proofErr w:type="spellEnd"/>
      <w:r>
        <w:t xml:space="preserve"> </w:t>
      </w:r>
      <w:proofErr w:type="spellStart"/>
      <w:r>
        <w:t>Router</w:t>
      </w:r>
      <w:proofErr w:type="spellEnd"/>
      <w:r>
        <w:t xml:space="preserve"> en cada momento y su estado en el submenú “</w:t>
      </w:r>
      <w:proofErr w:type="spellStart"/>
      <w:r>
        <w:t>Services</w:t>
      </w:r>
      <w:proofErr w:type="spellEnd"/>
      <w:r>
        <w:t>” por debajo del menú “</w:t>
      </w:r>
      <w:proofErr w:type="spellStart"/>
      <w:r>
        <w:t>KiBRA</w:t>
      </w:r>
      <w:proofErr w:type="spellEnd"/>
      <w:r>
        <w:t xml:space="preserve">”. Hay cuatro posibles servicios que el </w:t>
      </w:r>
      <w:proofErr w:type="spellStart"/>
      <w:r>
        <w:t>Border</w:t>
      </w:r>
      <w:proofErr w:type="spellEnd"/>
      <w:r>
        <w:t xml:space="preserve"> </w:t>
      </w:r>
      <w:proofErr w:type="spellStart"/>
      <w:r>
        <w:t>Router</w:t>
      </w:r>
      <w:proofErr w:type="spellEnd"/>
      <w:r>
        <w:t xml:space="preserve"> es capaz de proveer.</w:t>
      </w:r>
    </w:p>
    <w:p w14:paraId="24693D6C" w14:textId="77777777" w:rsidR="0012358C" w:rsidRDefault="0012358C" w:rsidP="0012358C">
      <w:pPr>
        <w:jc w:val="both"/>
      </w:pPr>
    </w:p>
    <w:p w14:paraId="46ECD430" w14:textId="7F20C529" w:rsidR="00BD6F9C" w:rsidRDefault="00BD6F9C" w:rsidP="00321DC3">
      <w:pPr>
        <w:pStyle w:val="Ttulo6"/>
        <w:numPr>
          <w:ilvl w:val="5"/>
          <w:numId w:val="1"/>
        </w:numPr>
      </w:pPr>
      <w:r>
        <w:t xml:space="preserve">Servidor </w:t>
      </w:r>
      <w:proofErr w:type="spellStart"/>
      <w:r>
        <w:t>Backbone</w:t>
      </w:r>
      <w:proofErr w:type="spellEnd"/>
      <w:r>
        <w:t xml:space="preserve"> </w:t>
      </w:r>
      <w:proofErr w:type="spellStart"/>
      <w:r>
        <w:t>Router</w:t>
      </w:r>
      <w:proofErr w:type="spellEnd"/>
    </w:p>
    <w:p w14:paraId="069503E4" w14:textId="77777777" w:rsidR="00BD6F9C" w:rsidRDefault="00BD6F9C" w:rsidP="00BD6F9C"/>
    <w:p w14:paraId="1DC2FC20" w14:textId="77777777" w:rsidR="00BD6F9C" w:rsidRDefault="00BD6F9C" w:rsidP="0012358C">
      <w:pPr>
        <w:jc w:val="both"/>
      </w:pPr>
      <w:r>
        <w:t>Cuando la opción “</w:t>
      </w:r>
      <w:proofErr w:type="spellStart"/>
      <w:r>
        <w:t>Backbone</w:t>
      </w:r>
      <w:proofErr w:type="spellEnd"/>
      <w:r>
        <w:t xml:space="preserve"> </w:t>
      </w:r>
      <w:proofErr w:type="spellStart"/>
      <w:r>
        <w:t>Router</w:t>
      </w:r>
      <w:proofErr w:type="spellEnd"/>
      <w:r>
        <w:t xml:space="preserve"> Server”  esté habilitada  en el menú de “</w:t>
      </w:r>
      <w:proofErr w:type="spellStart"/>
      <w:r>
        <w:t>Settings</w:t>
      </w:r>
      <w:proofErr w:type="spellEnd"/>
      <w:r>
        <w:t>”,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51"/>
                    <a:stretch>
                      <a:fillRect/>
                    </a:stretch>
                  </pic:blipFill>
                  <pic:spPr>
                    <a:xfrm>
                      <a:off x="0" y="0"/>
                      <a:ext cx="5400040" cy="4636135"/>
                    </a:xfrm>
                    <a:prstGeom prst="rect">
                      <a:avLst/>
                    </a:prstGeom>
                  </pic:spPr>
                </pic:pic>
              </a:graphicData>
            </a:graphic>
          </wp:inline>
        </w:drawing>
      </w:r>
    </w:p>
    <w:p w14:paraId="613B612A" w14:textId="0CFE95AD"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01" w:name="_Toc81499597"/>
      <w:bookmarkStart w:id="2202" w:name="_Toc8149983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03" w:author="JORGE CONTRERAS ORTIZ" w:date="2021-09-02T18:16:00Z">
        <w:r w:rsidR="0024330D">
          <w:rPr>
            <w:rFonts w:eastAsiaTheme="minorHAnsi" w:cstheme="minorBidi"/>
            <w:i/>
            <w:iCs/>
            <w:noProof/>
            <w:color w:val="44546A" w:themeColor="text2"/>
            <w:sz w:val="18"/>
            <w:szCs w:val="18"/>
            <w:lang w:eastAsia="en-US"/>
          </w:rPr>
          <w:t>34</w:t>
        </w:r>
      </w:ins>
      <w:del w:id="2204" w:author="JORGE CONTRERAS ORTIZ" w:date="2021-09-02T17:32:00Z">
        <w:r w:rsidR="006E5AFC" w:rsidDel="002135FF">
          <w:rPr>
            <w:rFonts w:eastAsiaTheme="minorHAnsi" w:cstheme="minorBidi"/>
            <w:i/>
            <w:iCs/>
            <w:noProof/>
            <w:color w:val="44546A" w:themeColor="text2"/>
            <w:sz w:val="18"/>
            <w:szCs w:val="18"/>
            <w:lang w:eastAsia="en-US"/>
          </w:rPr>
          <w:delText>21</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dor </w:t>
      </w:r>
      <w:proofErr w:type="spellStart"/>
      <w:r w:rsidRPr="001E2FD6">
        <w:rPr>
          <w:rFonts w:eastAsiaTheme="minorHAnsi" w:cstheme="minorBidi"/>
          <w:i/>
          <w:iCs/>
          <w:color w:val="44546A" w:themeColor="text2"/>
          <w:sz w:val="18"/>
          <w:szCs w:val="18"/>
          <w:lang w:eastAsia="en-US"/>
        </w:rPr>
        <w:t>Backbone</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Router</w:t>
      </w:r>
      <w:bookmarkEnd w:id="2201"/>
      <w:bookmarkEnd w:id="2202"/>
      <w:proofErr w:type="spellEnd"/>
    </w:p>
    <w:p w14:paraId="4833D6CE" w14:textId="0381206F" w:rsidR="001E2FD6" w:rsidRDefault="001E2FD6">
      <w:r>
        <w:br w:type="page"/>
      </w:r>
    </w:p>
    <w:p w14:paraId="19F21B07" w14:textId="1A0BB723" w:rsidR="00BD6F9C" w:rsidRDefault="00BD6F9C" w:rsidP="00321DC3">
      <w:pPr>
        <w:pStyle w:val="Ttulo6"/>
        <w:numPr>
          <w:ilvl w:val="5"/>
          <w:numId w:val="1"/>
        </w:numPr>
      </w:pPr>
      <w:r>
        <w:lastRenderedPageBreak/>
        <w:t>DHCP</w:t>
      </w:r>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2"/>
                    <a:stretch>
                      <a:fillRect/>
                    </a:stretch>
                  </pic:blipFill>
                  <pic:spPr>
                    <a:xfrm>
                      <a:off x="0" y="0"/>
                      <a:ext cx="5400040" cy="4668520"/>
                    </a:xfrm>
                    <a:prstGeom prst="rect">
                      <a:avLst/>
                    </a:prstGeom>
                  </pic:spPr>
                </pic:pic>
              </a:graphicData>
            </a:graphic>
          </wp:inline>
        </w:drawing>
      </w:r>
    </w:p>
    <w:p w14:paraId="2B736FCE" w14:textId="027A35D2"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05" w:name="_Toc81499598"/>
      <w:bookmarkStart w:id="2206" w:name="_Toc8149983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07" w:author="JORGE CONTRERAS ORTIZ" w:date="2021-09-02T18:16:00Z">
        <w:r w:rsidR="0024330D">
          <w:rPr>
            <w:rFonts w:eastAsiaTheme="minorHAnsi" w:cstheme="minorBidi"/>
            <w:i/>
            <w:iCs/>
            <w:noProof/>
            <w:color w:val="44546A" w:themeColor="text2"/>
            <w:sz w:val="18"/>
            <w:szCs w:val="18"/>
            <w:lang w:eastAsia="en-US"/>
          </w:rPr>
          <w:t>35</w:t>
        </w:r>
      </w:ins>
      <w:del w:id="2208" w:author="JORGE CONTRERAS ORTIZ" w:date="2021-09-02T17:32:00Z">
        <w:r w:rsidR="006E5AFC" w:rsidDel="002135FF">
          <w:rPr>
            <w:rFonts w:eastAsiaTheme="minorHAnsi" w:cstheme="minorBidi"/>
            <w:i/>
            <w:iCs/>
            <w:noProof/>
            <w:color w:val="44546A" w:themeColor="text2"/>
            <w:sz w:val="18"/>
            <w:szCs w:val="18"/>
            <w:lang w:eastAsia="en-US"/>
          </w:rPr>
          <w:delText>22</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DHCP</w:t>
      </w:r>
      <w:bookmarkEnd w:id="2205"/>
      <w:bookmarkEnd w:id="2206"/>
    </w:p>
    <w:p w14:paraId="0695010A" w14:textId="77777777" w:rsidR="00BD6F9C" w:rsidRDefault="00BD6F9C" w:rsidP="00BD6F9C">
      <w:r>
        <w:br w:type="page"/>
      </w:r>
    </w:p>
    <w:p w14:paraId="1D558FE3" w14:textId="34BE711A" w:rsidR="00BD6F9C" w:rsidRDefault="00BD6F9C" w:rsidP="00321DC3">
      <w:pPr>
        <w:pStyle w:val="Ttulo6"/>
        <w:numPr>
          <w:ilvl w:val="5"/>
          <w:numId w:val="1"/>
        </w:numPr>
      </w:pPr>
      <w:r>
        <w:lastRenderedPageBreak/>
        <w:t>NAT64</w:t>
      </w:r>
    </w:p>
    <w:p w14:paraId="767DB43B" w14:textId="77777777" w:rsidR="00BD6F9C" w:rsidRDefault="00BD6F9C" w:rsidP="00BD6F9C"/>
    <w:p w14:paraId="4F782130" w14:textId="77777777" w:rsidR="00BD6F9C" w:rsidRDefault="00BD6F9C" w:rsidP="00E02D1B">
      <w:r>
        <w:t xml:space="preserve">Siempre que haya una dirección IPv4 configurada en la interfaz externa, esta será usada para realizar una función de NAT64 en el </w:t>
      </w:r>
      <w:proofErr w:type="spellStart"/>
      <w:r>
        <w:t>Border</w:t>
      </w:r>
      <w:proofErr w:type="spellEnd"/>
      <w:r>
        <w:t xml:space="preserve"> </w:t>
      </w:r>
      <w:proofErr w:type="spellStart"/>
      <w:r>
        <w:t>Router</w:t>
      </w:r>
      <w:proofErr w:type="spellEnd"/>
      <w:r>
        <w:t>.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3"/>
                    <a:stretch>
                      <a:fillRect/>
                    </a:stretch>
                  </pic:blipFill>
                  <pic:spPr>
                    <a:xfrm>
                      <a:off x="0" y="0"/>
                      <a:ext cx="5400040" cy="4663440"/>
                    </a:xfrm>
                    <a:prstGeom prst="rect">
                      <a:avLst/>
                    </a:prstGeom>
                  </pic:spPr>
                </pic:pic>
              </a:graphicData>
            </a:graphic>
          </wp:inline>
        </w:drawing>
      </w:r>
    </w:p>
    <w:p w14:paraId="1DCD7332" w14:textId="4BD1A92E"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09" w:name="_Toc81499599"/>
      <w:bookmarkStart w:id="2210" w:name="_Toc8149983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11" w:author="JORGE CONTRERAS ORTIZ" w:date="2021-09-02T18:16:00Z">
        <w:r w:rsidR="0024330D">
          <w:rPr>
            <w:rFonts w:eastAsiaTheme="minorHAnsi" w:cstheme="minorBidi"/>
            <w:i/>
            <w:iCs/>
            <w:noProof/>
            <w:color w:val="44546A" w:themeColor="text2"/>
            <w:sz w:val="18"/>
            <w:szCs w:val="18"/>
            <w:lang w:eastAsia="en-US"/>
          </w:rPr>
          <w:t>36</w:t>
        </w:r>
      </w:ins>
      <w:del w:id="2212" w:author="JORGE CONTRERAS ORTIZ" w:date="2021-09-02T17:32:00Z">
        <w:r w:rsidR="006E5AFC" w:rsidDel="002135FF">
          <w:rPr>
            <w:rFonts w:eastAsiaTheme="minorHAnsi" w:cstheme="minorBidi"/>
            <w:i/>
            <w:iCs/>
            <w:noProof/>
            <w:color w:val="44546A" w:themeColor="text2"/>
            <w:sz w:val="18"/>
            <w:szCs w:val="18"/>
            <w:lang w:eastAsia="en-US"/>
          </w:rPr>
          <w:delText>23</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NAT64</w:t>
      </w:r>
      <w:bookmarkEnd w:id="2209"/>
      <w:bookmarkEnd w:id="2210"/>
    </w:p>
    <w:p w14:paraId="6DC8F9FC" w14:textId="77777777" w:rsidR="00BD6F9C" w:rsidRDefault="00BD6F9C" w:rsidP="00BD6F9C">
      <w:pPr>
        <w:jc w:val="both"/>
      </w:pPr>
    </w:p>
    <w:p w14:paraId="522B3AEC" w14:textId="77777777" w:rsidR="00BD6F9C" w:rsidRDefault="00BD6F9C" w:rsidP="00BD6F9C">
      <w:r>
        <w:br w:type="page"/>
      </w:r>
    </w:p>
    <w:p w14:paraId="5F804BAB" w14:textId="76D3308D" w:rsidR="00BD6F9C" w:rsidRDefault="00BD6F9C" w:rsidP="00321DC3">
      <w:pPr>
        <w:pStyle w:val="Ttulo6"/>
        <w:numPr>
          <w:ilvl w:val="5"/>
          <w:numId w:val="1"/>
        </w:numPr>
      </w:pPr>
      <w:proofErr w:type="spellStart"/>
      <w:r>
        <w:lastRenderedPageBreak/>
        <w:t>Commissioner</w:t>
      </w:r>
      <w:proofErr w:type="spellEnd"/>
    </w:p>
    <w:p w14:paraId="57E3DA74" w14:textId="77777777" w:rsidR="00BD6F9C" w:rsidRDefault="00BD6F9C" w:rsidP="00BD6F9C"/>
    <w:p w14:paraId="5B406D3B" w14:textId="77777777" w:rsidR="00BD6F9C" w:rsidRDefault="00BD6F9C" w:rsidP="00E02D1B">
      <w:pPr>
        <w:jc w:val="both"/>
      </w:pPr>
      <w:r>
        <w:t xml:space="preserve">El </w:t>
      </w:r>
      <w:proofErr w:type="spellStart"/>
      <w:r>
        <w:t>Border</w:t>
      </w:r>
      <w:proofErr w:type="spellEnd"/>
      <w:r>
        <w:t xml:space="preserve"> </w:t>
      </w:r>
      <w:proofErr w:type="spellStart"/>
      <w:r>
        <w:t>Router</w:t>
      </w:r>
      <w:proofErr w:type="spellEnd"/>
      <w:r>
        <w:t xml:space="preserve">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4"/>
                    <a:stretch>
                      <a:fillRect/>
                    </a:stretch>
                  </pic:blipFill>
                  <pic:spPr>
                    <a:xfrm>
                      <a:off x="0" y="0"/>
                      <a:ext cx="5400040" cy="4668520"/>
                    </a:xfrm>
                    <a:prstGeom prst="rect">
                      <a:avLst/>
                    </a:prstGeom>
                  </pic:spPr>
                </pic:pic>
              </a:graphicData>
            </a:graphic>
          </wp:inline>
        </w:drawing>
      </w:r>
    </w:p>
    <w:p w14:paraId="3322130B" w14:textId="2817B1C3"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13" w:name="_Toc81499600"/>
      <w:bookmarkStart w:id="2214" w:name="_Toc8149983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15" w:author="JORGE CONTRERAS ORTIZ" w:date="2021-09-02T18:16:00Z">
        <w:r w:rsidR="0024330D">
          <w:rPr>
            <w:rFonts w:eastAsiaTheme="minorHAnsi" w:cstheme="minorBidi"/>
            <w:i/>
            <w:iCs/>
            <w:noProof/>
            <w:color w:val="44546A" w:themeColor="text2"/>
            <w:sz w:val="18"/>
            <w:szCs w:val="18"/>
            <w:lang w:eastAsia="en-US"/>
          </w:rPr>
          <w:t>37</w:t>
        </w:r>
      </w:ins>
      <w:del w:id="2216" w:author="JORGE CONTRERAS ORTIZ" w:date="2021-09-02T17:32:00Z">
        <w:r w:rsidR="006E5AFC" w:rsidDel="002135FF">
          <w:rPr>
            <w:rFonts w:eastAsiaTheme="minorHAnsi" w:cstheme="minorBidi"/>
            <w:i/>
            <w:iCs/>
            <w:noProof/>
            <w:color w:val="44546A" w:themeColor="text2"/>
            <w:sz w:val="18"/>
            <w:szCs w:val="18"/>
            <w:lang w:eastAsia="en-US"/>
          </w:rPr>
          <w:delText>24</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Commissioner</w:t>
      </w:r>
      <w:bookmarkEnd w:id="2213"/>
      <w:bookmarkEnd w:id="2214"/>
      <w:proofErr w:type="spellEnd"/>
    </w:p>
    <w:p w14:paraId="39396659" w14:textId="43D57242" w:rsidR="001E2FD6" w:rsidRDefault="001E2FD6">
      <w:r>
        <w:br w:type="page"/>
      </w:r>
    </w:p>
    <w:p w14:paraId="6A182DE9" w14:textId="15C52572" w:rsidR="00BD6F9C" w:rsidRDefault="00BD6F9C" w:rsidP="00321DC3">
      <w:pPr>
        <w:pStyle w:val="Ttulo5"/>
        <w:numPr>
          <w:ilvl w:val="4"/>
          <w:numId w:val="1"/>
        </w:numPr>
      </w:pPr>
      <w:bookmarkStart w:id="2217" w:name="_Toc81499413"/>
      <w:r>
        <w:lastRenderedPageBreak/>
        <w:t>Visual Network</w:t>
      </w:r>
      <w:bookmarkEnd w:id="2217"/>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5"/>
                    <a:stretch>
                      <a:fillRect/>
                    </a:stretch>
                  </pic:blipFill>
                  <pic:spPr>
                    <a:xfrm>
                      <a:off x="0" y="0"/>
                      <a:ext cx="5400040" cy="4653280"/>
                    </a:xfrm>
                    <a:prstGeom prst="rect">
                      <a:avLst/>
                    </a:prstGeom>
                  </pic:spPr>
                </pic:pic>
              </a:graphicData>
            </a:graphic>
          </wp:inline>
        </w:drawing>
      </w:r>
    </w:p>
    <w:p w14:paraId="5BCCD675" w14:textId="31F10750"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18" w:name="_Toc81499601"/>
      <w:bookmarkStart w:id="2219" w:name="_Toc8149983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20" w:author="JORGE CONTRERAS ORTIZ" w:date="2021-09-02T18:16:00Z">
        <w:r w:rsidR="0024330D">
          <w:rPr>
            <w:rFonts w:eastAsiaTheme="minorHAnsi" w:cstheme="minorBidi"/>
            <w:i/>
            <w:iCs/>
            <w:noProof/>
            <w:color w:val="44546A" w:themeColor="text2"/>
            <w:sz w:val="18"/>
            <w:szCs w:val="18"/>
            <w:lang w:eastAsia="en-US"/>
          </w:rPr>
          <w:t>38</w:t>
        </w:r>
      </w:ins>
      <w:del w:id="2221" w:author="JORGE CONTRERAS ORTIZ" w:date="2021-09-02T17:32:00Z">
        <w:r w:rsidR="006E5AFC" w:rsidDel="002135FF">
          <w:rPr>
            <w:rFonts w:eastAsiaTheme="minorHAnsi" w:cstheme="minorBidi"/>
            <w:i/>
            <w:iCs/>
            <w:noProof/>
            <w:color w:val="44546A" w:themeColor="text2"/>
            <w:sz w:val="18"/>
            <w:szCs w:val="18"/>
            <w:lang w:eastAsia="en-US"/>
          </w:rPr>
          <w:delText>25</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Visual Network</w:t>
      </w:r>
      <w:bookmarkEnd w:id="2218"/>
      <w:bookmarkEnd w:id="2219"/>
    </w:p>
    <w:p w14:paraId="0A7F648F" w14:textId="37A4F574" w:rsidR="001E2FD6" w:rsidRDefault="001E2FD6">
      <w:r>
        <w:br w:type="page"/>
      </w:r>
    </w:p>
    <w:p w14:paraId="6C937BAA" w14:textId="03D81968" w:rsidR="00BD6F9C" w:rsidRDefault="00BD6F9C" w:rsidP="00321DC3">
      <w:pPr>
        <w:pStyle w:val="Ttulo5"/>
        <w:numPr>
          <w:ilvl w:val="4"/>
          <w:numId w:val="1"/>
        </w:numPr>
      </w:pPr>
      <w:bookmarkStart w:id="2222" w:name="_Toc81499414"/>
      <w:r>
        <w:lastRenderedPageBreak/>
        <w:t>Logs</w:t>
      </w:r>
      <w:bookmarkEnd w:id="2222"/>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w:t>
      </w:r>
      <w:proofErr w:type="spellStart"/>
      <w:r>
        <w:t>KiBRA</w:t>
      </w:r>
      <w:proofErr w:type="spellEnd"/>
      <w:r>
        <w:t>”.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6"/>
                    <a:stretch>
                      <a:fillRect/>
                    </a:stretch>
                  </pic:blipFill>
                  <pic:spPr>
                    <a:xfrm>
                      <a:off x="0" y="0"/>
                      <a:ext cx="5400040" cy="4660265"/>
                    </a:xfrm>
                    <a:prstGeom prst="rect">
                      <a:avLst/>
                    </a:prstGeom>
                  </pic:spPr>
                </pic:pic>
              </a:graphicData>
            </a:graphic>
          </wp:inline>
        </w:drawing>
      </w:r>
    </w:p>
    <w:p w14:paraId="79E8B647" w14:textId="2244BA3E"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23" w:name="_Toc81499602"/>
      <w:bookmarkStart w:id="2224" w:name="_Toc8149983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25" w:author="JORGE CONTRERAS ORTIZ" w:date="2021-09-02T18:16:00Z">
        <w:r w:rsidR="0024330D">
          <w:rPr>
            <w:rFonts w:eastAsiaTheme="minorHAnsi" w:cstheme="minorBidi"/>
            <w:i/>
            <w:iCs/>
            <w:noProof/>
            <w:color w:val="44546A" w:themeColor="text2"/>
            <w:sz w:val="18"/>
            <w:szCs w:val="18"/>
            <w:lang w:eastAsia="en-US"/>
          </w:rPr>
          <w:t>39</w:t>
        </w:r>
      </w:ins>
      <w:del w:id="2226" w:author="JORGE CONTRERAS ORTIZ" w:date="2021-09-02T17:32:00Z">
        <w:r w:rsidR="006E5AFC" w:rsidDel="002135FF">
          <w:rPr>
            <w:rFonts w:eastAsiaTheme="minorHAnsi" w:cstheme="minorBidi"/>
            <w:i/>
            <w:iCs/>
            <w:noProof/>
            <w:color w:val="44546A" w:themeColor="text2"/>
            <w:sz w:val="18"/>
            <w:szCs w:val="18"/>
            <w:lang w:eastAsia="en-US"/>
          </w:rPr>
          <w:delText>26</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Pestaña Logs</w:t>
      </w:r>
      <w:bookmarkEnd w:id="2223"/>
      <w:bookmarkEnd w:id="2224"/>
    </w:p>
    <w:p w14:paraId="3D0326B1" w14:textId="34838FCF" w:rsidR="001E2FD6" w:rsidRDefault="001E2FD6">
      <w:r>
        <w:br w:type="page"/>
      </w:r>
    </w:p>
    <w:p w14:paraId="630A9087" w14:textId="76CBEF0D" w:rsidR="00BD6F9C" w:rsidRPr="00321DC3" w:rsidRDefault="00BD6F9C" w:rsidP="00321DC3">
      <w:pPr>
        <w:pStyle w:val="Ttulo4"/>
        <w:numPr>
          <w:ilvl w:val="3"/>
          <w:numId w:val="1"/>
        </w:numPr>
      </w:pPr>
      <w:bookmarkStart w:id="2227" w:name="_Toc81499415"/>
      <w:r>
        <w:lastRenderedPageBreak/>
        <w:t>Breve resumen</w:t>
      </w:r>
      <w:bookmarkEnd w:id="2227"/>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5098135E" w:rsidR="00BD6F9C" w:rsidRDefault="00BD6F9C" w:rsidP="00321DC3">
      <w:pPr>
        <w:pStyle w:val="Ttulo5"/>
        <w:numPr>
          <w:ilvl w:val="4"/>
          <w:numId w:val="1"/>
        </w:numPr>
      </w:pPr>
      <w:bookmarkStart w:id="2228" w:name="_Toc81499416"/>
      <w:r>
        <w:t>Sistema de ficheros avanzado</w:t>
      </w:r>
      <w:bookmarkEnd w:id="2228"/>
    </w:p>
    <w:p w14:paraId="7518B160" w14:textId="77777777" w:rsidR="00BD6F9C" w:rsidRDefault="00BD6F9C" w:rsidP="00BD6F9C"/>
    <w:p w14:paraId="4F59A968" w14:textId="77777777" w:rsidR="00BD6F9C" w:rsidRDefault="00BD6F9C" w:rsidP="00E02D1B">
      <w:pPr>
        <w:jc w:val="both"/>
      </w:pPr>
      <w:r>
        <w:t xml:space="preserve">El dispositivo KTBRN1 es un sistema basado en Linux, el </w:t>
      </w:r>
      <w:proofErr w:type="spellStart"/>
      <w:r>
        <w:t>cuál</w:t>
      </w:r>
      <w:proofErr w:type="spellEnd"/>
      <w:r>
        <w:t xml:space="preserve">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proofErr w:type="spellStart"/>
      <w:r>
        <w:t>Kirale</w:t>
      </w:r>
      <w:proofErr w:type="spellEnd"/>
      <w:r>
        <w:t xml:space="preserv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128265CA" w:rsidR="00BD6F9C" w:rsidRDefault="00BD6F9C" w:rsidP="00321DC3">
      <w:pPr>
        <w:pStyle w:val="Ttulo5"/>
        <w:numPr>
          <w:ilvl w:val="4"/>
          <w:numId w:val="1"/>
        </w:numPr>
      </w:pPr>
      <w:bookmarkStart w:id="2229" w:name="_Toc81499417"/>
      <w:r>
        <w:t>Servicios críticos</w:t>
      </w:r>
      <w:bookmarkEnd w:id="2229"/>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w:t>
      </w:r>
      <w:proofErr w:type="spellStart"/>
      <w:r>
        <w:t>kibra</w:t>
      </w:r>
      <w:proofErr w:type="spellEnd"/>
      <w:r>
        <w:t xml:space="preserve">”, el cual se encarga de todas las funcionalidades de </w:t>
      </w:r>
      <w:proofErr w:type="spellStart"/>
      <w:r>
        <w:t>Border</w:t>
      </w:r>
      <w:proofErr w:type="spellEnd"/>
      <w:r>
        <w:t xml:space="preserve"> </w:t>
      </w:r>
      <w:proofErr w:type="spellStart"/>
      <w:r>
        <w:t>Router</w:t>
      </w:r>
      <w:proofErr w:type="spellEnd"/>
      <w:r>
        <w:t>, mientras que por otro lado está el servicio de “</w:t>
      </w:r>
      <w:proofErr w:type="spellStart"/>
      <w:r>
        <w:t>ajenti</w:t>
      </w:r>
      <w:proofErr w:type="spellEnd"/>
      <w:r>
        <w:t>”,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486911"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atus | start | stop | restart) </w:t>
            </w:r>
          </w:p>
          <w:p w14:paraId="7AA3C398" w14:textId="77777777" w:rsidR="00BD6F9C" w:rsidRPr="006524F5" w:rsidRDefault="00BD6F9C" w:rsidP="00C932DF">
            <w:pPr>
              <w:jc w:val="both"/>
              <w:rPr>
                <w:rFonts w:ascii="Courier New" w:hAnsi="Courier New" w:cs="Courier New"/>
                <w:color w:val="000000"/>
                <w:lang w:val="en-US"/>
              </w:rPr>
            </w:pPr>
            <w:r w:rsidRPr="006524F5">
              <w:rPr>
                <w:rFonts w:ascii="Courier New" w:hAnsi="Courier New" w:cs="Courier New"/>
                <w:color w:val="000000"/>
                <w:lang w:val="en-US"/>
              </w:rPr>
              <w:t xml:space="preserve">root@KTBRN1:~# service </w:t>
            </w:r>
            <w:proofErr w:type="spellStart"/>
            <w:r w:rsidRPr="006524F5">
              <w:rPr>
                <w:rFonts w:ascii="Courier New" w:hAnsi="Courier New" w:cs="Courier New"/>
                <w:color w:val="000000"/>
                <w:lang w:val="en-US"/>
              </w:rPr>
              <w:t>ajenti</w:t>
            </w:r>
            <w:proofErr w:type="spellEnd"/>
            <w:r w:rsidRPr="006524F5">
              <w:rPr>
                <w:rFonts w:ascii="Courier New" w:hAnsi="Courier New" w:cs="Courier New"/>
                <w:color w:val="000000"/>
                <w:lang w:val="en-US"/>
              </w:rPr>
              <w:t xml:space="preserve">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A49E89A" w14:textId="77777777" w:rsidR="00514EED" w:rsidRPr="001925E3" w:rsidRDefault="00514EED" w:rsidP="00F411E4">
      <w:pPr>
        <w:pStyle w:val="TDC3"/>
        <w:jc w:val="center"/>
        <w:rPr>
          <w:rFonts w:eastAsiaTheme="minorHAnsi" w:cstheme="minorBidi"/>
          <w:i/>
          <w:iCs/>
          <w:color w:val="44546A" w:themeColor="text2"/>
          <w:sz w:val="18"/>
          <w:szCs w:val="18"/>
          <w:lang w:val="en-US" w:eastAsia="en-US"/>
        </w:rPr>
      </w:pPr>
    </w:p>
    <w:p w14:paraId="0792C82D" w14:textId="03166911"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30" w:name="_Toc81499564"/>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4</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s KBRNT1</w:t>
      </w:r>
      <w:bookmarkEnd w:id="2230"/>
    </w:p>
    <w:p w14:paraId="6EDFCAD6" w14:textId="77777777" w:rsidR="001E2FD6" w:rsidRDefault="001E2FD6" w:rsidP="00E02D1B">
      <w:pPr>
        <w:jc w:val="both"/>
      </w:pPr>
    </w:p>
    <w:p w14:paraId="24EB53BD" w14:textId="77777777" w:rsidR="001E2FD6" w:rsidRDefault="001E2FD6" w:rsidP="00E02D1B">
      <w:pPr>
        <w:jc w:val="both"/>
      </w:pPr>
    </w:p>
    <w:p w14:paraId="37277B08" w14:textId="77777777" w:rsidR="001E2FD6" w:rsidRDefault="001E2FD6" w:rsidP="00E02D1B">
      <w:pPr>
        <w:jc w:val="both"/>
      </w:pPr>
    </w:p>
    <w:p w14:paraId="3E3C1BA9" w14:textId="77777777" w:rsidR="001E2FD6" w:rsidRDefault="001E2FD6" w:rsidP="00E02D1B">
      <w:pPr>
        <w:jc w:val="both"/>
      </w:pPr>
    </w:p>
    <w:p w14:paraId="063162C8" w14:textId="61289EE2" w:rsidR="00E02D1B" w:rsidRDefault="00BD6F9C" w:rsidP="00E02D1B">
      <w:pPr>
        <w:jc w:val="both"/>
      </w:pPr>
      <w:r>
        <w:lastRenderedPageBreak/>
        <w:t>El administrador puede iniciar manualmente la aplicación “</w:t>
      </w:r>
      <w:proofErr w:type="spellStart"/>
      <w:r>
        <w:t>kibra</w:t>
      </w:r>
      <w:proofErr w:type="spellEnd"/>
      <w:r>
        <w:t xml:space="preserve">” usando los siguientes comandos: </w:t>
      </w:r>
    </w:p>
    <w:p w14:paraId="6E6423B5"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sz w:val="18"/>
                <w:szCs w:val="18"/>
                <w:lang w:val="en-US"/>
              </w:rPr>
            </w:pPr>
            <w:r w:rsidRPr="006524F5">
              <w:rPr>
                <w:sz w:val="18"/>
                <w:szCs w:val="18"/>
                <w:lang w:val="en-US"/>
              </w:rPr>
              <w:t xml:space="preserve">root@KTBRN1:~# service </w:t>
            </w:r>
            <w:proofErr w:type="spellStart"/>
            <w:r w:rsidRPr="006524F5">
              <w:rPr>
                <w:sz w:val="18"/>
                <w:szCs w:val="18"/>
                <w:lang w:val="en-US"/>
              </w:rPr>
              <w:t>kibra</w:t>
            </w:r>
            <w:proofErr w:type="spellEnd"/>
            <w:r w:rsidRPr="006524F5">
              <w:rPr>
                <w:sz w:val="18"/>
                <w:szCs w:val="18"/>
                <w:lang w:val="en-US"/>
              </w:rPr>
              <w:t xml:space="preserve"> stop </w:t>
            </w:r>
          </w:p>
          <w:p w14:paraId="17278E3C" w14:textId="77777777" w:rsidR="00BD6F9C" w:rsidRPr="006524F5" w:rsidRDefault="00BD6F9C" w:rsidP="00C932DF">
            <w:pPr>
              <w:pStyle w:val="Default"/>
              <w:rPr>
                <w:sz w:val="18"/>
                <w:szCs w:val="18"/>
                <w:lang w:val="en-US"/>
              </w:rPr>
            </w:pPr>
            <w:r w:rsidRPr="006524F5">
              <w:rPr>
                <w:sz w:val="18"/>
                <w:szCs w:val="18"/>
                <w:lang w:val="en-US"/>
              </w:rPr>
              <w:t>root@KTBRN1:~# source /opt/</w:t>
            </w:r>
            <w:proofErr w:type="spellStart"/>
            <w:r w:rsidRPr="006524F5">
              <w:rPr>
                <w:sz w:val="18"/>
                <w:szCs w:val="18"/>
                <w:lang w:val="en-US"/>
              </w:rPr>
              <w:t>kirale</w:t>
            </w:r>
            <w:proofErr w:type="spellEnd"/>
            <w:r w:rsidRPr="006524F5">
              <w:rPr>
                <w:sz w:val="18"/>
                <w:szCs w:val="18"/>
                <w:lang w:val="en-US"/>
              </w:rPr>
              <w:t xml:space="preserve">/py3env/bin/activate </w:t>
            </w:r>
          </w:p>
          <w:p w14:paraId="63885D26" w14:textId="77777777" w:rsidR="00BD6F9C" w:rsidRPr="00B629B1" w:rsidRDefault="00BD6F9C" w:rsidP="00C932DF">
            <w:pPr>
              <w:jc w:val="both"/>
              <w:rPr>
                <w:rFonts w:ascii="Courier New" w:hAnsi="Courier New" w:cs="Courier New"/>
                <w:color w:val="000000"/>
              </w:rPr>
            </w:pPr>
            <w:r w:rsidRPr="00B629B1">
              <w:rPr>
                <w:rFonts w:ascii="Courier New" w:hAnsi="Courier New" w:cs="Courier New"/>
                <w:color w:val="000000"/>
              </w:rPr>
              <w:t xml:space="preserve">(py3env) root@KTBRN1:~# </w:t>
            </w:r>
            <w:proofErr w:type="spellStart"/>
            <w:r w:rsidRPr="00B629B1">
              <w:rPr>
                <w:rFonts w:ascii="Courier New" w:hAnsi="Courier New" w:cs="Courier New"/>
                <w:color w:val="000000"/>
              </w:rPr>
              <w:t>python</w:t>
            </w:r>
            <w:proofErr w:type="spellEnd"/>
            <w:r w:rsidRPr="00B629B1">
              <w:rPr>
                <w:rFonts w:ascii="Courier New" w:hAnsi="Courier New" w:cs="Courier New"/>
                <w:color w:val="000000"/>
              </w:rPr>
              <w:t xml:space="preserve"> -m </w:t>
            </w:r>
            <w:proofErr w:type="spellStart"/>
            <w:r w:rsidRPr="00B629B1">
              <w:rPr>
                <w:rFonts w:ascii="Courier New" w:hAnsi="Courier New" w:cs="Courier New"/>
                <w:color w:val="000000"/>
              </w:rPr>
              <w:t>kibra</w:t>
            </w:r>
            <w:proofErr w:type="spellEnd"/>
            <w:r>
              <w:rPr>
                <w:rFonts w:ascii="Courier New" w:hAnsi="Courier New" w:cs="Courier New"/>
                <w:color w:val="000000"/>
              </w:rPr>
              <w:t>—</w:t>
            </w:r>
            <w:r w:rsidRPr="00B629B1">
              <w:rPr>
                <w:rFonts w:ascii="Courier New" w:hAnsi="Courier New" w:cs="Courier New"/>
                <w:color w:val="000000"/>
              </w:rPr>
              <w:t xml:space="preserve">log </w:t>
            </w:r>
            <w:proofErr w:type="spellStart"/>
            <w:r w:rsidRPr="00B629B1">
              <w:rPr>
                <w:rFonts w:ascii="Courier New" w:hAnsi="Courier New" w:cs="Courier New"/>
                <w:color w:val="000000"/>
              </w:rPr>
              <w:t>debug</w:t>
            </w:r>
            <w:proofErr w:type="spellEnd"/>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7BB78F1B" w14:textId="77777777" w:rsidR="00514EED" w:rsidRDefault="00514EED" w:rsidP="00F411E4">
      <w:pPr>
        <w:pStyle w:val="TDC3"/>
        <w:jc w:val="center"/>
        <w:rPr>
          <w:rFonts w:eastAsiaTheme="minorHAnsi" w:cstheme="minorBidi"/>
          <w:i/>
          <w:iCs/>
          <w:color w:val="44546A" w:themeColor="text2"/>
          <w:sz w:val="18"/>
          <w:szCs w:val="18"/>
          <w:lang w:eastAsia="en-US"/>
        </w:rPr>
      </w:pPr>
    </w:p>
    <w:p w14:paraId="4AEA863C" w14:textId="0F3E17D9" w:rsidR="00E02D1B" w:rsidRPr="001E2FD6" w:rsidRDefault="00F411E4" w:rsidP="00F411E4">
      <w:pPr>
        <w:pStyle w:val="TDC3"/>
        <w:jc w:val="center"/>
        <w:rPr>
          <w:rFonts w:eastAsiaTheme="minorHAnsi" w:cstheme="minorBidi"/>
          <w:i/>
          <w:iCs/>
          <w:color w:val="44546A" w:themeColor="text2"/>
          <w:sz w:val="18"/>
          <w:szCs w:val="18"/>
          <w:lang w:eastAsia="en-US"/>
        </w:rPr>
      </w:pPr>
      <w:bookmarkStart w:id="2231" w:name="_Toc81499565"/>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5</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s Servicio </w:t>
      </w:r>
      <w:proofErr w:type="spellStart"/>
      <w:r w:rsidRPr="001E2FD6">
        <w:rPr>
          <w:rFonts w:eastAsiaTheme="minorHAnsi" w:cstheme="minorBidi"/>
          <w:i/>
          <w:iCs/>
          <w:color w:val="44546A" w:themeColor="text2"/>
          <w:sz w:val="18"/>
          <w:szCs w:val="18"/>
          <w:lang w:eastAsia="en-US"/>
        </w:rPr>
        <w:t>KiBRA</w:t>
      </w:r>
      <w:bookmarkEnd w:id="2231"/>
      <w:proofErr w:type="spellEnd"/>
    </w:p>
    <w:p w14:paraId="5DD22029" w14:textId="77777777" w:rsidR="004E0FD4" w:rsidRDefault="004E0FD4" w:rsidP="00E02D1B">
      <w:pPr>
        <w:jc w:val="both"/>
      </w:pPr>
    </w:p>
    <w:p w14:paraId="62795C21" w14:textId="57C28E18" w:rsidR="00BD6F9C" w:rsidRDefault="00BD6F9C" w:rsidP="00E02D1B">
      <w:pPr>
        <w:jc w:val="both"/>
      </w:pPr>
      <w:r w:rsidRPr="00A40F35">
        <w:t>En el caso de la aplicación “</w:t>
      </w:r>
      <w:proofErr w:type="spellStart"/>
      <w:r w:rsidRPr="00A40F35">
        <w:t>ajenti</w:t>
      </w:r>
      <w:proofErr w:type="spellEnd"/>
      <w:r w:rsidRPr="00A40F35">
        <w:t>”, los comandos a utilizar son:</w:t>
      </w:r>
    </w:p>
    <w:p w14:paraId="3419AB04" w14:textId="77777777" w:rsidR="004E0FD4" w:rsidRDefault="004E0FD4" w:rsidP="00E02D1B">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sz w:val="18"/>
                <w:szCs w:val="18"/>
                <w:lang w:val="en-US"/>
              </w:rPr>
            </w:pPr>
            <w:r w:rsidRPr="00A40F35">
              <w:rPr>
                <w:sz w:val="18"/>
                <w:szCs w:val="18"/>
                <w:lang w:val="en-US"/>
              </w:rPr>
              <w:t xml:space="preserve">root@KTBRN1:~# service </w:t>
            </w:r>
            <w:proofErr w:type="spellStart"/>
            <w:r w:rsidRPr="00A40F35">
              <w:rPr>
                <w:sz w:val="18"/>
                <w:szCs w:val="18"/>
                <w:lang w:val="en-US"/>
              </w:rPr>
              <w:t>ajenti</w:t>
            </w:r>
            <w:proofErr w:type="spellEnd"/>
            <w:r w:rsidRPr="00A40F35">
              <w:rPr>
                <w:sz w:val="18"/>
                <w:szCs w:val="18"/>
                <w:lang w:val="en-US"/>
              </w:rPr>
              <w:t xml:space="preserve"> stop </w:t>
            </w:r>
          </w:p>
          <w:p w14:paraId="04E61CED" w14:textId="77777777" w:rsidR="00BD6F9C" w:rsidRPr="00A40F35" w:rsidRDefault="00BD6F9C" w:rsidP="00C932DF">
            <w:pPr>
              <w:pStyle w:val="Default"/>
              <w:rPr>
                <w:sz w:val="18"/>
                <w:szCs w:val="18"/>
                <w:lang w:val="en-US"/>
              </w:rPr>
            </w:pPr>
            <w:r w:rsidRPr="00A40F35">
              <w:rPr>
                <w:sz w:val="18"/>
                <w:szCs w:val="18"/>
                <w:lang w:val="en-US"/>
              </w:rPr>
              <w:t>root@KTBRN1:~# source /opt/</w:t>
            </w:r>
            <w:proofErr w:type="spellStart"/>
            <w:r w:rsidRPr="00A40F35">
              <w:rPr>
                <w:sz w:val="18"/>
                <w:szCs w:val="18"/>
                <w:lang w:val="en-US"/>
              </w:rPr>
              <w:t>kirale</w:t>
            </w:r>
            <w:proofErr w:type="spellEnd"/>
            <w:r w:rsidRPr="00A40F35">
              <w:rPr>
                <w:sz w:val="18"/>
                <w:szCs w:val="18"/>
                <w:lang w:val="en-US"/>
              </w:rPr>
              <w:t xml:space="preserve">/py2env/bin/activate </w:t>
            </w:r>
          </w:p>
          <w:p w14:paraId="0AF0533E" w14:textId="77777777" w:rsidR="00BD6F9C" w:rsidRDefault="00BD6F9C" w:rsidP="00C932DF">
            <w:pPr>
              <w:pStyle w:val="Default"/>
              <w:rPr>
                <w:sz w:val="18"/>
                <w:szCs w:val="18"/>
                <w:lang w:val="en-US"/>
              </w:rPr>
            </w:pPr>
            <w:r w:rsidRPr="00A40F35">
              <w:rPr>
                <w:sz w:val="18"/>
                <w:szCs w:val="18"/>
                <w:lang w:val="en-US"/>
              </w:rPr>
              <w:t xml:space="preserve">(py2env) root@KTBRN1:~# </w:t>
            </w:r>
            <w:proofErr w:type="spellStart"/>
            <w:r w:rsidRPr="00A40F35">
              <w:rPr>
                <w:sz w:val="18"/>
                <w:szCs w:val="18"/>
                <w:lang w:val="en-US"/>
              </w:rPr>
              <w:t>ajenti</w:t>
            </w:r>
            <w:proofErr w:type="spellEnd"/>
            <w:r w:rsidRPr="00A40F35">
              <w:rPr>
                <w:sz w:val="18"/>
                <w:szCs w:val="18"/>
                <w:lang w:val="en-US"/>
              </w:rPr>
              <w:t xml:space="preserve">-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D29BC4C" w14:textId="77777777" w:rsidR="00514EED" w:rsidRDefault="00514EED" w:rsidP="00F411E4">
      <w:pPr>
        <w:pStyle w:val="TDC3"/>
        <w:jc w:val="center"/>
        <w:rPr>
          <w:rFonts w:eastAsiaTheme="minorHAnsi" w:cstheme="minorBidi"/>
          <w:i/>
          <w:iCs/>
          <w:color w:val="44546A" w:themeColor="text2"/>
          <w:sz w:val="18"/>
          <w:szCs w:val="18"/>
          <w:lang w:eastAsia="en-US"/>
        </w:rPr>
      </w:pPr>
    </w:p>
    <w:p w14:paraId="01D6B946" w14:textId="636A48C9" w:rsidR="00BD6F9C" w:rsidRPr="001E2FD6" w:rsidRDefault="00F411E4" w:rsidP="00F411E4">
      <w:pPr>
        <w:pStyle w:val="TDC3"/>
        <w:jc w:val="center"/>
        <w:rPr>
          <w:rFonts w:eastAsiaTheme="minorHAnsi" w:cstheme="minorBidi"/>
          <w:i/>
          <w:iCs/>
          <w:color w:val="44546A" w:themeColor="text2"/>
          <w:sz w:val="18"/>
          <w:szCs w:val="18"/>
          <w:lang w:eastAsia="en-US"/>
        </w:rPr>
      </w:pPr>
      <w:bookmarkStart w:id="2232" w:name="_Toc81499566"/>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6</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Servicio </w:t>
      </w:r>
      <w:proofErr w:type="spellStart"/>
      <w:r w:rsidRPr="001E2FD6">
        <w:rPr>
          <w:rFonts w:eastAsiaTheme="minorHAnsi" w:cstheme="minorBidi"/>
          <w:i/>
          <w:iCs/>
          <w:color w:val="44546A" w:themeColor="text2"/>
          <w:sz w:val="18"/>
          <w:szCs w:val="18"/>
          <w:lang w:eastAsia="en-US"/>
        </w:rPr>
        <w:t>Ajenti</w:t>
      </w:r>
      <w:bookmarkEnd w:id="2232"/>
      <w:proofErr w:type="spellEnd"/>
    </w:p>
    <w:p w14:paraId="24EFDADA" w14:textId="12BACE45" w:rsidR="00E02D1B" w:rsidRDefault="00E02D1B" w:rsidP="00BD6F9C">
      <w:pPr>
        <w:pStyle w:val="Default"/>
        <w:rPr>
          <w:i/>
          <w:iCs/>
          <w:sz w:val="18"/>
          <w:szCs w:val="18"/>
          <w:lang w:val="en-US"/>
        </w:rPr>
      </w:pPr>
    </w:p>
    <w:p w14:paraId="2387D5C1" w14:textId="77777777" w:rsidR="004E0FD4" w:rsidRDefault="004E0FD4" w:rsidP="00BD6F9C">
      <w:pPr>
        <w:pStyle w:val="Default"/>
        <w:rPr>
          <w:i/>
          <w:iCs/>
          <w:sz w:val="18"/>
          <w:szCs w:val="18"/>
          <w:lang w:val="en-US"/>
        </w:rPr>
      </w:pPr>
    </w:p>
    <w:p w14:paraId="090EF86D" w14:textId="0BD815F8" w:rsidR="00E02D1B" w:rsidRPr="00152967" w:rsidRDefault="00BD6F9C" w:rsidP="00321DC3">
      <w:pPr>
        <w:pStyle w:val="Ttulo5"/>
        <w:numPr>
          <w:ilvl w:val="4"/>
          <w:numId w:val="1"/>
        </w:numPr>
      </w:pPr>
      <w:bookmarkStart w:id="2233" w:name="_Toc81499418"/>
      <w:r w:rsidRPr="00152967">
        <w:t>Comunicación entre Procesos</w:t>
      </w:r>
      <w:bookmarkEnd w:id="2233"/>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w:t>
      </w:r>
      <w:proofErr w:type="spellStart"/>
      <w:r>
        <w:t>KiBRA</w:t>
      </w:r>
      <w:proofErr w:type="spellEnd"/>
      <w:r>
        <w:t xml:space="preserve"> se comunican constantemente entre ellos a través de un puerto local TCP.</w:t>
      </w:r>
    </w:p>
    <w:p w14:paraId="30C46B1A" w14:textId="7A7471DE" w:rsidR="00152967" w:rsidRDefault="00152967">
      <w:r>
        <w:br w:type="page"/>
      </w:r>
    </w:p>
    <w:p w14:paraId="60415DC3" w14:textId="256BDCF8" w:rsidR="00BD6F9C" w:rsidRDefault="00152967" w:rsidP="00321DC3">
      <w:pPr>
        <w:pStyle w:val="Ttulo3"/>
        <w:numPr>
          <w:ilvl w:val="2"/>
          <w:numId w:val="1"/>
        </w:numPr>
        <w:rPr>
          <w:rFonts w:eastAsiaTheme="minorHAnsi"/>
        </w:rPr>
      </w:pPr>
      <w:bookmarkStart w:id="2234" w:name="_Toc81499419"/>
      <w:r>
        <w:rPr>
          <w:rFonts w:eastAsiaTheme="minorHAnsi"/>
        </w:rPr>
        <w:lastRenderedPageBreak/>
        <w:t>Configuración Inicial Módulo KTWM102</w:t>
      </w:r>
      <w:bookmarkEnd w:id="2234"/>
    </w:p>
    <w:p w14:paraId="7FB00B14" w14:textId="1FA6019E" w:rsidR="00152967" w:rsidRDefault="00152967" w:rsidP="00152967"/>
    <w:p w14:paraId="6FF5EB19" w14:textId="2A83BAE2" w:rsidR="00152967" w:rsidRDefault="00152967" w:rsidP="00152967">
      <w:pPr>
        <w:jc w:val="both"/>
      </w:pPr>
      <w:r>
        <w:t xml:space="preserve">En </w:t>
      </w:r>
      <w:del w:id="2235" w:author="GABRIEL NOE MUJICA ROJAS" w:date="2021-09-02T12:24:00Z">
        <w:r w:rsidDel="006E2CCE">
          <w:delText xml:space="preserve">este capítulo hablaremos </w:delText>
        </w:r>
      </w:del>
      <w:ins w:id="2236" w:author="GABRIEL NOE MUJICA ROJAS" w:date="2021-09-02T12:24:00Z">
        <w:r w:rsidR="006E2CCE">
          <w:t xml:space="preserve">esta sección se abordará </w:t>
        </w:r>
      </w:ins>
      <w:del w:id="2237" w:author="GABRIEL NOE MUJICA ROJAS" w:date="2021-09-02T12:24:00Z">
        <w:r w:rsidDel="006E2CCE">
          <w:delText>sobre como configurar</w:delText>
        </w:r>
      </w:del>
      <w:ins w:id="2238" w:author="GABRIEL NOE MUJICA ROJAS" w:date="2021-09-02T12:24:00Z">
        <w:r w:rsidR="006E2CCE">
          <w:t>la configuración</w:t>
        </w:r>
      </w:ins>
      <w:r>
        <w:t xml:space="preserve">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w:t>
      </w:r>
      <w:proofErr w:type="spellStart"/>
      <w:r w:rsidRPr="004F5252">
        <w:rPr>
          <w:i/>
        </w:rPr>
        <w:t>Evaluation</w:t>
      </w:r>
      <w:proofErr w:type="spellEnd"/>
      <w:r w:rsidRPr="004F5252">
        <w:rPr>
          <w:i/>
        </w:rPr>
        <w:t xml:space="preserve">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CA28A66" w:rsidR="003932B6" w:rsidRDefault="003932B6" w:rsidP="00C52475">
      <w:pPr>
        <w:pStyle w:val="Ttulo4"/>
        <w:numPr>
          <w:ilvl w:val="3"/>
          <w:numId w:val="1"/>
        </w:numPr>
      </w:pPr>
      <w:bookmarkStart w:id="2239" w:name="_Toc81499420"/>
      <w:r>
        <w:t xml:space="preserve">Instalación de Drivers USB y del </w:t>
      </w:r>
      <w:proofErr w:type="spellStart"/>
      <w:r>
        <w:t>Bootloader</w:t>
      </w:r>
      <w:bookmarkEnd w:id="2239"/>
      <w:proofErr w:type="spellEnd"/>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D84F68">
        <w:rPr>
          <w:i/>
          <w:iCs/>
        </w:rPr>
        <w:t>KiNOS</w:t>
      </w:r>
      <w:proofErr w:type="spellEnd"/>
      <w:r w:rsidRPr="00D84F68">
        <w:rPr>
          <w:i/>
          <w:iCs/>
        </w:rPr>
        <w:t xml:space="preserve"> </w:t>
      </w:r>
      <w:proofErr w:type="spellStart"/>
      <w:r w:rsidRPr="00D84F68">
        <w:rPr>
          <w:i/>
          <w:iCs/>
        </w:rPr>
        <w:t>Boot</w:t>
      </w:r>
      <w:proofErr w:type="spellEnd"/>
      <w:r w:rsidRPr="00D84F68">
        <w:rPr>
          <w:i/>
          <w:iCs/>
        </w:rPr>
        <w:t xml:space="preserve">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7"/>
                    <a:stretch>
                      <a:fillRect/>
                    </a:stretch>
                  </pic:blipFill>
                  <pic:spPr>
                    <a:xfrm>
                      <a:off x="0" y="0"/>
                      <a:ext cx="4556556" cy="4340435"/>
                    </a:xfrm>
                    <a:prstGeom prst="rect">
                      <a:avLst/>
                    </a:prstGeom>
                  </pic:spPr>
                </pic:pic>
              </a:graphicData>
            </a:graphic>
          </wp:inline>
        </w:drawing>
      </w:r>
    </w:p>
    <w:p w14:paraId="40542DDC" w14:textId="6B447DD4" w:rsidR="003932B6" w:rsidRPr="001E2FD6" w:rsidRDefault="003932B6" w:rsidP="003932B6">
      <w:pPr>
        <w:pStyle w:val="TDC3"/>
        <w:jc w:val="center"/>
        <w:rPr>
          <w:rFonts w:eastAsiaTheme="minorHAnsi" w:cstheme="minorBidi"/>
          <w:i/>
          <w:iCs/>
          <w:color w:val="44546A" w:themeColor="text2"/>
          <w:sz w:val="18"/>
          <w:szCs w:val="18"/>
          <w:lang w:eastAsia="en-US"/>
        </w:rPr>
      </w:pPr>
      <w:bookmarkStart w:id="2240" w:name="_Toc81499603"/>
      <w:bookmarkStart w:id="2241" w:name="_Toc81499838"/>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42" w:author="JORGE CONTRERAS ORTIZ" w:date="2021-09-02T18:16:00Z">
        <w:r w:rsidR="0024330D">
          <w:rPr>
            <w:rFonts w:eastAsiaTheme="minorHAnsi" w:cstheme="minorBidi"/>
            <w:i/>
            <w:iCs/>
            <w:noProof/>
            <w:color w:val="44546A" w:themeColor="text2"/>
            <w:sz w:val="18"/>
            <w:szCs w:val="18"/>
            <w:lang w:eastAsia="en-US"/>
          </w:rPr>
          <w:t>40</w:t>
        </w:r>
      </w:ins>
      <w:del w:id="2243" w:author="JORGE CONTRERAS ORTIZ" w:date="2021-09-02T17:32:00Z">
        <w:r w:rsidR="006E5AFC" w:rsidDel="002135FF">
          <w:rPr>
            <w:rFonts w:eastAsiaTheme="minorHAnsi" w:cstheme="minorBidi"/>
            <w:i/>
            <w:iCs/>
            <w:noProof/>
            <w:color w:val="44546A" w:themeColor="text2"/>
            <w:sz w:val="18"/>
            <w:szCs w:val="18"/>
            <w:lang w:eastAsia="en-US"/>
          </w:rPr>
          <w:delText>27</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 antes de instalar los Drivers de KTWM102</w:t>
      </w:r>
      <w:bookmarkEnd w:id="2240"/>
      <w:bookmarkEnd w:id="2241"/>
    </w:p>
    <w:p w14:paraId="7EE6738D" w14:textId="04788EA3" w:rsidR="003932B6" w:rsidRDefault="003932B6" w:rsidP="00C52475">
      <w:pPr>
        <w:pStyle w:val="Ttulo5"/>
        <w:numPr>
          <w:ilvl w:val="4"/>
          <w:numId w:val="1"/>
        </w:numPr>
      </w:pPr>
      <w:bookmarkStart w:id="2244" w:name="_Toc81499421"/>
      <w:r>
        <w:lastRenderedPageBreak/>
        <w:t>Windows</w:t>
      </w:r>
      <w:bookmarkEnd w:id="2244"/>
    </w:p>
    <w:p w14:paraId="6EDDD7CB" w14:textId="6AAFA2E5" w:rsidR="003932B6" w:rsidRDefault="003932B6" w:rsidP="003932B6"/>
    <w:p w14:paraId="0E6D14BF" w14:textId="77777777" w:rsidR="003932B6" w:rsidRDefault="003932B6" w:rsidP="003932B6">
      <w:pPr>
        <w:jc w:val="both"/>
      </w:pPr>
      <w:r>
        <w:t xml:space="preserve">Los sistemas Windows requieren instalar manualmente los drivers USB para los KTDG102 (solo será necesario la primera vez). En algunos casos, el dispositivo </w:t>
      </w:r>
      <w:proofErr w:type="spellStart"/>
      <w:r>
        <w:t>KiNOS</w:t>
      </w:r>
      <w:proofErr w:type="spellEnd"/>
      <w:r>
        <w:t xml:space="preserve"> </w:t>
      </w:r>
      <w:proofErr w:type="spellStart"/>
      <w:r>
        <w:t>Boot</w:t>
      </w:r>
      <w:proofErr w:type="spellEnd"/>
      <w:r>
        <w:t xml:space="preserve"> DFU puede instalarse automáticamente con los drivers genéricos de Windows, pero se necesitará reemplazarlos. </w:t>
      </w:r>
    </w:p>
    <w:p w14:paraId="3C5CE813" w14:textId="65A8A035" w:rsidR="003932B6" w:rsidRDefault="003932B6" w:rsidP="003932B6">
      <w:pPr>
        <w:jc w:val="both"/>
      </w:pPr>
      <w:r>
        <w:t xml:space="preserve">Para instalar o reemplazar los drivers, necesitaremos una herramienta gratuita llamada </w:t>
      </w:r>
      <w:proofErr w:type="spellStart"/>
      <w:r>
        <w:rPr>
          <w:b/>
          <w:bCs/>
        </w:rPr>
        <w:t>Zadig</w:t>
      </w:r>
      <w:proofErr w:type="spellEnd"/>
      <w:r>
        <w:t xml:space="preserve">. Esta herramienta puede descargarse de la página de </w:t>
      </w:r>
      <w:proofErr w:type="spellStart"/>
      <w:r>
        <w:t>Zadig</w:t>
      </w:r>
      <w:proofErr w:type="spellEnd"/>
      <w:r>
        <w:t xml:space="preserve"> </w:t>
      </w:r>
      <w:hyperlink r:id="rId58" w:history="1">
        <w:r w:rsidRPr="00C8449A">
          <w:rPr>
            <w:rStyle w:val="SinespaciadoCar"/>
          </w:rPr>
          <w:t>https://zadig.akeo.ie/</w:t>
        </w:r>
      </w:hyperlink>
      <w:r>
        <w:t>. Esta aplicación es para instalar una “</w:t>
      </w:r>
      <w:proofErr w:type="spellStart"/>
      <w:r>
        <w:t>libusb</w:t>
      </w:r>
      <w:proofErr w:type="spellEnd"/>
      <w:r>
        <w:t>” compatible con el dispositivo.</w:t>
      </w:r>
    </w:p>
    <w:p w14:paraId="533FF7AB" w14:textId="0B789C23" w:rsidR="003932B6" w:rsidRDefault="003932B6" w:rsidP="003932B6">
      <w:pPr>
        <w:jc w:val="both"/>
      </w:pPr>
      <w:r>
        <w:t xml:space="preserve">Abrir </w:t>
      </w:r>
      <w:proofErr w:type="spellStart"/>
      <w:r>
        <w:t>Zadig</w:t>
      </w:r>
      <w:proofErr w:type="spellEnd"/>
      <w:r>
        <w:t xml:space="preserve"> (no necesita de instalación). En caso de que salte el aviso de una ventana UAC (User </w:t>
      </w:r>
      <w:proofErr w:type="spellStart"/>
      <w:r>
        <w:t>Account</w:t>
      </w:r>
      <w:proofErr w:type="spellEnd"/>
      <w:r>
        <w:t xml:space="preserve">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9"/>
                    <a:stretch>
                      <a:fillRect/>
                    </a:stretch>
                  </pic:blipFill>
                  <pic:spPr>
                    <a:xfrm>
                      <a:off x="0" y="0"/>
                      <a:ext cx="4311158" cy="2416335"/>
                    </a:xfrm>
                    <a:prstGeom prst="rect">
                      <a:avLst/>
                    </a:prstGeom>
                  </pic:spPr>
                </pic:pic>
              </a:graphicData>
            </a:graphic>
          </wp:inline>
        </w:drawing>
      </w:r>
    </w:p>
    <w:p w14:paraId="7A0F5415" w14:textId="26823F58" w:rsidR="003932B6" w:rsidRDefault="003932B6" w:rsidP="003932B6">
      <w:pPr>
        <w:pStyle w:val="TDC3"/>
        <w:jc w:val="center"/>
      </w:pPr>
      <w:bookmarkStart w:id="2245" w:name="_Toc81499604"/>
      <w:bookmarkStart w:id="2246" w:name="_Toc81499839"/>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47" w:author="JORGE CONTRERAS ORTIZ" w:date="2021-09-02T18:16:00Z">
        <w:r w:rsidR="0024330D">
          <w:rPr>
            <w:rFonts w:eastAsiaTheme="minorHAnsi" w:cstheme="minorBidi"/>
            <w:i/>
            <w:iCs/>
            <w:noProof/>
            <w:color w:val="44546A" w:themeColor="text2"/>
            <w:sz w:val="18"/>
            <w:szCs w:val="18"/>
            <w:lang w:eastAsia="en-US"/>
          </w:rPr>
          <w:t>41</w:t>
        </w:r>
      </w:ins>
      <w:del w:id="2248" w:author="JORGE CONTRERAS ORTIZ" w:date="2021-09-02T17:32:00Z">
        <w:r w:rsidR="006E5AFC" w:rsidDel="002135FF">
          <w:rPr>
            <w:rFonts w:eastAsiaTheme="minorHAnsi" w:cstheme="minorBidi"/>
            <w:i/>
            <w:iCs/>
            <w:noProof/>
            <w:color w:val="44546A" w:themeColor="text2"/>
            <w:sz w:val="18"/>
            <w:szCs w:val="18"/>
            <w:lang w:eastAsia="en-US"/>
          </w:rPr>
          <w:delText>28</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w:t>
      </w:r>
      <w:r>
        <w:t xml:space="preserve"> </w:t>
      </w:r>
      <w:r w:rsidRPr="001E2FD6">
        <w:rPr>
          <w:rFonts w:eastAsiaTheme="minorHAnsi" w:cstheme="minorBidi"/>
          <w:i/>
          <w:iCs/>
          <w:color w:val="44546A" w:themeColor="text2"/>
          <w:sz w:val="18"/>
          <w:szCs w:val="18"/>
          <w:lang w:eastAsia="en-US"/>
        </w:rPr>
        <w:t>1</w:t>
      </w:r>
      <w:bookmarkEnd w:id="2245"/>
      <w:bookmarkEnd w:id="2246"/>
    </w:p>
    <w:p w14:paraId="270B611E" w14:textId="77777777" w:rsidR="003932B6" w:rsidRPr="003932B6" w:rsidRDefault="003932B6" w:rsidP="003932B6"/>
    <w:p w14:paraId="73E97557" w14:textId="6CAB7806" w:rsidR="003932B6" w:rsidRDefault="003932B6" w:rsidP="003932B6">
      <w:pPr>
        <w:jc w:val="both"/>
      </w:pPr>
      <w:r>
        <w:t xml:space="preserve">Una vez esté </w:t>
      </w:r>
      <w:proofErr w:type="spellStart"/>
      <w:r>
        <w:t>Zadig</w:t>
      </w:r>
      <w:proofErr w:type="spellEnd"/>
      <w:r>
        <w:t xml:space="preserve"> corriendo, deberán aparecer las interfaces </w:t>
      </w:r>
      <w:proofErr w:type="spellStart"/>
      <w:r>
        <w:t>KiNOS</w:t>
      </w:r>
      <w:proofErr w:type="spellEnd"/>
      <w:r>
        <w:t xml:space="preserve"> en la lista desplegable. Es posible conectar el dispositivo incluso después de haber abierto </w:t>
      </w:r>
      <w:proofErr w:type="spellStart"/>
      <w:r>
        <w:t>Zadig</w:t>
      </w:r>
      <w:proofErr w:type="spellEnd"/>
      <w:r>
        <w:t>, la lista se actualizará automáticamente. En caso de que no aparezca, probablemente sea que ya haya algún driver instalado. Para verlo, ir al menú de “</w:t>
      </w:r>
      <w:r>
        <w:rPr>
          <w:b/>
          <w:bCs/>
          <w:i/>
          <w:iCs/>
        </w:rPr>
        <w:t>Options</w:t>
      </w:r>
      <w:r>
        <w:t>” y seleccionar “</w:t>
      </w:r>
      <w:proofErr w:type="spellStart"/>
      <w:r>
        <w:rPr>
          <w:b/>
          <w:bCs/>
          <w:i/>
          <w:iCs/>
        </w:rPr>
        <w:t>List</w:t>
      </w:r>
      <w:proofErr w:type="spellEnd"/>
      <w:r>
        <w:rPr>
          <w:b/>
          <w:bCs/>
          <w:i/>
          <w:iCs/>
        </w:rPr>
        <w:t xml:space="preserve"> </w:t>
      </w:r>
      <w:proofErr w:type="spellStart"/>
      <w:r>
        <w:rPr>
          <w:b/>
          <w:bCs/>
          <w:i/>
          <w:iCs/>
        </w:rPr>
        <w:t>All</w:t>
      </w:r>
      <w:proofErr w:type="spellEnd"/>
      <w:r>
        <w:rPr>
          <w:b/>
          <w:bCs/>
          <w:i/>
          <w:iCs/>
        </w:rPr>
        <w:t xml:space="preserve"> </w:t>
      </w:r>
      <w:proofErr w:type="spellStart"/>
      <w:r>
        <w:rPr>
          <w:b/>
          <w:bCs/>
          <w:i/>
          <w:iCs/>
        </w:rPr>
        <w:t>Devices</w:t>
      </w:r>
      <w:proofErr w:type="spellEnd"/>
      <w:r>
        <w:t xml:space="preserve">”. </w:t>
      </w:r>
    </w:p>
    <w:p w14:paraId="09288248" w14:textId="77777777" w:rsidR="003932B6" w:rsidRDefault="003932B6" w:rsidP="003932B6">
      <w:pPr>
        <w:jc w:val="both"/>
      </w:pPr>
    </w:p>
    <w:p w14:paraId="4C6FF7B0" w14:textId="4EA6BC2C" w:rsidR="003932B6" w:rsidRDefault="003932B6" w:rsidP="003932B6">
      <w:pPr>
        <w:jc w:val="both"/>
      </w:pPr>
      <w:r>
        <w:t xml:space="preserve">Seleccionar </w:t>
      </w:r>
      <w:proofErr w:type="spellStart"/>
      <w:r>
        <w:t>KiNOS</w:t>
      </w:r>
      <w:proofErr w:type="spellEnd"/>
      <w:r>
        <w:t xml:space="preserve"> </w:t>
      </w:r>
      <w:proofErr w:type="spellStart"/>
      <w:r>
        <w:t>Boot</w:t>
      </w:r>
      <w:proofErr w:type="spellEnd"/>
      <w:r>
        <w:t xml:space="preserve"> DFU en la lista despegable, y seleccionar el driver “</w:t>
      </w:r>
      <w:proofErr w:type="spellStart"/>
      <w:r>
        <w:t>liusbK</w:t>
      </w:r>
      <w:proofErr w:type="spellEnd"/>
      <w:r>
        <w:t>” y pinchar en “</w:t>
      </w:r>
      <w:proofErr w:type="spellStart"/>
      <w:r>
        <w:rPr>
          <w:b/>
          <w:bCs/>
          <w:i/>
          <w:iCs/>
        </w:rPr>
        <w:t>Install</w:t>
      </w:r>
      <w:proofErr w:type="spellEnd"/>
      <w:r>
        <w:rPr>
          <w:b/>
          <w:bCs/>
          <w:i/>
          <w:iCs/>
        </w:rPr>
        <w:t xml:space="preserve"> / </w:t>
      </w:r>
      <w:proofErr w:type="spellStart"/>
      <w:r>
        <w:rPr>
          <w:b/>
          <w:bCs/>
          <w:i/>
          <w:iCs/>
        </w:rPr>
        <w:t>Replace</w:t>
      </w:r>
      <w:proofErr w:type="spellEnd"/>
      <w:r>
        <w:rPr>
          <w:b/>
          <w:bCs/>
          <w:i/>
          <w:iCs/>
        </w:rPr>
        <w:t xml:space="preserv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60"/>
                    <a:stretch>
                      <a:fillRect/>
                    </a:stretch>
                  </pic:blipFill>
                  <pic:spPr>
                    <a:xfrm>
                      <a:off x="0" y="0"/>
                      <a:ext cx="4663925" cy="2095037"/>
                    </a:xfrm>
                    <a:prstGeom prst="rect">
                      <a:avLst/>
                    </a:prstGeom>
                  </pic:spPr>
                </pic:pic>
              </a:graphicData>
            </a:graphic>
          </wp:inline>
        </w:drawing>
      </w:r>
    </w:p>
    <w:p w14:paraId="7E7DE7E3" w14:textId="10A7B25B" w:rsidR="003932B6" w:rsidRPr="001E2FD6" w:rsidRDefault="003932B6" w:rsidP="003932B6">
      <w:pPr>
        <w:pStyle w:val="TDC3"/>
        <w:jc w:val="center"/>
        <w:rPr>
          <w:rFonts w:eastAsiaTheme="minorHAnsi" w:cstheme="minorBidi"/>
          <w:i/>
          <w:iCs/>
          <w:color w:val="44546A" w:themeColor="text2"/>
          <w:sz w:val="18"/>
          <w:szCs w:val="18"/>
          <w:lang w:eastAsia="en-US"/>
        </w:rPr>
      </w:pPr>
      <w:bookmarkStart w:id="2249" w:name="_Toc81499605"/>
      <w:bookmarkStart w:id="2250" w:name="_Toc81499840"/>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51" w:author="JORGE CONTRERAS ORTIZ" w:date="2021-09-02T18:16:00Z">
        <w:r w:rsidR="0024330D">
          <w:rPr>
            <w:rFonts w:eastAsiaTheme="minorHAnsi" w:cstheme="minorBidi"/>
            <w:i/>
            <w:iCs/>
            <w:noProof/>
            <w:color w:val="44546A" w:themeColor="text2"/>
            <w:sz w:val="18"/>
            <w:szCs w:val="18"/>
            <w:lang w:eastAsia="en-US"/>
          </w:rPr>
          <w:t>42</w:t>
        </w:r>
      </w:ins>
      <w:del w:id="2252" w:author="JORGE CONTRERAS ORTIZ" w:date="2021-09-02T17:32:00Z">
        <w:r w:rsidR="006E5AFC" w:rsidDel="002135FF">
          <w:rPr>
            <w:rFonts w:eastAsiaTheme="minorHAnsi" w:cstheme="minorBidi"/>
            <w:i/>
            <w:iCs/>
            <w:noProof/>
            <w:color w:val="44546A" w:themeColor="text2"/>
            <w:sz w:val="18"/>
            <w:szCs w:val="18"/>
            <w:lang w:eastAsia="en-US"/>
          </w:rPr>
          <w:delText>29</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Paso 2</w:t>
      </w:r>
      <w:bookmarkEnd w:id="2249"/>
      <w:bookmarkEnd w:id="2250"/>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1"/>
                    <a:stretch>
                      <a:fillRect/>
                    </a:stretch>
                  </pic:blipFill>
                  <pic:spPr>
                    <a:xfrm>
                      <a:off x="0" y="0"/>
                      <a:ext cx="4751683" cy="1660588"/>
                    </a:xfrm>
                    <a:prstGeom prst="rect">
                      <a:avLst/>
                    </a:prstGeom>
                  </pic:spPr>
                </pic:pic>
              </a:graphicData>
            </a:graphic>
          </wp:inline>
        </w:drawing>
      </w:r>
    </w:p>
    <w:p w14:paraId="109A8314" w14:textId="4B8C9A8D" w:rsidR="003932B6" w:rsidRPr="001E2FD6" w:rsidRDefault="003932B6" w:rsidP="003932B6">
      <w:pPr>
        <w:pStyle w:val="TDC3"/>
        <w:jc w:val="center"/>
        <w:rPr>
          <w:rFonts w:eastAsiaTheme="minorHAnsi" w:cstheme="minorBidi"/>
          <w:i/>
          <w:iCs/>
          <w:color w:val="44546A" w:themeColor="text2"/>
          <w:sz w:val="18"/>
          <w:szCs w:val="18"/>
          <w:lang w:eastAsia="en-US"/>
        </w:rPr>
      </w:pPr>
      <w:bookmarkStart w:id="2253" w:name="_Toc81499606"/>
      <w:bookmarkStart w:id="2254" w:name="_Toc81499841"/>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55" w:author="JORGE CONTRERAS ORTIZ" w:date="2021-09-02T18:16:00Z">
        <w:r w:rsidR="0024330D">
          <w:rPr>
            <w:rFonts w:eastAsiaTheme="minorHAnsi" w:cstheme="minorBidi"/>
            <w:i/>
            <w:iCs/>
            <w:noProof/>
            <w:color w:val="44546A" w:themeColor="text2"/>
            <w:sz w:val="18"/>
            <w:szCs w:val="18"/>
            <w:lang w:eastAsia="en-US"/>
          </w:rPr>
          <w:t>43</w:t>
        </w:r>
      </w:ins>
      <w:del w:id="2256" w:author="JORGE CONTRERAS ORTIZ" w:date="2021-09-02T17:32:00Z">
        <w:r w:rsidR="006E5AFC" w:rsidDel="002135FF">
          <w:rPr>
            <w:rFonts w:eastAsiaTheme="minorHAnsi" w:cstheme="minorBidi"/>
            <w:i/>
            <w:iCs/>
            <w:noProof/>
            <w:color w:val="44546A" w:themeColor="text2"/>
            <w:sz w:val="18"/>
            <w:szCs w:val="18"/>
            <w:lang w:eastAsia="en-US"/>
          </w:rPr>
          <w:delText>30</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s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w:t>
      </w:r>
      <w:r w:rsidR="00446A4F" w:rsidRPr="001E2FD6">
        <w:rPr>
          <w:rFonts w:eastAsiaTheme="minorHAnsi" w:cstheme="minorBidi"/>
          <w:i/>
          <w:iCs/>
          <w:color w:val="44546A" w:themeColor="text2"/>
          <w:sz w:val="18"/>
          <w:szCs w:val="18"/>
          <w:lang w:eastAsia="en-US"/>
        </w:rPr>
        <w:t>Finalizada</w:t>
      </w:r>
      <w:bookmarkEnd w:id="2253"/>
      <w:bookmarkEnd w:id="2254"/>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xml:space="preserve">, el </w:t>
      </w:r>
      <w:proofErr w:type="spellStart"/>
      <w:r>
        <w:t>KiNOS</w:t>
      </w:r>
      <w:proofErr w:type="spellEnd"/>
      <w:r>
        <w:t xml:space="preserve"> </w:t>
      </w:r>
      <w:proofErr w:type="spellStart"/>
      <w:r>
        <w:t>Boot</w:t>
      </w:r>
      <w:proofErr w:type="spellEnd"/>
      <w:r>
        <w:t xml:space="preserve">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62"/>
                    <a:stretch>
                      <a:fillRect/>
                    </a:stretch>
                  </pic:blipFill>
                  <pic:spPr>
                    <a:xfrm>
                      <a:off x="0" y="0"/>
                      <a:ext cx="4819650" cy="4629150"/>
                    </a:xfrm>
                    <a:prstGeom prst="rect">
                      <a:avLst/>
                    </a:prstGeom>
                  </pic:spPr>
                </pic:pic>
              </a:graphicData>
            </a:graphic>
          </wp:inline>
        </w:drawing>
      </w:r>
    </w:p>
    <w:p w14:paraId="1F81567B" w14:textId="1519CBB3" w:rsidR="003932B6" w:rsidRPr="001E2FD6" w:rsidRDefault="003932B6" w:rsidP="003932B6">
      <w:pPr>
        <w:pStyle w:val="TDC3"/>
        <w:jc w:val="center"/>
        <w:rPr>
          <w:rFonts w:eastAsiaTheme="minorHAnsi" w:cstheme="minorBidi"/>
          <w:i/>
          <w:iCs/>
          <w:color w:val="44546A" w:themeColor="text2"/>
          <w:sz w:val="18"/>
          <w:szCs w:val="18"/>
          <w:lang w:eastAsia="en-US"/>
        </w:rPr>
      </w:pPr>
      <w:bookmarkStart w:id="2257" w:name="_Toc81499607"/>
      <w:bookmarkStart w:id="2258" w:name="_Toc81499842"/>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59" w:author="JORGE CONTRERAS ORTIZ" w:date="2021-09-02T18:16:00Z">
        <w:r w:rsidR="0024330D">
          <w:rPr>
            <w:rFonts w:eastAsiaTheme="minorHAnsi" w:cstheme="minorBidi"/>
            <w:i/>
            <w:iCs/>
            <w:noProof/>
            <w:color w:val="44546A" w:themeColor="text2"/>
            <w:sz w:val="18"/>
            <w:szCs w:val="18"/>
            <w:lang w:eastAsia="en-US"/>
          </w:rPr>
          <w:t>44</w:t>
        </w:r>
      </w:ins>
      <w:del w:id="2260" w:author="JORGE CONTRERAS ORTIZ" w:date="2021-09-02T17:32:00Z">
        <w:r w:rsidR="006E5AFC" w:rsidDel="002135FF">
          <w:rPr>
            <w:rFonts w:eastAsiaTheme="minorHAnsi" w:cstheme="minorBidi"/>
            <w:i/>
            <w:iCs/>
            <w:noProof/>
            <w:color w:val="44546A" w:themeColor="text2"/>
            <w:sz w:val="18"/>
            <w:szCs w:val="18"/>
            <w:lang w:eastAsia="en-US"/>
          </w:rPr>
          <w:delText>31</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istrador de Dispositivos Después de Instalar Drivers</w:t>
      </w:r>
      <w:bookmarkEnd w:id="2257"/>
      <w:bookmarkEnd w:id="2258"/>
    </w:p>
    <w:p w14:paraId="6F091DC1" w14:textId="77777777" w:rsidR="003932B6" w:rsidRPr="003932B6" w:rsidRDefault="003932B6" w:rsidP="003932B6">
      <w:pPr>
        <w:jc w:val="both"/>
      </w:pPr>
    </w:p>
    <w:p w14:paraId="3E98CDE9" w14:textId="53CBEB13" w:rsidR="00152967" w:rsidRDefault="00152967" w:rsidP="00152967"/>
    <w:p w14:paraId="510622C0" w14:textId="414FA42D" w:rsidR="003932B6" w:rsidRDefault="00D11CD8" w:rsidP="00C52475">
      <w:pPr>
        <w:pStyle w:val="Ttulo5"/>
        <w:numPr>
          <w:ilvl w:val="4"/>
          <w:numId w:val="1"/>
        </w:numPr>
      </w:pPr>
      <w:bookmarkStart w:id="2261" w:name="_Toc81499422"/>
      <w:r>
        <w:t>Linux / MAC OS</w:t>
      </w:r>
      <w:bookmarkEnd w:id="2261"/>
    </w:p>
    <w:p w14:paraId="3561FB1A" w14:textId="0AEAF1CF" w:rsidR="00D11CD8" w:rsidRDefault="00D11CD8" w:rsidP="00D11CD8"/>
    <w:p w14:paraId="724B521C" w14:textId="041AA48F" w:rsidR="00D11CD8" w:rsidRDefault="00D11CD8" w:rsidP="00D11CD8">
      <w:pPr>
        <w:jc w:val="both"/>
      </w:pPr>
      <w:r>
        <w:t xml:space="preserve">No se necesita instalación de ningún driver específico para sistemas basados en Linux con versión de </w:t>
      </w:r>
      <w:proofErr w:type="spellStart"/>
      <w:r>
        <w:t>Kernel</w:t>
      </w:r>
      <w:proofErr w:type="spellEnd"/>
      <w:r>
        <w:t xml:space="preserve"> superior a 2.6.22  ni para sistemas MAC OS X desde la versión 10.4 (Tiger).</w:t>
      </w:r>
    </w:p>
    <w:p w14:paraId="0D27C1A4" w14:textId="493C7330" w:rsidR="00D11CD8" w:rsidRDefault="00D11CD8">
      <w:r>
        <w:br w:type="page"/>
      </w:r>
    </w:p>
    <w:p w14:paraId="2F1BE4A3" w14:textId="568E24F6" w:rsidR="00D11CD8" w:rsidRDefault="00D11CD8" w:rsidP="00C52475">
      <w:pPr>
        <w:pStyle w:val="Ttulo4"/>
        <w:numPr>
          <w:ilvl w:val="3"/>
          <w:numId w:val="1"/>
        </w:numPr>
      </w:pPr>
      <w:bookmarkStart w:id="2262" w:name="_Toc81499423"/>
      <w:proofErr w:type="spellStart"/>
      <w:r>
        <w:lastRenderedPageBreak/>
        <w:t>Install</w:t>
      </w:r>
      <w:proofErr w:type="spellEnd"/>
      <w:r>
        <w:t xml:space="preserve"> “</w:t>
      </w:r>
      <w:proofErr w:type="spellStart"/>
      <w:r>
        <w:t>dfu-util</w:t>
      </w:r>
      <w:proofErr w:type="spellEnd"/>
      <w:r>
        <w:t>”</w:t>
      </w:r>
      <w:bookmarkEnd w:id="2262"/>
    </w:p>
    <w:p w14:paraId="55A60C7C" w14:textId="6120FF63" w:rsidR="00D11CD8" w:rsidRDefault="00D11CD8" w:rsidP="00D11CD8"/>
    <w:p w14:paraId="728761AD" w14:textId="77777777" w:rsidR="00D11CD8" w:rsidRDefault="00D11CD8" w:rsidP="00D11CD8">
      <w:r>
        <w:t xml:space="preserve">El protocolo usado para cargar el Firmware a los dispositivos </w:t>
      </w:r>
      <w:proofErr w:type="spellStart"/>
      <w:r>
        <w:t>Kirale</w:t>
      </w:r>
      <w:proofErr w:type="spellEnd"/>
      <w:r>
        <w:t xml:space="preserve"> KTDG USB Dongle a través de interfaz USB es el estándar </w:t>
      </w:r>
      <w:r w:rsidRPr="00B839BF">
        <w:rPr>
          <w:b/>
          <w:bCs/>
        </w:rPr>
        <w:t>DFU 1.1</w:t>
      </w:r>
      <w:r>
        <w:rPr>
          <w:b/>
          <w:bCs/>
        </w:rPr>
        <w:t xml:space="preserve">. </w:t>
      </w:r>
      <w:r>
        <w:t>Descargar “</w:t>
      </w:r>
      <w:proofErr w:type="spellStart"/>
      <w:r>
        <w:t>dfu-util</w:t>
      </w:r>
      <w:proofErr w:type="spellEnd"/>
      <w:r>
        <w:t>” e instalarlo.</w:t>
      </w:r>
    </w:p>
    <w:p w14:paraId="4EBB119F" w14:textId="0660D841" w:rsidR="00D11CD8" w:rsidRDefault="00D11CD8" w:rsidP="00481B0A">
      <w:pPr>
        <w:numPr>
          <w:ilvl w:val="0"/>
          <w:numId w:val="15"/>
        </w:numPr>
      </w:pPr>
      <w:r>
        <w:t xml:space="preserve"> En </w:t>
      </w:r>
      <w:proofErr w:type="spellStart"/>
      <w:r>
        <w:t>Windos</w:t>
      </w:r>
      <w:proofErr w:type="spellEnd"/>
      <w:r>
        <w:t xml:space="preserve">: descargar de </w:t>
      </w:r>
      <w:hyperlink r:id="rId63" w:history="1">
        <w:r w:rsidRPr="00B839BF">
          <w:rPr>
            <w:rStyle w:val="SinespaciadoCar"/>
          </w:rPr>
          <w:t>http://dfu-util.sourceforge.net/</w:t>
        </w:r>
      </w:hyperlink>
      <w:r>
        <w:t xml:space="preserve"> y extraerlo en la carpeta deseada.</w:t>
      </w:r>
    </w:p>
    <w:p w14:paraId="799FF0A0" w14:textId="2A4F21A5" w:rsidR="00D11CD8" w:rsidRDefault="00D11CD8" w:rsidP="00481B0A">
      <w:pPr>
        <w:numPr>
          <w:ilvl w:val="0"/>
          <w:numId w:val="15"/>
        </w:numPr>
      </w:pPr>
      <w:r>
        <w:t>En MAC OS:</w:t>
      </w:r>
    </w:p>
    <w:p w14:paraId="07DF3199" w14:textId="77777777" w:rsidR="00D11CD8" w:rsidRDefault="00D11CD8" w:rsidP="00D11CD8">
      <w:pPr>
        <w:ind w:left="708" w:firstLine="708"/>
      </w:pPr>
      <w:r>
        <w:t xml:space="preserve">$ </w:t>
      </w:r>
      <w:proofErr w:type="spellStart"/>
      <w:r>
        <w:t>brew</w:t>
      </w:r>
      <w:proofErr w:type="spellEnd"/>
      <w:r>
        <w:t xml:space="preserve"> </w:t>
      </w:r>
      <w:proofErr w:type="spellStart"/>
      <w:r>
        <w:t>install</w:t>
      </w:r>
      <w:proofErr w:type="spellEnd"/>
      <w:r>
        <w:t xml:space="preserve"> </w:t>
      </w:r>
      <w:proofErr w:type="spellStart"/>
      <w:r>
        <w:t>dfu-util</w:t>
      </w:r>
      <w:proofErr w:type="spellEnd"/>
    </w:p>
    <w:p w14:paraId="187E7DA5" w14:textId="4C54F17B" w:rsidR="00D11CD8" w:rsidRDefault="00D11CD8" w:rsidP="00D11CD8">
      <w:pPr>
        <w:ind w:left="708" w:firstLine="708"/>
        <w:rPr>
          <w:sz w:val="19"/>
          <w:szCs w:val="19"/>
        </w:rPr>
      </w:pPr>
      <w:r>
        <w:rPr>
          <w:sz w:val="19"/>
          <w:szCs w:val="19"/>
        </w:rPr>
        <w:t>(</w:t>
      </w:r>
      <w:proofErr w:type="spellStart"/>
      <w:r w:rsidR="00EE1F8A">
        <w:fldChar w:fldCharType="begin"/>
      </w:r>
      <w:r w:rsidR="00EE1F8A">
        <w:instrText xml:space="preserve"> HYPERLINK "https://brew.sh/" </w:instrText>
      </w:r>
      <w:r w:rsidR="00EE1F8A">
        <w:fldChar w:fldCharType="separate"/>
      </w:r>
      <w:r w:rsidRPr="00B839BF">
        <w:rPr>
          <w:rStyle w:val="SinespaciadoCar"/>
          <w:sz w:val="19"/>
          <w:szCs w:val="19"/>
        </w:rPr>
        <w:t>Get</w:t>
      </w:r>
      <w:proofErr w:type="spellEnd"/>
      <w:r w:rsidRPr="00B839BF">
        <w:rPr>
          <w:rStyle w:val="SinespaciadoCar"/>
          <w:sz w:val="19"/>
          <w:szCs w:val="19"/>
        </w:rPr>
        <w:t xml:space="preserve"> </w:t>
      </w:r>
      <w:proofErr w:type="spellStart"/>
      <w:r w:rsidRPr="00B839BF">
        <w:rPr>
          <w:rStyle w:val="SinespaciadoCar"/>
          <w:sz w:val="19"/>
          <w:szCs w:val="19"/>
        </w:rPr>
        <w:t>Brew</w:t>
      </w:r>
      <w:proofErr w:type="spellEnd"/>
      <w:r w:rsidR="00EE1F8A">
        <w:rPr>
          <w:rStyle w:val="SinespaciadoCar"/>
          <w:sz w:val="19"/>
          <w:szCs w:val="19"/>
        </w:rPr>
        <w:fldChar w:fldCharType="end"/>
      </w:r>
      <w:r>
        <w:rPr>
          <w:sz w:val="19"/>
          <w:szCs w:val="19"/>
        </w:rPr>
        <w:t>)</w:t>
      </w:r>
    </w:p>
    <w:p w14:paraId="47A6EC39" w14:textId="6B38DB39" w:rsidR="00D11CD8" w:rsidRDefault="00D11CD8" w:rsidP="00481B0A">
      <w:pPr>
        <w:numPr>
          <w:ilvl w:val="0"/>
          <w:numId w:val="15"/>
        </w:numPr>
      </w:pPr>
      <w:r>
        <w:t>En Linux:</w:t>
      </w:r>
    </w:p>
    <w:p w14:paraId="69C112E8" w14:textId="77777777" w:rsidR="00D11CD8" w:rsidRDefault="00D11CD8" w:rsidP="00D11CD8">
      <w:pPr>
        <w:ind w:left="708" w:firstLine="708"/>
      </w:pPr>
      <w:r>
        <w:t xml:space="preserve">$ sudo </w:t>
      </w:r>
      <w:proofErr w:type="spellStart"/>
      <w:r>
        <w:t>apt</w:t>
      </w:r>
      <w:proofErr w:type="spellEnd"/>
      <w:r>
        <w:t xml:space="preserve"> </w:t>
      </w:r>
      <w:proofErr w:type="spellStart"/>
      <w:r>
        <w:t>install</w:t>
      </w:r>
      <w:proofErr w:type="spellEnd"/>
      <w:r>
        <w:t xml:space="preserve"> </w:t>
      </w:r>
      <w:proofErr w:type="spellStart"/>
      <w:r>
        <w:t>dfu-util</w:t>
      </w:r>
      <w:proofErr w:type="spellEnd"/>
    </w:p>
    <w:p w14:paraId="49F26131" w14:textId="43108A81" w:rsidR="00D11CD8" w:rsidRDefault="00D11CD8" w:rsidP="00D11CD8"/>
    <w:p w14:paraId="6C9E3FEA" w14:textId="4C008CC0" w:rsidR="00D11CD8" w:rsidRDefault="00D11CD8" w:rsidP="00C52475">
      <w:pPr>
        <w:pStyle w:val="Ttulo4"/>
        <w:numPr>
          <w:ilvl w:val="3"/>
          <w:numId w:val="1"/>
        </w:numPr>
      </w:pPr>
      <w:bookmarkStart w:id="2263" w:name="_Toc81499424"/>
      <w:r>
        <w:t>Actualización de Firmware</w:t>
      </w:r>
      <w:bookmarkEnd w:id="2263"/>
    </w:p>
    <w:p w14:paraId="75EC36CE" w14:textId="3AF31AB1" w:rsidR="00D11CD8" w:rsidRDefault="00D11CD8" w:rsidP="00D11CD8"/>
    <w:p w14:paraId="75FCEB6D" w14:textId="77777777" w:rsidR="00D11CD8" w:rsidRDefault="00D11CD8" w:rsidP="00D11CD8">
      <w:pPr>
        <w:jc w:val="both"/>
      </w:pPr>
      <w:r>
        <w:t xml:space="preserve">Abrir </w:t>
      </w:r>
      <w:proofErr w:type="spellStart"/>
      <w:r>
        <w:t>dfu-util</w:t>
      </w:r>
      <w:proofErr w:type="spellEnd"/>
      <w:r>
        <w:t xml:space="preserve"> desde la ventana de comandos y listar los dispositivos conectados para encontrar el dispositivo deseado. El USB </w:t>
      </w:r>
      <w:proofErr w:type="spellStart"/>
      <w:r>
        <w:t>Product</w:t>
      </w:r>
      <w:proofErr w:type="spellEnd"/>
      <w:r>
        <w:t xml:space="preserve"> ID par un dispositivo </w:t>
      </w:r>
      <w:proofErr w:type="spellStart"/>
      <w:r>
        <w:t>KiNOS</w:t>
      </w:r>
      <w:proofErr w:type="spellEnd"/>
      <w:r>
        <w:t xml:space="preserve"> DFU en modo </w:t>
      </w:r>
      <w:proofErr w:type="spellStart"/>
      <w:r>
        <w:t>bootloader</w:t>
      </w:r>
      <w:proofErr w:type="spellEnd"/>
      <w:r>
        <w:t xml:space="preserve"> es </w:t>
      </w:r>
      <w:r>
        <w:rPr>
          <w:b/>
          <w:bCs/>
        </w:rPr>
        <w:t>0000</w:t>
      </w:r>
      <w:r>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486911"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8,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3″,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Found Runtime: [2def:0102] </w:t>
            </w:r>
            <w:proofErr w:type="spellStart"/>
            <w:r w:rsidRPr="00441AED">
              <w:rPr>
                <w:rFonts w:ascii="Courier New" w:hAnsi="Courier New" w:cs="Courier New"/>
                <w:color w:val="000000"/>
                <w:lang w:val="en-US"/>
              </w:rPr>
              <w:t>ver</w:t>
            </w:r>
            <w:proofErr w:type="spellEnd"/>
            <w:r w:rsidRPr="00441AED">
              <w:rPr>
                <w:rFonts w:ascii="Courier New" w:hAnsi="Courier New" w:cs="Courier New"/>
                <w:color w:val="000000"/>
                <w:lang w:val="en-US"/>
              </w:rPr>
              <w:t xml:space="preserve">=0100, </w:t>
            </w:r>
            <w:proofErr w:type="spellStart"/>
            <w:r w:rsidRPr="00441AED">
              <w:rPr>
                <w:rFonts w:ascii="Courier New" w:hAnsi="Courier New" w:cs="Courier New"/>
                <w:color w:val="000000"/>
                <w:lang w:val="en-US"/>
              </w:rPr>
              <w:t>devnum</w:t>
            </w:r>
            <w:proofErr w:type="spellEnd"/>
            <w:r w:rsidRPr="00441AED">
              <w:rPr>
                <w:rFonts w:ascii="Courier New" w:hAnsi="Courier New" w:cs="Courier New"/>
                <w:color w:val="000000"/>
                <w:lang w:val="en-US"/>
              </w:rPr>
              <w:t xml:space="preserve">=9, </w:t>
            </w:r>
            <w:proofErr w:type="spellStart"/>
            <w:r w:rsidRPr="00441AED">
              <w:rPr>
                <w:rFonts w:ascii="Courier New" w:hAnsi="Courier New" w:cs="Courier New"/>
                <w:color w:val="000000"/>
                <w:lang w:val="en-US"/>
              </w:rPr>
              <w:t>cfg</w:t>
            </w:r>
            <w:proofErr w:type="spellEnd"/>
            <w:r w:rsidRPr="00441AED">
              <w:rPr>
                <w:rFonts w:ascii="Courier New" w:hAnsi="Courier New" w:cs="Courier New"/>
                <w:color w:val="000000"/>
                <w:lang w:val="en-US"/>
              </w:rPr>
              <w:t xml:space="preserve">=1, </w:t>
            </w:r>
            <w:proofErr w:type="spellStart"/>
            <w:r w:rsidRPr="00441AED">
              <w:rPr>
                <w:rFonts w:ascii="Courier New" w:hAnsi="Courier New" w:cs="Courier New"/>
                <w:color w:val="000000"/>
                <w:lang w:val="en-US"/>
              </w:rPr>
              <w:t>intf</w:t>
            </w:r>
            <w:proofErr w:type="spellEnd"/>
            <w:r w:rsidRPr="00441AED">
              <w:rPr>
                <w:rFonts w:ascii="Courier New" w:hAnsi="Courier New" w:cs="Courier New"/>
                <w:color w:val="000000"/>
                <w:lang w:val="en-US"/>
              </w:rPr>
              <w:t>=0, path=”1-1.4.4″, alt=0, name=”</w:t>
            </w:r>
            <w:proofErr w:type="spellStart"/>
            <w:r w:rsidRPr="00441AED">
              <w:rPr>
                <w:rFonts w:ascii="Courier New" w:hAnsi="Courier New" w:cs="Courier New"/>
                <w:color w:val="000000"/>
                <w:lang w:val="en-US"/>
              </w:rPr>
              <w:t>KiNOS</w:t>
            </w:r>
            <w:proofErr w:type="spellEnd"/>
            <w:r w:rsidRPr="00441AED">
              <w:rPr>
                <w:rFonts w:ascii="Courier New" w:hAnsi="Courier New" w:cs="Courier New"/>
                <w:color w:val="000000"/>
                <w:lang w:val="en-US"/>
              </w:rPr>
              <w:t xml:space="preserve"> DFU”, serial=”8404D2000000045C”</w:t>
            </w:r>
          </w:p>
          <w:p w14:paraId="1A0AD525" w14:textId="77777777" w:rsidR="00D11CD8" w:rsidRDefault="00D11CD8" w:rsidP="00FF5457">
            <w:pPr>
              <w:keepNext/>
              <w:rPr>
                <w:rFonts w:ascii="Courier New" w:hAnsi="Courier New" w:cs="Courier New"/>
                <w:color w:val="000000"/>
                <w:lang w:val="en-US"/>
              </w:rPr>
            </w:pPr>
          </w:p>
        </w:tc>
      </w:tr>
    </w:tbl>
    <w:p w14:paraId="359EF18B"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7DFBDD3C" w14:textId="582FF4AC" w:rsidR="00FF5457" w:rsidRPr="001E2FD6" w:rsidRDefault="00FF5457" w:rsidP="00FF5457">
      <w:pPr>
        <w:pStyle w:val="TDC3"/>
        <w:jc w:val="center"/>
        <w:rPr>
          <w:rFonts w:eastAsiaTheme="minorHAnsi" w:cstheme="minorBidi"/>
          <w:i/>
          <w:iCs/>
          <w:color w:val="44546A" w:themeColor="text2"/>
          <w:sz w:val="18"/>
          <w:szCs w:val="18"/>
          <w:lang w:eastAsia="en-US"/>
        </w:rPr>
      </w:pPr>
      <w:bookmarkStart w:id="2264" w:name="_Toc81499567"/>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7</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Listar dispositivos con </w:t>
      </w:r>
      <w:proofErr w:type="spellStart"/>
      <w:r w:rsidRPr="001E2FD6">
        <w:rPr>
          <w:rFonts w:eastAsiaTheme="minorHAnsi" w:cstheme="minorBidi"/>
          <w:i/>
          <w:iCs/>
          <w:color w:val="44546A" w:themeColor="text2"/>
          <w:sz w:val="18"/>
          <w:szCs w:val="18"/>
          <w:lang w:eastAsia="en-US"/>
        </w:rPr>
        <w:t>dfu-util</w:t>
      </w:r>
      <w:bookmarkEnd w:id="2264"/>
      <w:proofErr w:type="spellEnd"/>
    </w:p>
    <w:p w14:paraId="246DB068" w14:textId="77777777" w:rsidR="001E2FD6" w:rsidRDefault="001E2FD6">
      <w:r>
        <w:br w:type="page"/>
      </w:r>
    </w:p>
    <w:p w14:paraId="5ACD6139" w14:textId="2D2018CB" w:rsidR="00D11CD8" w:rsidRDefault="00D11CD8" w:rsidP="00D11CD8">
      <w:pPr>
        <w:jc w:val="both"/>
      </w:pPr>
      <w:r w:rsidRPr="00441AED">
        <w:lastRenderedPageBreak/>
        <w:t>Flashear el fichero del firmware a</w:t>
      </w:r>
      <w:r>
        <w:t>l dispositivo deseado (especificando el número de serie). Esta transferencia del archivo puede tardar varios segundos.</w:t>
      </w:r>
    </w:p>
    <w:p w14:paraId="4363E8C1" w14:textId="77777777" w:rsidR="004E0FD4" w:rsidRDefault="004E0FD4" w:rsidP="00D11CD8">
      <w:pPr>
        <w:jc w:val="both"/>
      </w:pPr>
    </w:p>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486911" w14:paraId="01218829" w14:textId="77777777" w:rsidTr="002078EB">
        <w:tc>
          <w:tcPr>
            <w:tcW w:w="8505" w:type="dxa"/>
          </w:tcPr>
          <w:p w14:paraId="1417C0F2" w14:textId="77777777" w:rsidR="00D11CD8" w:rsidRPr="001E2FD6"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xml:space="preserve">$ </w:t>
            </w:r>
            <w:proofErr w:type="spellStart"/>
            <w:r w:rsidRPr="00441AED">
              <w:rPr>
                <w:rFonts w:ascii="Courier New" w:hAnsi="Courier New" w:cs="Courier New"/>
                <w:color w:val="4472C4" w:themeColor="accent1"/>
                <w:lang w:val="en-US"/>
              </w:rPr>
              <w:t>dfu</w:t>
            </w:r>
            <w:proofErr w:type="spellEnd"/>
            <w:r w:rsidRPr="00441AED">
              <w:rPr>
                <w:rFonts w:ascii="Courier New" w:hAnsi="Courier New" w:cs="Courier New"/>
                <w:color w:val="4472C4" w:themeColor="accent1"/>
                <w:lang w:val="en-US"/>
              </w:rPr>
              <w:t>-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w:t>
            </w: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proofErr w:type="spellStart"/>
            <w:r w:rsidRPr="00441AED">
              <w:rPr>
                <w:rFonts w:ascii="Courier New" w:hAnsi="Courier New" w:cs="Courier New"/>
                <w:color w:val="000000"/>
                <w:lang w:val="en-US"/>
              </w:rPr>
              <w:t>dfuIDLE</w:t>
            </w:r>
            <w:proofErr w:type="spellEnd"/>
            <w:r w:rsidRPr="00441AED">
              <w:rPr>
                <w:rFonts w:ascii="Courier New" w:hAnsi="Courier New" w:cs="Courier New"/>
                <w:color w:val="000000"/>
                <w:lang w:val="en-US"/>
              </w:rPr>
              <w:t xml:space="preserv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w:t>
            </w:r>
            <w:proofErr w:type="spellStart"/>
            <w:r w:rsidRPr="00441AED">
              <w:rPr>
                <w:rFonts w:ascii="Courier New" w:hAnsi="Courier New" w:cs="Courier New"/>
                <w:color w:val="000000"/>
                <w:lang w:val="en-US"/>
              </w:rPr>
              <w:t>dfuMANIFEST</w:t>
            </w:r>
            <w:proofErr w:type="spellEnd"/>
            <w:r w:rsidRPr="00441AED">
              <w:rPr>
                <w:rFonts w:ascii="Courier New" w:hAnsi="Courier New" w:cs="Courier New"/>
                <w:color w:val="000000"/>
                <w:lang w:val="en-US"/>
              </w:rPr>
              <w:t xml:space="preserve">-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383DF444" w14:textId="77777777" w:rsidR="00514EED" w:rsidRPr="001925E3" w:rsidRDefault="00514EED" w:rsidP="00FF5457">
      <w:pPr>
        <w:pStyle w:val="TDC3"/>
        <w:jc w:val="center"/>
        <w:rPr>
          <w:rFonts w:eastAsiaTheme="minorHAnsi" w:cstheme="minorBidi"/>
          <w:i/>
          <w:iCs/>
          <w:color w:val="44546A" w:themeColor="text2"/>
          <w:sz w:val="18"/>
          <w:szCs w:val="18"/>
          <w:lang w:val="en-US" w:eastAsia="en-US"/>
        </w:rPr>
      </w:pPr>
    </w:p>
    <w:p w14:paraId="5F6D9193" w14:textId="57269027" w:rsidR="00FF5457" w:rsidRPr="001E2FD6" w:rsidRDefault="00FF5457" w:rsidP="00FF5457">
      <w:pPr>
        <w:pStyle w:val="TDC3"/>
        <w:jc w:val="center"/>
        <w:rPr>
          <w:rFonts w:eastAsiaTheme="minorHAnsi" w:cstheme="minorBidi"/>
          <w:i/>
          <w:iCs/>
          <w:color w:val="44546A" w:themeColor="text2"/>
          <w:sz w:val="18"/>
          <w:szCs w:val="18"/>
          <w:lang w:eastAsia="en-US"/>
        </w:rPr>
      </w:pPr>
      <w:bookmarkStart w:id="2265" w:name="_Toc81499568"/>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8</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ctualizar Firmware en dispositivos KTWM102</w:t>
      </w:r>
      <w:bookmarkEnd w:id="2265"/>
    </w:p>
    <w:p w14:paraId="3B16AF86" w14:textId="77777777" w:rsidR="004E0FD4" w:rsidRDefault="004E0FD4" w:rsidP="00D11CD8">
      <w:pPr>
        <w:jc w:val="both"/>
      </w:pPr>
    </w:p>
    <w:p w14:paraId="59ED4C1D" w14:textId="3B01473C" w:rsidR="00D11CD8" w:rsidRDefault="00D11CD8" w:rsidP="00D11CD8">
      <w:pPr>
        <w:jc w:val="both"/>
      </w:pPr>
      <w:r w:rsidRPr="00441AED">
        <w:t xml:space="preserve">Una vez </w:t>
      </w:r>
      <w:proofErr w:type="spellStart"/>
      <w:r w:rsidRPr="00441AED">
        <w:t>dfu-util</w:t>
      </w:r>
      <w:proofErr w:type="spellEnd"/>
      <w:r w:rsidRPr="00441AED">
        <w:t xml:space="preserve"> ha t</w:t>
      </w:r>
      <w:r>
        <w:t xml:space="preserve">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t>KiNOS</w:t>
      </w:r>
      <w:proofErr w:type="spellEnd"/>
      <w:r>
        <w:t xml:space="preserve"> empieza a operar en el modo de </w:t>
      </w:r>
      <w:proofErr w:type="spellStart"/>
      <w:r>
        <w:t>runtime</w:t>
      </w:r>
      <w:proofErr w:type="spellEnd"/>
      <w:r>
        <w:t>.</w:t>
      </w:r>
    </w:p>
    <w:p w14:paraId="7F8DE440" w14:textId="77777777" w:rsidR="00D11CD8" w:rsidRDefault="00D11CD8" w:rsidP="00D11CD8">
      <w:pPr>
        <w:jc w:val="both"/>
      </w:pPr>
      <w:r>
        <w:t>El fichero DFU puede conseguirse desde el siguiente link:</w:t>
      </w:r>
    </w:p>
    <w:p w14:paraId="017A64CA" w14:textId="7D75024E" w:rsidR="00D11CD8" w:rsidRDefault="008442FF" w:rsidP="00D11CD8">
      <w:pPr>
        <w:jc w:val="both"/>
      </w:pPr>
      <w:hyperlink r:id="rId64" w:anchor="downloads" w:history="1">
        <w:r w:rsidR="00D11CD8" w:rsidRPr="00322F1E">
          <w:rPr>
            <w:rStyle w:val="SinespaciadoCar"/>
          </w:rPr>
          <w:t>https://www.kirale.com/support/#downloads</w:t>
        </w:r>
      </w:hyperlink>
    </w:p>
    <w:p w14:paraId="1B53B96B" w14:textId="1F15404D" w:rsidR="00D11CD8" w:rsidRDefault="00D11CD8" w:rsidP="00D11CD8"/>
    <w:p w14:paraId="6CF77413" w14:textId="193C6444" w:rsidR="00FB1A0B" w:rsidRDefault="00D11CD8" w:rsidP="00C52475">
      <w:pPr>
        <w:pStyle w:val="Ttulo4"/>
        <w:numPr>
          <w:ilvl w:val="3"/>
          <w:numId w:val="1"/>
        </w:numPr>
      </w:pPr>
      <w:bookmarkStart w:id="2266" w:name="_Toc81499425"/>
      <w:proofErr w:type="spellStart"/>
      <w:r>
        <w:lastRenderedPageBreak/>
        <w:t>Runtime</w:t>
      </w:r>
      <w:proofErr w:type="spellEnd"/>
      <w:r>
        <w:t xml:space="preserve"> – Instalación de Drivers USB</w:t>
      </w:r>
      <w:bookmarkEnd w:id="2266"/>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481B0A">
      <w:pPr>
        <w:numPr>
          <w:ilvl w:val="0"/>
          <w:numId w:val="13"/>
        </w:numPr>
      </w:pPr>
      <w:proofErr w:type="spellStart"/>
      <w:r>
        <w:t>Device</w:t>
      </w:r>
      <w:proofErr w:type="spellEnd"/>
      <w:r>
        <w:t xml:space="preserve"> Firmware </w:t>
      </w:r>
      <w:proofErr w:type="spellStart"/>
      <w:r>
        <w:t>Upgrade</w:t>
      </w:r>
      <w:proofErr w:type="spellEnd"/>
      <w:r>
        <w:t xml:space="preserve"> (DFU).</w:t>
      </w:r>
    </w:p>
    <w:p w14:paraId="5179C784" w14:textId="6525A2CA" w:rsidR="00D11CD8" w:rsidRDefault="00D11CD8" w:rsidP="00481B0A">
      <w:pPr>
        <w:numPr>
          <w:ilvl w:val="0"/>
          <w:numId w:val="13"/>
        </w:numPr>
      </w:pPr>
      <w:r>
        <w:t>Virtual Serial (CDC – ACM).</w:t>
      </w:r>
    </w:p>
    <w:p w14:paraId="47E7F03D" w14:textId="64530877" w:rsidR="00D11CD8" w:rsidRPr="00D11CD8" w:rsidRDefault="00D11CD8" w:rsidP="00481B0A">
      <w:pPr>
        <w:numPr>
          <w:ilvl w:val="0"/>
          <w:numId w:val="13"/>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 xml:space="preserve">SB-ECM de manera nativa, por lo que se requiere un driver de terceros que está fuera del alcance de </w:t>
      </w:r>
      <w:proofErr w:type="spellStart"/>
      <w:r>
        <w:t>Kirale</w:t>
      </w:r>
      <w:proofErr w:type="spellEnd"/>
      <w:r>
        <w:t xml:space="preserv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4DE18A85" w:rsidR="00446A4F" w:rsidRDefault="00446A4F" w:rsidP="00C52475">
      <w:pPr>
        <w:pStyle w:val="Ttulo5"/>
        <w:numPr>
          <w:ilvl w:val="4"/>
          <w:numId w:val="1"/>
        </w:numPr>
      </w:pPr>
      <w:bookmarkStart w:id="2267" w:name="_Toc81499426"/>
      <w:r>
        <w:t>Windows</w:t>
      </w:r>
      <w:bookmarkEnd w:id="2267"/>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t xml:space="preserve">En algunos casos el dispositivo </w:t>
      </w:r>
      <w:proofErr w:type="spellStart"/>
      <w:r>
        <w:t>KiNOS</w:t>
      </w:r>
      <w:proofErr w:type="spellEnd"/>
      <w:r>
        <w:t xml:space="preserve"> DFU puede instalar automáticamente un driver genérico de Windows y aparecerá por debajo de “Virtual COM </w:t>
      </w:r>
      <w:proofErr w:type="spellStart"/>
      <w:r>
        <w:t>Ports</w:t>
      </w:r>
      <w:proofErr w:type="spellEnd"/>
      <w:r>
        <w:t xml:space="preserve">”. En caso de haberse instalado el driver genérico, se necesitará reemplazar. Se usará </w:t>
      </w:r>
      <w:proofErr w:type="spellStart"/>
      <w:r>
        <w:t>Zadig</w:t>
      </w:r>
      <w:proofErr w:type="spellEnd"/>
      <w:r>
        <w:t xml:space="preserve"> para instalar o reemplazar los drivers USB.</w:t>
      </w:r>
    </w:p>
    <w:p w14:paraId="6EBE67AE" w14:textId="3BD0AE2B" w:rsidR="00446A4F" w:rsidRDefault="00446A4F" w:rsidP="00446A4F">
      <w:pPr>
        <w:jc w:val="both"/>
      </w:pPr>
      <w:r>
        <w:t xml:space="preserve">Seleccionar </w:t>
      </w:r>
      <w:proofErr w:type="spellStart"/>
      <w:r>
        <w:rPr>
          <w:i/>
          <w:iCs/>
        </w:rPr>
        <w:t>KiNOS</w:t>
      </w:r>
      <w:proofErr w:type="spellEnd"/>
      <w:r>
        <w:rPr>
          <w:i/>
          <w:iCs/>
        </w:rPr>
        <w:t xml:space="preserve"> DFU (Interface 0) </w:t>
      </w:r>
      <w:r>
        <w:t xml:space="preserve"> en la lista despegable, seleccionar el driver “</w:t>
      </w:r>
      <w:proofErr w:type="spellStart"/>
      <w:r>
        <w:rPr>
          <w:i/>
          <w:iCs/>
        </w:rPr>
        <w:t>libusbK</w:t>
      </w:r>
      <w:proofErr w:type="spellEnd"/>
      <w:r>
        <w:rPr>
          <w:i/>
          <w:iCs/>
        </w:rPr>
        <w:t>”</w:t>
      </w:r>
      <w:r>
        <w:t xml:space="preserve"> y seleccion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4FB67CD0" w14:textId="77777777" w:rsidR="00514EED" w:rsidRDefault="00514EED" w:rsidP="00446A4F">
      <w:pPr>
        <w:jc w:val="both"/>
      </w:pP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5"/>
                    <a:stretch>
                      <a:fillRect/>
                    </a:stretch>
                  </pic:blipFill>
                  <pic:spPr>
                    <a:xfrm>
                      <a:off x="0" y="0"/>
                      <a:ext cx="4829175" cy="2162175"/>
                    </a:xfrm>
                    <a:prstGeom prst="rect">
                      <a:avLst/>
                    </a:prstGeom>
                  </pic:spPr>
                </pic:pic>
              </a:graphicData>
            </a:graphic>
          </wp:inline>
        </w:drawing>
      </w:r>
    </w:p>
    <w:p w14:paraId="199C7DAB" w14:textId="6E91CBB0" w:rsidR="00446A4F" w:rsidRPr="001E2FD6" w:rsidRDefault="00446A4F" w:rsidP="00446A4F">
      <w:pPr>
        <w:pStyle w:val="TDC3"/>
        <w:jc w:val="center"/>
        <w:rPr>
          <w:rFonts w:eastAsiaTheme="minorHAnsi" w:cstheme="minorBidi"/>
          <w:i/>
          <w:iCs/>
          <w:color w:val="44546A" w:themeColor="text2"/>
          <w:sz w:val="18"/>
          <w:szCs w:val="18"/>
          <w:lang w:eastAsia="en-US"/>
        </w:rPr>
      </w:pPr>
      <w:bookmarkStart w:id="2268" w:name="_Toc81499608"/>
      <w:bookmarkStart w:id="2269" w:name="_Toc81499843"/>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70" w:author="JORGE CONTRERAS ORTIZ" w:date="2021-09-02T18:16:00Z">
        <w:r w:rsidR="0024330D">
          <w:rPr>
            <w:rFonts w:eastAsiaTheme="minorHAnsi" w:cstheme="minorBidi"/>
            <w:i/>
            <w:iCs/>
            <w:noProof/>
            <w:color w:val="44546A" w:themeColor="text2"/>
            <w:sz w:val="18"/>
            <w:szCs w:val="18"/>
            <w:lang w:eastAsia="en-US"/>
          </w:rPr>
          <w:t>45</w:t>
        </w:r>
      </w:ins>
      <w:del w:id="2271" w:author="JORGE CONTRERAS ORTIZ" w:date="2021-09-02T17:32:00Z">
        <w:r w:rsidR="006E5AFC" w:rsidDel="002135FF">
          <w:rPr>
            <w:rFonts w:eastAsiaTheme="minorHAnsi" w:cstheme="minorBidi"/>
            <w:i/>
            <w:iCs/>
            <w:noProof/>
            <w:color w:val="44546A" w:themeColor="text2"/>
            <w:sz w:val="18"/>
            <w:szCs w:val="18"/>
            <w:lang w:eastAsia="en-US"/>
          </w:rPr>
          <w:delText>32</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con </w:t>
      </w:r>
      <w:proofErr w:type="spellStart"/>
      <w:r w:rsidRPr="001E2FD6">
        <w:rPr>
          <w:rFonts w:eastAsiaTheme="minorHAnsi" w:cstheme="minorBidi"/>
          <w:i/>
          <w:iCs/>
          <w:color w:val="44546A" w:themeColor="text2"/>
          <w:sz w:val="18"/>
          <w:szCs w:val="18"/>
          <w:lang w:eastAsia="en-US"/>
        </w:rPr>
        <w:t>Zadig</w:t>
      </w:r>
      <w:bookmarkEnd w:id="2268"/>
      <w:bookmarkEnd w:id="2269"/>
      <w:proofErr w:type="spellEnd"/>
    </w:p>
    <w:p w14:paraId="58A05BB1" w14:textId="77777777" w:rsidR="001E2FD6" w:rsidRDefault="001E2FD6">
      <w:r>
        <w:br w:type="page"/>
      </w:r>
    </w:p>
    <w:p w14:paraId="0E98BB0D" w14:textId="77777777" w:rsidR="004E0FD4" w:rsidRDefault="00446A4F" w:rsidP="00446A4F">
      <w:pPr>
        <w:jc w:val="both"/>
      </w:pPr>
      <w:r>
        <w:lastRenderedPageBreak/>
        <w:t>El proceso tardará alrededor de un segundo y saldrá un mensaje de éxito</w:t>
      </w:r>
    </w:p>
    <w:p w14:paraId="0FA7CB89" w14:textId="705882A4" w:rsidR="00446A4F" w:rsidRDefault="00446A4F" w:rsidP="00446A4F">
      <w:pPr>
        <w:jc w:val="both"/>
      </w:pPr>
      <w:r>
        <w:t>.</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1"/>
                    <a:stretch>
                      <a:fillRect/>
                    </a:stretch>
                  </pic:blipFill>
                  <pic:spPr>
                    <a:xfrm>
                      <a:off x="0" y="0"/>
                      <a:ext cx="4524375" cy="1581150"/>
                    </a:xfrm>
                    <a:prstGeom prst="rect">
                      <a:avLst/>
                    </a:prstGeom>
                  </pic:spPr>
                </pic:pic>
              </a:graphicData>
            </a:graphic>
          </wp:inline>
        </w:drawing>
      </w:r>
    </w:p>
    <w:p w14:paraId="33380FC0" w14:textId="67C2FB1C" w:rsidR="00446A4F" w:rsidRPr="001E2FD6" w:rsidRDefault="00446A4F" w:rsidP="00446A4F">
      <w:pPr>
        <w:pStyle w:val="TDC3"/>
        <w:jc w:val="center"/>
        <w:rPr>
          <w:rFonts w:eastAsiaTheme="minorHAnsi" w:cstheme="minorBidi"/>
          <w:i/>
          <w:iCs/>
          <w:color w:val="44546A" w:themeColor="text2"/>
          <w:sz w:val="18"/>
          <w:szCs w:val="18"/>
          <w:lang w:eastAsia="en-US"/>
        </w:rPr>
      </w:pPr>
      <w:bookmarkStart w:id="2272" w:name="_Toc81499609"/>
      <w:bookmarkStart w:id="2273" w:name="_Toc81499844"/>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74" w:author="JORGE CONTRERAS ORTIZ" w:date="2021-09-02T18:16:00Z">
        <w:r w:rsidR="0024330D">
          <w:rPr>
            <w:rFonts w:eastAsiaTheme="minorHAnsi" w:cstheme="minorBidi"/>
            <w:i/>
            <w:iCs/>
            <w:noProof/>
            <w:color w:val="44546A" w:themeColor="text2"/>
            <w:sz w:val="18"/>
            <w:szCs w:val="18"/>
            <w:lang w:eastAsia="en-US"/>
          </w:rPr>
          <w:t>46</w:t>
        </w:r>
      </w:ins>
      <w:del w:id="2275" w:author="JORGE CONTRERAS ORTIZ" w:date="2021-09-02T17:32:00Z">
        <w:r w:rsidR="006E5AFC" w:rsidDel="002135FF">
          <w:rPr>
            <w:rFonts w:eastAsiaTheme="minorHAnsi" w:cstheme="minorBidi"/>
            <w:i/>
            <w:iCs/>
            <w:noProof/>
            <w:color w:val="44546A" w:themeColor="text2"/>
            <w:sz w:val="18"/>
            <w:szCs w:val="18"/>
            <w:lang w:eastAsia="en-US"/>
          </w:rPr>
          <w:delText>33</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w:t>
      </w:r>
      <w:proofErr w:type="spellStart"/>
      <w:r w:rsidRPr="001E2FD6">
        <w:rPr>
          <w:rFonts w:eastAsiaTheme="minorHAnsi" w:cstheme="minorBidi"/>
          <w:i/>
          <w:iCs/>
          <w:color w:val="44546A" w:themeColor="text2"/>
          <w:sz w:val="18"/>
          <w:szCs w:val="18"/>
          <w:lang w:eastAsia="en-US"/>
        </w:rPr>
        <w:t>Libusbk</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xon</w:t>
      </w:r>
      <w:proofErr w:type="spellEnd"/>
      <w:r w:rsidRPr="001E2FD6">
        <w:rPr>
          <w:rFonts w:eastAsiaTheme="minorHAnsi" w:cstheme="minorBidi"/>
          <w:i/>
          <w:iCs/>
          <w:color w:val="44546A" w:themeColor="text2"/>
          <w:sz w:val="18"/>
          <w:szCs w:val="18"/>
          <w:lang w:eastAsia="en-US"/>
        </w:rPr>
        <w:t xml:space="preserve">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2272"/>
      <w:bookmarkEnd w:id="2273"/>
    </w:p>
    <w:p w14:paraId="08C10F72" w14:textId="77777777" w:rsidR="00446A4F" w:rsidRDefault="00446A4F" w:rsidP="00446A4F"/>
    <w:p w14:paraId="717A41F5" w14:textId="77777777" w:rsidR="00446A4F" w:rsidRDefault="00446A4F" w:rsidP="00446A4F">
      <w:pPr>
        <w:jc w:val="both"/>
      </w:pPr>
      <w:r>
        <w:t xml:space="preserve">Después, se selecciona </w:t>
      </w:r>
      <w:proofErr w:type="spellStart"/>
      <w:r>
        <w:rPr>
          <w:i/>
          <w:iCs/>
        </w:rPr>
        <w:t>KiNOS</w:t>
      </w:r>
      <w:proofErr w:type="spellEnd"/>
      <w:r>
        <w:rPr>
          <w:i/>
          <w:iCs/>
        </w:rPr>
        <w:t xml:space="preserve"> Virtual COM (Interface 1) </w:t>
      </w:r>
      <w:r>
        <w:t xml:space="preserve">en la lista despegable, seleccionar el </w:t>
      </w:r>
      <w:proofErr w:type="spellStart"/>
      <w:r>
        <w:t>dirver</w:t>
      </w:r>
      <w:proofErr w:type="spellEnd"/>
      <w:r>
        <w:t xml:space="preserve"> “</w:t>
      </w:r>
      <w:r>
        <w:rPr>
          <w:b/>
          <w:bCs/>
          <w:i/>
          <w:iCs/>
        </w:rPr>
        <w:t>USB Serial (CDC)”</w:t>
      </w:r>
      <w:r>
        <w:t xml:space="preserve">  y pinchar “</w:t>
      </w:r>
      <w:proofErr w:type="spellStart"/>
      <w:r>
        <w:rPr>
          <w:i/>
          <w:iCs/>
        </w:rPr>
        <w:t>Install</w:t>
      </w:r>
      <w:proofErr w:type="spellEnd"/>
      <w:r>
        <w:rPr>
          <w:i/>
          <w:iCs/>
        </w:rPr>
        <w:t>/</w:t>
      </w:r>
      <w:proofErr w:type="spellStart"/>
      <w:r>
        <w:rPr>
          <w:i/>
          <w:iCs/>
        </w:rPr>
        <w:t>Replace</w:t>
      </w:r>
      <w:proofErr w:type="spellEnd"/>
      <w:r>
        <w:rPr>
          <w:i/>
          <w:iCs/>
        </w:rPr>
        <w:t xml:space="preserve"> Driver”</w:t>
      </w:r>
      <w:r>
        <w:t>.</w:t>
      </w:r>
    </w:p>
    <w:p w14:paraId="7A414105" w14:textId="77777777" w:rsidR="00446A4F" w:rsidRDefault="00446A4F" w:rsidP="00446A4F"/>
    <w:p w14:paraId="3A99C279" w14:textId="77777777" w:rsidR="00446A4F" w:rsidRDefault="00446A4F" w:rsidP="00446A4F">
      <w:pPr>
        <w:keepNext/>
        <w:jc w:val="center"/>
      </w:pPr>
      <w:r>
        <w:rPr>
          <w:noProof/>
        </w:rPr>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6"/>
                    <a:stretch>
                      <a:fillRect/>
                    </a:stretch>
                  </pic:blipFill>
                  <pic:spPr>
                    <a:xfrm>
                      <a:off x="0" y="0"/>
                      <a:ext cx="5400040" cy="2411730"/>
                    </a:xfrm>
                    <a:prstGeom prst="rect">
                      <a:avLst/>
                    </a:prstGeom>
                  </pic:spPr>
                </pic:pic>
              </a:graphicData>
            </a:graphic>
          </wp:inline>
        </w:drawing>
      </w:r>
    </w:p>
    <w:p w14:paraId="3468681C" w14:textId="600D53D2" w:rsidR="00446A4F" w:rsidRPr="001E2FD6" w:rsidRDefault="00446A4F" w:rsidP="00446A4F">
      <w:pPr>
        <w:pStyle w:val="TDC3"/>
        <w:jc w:val="center"/>
        <w:rPr>
          <w:rFonts w:eastAsiaTheme="minorHAnsi" w:cstheme="minorBidi"/>
          <w:i/>
          <w:iCs/>
          <w:color w:val="44546A" w:themeColor="text2"/>
          <w:sz w:val="18"/>
          <w:szCs w:val="18"/>
          <w:lang w:eastAsia="en-US"/>
        </w:rPr>
      </w:pPr>
      <w:bookmarkStart w:id="2276" w:name="_Toc81499610"/>
      <w:bookmarkStart w:id="2277" w:name="_Toc81499845"/>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78" w:author="JORGE CONTRERAS ORTIZ" w:date="2021-09-02T18:16:00Z">
        <w:r w:rsidR="0024330D">
          <w:rPr>
            <w:rFonts w:eastAsiaTheme="minorHAnsi" w:cstheme="minorBidi"/>
            <w:i/>
            <w:iCs/>
            <w:noProof/>
            <w:color w:val="44546A" w:themeColor="text2"/>
            <w:sz w:val="18"/>
            <w:szCs w:val="18"/>
            <w:lang w:eastAsia="en-US"/>
          </w:rPr>
          <w:t>47</w:t>
        </w:r>
      </w:ins>
      <w:del w:id="2279" w:author="JORGE CONTRERAS ORTIZ" w:date="2021-09-02T17:32:00Z">
        <w:r w:rsidR="006E5AFC" w:rsidDel="002135FF">
          <w:rPr>
            <w:rFonts w:eastAsiaTheme="minorHAnsi" w:cstheme="minorBidi"/>
            <w:i/>
            <w:iCs/>
            <w:noProof/>
            <w:color w:val="44546A" w:themeColor="text2"/>
            <w:sz w:val="18"/>
            <w:szCs w:val="18"/>
            <w:lang w:eastAsia="en-US"/>
          </w:rPr>
          <w:delText>34</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r USB SERIAL (CDC) con </w:t>
      </w:r>
      <w:proofErr w:type="spellStart"/>
      <w:r w:rsidRPr="001E2FD6">
        <w:rPr>
          <w:rFonts w:eastAsiaTheme="minorHAnsi" w:cstheme="minorBidi"/>
          <w:i/>
          <w:iCs/>
          <w:color w:val="44546A" w:themeColor="text2"/>
          <w:sz w:val="18"/>
          <w:szCs w:val="18"/>
          <w:lang w:eastAsia="en-US"/>
        </w:rPr>
        <w:t>Zadig</w:t>
      </w:r>
      <w:bookmarkEnd w:id="2276"/>
      <w:bookmarkEnd w:id="2277"/>
      <w:proofErr w:type="spellEnd"/>
    </w:p>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61"/>
                    <a:stretch>
                      <a:fillRect/>
                    </a:stretch>
                  </pic:blipFill>
                  <pic:spPr>
                    <a:xfrm>
                      <a:off x="0" y="0"/>
                      <a:ext cx="4524375" cy="1581150"/>
                    </a:xfrm>
                    <a:prstGeom prst="rect">
                      <a:avLst/>
                    </a:prstGeom>
                  </pic:spPr>
                </pic:pic>
              </a:graphicData>
            </a:graphic>
          </wp:inline>
        </w:drawing>
      </w:r>
    </w:p>
    <w:p w14:paraId="55968780" w14:textId="5F63F0E9" w:rsidR="00446A4F" w:rsidRPr="004E0FD4" w:rsidRDefault="00446A4F" w:rsidP="004E0FD4">
      <w:pPr>
        <w:pStyle w:val="TDC3"/>
        <w:jc w:val="center"/>
        <w:rPr>
          <w:rFonts w:eastAsiaTheme="minorHAnsi" w:cstheme="minorBidi"/>
          <w:i/>
          <w:iCs/>
          <w:color w:val="44546A" w:themeColor="text2"/>
          <w:sz w:val="18"/>
          <w:szCs w:val="18"/>
          <w:lang w:eastAsia="en-US"/>
        </w:rPr>
      </w:pPr>
      <w:bookmarkStart w:id="2280" w:name="_Toc81499611"/>
      <w:bookmarkStart w:id="2281" w:name="_Toc81499846"/>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82" w:author="JORGE CONTRERAS ORTIZ" w:date="2021-09-02T18:16:00Z">
        <w:r w:rsidR="0024330D">
          <w:rPr>
            <w:rFonts w:eastAsiaTheme="minorHAnsi" w:cstheme="minorBidi"/>
            <w:i/>
            <w:iCs/>
            <w:noProof/>
            <w:color w:val="44546A" w:themeColor="text2"/>
            <w:sz w:val="18"/>
            <w:szCs w:val="18"/>
            <w:lang w:eastAsia="en-US"/>
          </w:rPr>
          <w:t>48</w:t>
        </w:r>
      </w:ins>
      <w:del w:id="2283" w:author="JORGE CONTRERAS ORTIZ" w:date="2021-09-02T17:32:00Z">
        <w:r w:rsidR="006E5AFC" w:rsidDel="002135FF">
          <w:rPr>
            <w:rFonts w:eastAsiaTheme="minorHAnsi" w:cstheme="minorBidi"/>
            <w:i/>
            <w:iCs/>
            <w:noProof/>
            <w:color w:val="44546A" w:themeColor="text2"/>
            <w:sz w:val="18"/>
            <w:szCs w:val="18"/>
            <w:lang w:eastAsia="en-US"/>
          </w:rPr>
          <w:delText>35</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Instalación Driver USB Serial (CDC) con </w:t>
      </w:r>
      <w:proofErr w:type="spellStart"/>
      <w:r w:rsidRPr="001E2FD6">
        <w:rPr>
          <w:rFonts w:eastAsiaTheme="minorHAnsi" w:cstheme="minorBidi"/>
          <w:i/>
          <w:iCs/>
          <w:color w:val="44546A" w:themeColor="text2"/>
          <w:sz w:val="18"/>
          <w:szCs w:val="18"/>
          <w:lang w:eastAsia="en-US"/>
        </w:rPr>
        <w:t>Zadig</w:t>
      </w:r>
      <w:proofErr w:type="spellEnd"/>
      <w:r w:rsidRPr="001E2FD6">
        <w:rPr>
          <w:rFonts w:eastAsiaTheme="minorHAnsi" w:cstheme="minorBidi"/>
          <w:i/>
          <w:iCs/>
          <w:color w:val="44546A" w:themeColor="text2"/>
          <w:sz w:val="18"/>
          <w:szCs w:val="18"/>
          <w:lang w:eastAsia="en-US"/>
        </w:rPr>
        <w:t xml:space="preserve"> Finalizada</w:t>
      </w:r>
      <w:bookmarkEnd w:id="2280"/>
      <w:bookmarkEnd w:id="2281"/>
    </w:p>
    <w:p w14:paraId="0AD91298" w14:textId="69A88655" w:rsidR="00446A4F" w:rsidRDefault="00446A4F" w:rsidP="00446A4F">
      <w:pPr>
        <w:jc w:val="both"/>
      </w:pPr>
      <w:r>
        <w:lastRenderedPageBreak/>
        <w:t xml:space="preserve">Ahora, en </w:t>
      </w:r>
      <w:r>
        <w:rPr>
          <w:i/>
          <w:iCs/>
        </w:rPr>
        <w:t>Administrador de Dispositivos</w:t>
      </w:r>
      <w:r>
        <w:t xml:space="preserve">, la interfaz </w:t>
      </w:r>
      <w:proofErr w:type="spellStart"/>
      <w:r>
        <w:t>KiNOS</w:t>
      </w:r>
      <w:proofErr w:type="spellEnd"/>
      <w:r>
        <w:t xml:space="preserve"> debería aparecer de la siguiente manera:</w:t>
      </w:r>
    </w:p>
    <w:p w14:paraId="01365129" w14:textId="77777777" w:rsidR="00514EED" w:rsidRDefault="00514EED" w:rsidP="00446A4F">
      <w:pPr>
        <w:jc w:val="both"/>
      </w:pPr>
    </w:p>
    <w:p w14:paraId="6C4416BA" w14:textId="77777777" w:rsidR="00446A4F" w:rsidRDefault="00446A4F" w:rsidP="00446A4F">
      <w:pPr>
        <w:keepNext/>
        <w:jc w:val="center"/>
      </w:pPr>
      <w:r>
        <w:rPr>
          <w:noProof/>
        </w:rPr>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7"/>
                    <a:stretch>
                      <a:fillRect/>
                    </a:stretch>
                  </pic:blipFill>
                  <pic:spPr>
                    <a:xfrm>
                      <a:off x="0" y="0"/>
                      <a:ext cx="5400040" cy="5294630"/>
                    </a:xfrm>
                    <a:prstGeom prst="rect">
                      <a:avLst/>
                    </a:prstGeom>
                  </pic:spPr>
                </pic:pic>
              </a:graphicData>
            </a:graphic>
          </wp:inline>
        </w:drawing>
      </w:r>
    </w:p>
    <w:p w14:paraId="44AB0392" w14:textId="1A2AE219" w:rsidR="00446A4F" w:rsidRDefault="00446A4F" w:rsidP="00446A4F">
      <w:pPr>
        <w:pStyle w:val="TDC3"/>
        <w:jc w:val="center"/>
        <w:rPr>
          <w:rFonts w:eastAsiaTheme="minorHAnsi" w:cstheme="minorBidi"/>
          <w:i/>
          <w:iCs/>
          <w:color w:val="44546A" w:themeColor="text2"/>
          <w:sz w:val="18"/>
          <w:szCs w:val="18"/>
          <w:lang w:eastAsia="en-US"/>
        </w:rPr>
      </w:pPr>
      <w:bookmarkStart w:id="2284" w:name="_Toc81499612"/>
      <w:bookmarkStart w:id="2285" w:name="_Toc81499847"/>
      <w:r w:rsidRPr="001E2FD6">
        <w:rPr>
          <w:rFonts w:eastAsiaTheme="minorHAnsi" w:cstheme="minorBidi"/>
          <w:i/>
          <w:iCs/>
          <w:color w:val="44546A" w:themeColor="text2"/>
          <w:sz w:val="18"/>
          <w:szCs w:val="18"/>
          <w:lang w:eastAsia="en-US"/>
        </w:rPr>
        <w:t xml:space="preserve">Ilustración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Ilustración \* ARABIC </w:instrText>
      </w:r>
      <w:r w:rsidR="007537F4" w:rsidRPr="001E2FD6">
        <w:rPr>
          <w:rFonts w:eastAsiaTheme="minorHAnsi" w:cstheme="minorBidi"/>
          <w:i/>
          <w:iCs/>
          <w:color w:val="44546A" w:themeColor="text2"/>
          <w:sz w:val="18"/>
          <w:szCs w:val="18"/>
          <w:lang w:eastAsia="en-US"/>
        </w:rPr>
        <w:fldChar w:fldCharType="separate"/>
      </w:r>
      <w:ins w:id="2286" w:author="JORGE CONTRERAS ORTIZ" w:date="2021-09-02T18:16:00Z">
        <w:r w:rsidR="0024330D">
          <w:rPr>
            <w:rFonts w:eastAsiaTheme="minorHAnsi" w:cstheme="minorBidi"/>
            <w:i/>
            <w:iCs/>
            <w:noProof/>
            <w:color w:val="44546A" w:themeColor="text2"/>
            <w:sz w:val="18"/>
            <w:szCs w:val="18"/>
            <w:lang w:eastAsia="en-US"/>
          </w:rPr>
          <w:t>49</w:t>
        </w:r>
      </w:ins>
      <w:del w:id="2287" w:author="JORGE CONTRERAS ORTIZ" w:date="2021-09-02T17:32:00Z">
        <w:r w:rsidR="006E5AFC" w:rsidDel="002135FF">
          <w:rPr>
            <w:rFonts w:eastAsiaTheme="minorHAnsi" w:cstheme="minorBidi"/>
            <w:i/>
            <w:iCs/>
            <w:noProof/>
            <w:color w:val="44546A" w:themeColor="text2"/>
            <w:sz w:val="18"/>
            <w:szCs w:val="18"/>
            <w:lang w:eastAsia="en-US"/>
          </w:rPr>
          <w:delText>36</w:delText>
        </w:r>
      </w:del>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Admin</w:t>
      </w:r>
      <w:r w:rsidR="001E2FD6">
        <w:rPr>
          <w:rFonts w:eastAsiaTheme="minorHAnsi" w:cstheme="minorBidi"/>
          <w:i/>
          <w:iCs/>
          <w:color w:val="44546A" w:themeColor="text2"/>
          <w:sz w:val="18"/>
          <w:szCs w:val="18"/>
          <w:lang w:eastAsia="en-US"/>
        </w:rPr>
        <w:t>i</w:t>
      </w:r>
      <w:r w:rsidRPr="001E2FD6">
        <w:rPr>
          <w:rFonts w:eastAsiaTheme="minorHAnsi" w:cstheme="minorBidi"/>
          <w:i/>
          <w:iCs/>
          <w:color w:val="44546A" w:themeColor="text2"/>
          <w:sz w:val="18"/>
          <w:szCs w:val="18"/>
          <w:lang w:eastAsia="en-US"/>
        </w:rPr>
        <w:t>strador de Dispositivos después de la instalación</w:t>
      </w:r>
      <w:bookmarkEnd w:id="2284"/>
      <w:bookmarkEnd w:id="2285"/>
    </w:p>
    <w:p w14:paraId="391D0332" w14:textId="77777777" w:rsidR="00514EED" w:rsidRPr="00514EED" w:rsidRDefault="00514EED" w:rsidP="00514EED"/>
    <w:p w14:paraId="3BC74906" w14:textId="32C3DE9C" w:rsidR="00446A4F" w:rsidRDefault="00446A4F" w:rsidP="00C52475">
      <w:pPr>
        <w:pStyle w:val="Ttulo5"/>
        <w:numPr>
          <w:ilvl w:val="4"/>
          <w:numId w:val="1"/>
        </w:numPr>
      </w:pPr>
      <w:bookmarkStart w:id="2288" w:name="_Toc81499427"/>
      <w:r>
        <w:t>Linux</w:t>
      </w:r>
      <w:bookmarkEnd w:id="2288"/>
    </w:p>
    <w:p w14:paraId="3092CEF2" w14:textId="0B19E1C6" w:rsidR="00446A4F" w:rsidRDefault="00446A4F" w:rsidP="00446A4F"/>
    <w:p w14:paraId="33F4196A" w14:textId="77777777" w:rsidR="00FF5457" w:rsidRDefault="00FF5457" w:rsidP="00FF5457">
      <w:pPr>
        <w:pStyle w:val="Textoindependiente"/>
      </w:pPr>
      <w:r>
        <w:t xml:space="preserve">No se necesita ninguna instalación de un driver en específico para sistemas basados en Linux con versiones de </w:t>
      </w:r>
      <w:proofErr w:type="spellStart"/>
      <w:r>
        <w:t>Kernel</w:t>
      </w:r>
      <w:proofErr w:type="spellEnd"/>
      <w:r>
        <w:t xml:space="preserve">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5CC0A0D8" w14:textId="1CACCC21" w:rsidR="00FF5457" w:rsidRDefault="00FF5457" w:rsidP="00FF5457">
      <w:pPr>
        <w:pStyle w:val="Textoindependiente"/>
      </w:pPr>
      <w:r>
        <w:t>Para encontrar Puertos de Serie e interfaces Ethernet, conectar el Dongle a un USB del ordenador y después abrir una terminal e introducir:</w:t>
      </w:r>
    </w:p>
    <w:p w14:paraId="2C1FD6F8" w14:textId="5C86BEC9" w:rsidR="001E2FD6" w:rsidRDefault="001E2FD6" w:rsidP="00FF5457">
      <w:pPr>
        <w:pStyle w:val="Textoindependiente"/>
      </w:pPr>
    </w:p>
    <w:p w14:paraId="385204EE" w14:textId="3D93E51E" w:rsidR="001E2FD6" w:rsidRDefault="001E2FD6" w:rsidP="00FF545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xml:space="preserve">~$ </w:t>
            </w:r>
            <w:proofErr w:type="spellStart"/>
            <w:r>
              <w:t>dmesg</w:t>
            </w:r>
            <w:proofErr w:type="spellEnd"/>
            <w:r>
              <w:t xml:space="preserve"> | </w:t>
            </w:r>
            <w:proofErr w:type="spellStart"/>
            <w:r>
              <w:t>tail</w:t>
            </w:r>
            <w:proofErr w:type="spellEnd"/>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44D5447" w14:textId="77777777" w:rsidR="00514EED" w:rsidRDefault="00514EED" w:rsidP="00FF5457">
      <w:pPr>
        <w:pStyle w:val="TDC3"/>
        <w:jc w:val="center"/>
        <w:rPr>
          <w:rFonts w:eastAsiaTheme="minorHAnsi" w:cstheme="minorBidi"/>
          <w:i/>
          <w:iCs/>
          <w:color w:val="44546A" w:themeColor="text2"/>
          <w:sz w:val="18"/>
          <w:szCs w:val="18"/>
          <w:lang w:eastAsia="en-US"/>
        </w:rPr>
      </w:pPr>
    </w:p>
    <w:p w14:paraId="7AF723D2" w14:textId="54ABEBD8" w:rsidR="00446A4F" w:rsidRDefault="00FF5457" w:rsidP="00FF5457">
      <w:pPr>
        <w:pStyle w:val="TDC3"/>
        <w:jc w:val="center"/>
        <w:rPr>
          <w:rFonts w:eastAsiaTheme="minorHAnsi" w:cstheme="minorBidi"/>
          <w:i/>
          <w:iCs/>
          <w:color w:val="44546A" w:themeColor="text2"/>
          <w:sz w:val="18"/>
          <w:szCs w:val="18"/>
          <w:lang w:eastAsia="en-US"/>
        </w:rPr>
      </w:pPr>
      <w:bookmarkStart w:id="2289" w:name="_Toc81499569"/>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9</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Linux</w:t>
      </w:r>
      <w:bookmarkEnd w:id="2289"/>
    </w:p>
    <w:p w14:paraId="318597B5" w14:textId="77777777" w:rsidR="004E0FD4" w:rsidRPr="004E0FD4" w:rsidRDefault="004E0FD4" w:rsidP="004E0FD4"/>
    <w:p w14:paraId="03800E79" w14:textId="0DB2875F" w:rsidR="00FF5457" w:rsidRDefault="00FF5457" w:rsidP="00C52475">
      <w:pPr>
        <w:pStyle w:val="Ttulo5"/>
        <w:numPr>
          <w:ilvl w:val="4"/>
          <w:numId w:val="1"/>
        </w:numPr>
      </w:pPr>
      <w:bookmarkStart w:id="2290" w:name="_Toc81499428"/>
      <w:r>
        <w:t>MAC OS</w:t>
      </w:r>
      <w:bookmarkEnd w:id="2290"/>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24AD7C06" w14:textId="402889F4" w:rsidR="00FF5457" w:rsidRDefault="00FF5457" w:rsidP="00FF5457">
      <w:pPr>
        <w:jc w:val="both"/>
      </w:pPr>
      <w:r>
        <w:t>Para encontrar Puertos de Serie e interfaces Ethernet, conectar el Dongle a un USB del ordenador y después abrir una terminal e introducir:</w:t>
      </w:r>
    </w:p>
    <w:p w14:paraId="6E411C85" w14:textId="77777777" w:rsidR="00514EED" w:rsidRDefault="00514EED" w:rsidP="00FF5457">
      <w:pPr>
        <w:jc w:val="both"/>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xml:space="preserve">~$ </w:t>
            </w:r>
            <w:proofErr w:type="spellStart"/>
            <w:r>
              <w:t>networksetup</w:t>
            </w:r>
            <w:proofErr w:type="spellEnd"/>
            <w:r>
              <w:t xml:space="preserve"> –</w:t>
            </w:r>
            <w:proofErr w:type="spellStart"/>
            <w:r>
              <w:t>listallhardwareports</w:t>
            </w:r>
            <w:proofErr w:type="spellEnd"/>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47A35AED" w14:textId="77777777" w:rsidR="00514EED" w:rsidRDefault="00514EED" w:rsidP="00FF5457">
      <w:pPr>
        <w:pStyle w:val="TDC3"/>
        <w:jc w:val="center"/>
        <w:rPr>
          <w:rFonts w:eastAsiaTheme="minorHAnsi" w:cstheme="minorBidi"/>
          <w:i/>
          <w:iCs/>
          <w:color w:val="44546A" w:themeColor="text2"/>
          <w:sz w:val="18"/>
          <w:szCs w:val="18"/>
          <w:lang w:eastAsia="en-US"/>
        </w:rPr>
      </w:pPr>
    </w:p>
    <w:p w14:paraId="278F9B02" w14:textId="1E18EAB6" w:rsidR="00FF5457" w:rsidRPr="001E2FD6" w:rsidRDefault="00FF5457" w:rsidP="00FF5457">
      <w:pPr>
        <w:pStyle w:val="TDC3"/>
        <w:jc w:val="center"/>
        <w:rPr>
          <w:rFonts w:eastAsiaTheme="minorHAnsi" w:cstheme="minorBidi"/>
          <w:i/>
          <w:iCs/>
          <w:color w:val="44546A" w:themeColor="text2"/>
          <w:sz w:val="18"/>
          <w:szCs w:val="18"/>
          <w:lang w:eastAsia="en-US"/>
        </w:rPr>
      </w:pPr>
      <w:bookmarkStart w:id="2291" w:name="_Toc81499570"/>
      <w:r w:rsidRPr="001E2FD6">
        <w:rPr>
          <w:rFonts w:eastAsiaTheme="minorHAnsi" w:cstheme="minorBidi"/>
          <w:i/>
          <w:iCs/>
          <w:color w:val="44546A" w:themeColor="text2"/>
          <w:sz w:val="18"/>
          <w:szCs w:val="18"/>
          <w:lang w:eastAsia="en-US"/>
        </w:rPr>
        <w:t xml:space="preserve">Tabla </w:t>
      </w:r>
      <w:r w:rsidR="007537F4" w:rsidRPr="001E2FD6">
        <w:rPr>
          <w:rFonts w:eastAsiaTheme="minorHAnsi" w:cstheme="minorBidi"/>
          <w:i/>
          <w:iCs/>
          <w:color w:val="44546A" w:themeColor="text2"/>
          <w:sz w:val="18"/>
          <w:szCs w:val="18"/>
          <w:lang w:eastAsia="en-US"/>
        </w:rPr>
        <w:fldChar w:fldCharType="begin"/>
      </w:r>
      <w:r w:rsidR="007537F4" w:rsidRPr="001E2FD6">
        <w:rPr>
          <w:rFonts w:eastAsiaTheme="minorHAnsi" w:cstheme="minorBidi"/>
          <w:i/>
          <w:iCs/>
          <w:color w:val="44546A" w:themeColor="text2"/>
          <w:sz w:val="18"/>
          <w:szCs w:val="18"/>
          <w:lang w:eastAsia="en-US"/>
        </w:rPr>
        <w:instrText xml:space="preserve"> SEQ Tabla \* ARABIC </w:instrText>
      </w:r>
      <w:r w:rsidR="007537F4" w:rsidRPr="001E2FD6">
        <w:rPr>
          <w:rFonts w:eastAsiaTheme="minorHAnsi" w:cstheme="minorBidi"/>
          <w:i/>
          <w:iCs/>
          <w:color w:val="44546A" w:themeColor="text2"/>
          <w:sz w:val="18"/>
          <w:szCs w:val="18"/>
          <w:lang w:eastAsia="en-US"/>
        </w:rPr>
        <w:fldChar w:fldCharType="separate"/>
      </w:r>
      <w:r w:rsidR="007E0A90">
        <w:rPr>
          <w:rFonts w:eastAsiaTheme="minorHAnsi" w:cstheme="minorBidi"/>
          <w:i/>
          <w:iCs/>
          <w:noProof/>
          <w:color w:val="44546A" w:themeColor="text2"/>
          <w:sz w:val="18"/>
          <w:szCs w:val="18"/>
          <w:lang w:eastAsia="en-US"/>
        </w:rPr>
        <w:t>10</w:t>
      </w:r>
      <w:r w:rsidR="007537F4" w:rsidRPr="001E2FD6">
        <w:rPr>
          <w:rFonts w:eastAsiaTheme="minorHAnsi" w:cstheme="minorBidi"/>
          <w:i/>
          <w:iCs/>
          <w:color w:val="44546A" w:themeColor="text2"/>
          <w:sz w:val="18"/>
          <w:szCs w:val="18"/>
          <w:lang w:eastAsia="en-US"/>
        </w:rPr>
        <w:fldChar w:fldCharType="end"/>
      </w:r>
      <w:r w:rsidRPr="001E2FD6">
        <w:rPr>
          <w:rFonts w:eastAsiaTheme="minorHAnsi" w:cstheme="minorBidi"/>
          <w:i/>
          <w:iCs/>
          <w:color w:val="44546A" w:themeColor="text2"/>
          <w:sz w:val="18"/>
          <w:szCs w:val="18"/>
          <w:lang w:eastAsia="en-US"/>
        </w:rPr>
        <w:t xml:space="preserve"> Comando para listar Puertos Serie en Sistemas en MAC OS</w:t>
      </w:r>
      <w:bookmarkEnd w:id="2291"/>
    </w:p>
    <w:p w14:paraId="186DAAB7" w14:textId="17307E2C" w:rsidR="00FF5457" w:rsidRDefault="00FF5457" w:rsidP="00FF5457"/>
    <w:p w14:paraId="3A651D60" w14:textId="3E082870" w:rsidR="009E0CB4" w:rsidRDefault="009E0CB4" w:rsidP="00C52475">
      <w:pPr>
        <w:pStyle w:val="Ttulo4"/>
        <w:numPr>
          <w:ilvl w:val="3"/>
          <w:numId w:val="1"/>
        </w:numPr>
      </w:pPr>
      <w:bookmarkStart w:id="2292" w:name="_Toc81499429"/>
      <w:r>
        <w:t>Configuración de Terminal COM</w:t>
      </w:r>
      <w:bookmarkEnd w:id="2292"/>
    </w:p>
    <w:p w14:paraId="22FDE533" w14:textId="014E9B84" w:rsidR="009E0CB4" w:rsidRDefault="009E0CB4" w:rsidP="009E0CB4"/>
    <w:p w14:paraId="3FB0BD18" w14:textId="743ECE7C" w:rsidR="009E0CB4" w:rsidRDefault="009E0CB4" w:rsidP="00C52475">
      <w:pPr>
        <w:pStyle w:val="Ttulo5"/>
        <w:numPr>
          <w:ilvl w:val="4"/>
          <w:numId w:val="1"/>
        </w:numPr>
      </w:pPr>
      <w:bookmarkStart w:id="2293" w:name="_Toc81499430"/>
      <w:r>
        <w:t>Windows</w:t>
      </w:r>
      <w:bookmarkEnd w:id="2293"/>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 xml:space="preserve">Abrir la terminal serie y configurar con las siguientes configuraciones para comunicaciones serie con dispositivos de </w:t>
      </w:r>
      <w:proofErr w:type="spellStart"/>
      <w:r>
        <w:t>Kirale</w:t>
      </w:r>
      <w:proofErr w:type="spellEnd"/>
      <w:r>
        <w:t>:</w:t>
      </w:r>
    </w:p>
    <w:p w14:paraId="01D4C431" w14:textId="77777777" w:rsidR="009E0CB4" w:rsidRPr="004F5252" w:rsidRDefault="009E0CB4" w:rsidP="009E0CB4">
      <w:pPr>
        <w:jc w:val="both"/>
        <w:rPr>
          <w:b/>
        </w:rPr>
      </w:pPr>
      <w:r w:rsidRPr="004F5252">
        <w:rPr>
          <w:b/>
        </w:rPr>
        <w:t xml:space="preserve">Configuración Estándar para puerto serie USB: 9600 </w:t>
      </w:r>
      <w:proofErr w:type="spellStart"/>
      <w:r w:rsidRPr="004F5252">
        <w:rPr>
          <w:b/>
        </w:rPr>
        <w:t>bauds</w:t>
      </w:r>
      <w:proofErr w:type="spellEnd"/>
      <w:r w:rsidRPr="004F5252">
        <w:rPr>
          <w:b/>
        </w:rPr>
        <w:t xml:space="preserve">, 8 bits, 1stop bit, no </w:t>
      </w:r>
      <w:proofErr w:type="spellStart"/>
      <w:r w:rsidRPr="004F5252">
        <w:rPr>
          <w:b/>
        </w:rPr>
        <w:t>parity</w:t>
      </w:r>
      <w:proofErr w:type="spellEnd"/>
      <w:r w:rsidRPr="004F5252">
        <w:rPr>
          <w:b/>
        </w:rPr>
        <w:t>.</w:t>
      </w:r>
    </w:p>
    <w:p w14:paraId="5A773CCD" w14:textId="77777777" w:rsidR="009E0CB4" w:rsidRPr="004F5252" w:rsidRDefault="009E0CB4" w:rsidP="009E0CB4">
      <w:pPr>
        <w:jc w:val="both"/>
        <w:rPr>
          <w:i/>
        </w:rPr>
      </w:pPr>
      <w:r w:rsidRPr="004F5252">
        <w:rPr>
          <w:b/>
          <w:bCs/>
          <w:i/>
        </w:rPr>
        <w:t xml:space="preserve">Nota: </w:t>
      </w:r>
      <w:r w:rsidRPr="004F5252">
        <w:rPr>
          <w:i/>
        </w:rPr>
        <w:t xml:space="preserve">La terminal USB serie, debe configurarse para añadir un carácter “CR” cuando se pulsa la tecla </w:t>
      </w:r>
      <w:proofErr w:type="spellStart"/>
      <w:r w:rsidRPr="004F5252">
        <w:rPr>
          <w:i/>
        </w:rPr>
        <w:t>Enter</w:t>
      </w:r>
      <w:proofErr w:type="spellEnd"/>
      <w:r w:rsidRPr="004F5252">
        <w:rPr>
          <w:i/>
        </w:rPr>
        <w:t>.</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w:t>
      </w:r>
      <w:proofErr w:type="spellStart"/>
      <w:r>
        <w:t>KiNOS</w:t>
      </w:r>
      <w:proofErr w:type="spellEnd"/>
      <w:r>
        <w:t xml:space="preserve"> Virtual COM. Después, para testear si la interfaz de USB de </w:t>
      </w:r>
      <w:proofErr w:type="spellStart"/>
      <w:r>
        <w:t>Kirale</w:t>
      </w:r>
      <w:proofErr w:type="spellEnd"/>
      <w:r>
        <w:t xml:space="preserve"> está activa y corriendo, presionar “</w:t>
      </w:r>
      <w:proofErr w:type="spellStart"/>
      <w:r>
        <w:t>Enter</w:t>
      </w:r>
      <w:proofErr w:type="spellEnd"/>
      <w:r>
        <w:t xml:space="preserve">” y deberá devolverse el indicador de </w:t>
      </w:r>
      <w:proofErr w:type="spellStart"/>
      <w:r>
        <w:t>KiNOS</w:t>
      </w:r>
      <w:proofErr w:type="spellEnd"/>
      <w:r>
        <w:t>.</w:t>
      </w:r>
    </w:p>
    <w:p w14:paraId="1AE928E6" w14:textId="77777777" w:rsidR="009E0CB4" w:rsidRDefault="009E0CB4" w:rsidP="009E0CB4">
      <w:pPr>
        <w:keepNext/>
        <w:jc w:val="center"/>
      </w:pPr>
      <w:r>
        <w:rPr>
          <w:noProof/>
        </w:rPr>
        <w:lastRenderedPageBreak/>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8"/>
                    <a:stretch>
                      <a:fillRect/>
                    </a:stretch>
                  </pic:blipFill>
                  <pic:spPr>
                    <a:xfrm>
                      <a:off x="0" y="0"/>
                      <a:ext cx="5400040" cy="1261745"/>
                    </a:xfrm>
                    <a:prstGeom prst="rect">
                      <a:avLst/>
                    </a:prstGeom>
                  </pic:spPr>
                </pic:pic>
              </a:graphicData>
            </a:graphic>
          </wp:inline>
        </w:drawing>
      </w:r>
    </w:p>
    <w:p w14:paraId="0820BA1D" w14:textId="77777777" w:rsidR="00514EED" w:rsidRDefault="00514EED" w:rsidP="009E0CB4">
      <w:pPr>
        <w:pStyle w:val="Descripcin"/>
        <w:jc w:val="center"/>
      </w:pPr>
    </w:p>
    <w:p w14:paraId="4912173B" w14:textId="5436B305" w:rsidR="009E0CB4" w:rsidRDefault="009E0CB4" w:rsidP="009E0CB4">
      <w:pPr>
        <w:pStyle w:val="Descripcin"/>
        <w:jc w:val="center"/>
      </w:pPr>
      <w:bookmarkStart w:id="2294" w:name="_Toc81499613"/>
      <w:bookmarkStart w:id="2295" w:name="_Toc81499848"/>
      <w:r>
        <w:t xml:space="preserve">Ilustración </w:t>
      </w:r>
      <w:r w:rsidR="00E20257">
        <w:fldChar w:fldCharType="begin"/>
      </w:r>
      <w:r w:rsidR="00E20257">
        <w:instrText xml:space="preserve"> SEQ Ilustración \* ARABIC </w:instrText>
      </w:r>
      <w:r w:rsidR="00E20257">
        <w:fldChar w:fldCharType="separate"/>
      </w:r>
      <w:ins w:id="2296" w:author="JORGE CONTRERAS ORTIZ" w:date="2021-09-02T18:16:00Z">
        <w:r w:rsidR="0024330D">
          <w:rPr>
            <w:noProof/>
          </w:rPr>
          <w:t>50</w:t>
        </w:r>
      </w:ins>
      <w:del w:id="2297" w:author="JORGE CONTRERAS ORTIZ" w:date="2021-09-02T17:32:00Z">
        <w:r w:rsidR="006E5AFC" w:rsidDel="002135FF">
          <w:rPr>
            <w:noProof/>
          </w:rPr>
          <w:delText>37</w:delText>
        </w:r>
      </w:del>
      <w:r w:rsidR="00E20257">
        <w:rPr>
          <w:noProof/>
        </w:rPr>
        <w:fldChar w:fldCharType="end"/>
      </w:r>
      <w:r>
        <w:t xml:space="preserve"> Terminal Termite</w:t>
      </w:r>
      <w:bookmarkEnd w:id="2294"/>
      <w:bookmarkEnd w:id="2295"/>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509E3B0E" w14:textId="77777777" w:rsidR="009E0CB4" w:rsidRDefault="009E0CB4" w:rsidP="009E0CB4">
      <w:pPr>
        <w:jc w:val="both"/>
        <w:rPr>
          <w:i/>
        </w:rPr>
      </w:pPr>
    </w:p>
    <w:p w14:paraId="1EE7080F" w14:textId="0EE7B314" w:rsidR="009E0CB4" w:rsidRDefault="009E0CB4" w:rsidP="00C52475">
      <w:pPr>
        <w:pStyle w:val="Ttulo5"/>
        <w:numPr>
          <w:ilvl w:val="4"/>
          <w:numId w:val="1"/>
        </w:numPr>
      </w:pPr>
      <w:bookmarkStart w:id="2298" w:name="_Toc81499431"/>
      <w:r>
        <w:t>Linux / MAC Os</w:t>
      </w:r>
      <w:bookmarkEnd w:id="2298"/>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proofErr w:type="spellStart"/>
      <w:r>
        <w:rPr>
          <w:i/>
          <w:iCs/>
        </w:rPr>
        <w:t>Picocom</w:t>
      </w:r>
      <w:proofErr w:type="spellEnd"/>
      <w:r>
        <w:rPr>
          <w:i/>
          <w:iCs/>
        </w:rPr>
        <w:t>”.</w:t>
      </w:r>
    </w:p>
    <w:p w14:paraId="69A85FBF" w14:textId="18ECE731" w:rsidR="009E0CB4" w:rsidRDefault="009E0CB4" w:rsidP="009E0CB4">
      <w:pPr>
        <w:jc w:val="both"/>
      </w:pPr>
      <w:r>
        <w:t>La configuración es la misma necesaria para la comunicación serie con los Sistemas Windows.</w:t>
      </w:r>
    </w:p>
    <w:p w14:paraId="536E0E54" w14:textId="77777777" w:rsidR="00514EED" w:rsidRDefault="00514EED" w:rsidP="009E0CB4">
      <w:pPr>
        <w:jc w:val="both"/>
      </w:pP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486911"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xml:space="preserve">~$ </w:t>
            </w:r>
            <w:proofErr w:type="spellStart"/>
            <w:r w:rsidRPr="001A05CB">
              <w:rPr>
                <w:sz w:val="18"/>
                <w:szCs w:val="18"/>
                <w:lang w:val="en-US"/>
              </w:rPr>
              <w:t>picocom</w:t>
            </w:r>
            <w:proofErr w:type="spellEnd"/>
            <w:r w:rsidRPr="001A05CB">
              <w:rPr>
                <w:sz w:val="18"/>
                <w:szCs w:val="18"/>
                <w:lang w:val="en-US"/>
              </w:rPr>
              <w:t xml:space="preserve"> -c</w:t>
            </w:r>
            <w:r>
              <w:rPr>
                <w:sz w:val="18"/>
                <w:szCs w:val="18"/>
                <w:lang w:val="en-US"/>
              </w:rPr>
              <w:t>—</w:t>
            </w:r>
            <w:proofErr w:type="spellStart"/>
            <w:r w:rsidRPr="001A05CB">
              <w:rPr>
                <w:sz w:val="18"/>
                <w:szCs w:val="18"/>
                <w:lang w:val="en-US"/>
              </w:rPr>
              <w:t>omap</w:t>
            </w:r>
            <w:proofErr w:type="spellEnd"/>
            <w:r w:rsidRPr="001A05CB">
              <w:rPr>
                <w:sz w:val="18"/>
                <w:szCs w:val="18"/>
                <w:lang w:val="en-US"/>
              </w:rPr>
              <w:t xml:space="preserve"> </w:t>
            </w:r>
            <w:proofErr w:type="spellStart"/>
            <w:r w:rsidRPr="001A05CB">
              <w:rPr>
                <w:sz w:val="18"/>
                <w:szCs w:val="18"/>
                <w:lang w:val="en-US"/>
              </w:rPr>
              <w:t>lfcr</w:t>
            </w:r>
            <w:proofErr w:type="spellEnd"/>
            <w:r w:rsidRPr="001A05CB">
              <w:rPr>
                <w:sz w:val="18"/>
                <w:szCs w:val="18"/>
                <w:lang w:val="en-US"/>
              </w:rPr>
              <w:t xml:space="preserve">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2AA88051" w14:textId="77777777" w:rsidR="00514EED" w:rsidRPr="001925E3" w:rsidRDefault="00514EED" w:rsidP="00514EED">
      <w:pPr>
        <w:pStyle w:val="Descripcin"/>
        <w:jc w:val="center"/>
        <w:rPr>
          <w:lang w:val="en-US"/>
        </w:rPr>
      </w:pPr>
    </w:p>
    <w:p w14:paraId="043A2856" w14:textId="58F0621B" w:rsidR="009E0CB4" w:rsidRDefault="009E0CB4" w:rsidP="00514EED">
      <w:pPr>
        <w:pStyle w:val="Descripcin"/>
        <w:jc w:val="center"/>
      </w:pPr>
      <w:bookmarkStart w:id="2299" w:name="_Toc81499571"/>
      <w:r>
        <w:t xml:space="preserve">Tabla </w:t>
      </w:r>
      <w:r w:rsidR="00E20257">
        <w:fldChar w:fldCharType="begin"/>
      </w:r>
      <w:r w:rsidR="00E20257">
        <w:instrText xml:space="preserve"> SEQ Tabla \* ARABIC </w:instrText>
      </w:r>
      <w:r w:rsidR="00E20257">
        <w:fldChar w:fldCharType="separate"/>
      </w:r>
      <w:r w:rsidR="007E0A90">
        <w:rPr>
          <w:noProof/>
        </w:rPr>
        <w:t>11</w:t>
      </w:r>
      <w:r w:rsidR="00E20257">
        <w:rPr>
          <w:noProof/>
        </w:rPr>
        <w:fldChar w:fldCharType="end"/>
      </w:r>
      <w:r>
        <w:t xml:space="preserve"> Abrir terminal </w:t>
      </w:r>
      <w:proofErr w:type="spellStart"/>
      <w:r>
        <w:t>Picocom</w:t>
      </w:r>
      <w:proofErr w:type="spellEnd"/>
      <w:r>
        <w:t xml:space="preserve"> en Linux / MAC Os</w:t>
      </w:r>
      <w:bookmarkEnd w:id="2299"/>
    </w:p>
    <w:p w14:paraId="0863C67B" w14:textId="77777777" w:rsidR="00514EED" w:rsidRPr="00514EED" w:rsidRDefault="00514EED" w:rsidP="00514EED"/>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proofErr w:type="spellStart"/>
      <w:r w:rsidRPr="001A05CB">
        <w:t>omap</w:t>
      </w:r>
      <w:proofErr w:type="spellEnd"/>
      <w:r w:rsidRPr="001A05CB">
        <w:t xml:space="preserve"> </w:t>
      </w:r>
      <w:proofErr w:type="spellStart"/>
      <w:r w:rsidRPr="001A05CB">
        <w:t>lfcr</w:t>
      </w:r>
      <w:proofErr w:type="spellEnd"/>
      <w:r w:rsidRPr="001A05CB">
        <w:t xml:space="preserve">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w:t>
      </w:r>
      <w:proofErr w:type="spellStart"/>
      <w:r w:rsidRPr="001A05CB">
        <w:t>dev</w:t>
      </w:r>
      <w:proofErr w:type="spellEnd"/>
      <w:r w:rsidRPr="001A05CB">
        <w:t xml:space="preserve">/ttyACM0 </w:t>
      </w:r>
      <w:r w:rsidRPr="001A05CB">
        <w:rPr>
          <w:lang w:val="en-US"/>
        </w:rPr>
        <w:sym w:font="Wingdings" w:char="F0E0"/>
      </w:r>
      <w:r w:rsidRPr="001A05CB">
        <w:t xml:space="preserve"> El dispositivo s</w:t>
      </w:r>
      <w:r>
        <w:t xml:space="preserve">erie asignado por Linux. Usar </w:t>
      </w:r>
      <w:proofErr w:type="spellStart"/>
      <w:r>
        <w:rPr>
          <w:b/>
          <w:bCs/>
          <w:i/>
          <w:iCs/>
        </w:rPr>
        <w:t>dmesg</w:t>
      </w:r>
      <w:proofErr w:type="spellEnd"/>
      <w:r>
        <w:rPr>
          <w:b/>
          <w:bCs/>
          <w:i/>
          <w:iCs/>
        </w:rPr>
        <w:t xml:space="preserve"> </w:t>
      </w:r>
      <w:r>
        <w:rPr>
          <w:b/>
          <w:bCs/>
        </w:rPr>
        <w:t xml:space="preserve">| </w:t>
      </w:r>
      <w:proofErr w:type="spellStart"/>
      <w:r>
        <w:rPr>
          <w:b/>
          <w:bCs/>
          <w:i/>
          <w:iCs/>
        </w:rPr>
        <w:t>tail</w:t>
      </w:r>
      <w:proofErr w:type="spellEnd"/>
      <w:r>
        <w:rPr>
          <w:b/>
          <w:bCs/>
          <w:i/>
          <w:iCs/>
        </w:rPr>
        <w:t xml:space="preserve">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proofErr w:type="spellStart"/>
      <w:r>
        <w:rPr>
          <w:b/>
          <w:bCs/>
          <w:i/>
          <w:iCs/>
        </w:rPr>
        <w:t>Ctrl+a</w:t>
      </w:r>
      <w:proofErr w:type="spellEnd"/>
      <w:r>
        <w:rPr>
          <w:b/>
          <w:bCs/>
          <w:i/>
          <w:iCs/>
        </w:rPr>
        <w:t xml:space="preserve"> </w:t>
      </w:r>
      <w:r>
        <w:rPr>
          <w:i/>
          <w:iCs/>
        </w:rPr>
        <w:t xml:space="preserve">y </w:t>
      </w:r>
      <w:proofErr w:type="spellStart"/>
      <w:r>
        <w:rPr>
          <w:b/>
          <w:bCs/>
          <w:i/>
          <w:iCs/>
        </w:rPr>
        <w:t>Ctrl+x</w:t>
      </w:r>
      <w:proofErr w:type="spellEnd"/>
    </w:p>
    <w:p w14:paraId="1776D8EB" w14:textId="6F379F61" w:rsidR="00D67F80" w:rsidRDefault="00D67F80">
      <w:r>
        <w:br w:type="page"/>
      </w:r>
    </w:p>
    <w:p w14:paraId="6B8A6F9E" w14:textId="63AA48BB" w:rsidR="00FB1A0B" w:rsidRDefault="00F9119D" w:rsidP="00C52475">
      <w:pPr>
        <w:pStyle w:val="Ttulo2"/>
        <w:numPr>
          <w:ilvl w:val="1"/>
          <w:numId w:val="1"/>
        </w:numPr>
      </w:pPr>
      <w:bookmarkStart w:id="2300" w:name="_Toc81499432"/>
      <w:r>
        <w:lastRenderedPageBreak/>
        <w:t>CONFIGURACIÓN DE RED PARA KTWM102</w:t>
      </w:r>
      <w:bookmarkEnd w:id="2300"/>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481B0A">
      <w:pPr>
        <w:pStyle w:val="Prrafodelista"/>
        <w:numPr>
          <w:ilvl w:val="0"/>
          <w:numId w:val="17"/>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481B0A">
      <w:pPr>
        <w:pStyle w:val="Prrafodelista"/>
        <w:numPr>
          <w:ilvl w:val="0"/>
          <w:numId w:val="17"/>
        </w:numPr>
        <w:jc w:val="both"/>
      </w:pPr>
      <w:r>
        <w:t>La segunda vía es por comandos KBI. Estos comandos se enviarán por vía UART al módulo.</w:t>
      </w:r>
    </w:p>
    <w:p w14:paraId="69FDFD89" w14:textId="77777777" w:rsidR="00D67F80" w:rsidRDefault="00D67F80" w:rsidP="00D67F80">
      <w:pPr>
        <w:jc w:val="both"/>
      </w:pPr>
    </w:p>
    <w:p w14:paraId="347E16AF" w14:textId="09801E4B" w:rsidR="00D67F80" w:rsidRDefault="00D67F80" w:rsidP="00C52475">
      <w:pPr>
        <w:pStyle w:val="Ttulo3"/>
        <w:numPr>
          <w:ilvl w:val="2"/>
          <w:numId w:val="1"/>
        </w:numPr>
        <w:rPr>
          <w:lang w:val="en-US"/>
        </w:rPr>
      </w:pPr>
      <w:bookmarkStart w:id="2301" w:name="_Toc81499433"/>
      <w:proofErr w:type="spellStart"/>
      <w:r w:rsidRPr="00D67F80">
        <w:rPr>
          <w:lang w:val="en-US"/>
        </w:rPr>
        <w:t>Kirale</w:t>
      </w:r>
      <w:proofErr w:type="spellEnd"/>
      <w:r w:rsidRPr="00D67F80">
        <w:rPr>
          <w:lang w:val="en-US"/>
        </w:rPr>
        <w:t xml:space="preserve"> Command-Line Shell R</w:t>
      </w:r>
      <w:r>
        <w:rPr>
          <w:lang w:val="en-US"/>
        </w:rPr>
        <w:t xml:space="preserve">eference Guide – </w:t>
      </w:r>
      <w:proofErr w:type="spellStart"/>
      <w:r>
        <w:rPr>
          <w:lang w:val="en-US"/>
        </w:rPr>
        <w:t>Comandos</w:t>
      </w:r>
      <w:proofErr w:type="spellEnd"/>
      <w:r>
        <w:rPr>
          <w:lang w:val="en-US"/>
        </w:rPr>
        <w:t xml:space="preserve"> KSH</w:t>
      </w:r>
      <w:bookmarkEnd w:id="2301"/>
    </w:p>
    <w:p w14:paraId="7043DAB3" w14:textId="4B801A21" w:rsidR="00D67F80" w:rsidRDefault="00D67F80" w:rsidP="00D67F80">
      <w:pPr>
        <w:rPr>
          <w:lang w:val="en-US"/>
        </w:rPr>
      </w:pPr>
    </w:p>
    <w:p w14:paraId="0C773EE1" w14:textId="3EC6DC88" w:rsidR="00D67F80" w:rsidRPr="00D67F80" w:rsidRDefault="00D67F80" w:rsidP="00C52475">
      <w:pPr>
        <w:pStyle w:val="Ttulo4"/>
        <w:numPr>
          <w:ilvl w:val="3"/>
          <w:numId w:val="1"/>
        </w:numPr>
      </w:pPr>
      <w:bookmarkStart w:id="2302" w:name="_Toc81499434"/>
      <w:r w:rsidRPr="00D67F80">
        <w:t>Sintaxis de los comandos</w:t>
      </w:r>
      <w:bookmarkEnd w:id="2302"/>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5EFF77A8" w:rsidR="00D67F80" w:rsidRDefault="00D67F80" w:rsidP="00D67F80">
      <w:pPr>
        <w:jc w:val="both"/>
      </w:pPr>
    </w:p>
    <w:p w14:paraId="099E4C97" w14:textId="77777777" w:rsidR="00514EED" w:rsidRDefault="00514EED"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proofErr w:type="spellStart"/>
            <w:r w:rsidRPr="00D67F80">
              <w:rPr>
                <w:sz w:val="18"/>
                <w:szCs w:val="18"/>
                <w:lang w:val="en-US"/>
              </w:rPr>
              <w:t>kinos@local</w:t>
            </w:r>
            <w:proofErr w:type="spellEnd"/>
            <w:r w:rsidRPr="00D67F80">
              <w:rPr>
                <w:sz w:val="18"/>
                <w:szCs w:val="18"/>
                <w:lang w:val="en-US"/>
              </w:rPr>
              <w:t xml:space="preserve">:~$ command &lt; </w:t>
            </w:r>
            <w:proofErr w:type="spellStart"/>
            <w:r w:rsidRPr="00D67F80">
              <w:rPr>
                <w:sz w:val="18"/>
                <w:szCs w:val="18"/>
                <w:lang w:val="en-US"/>
              </w:rPr>
              <w:t>arg</w:t>
            </w:r>
            <w:proofErr w:type="spellEnd"/>
            <w:r w:rsidRPr="00D67F80">
              <w:rPr>
                <w:sz w:val="18"/>
                <w:szCs w:val="18"/>
                <w:lang w:val="en-US"/>
              </w:rPr>
              <w:t xml:space="preserve"> &gt; &lt; key &gt; &lt; subkey &gt; [ param 1 ] … </w:t>
            </w:r>
            <w:r w:rsidRPr="00D67F80">
              <w:rPr>
                <w:sz w:val="18"/>
                <w:szCs w:val="18"/>
              </w:rPr>
              <w:t xml:space="preserve">[ </w:t>
            </w:r>
            <w:proofErr w:type="spellStart"/>
            <w:r w:rsidRPr="00D67F80">
              <w:rPr>
                <w:sz w:val="18"/>
                <w:szCs w:val="18"/>
              </w:rPr>
              <w:t>param</w:t>
            </w:r>
            <w:proofErr w:type="spellEnd"/>
            <w:r w:rsidRPr="00D67F80">
              <w:rPr>
                <w:sz w:val="18"/>
                <w:szCs w:val="18"/>
              </w:rPr>
              <w:t xml:space="preserve">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E68A144" w14:textId="77777777" w:rsidR="00514EED" w:rsidRDefault="00514EED" w:rsidP="00D67F80">
      <w:pPr>
        <w:pStyle w:val="Descripcin"/>
        <w:jc w:val="center"/>
      </w:pPr>
    </w:p>
    <w:p w14:paraId="04BC7DE3" w14:textId="55DB8B1D" w:rsidR="00D67F80" w:rsidRDefault="00D67F80" w:rsidP="00D67F80">
      <w:pPr>
        <w:pStyle w:val="Descripcin"/>
        <w:jc w:val="center"/>
      </w:pPr>
      <w:bookmarkStart w:id="2303" w:name="_Toc81499572"/>
      <w:r>
        <w:t xml:space="preserve">Tabla </w:t>
      </w:r>
      <w:r w:rsidR="00E20257">
        <w:fldChar w:fldCharType="begin"/>
      </w:r>
      <w:r w:rsidR="00E20257">
        <w:instrText xml:space="preserve"> SEQ Tabla \* ARABIC </w:instrText>
      </w:r>
      <w:r w:rsidR="00E20257">
        <w:fldChar w:fldCharType="separate"/>
      </w:r>
      <w:r w:rsidR="007E0A90">
        <w:rPr>
          <w:noProof/>
        </w:rPr>
        <w:t>12</w:t>
      </w:r>
      <w:r w:rsidR="00E20257">
        <w:rPr>
          <w:noProof/>
        </w:rPr>
        <w:fldChar w:fldCharType="end"/>
      </w:r>
      <w:r>
        <w:t xml:space="preserve"> Sintaxis comandos KSH</w:t>
      </w:r>
      <w:bookmarkEnd w:id="2303"/>
    </w:p>
    <w:p w14:paraId="282BB53A" w14:textId="77777777" w:rsidR="00D67F80" w:rsidRPr="00D67F80" w:rsidRDefault="00D67F80" w:rsidP="00D67F80"/>
    <w:p w14:paraId="4E362403" w14:textId="77777777" w:rsidR="00D67F80" w:rsidRDefault="00D67F80" w:rsidP="00D67F80">
      <w:pPr>
        <w:jc w:val="both"/>
      </w:pPr>
      <w:r w:rsidRPr="00570376">
        <w:t xml:space="preserve">Donde </w:t>
      </w:r>
      <w:proofErr w:type="spellStart"/>
      <w:r w:rsidRPr="00570376">
        <w:rPr>
          <w:b/>
          <w:bCs/>
        </w:rPr>
        <w:t>Command</w:t>
      </w:r>
      <w:proofErr w:type="spellEnd"/>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 xml:space="preserve">Para el envío de estos comandos se necesitará descargar la herramienta </w:t>
      </w:r>
      <w:proofErr w:type="spellStart"/>
      <w:r>
        <w:t>KiTools</w:t>
      </w:r>
      <w:proofErr w:type="spellEnd"/>
      <w:r>
        <w:t xml:space="preserve"> a su última versión de la siguiente dirección:</w:t>
      </w:r>
    </w:p>
    <w:p w14:paraId="701375B2" w14:textId="6274BDE3" w:rsidR="00D67F80" w:rsidRPr="00D67F80" w:rsidRDefault="008442FF" w:rsidP="00D67F80">
      <w:pPr>
        <w:jc w:val="both"/>
        <w:rPr>
          <w:color w:val="0563C1" w:themeColor="hyperlink"/>
          <w:u w:val="single"/>
        </w:rPr>
      </w:pPr>
      <w:hyperlink r:id="rId69" w:anchor="downloads" w:history="1">
        <w:r w:rsidR="00D67F80"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70"/>
                    <a:stretch>
                      <a:fillRect/>
                    </a:stretch>
                  </pic:blipFill>
                  <pic:spPr>
                    <a:xfrm>
                      <a:off x="0" y="0"/>
                      <a:ext cx="5194724" cy="2724420"/>
                    </a:xfrm>
                    <a:prstGeom prst="rect">
                      <a:avLst/>
                    </a:prstGeom>
                  </pic:spPr>
                </pic:pic>
              </a:graphicData>
            </a:graphic>
          </wp:inline>
        </w:drawing>
      </w:r>
    </w:p>
    <w:p w14:paraId="0028A896" w14:textId="6E308358" w:rsidR="00D67F80" w:rsidRDefault="00D67F80" w:rsidP="00D67F80">
      <w:pPr>
        <w:pStyle w:val="Descripcin"/>
        <w:jc w:val="center"/>
      </w:pPr>
      <w:bookmarkStart w:id="2304" w:name="_Toc81499614"/>
      <w:bookmarkStart w:id="2305" w:name="_Toc81499849"/>
      <w:r>
        <w:t xml:space="preserve">Ilustración </w:t>
      </w:r>
      <w:r w:rsidR="00E20257">
        <w:fldChar w:fldCharType="begin"/>
      </w:r>
      <w:r w:rsidR="00E20257">
        <w:instrText xml:space="preserve"> SEQ Ilustración \* ARABIC </w:instrText>
      </w:r>
      <w:r w:rsidR="00E20257">
        <w:fldChar w:fldCharType="separate"/>
      </w:r>
      <w:ins w:id="2306" w:author="JORGE CONTRERAS ORTIZ" w:date="2021-09-02T18:16:00Z">
        <w:r w:rsidR="0024330D">
          <w:rPr>
            <w:noProof/>
          </w:rPr>
          <w:t>51</w:t>
        </w:r>
      </w:ins>
      <w:del w:id="2307" w:author="JORGE CONTRERAS ORTIZ" w:date="2021-09-02T17:32:00Z">
        <w:r w:rsidR="006E5AFC" w:rsidDel="002135FF">
          <w:rPr>
            <w:noProof/>
          </w:rPr>
          <w:delText>38</w:delText>
        </w:r>
      </w:del>
      <w:r w:rsidR="00E20257">
        <w:rPr>
          <w:noProof/>
        </w:rPr>
        <w:fldChar w:fldCharType="end"/>
      </w:r>
      <w:r>
        <w:t xml:space="preserve"> Herramienta </w:t>
      </w:r>
      <w:proofErr w:type="spellStart"/>
      <w:r>
        <w:t>KiTools</w:t>
      </w:r>
      <w:bookmarkEnd w:id="2304"/>
      <w:bookmarkEnd w:id="2305"/>
      <w:proofErr w:type="spellEnd"/>
    </w:p>
    <w:p w14:paraId="2967D61E" w14:textId="5F9F3020" w:rsidR="00D67F80" w:rsidRDefault="00D67F80" w:rsidP="00D67F80">
      <w:pPr>
        <w:jc w:val="both"/>
      </w:pPr>
      <w:r>
        <w:t xml:space="preserve">Para ver más en detalle la sintaxis de cada comando, descargar y ver la </w:t>
      </w:r>
      <w:hyperlink r:id="rId71" w:anchor="083596d3193c172fa" w:history="1">
        <w:r w:rsidRPr="00322F1E">
          <w:rPr>
            <w:rStyle w:val="Hipervnculo"/>
          </w:rPr>
          <w:t>KSH Reference Guide</w:t>
        </w:r>
      </w:hyperlink>
      <w:r>
        <w:t>.</w:t>
      </w:r>
    </w:p>
    <w:p w14:paraId="417CC3C5" w14:textId="77777777" w:rsidR="00D67F80" w:rsidRPr="00D67F80" w:rsidRDefault="00D67F80" w:rsidP="00D67F80"/>
    <w:p w14:paraId="5A12D41B" w14:textId="3AE36A0F" w:rsidR="00D67F80" w:rsidRDefault="00D67F80" w:rsidP="00C52475">
      <w:pPr>
        <w:pStyle w:val="Ttulo4"/>
        <w:numPr>
          <w:ilvl w:val="3"/>
          <w:numId w:val="1"/>
        </w:numPr>
      </w:pPr>
      <w:bookmarkStart w:id="2308" w:name="_Toc81499435"/>
      <w:r>
        <w:t>Sintaxis de los parámetros</w:t>
      </w:r>
      <w:bookmarkEnd w:id="2308"/>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481B0A">
      <w:pPr>
        <w:pStyle w:val="Prrafodelista"/>
        <w:numPr>
          <w:ilvl w:val="0"/>
          <w:numId w:val="13"/>
        </w:numPr>
        <w:jc w:val="both"/>
      </w:pPr>
      <w:r>
        <w:rPr>
          <w:b/>
          <w:bCs/>
        </w:rPr>
        <w:t xml:space="preserve">Hexadecimal: </w:t>
      </w:r>
      <w:r>
        <w:t>Representado en la guía como [</w:t>
      </w:r>
      <w:proofErr w:type="spellStart"/>
      <w:r>
        <w:t>hex</w:t>
      </w:r>
      <w:proofErr w:type="spellEnd"/>
      <w:r>
        <w:t>].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481B0A">
      <w:pPr>
        <w:pStyle w:val="Prrafodelista"/>
        <w:numPr>
          <w:ilvl w:val="0"/>
          <w:numId w:val="13"/>
        </w:numPr>
        <w:jc w:val="both"/>
      </w:pPr>
      <w:r>
        <w:rPr>
          <w:b/>
          <w:bCs/>
        </w:rPr>
        <w:t xml:space="preserve">Decimal: </w:t>
      </w:r>
      <w:r>
        <w:t>Representado en la guía como [</w:t>
      </w:r>
      <w:proofErr w:type="spellStart"/>
      <w:r>
        <w:t>dec</w:t>
      </w:r>
      <w:proofErr w:type="spellEnd"/>
      <w:r>
        <w:t>].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481B0A">
      <w:pPr>
        <w:pStyle w:val="Prrafodelista"/>
        <w:numPr>
          <w:ilvl w:val="0"/>
          <w:numId w:val="13"/>
        </w:numPr>
        <w:jc w:val="both"/>
      </w:pPr>
      <w:r>
        <w:rPr>
          <w:b/>
          <w:bCs/>
        </w:rPr>
        <w:t>Cadena de caracteres:</w:t>
      </w:r>
      <w:r>
        <w:t xml:space="preserve"> Representado en la guía como [</w:t>
      </w:r>
      <w:proofErr w:type="spellStart"/>
      <w:r>
        <w:t>str</w:t>
      </w:r>
      <w:proofErr w:type="spellEnd"/>
      <w:r>
        <w:t>].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481B0A">
      <w:pPr>
        <w:pStyle w:val="Prrafodelista"/>
        <w:numPr>
          <w:ilvl w:val="0"/>
          <w:numId w:val="13"/>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w:t>
      </w:r>
      <w:proofErr w:type="spellStart"/>
      <w:r>
        <w:rPr>
          <w:b/>
          <w:bCs/>
        </w:rPr>
        <w:t>section</w:t>
      </w:r>
      <w:proofErr w:type="spellEnd"/>
      <w:r>
        <w:rPr>
          <w:b/>
          <w:bCs/>
        </w:rPr>
        <w:t xml:space="preserve">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72"/>
                    <a:stretch>
                      <a:fillRect/>
                    </a:stretch>
                  </pic:blipFill>
                  <pic:spPr>
                    <a:xfrm>
                      <a:off x="0" y="0"/>
                      <a:ext cx="5400040" cy="2780030"/>
                    </a:xfrm>
                    <a:prstGeom prst="rect">
                      <a:avLst/>
                    </a:prstGeom>
                  </pic:spPr>
                </pic:pic>
              </a:graphicData>
            </a:graphic>
          </wp:inline>
        </w:drawing>
      </w:r>
    </w:p>
    <w:p w14:paraId="5B9A9904" w14:textId="3256F7D7" w:rsidR="00D67F80" w:rsidRDefault="00584679" w:rsidP="00584679">
      <w:pPr>
        <w:pStyle w:val="Descripcin"/>
        <w:jc w:val="center"/>
      </w:pPr>
      <w:bookmarkStart w:id="2309" w:name="_Toc81499615"/>
      <w:bookmarkStart w:id="2310" w:name="_Toc81499850"/>
      <w:r>
        <w:t xml:space="preserve">Ilustración </w:t>
      </w:r>
      <w:r w:rsidR="00E20257">
        <w:fldChar w:fldCharType="begin"/>
      </w:r>
      <w:r w:rsidR="00E20257">
        <w:instrText xml:space="preserve"> SEQ Ilustración \* ARABIC </w:instrText>
      </w:r>
      <w:r w:rsidR="00E20257">
        <w:fldChar w:fldCharType="separate"/>
      </w:r>
      <w:ins w:id="2311" w:author="JORGE CONTRERAS ORTIZ" w:date="2021-09-02T18:16:00Z">
        <w:r w:rsidR="0024330D">
          <w:rPr>
            <w:noProof/>
          </w:rPr>
          <w:t>52</w:t>
        </w:r>
      </w:ins>
      <w:del w:id="2312" w:author="JORGE CONTRERAS ORTIZ" w:date="2021-09-02T17:32:00Z">
        <w:r w:rsidR="006E5AFC" w:rsidDel="002135FF">
          <w:rPr>
            <w:noProof/>
          </w:rPr>
          <w:delText>39</w:delText>
        </w:r>
      </w:del>
      <w:r w:rsidR="00E20257">
        <w:rPr>
          <w:noProof/>
        </w:rPr>
        <w:fldChar w:fldCharType="end"/>
      </w:r>
      <w:r>
        <w:t xml:space="preserve"> IP como parámetros</w:t>
      </w:r>
      <w:bookmarkEnd w:id="2309"/>
      <w:bookmarkEnd w:id="2310"/>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481B0A">
      <w:pPr>
        <w:pStyle w:val="Prrafodelista"/>
        <w:numPr>
          <w:ilvl w:val="0"/>
          <w:numId w:val="13"/>
        </w:numPr>
        <w:jc w:val="both"/>
      </w:pPr>
      <w:r>
        <w:rPr>
          <w:b/>
          <w:bCs/>
        </w:rPr>
        <w:t xml:space="preserve">Direcciones MAC: </w:t>
      </w:r>
      <w:r>
        <w:t>Representado en la guía como [</w:t>
      </w:r>
      <w:proofErr w:type="spellStart"/>
      <w:r>
        <w:t>mac</w:t>
      </w:r>
      <w:proofErr w:type="spellEnd"/>
      <w:r>
        <w:t>]. Este parámetro se usa para especificar direcciones de 64-bits.</w:t>
      </w:r>
    </w:p>
    <w:p w14:paraId="79BD8396" w14:textId="7288D7AE" w:rsidR="00D67F80" w:rsidRDefault="00D67F80" w:rsidP="00481B0A">
      <w:pPr>
        <w:pStyle w:val="Prrafodelista"/>
        <w:numPr>
          <w:ilvl w:val="0"/>
          <w:numId w:val="13"/>
        </w:numPr>
        <w:jc w:val="both"/>
      </w:pPr>
      <w:r>
        <w:rPr>
          <w:b/>
          <w:bCs/>
        </w:rPr>
        <w:t xml:space="preserve">Cadena / Array: </w:t>
      </w:r>
      <w:r>
        <w:t>Se representa en la guía como [</w:t>
      </w:r>
      <w:proofErr w:type="spellStart"/>
      <w:r>
        <w:t>arr</w:t>
      </w:r>
      <w:proofErr w:type="spellEnd"/>
      <w:r>
        <w:t xml:space="preserve">]. Este parámetro se usa para especificar </w:t>
      </w:r>
      <w:proofErr w:type="spellStart"/>
      <w:r>
        <w:t>payloads</w:t>
      </w:r>
      <w:proofErr w:type="spellEnd"/>
      <w:r>
        <w:t xml:space="preserve"> que deben enviarse sin ningún cambio. Están hechos de cadena de bytes en notación hexadecimal sin el prefijo “0x”.</w:t>
      </w:r>
    </w:p>
    <w:p w14:paraId="06C7341D" w14:textId="77777777" w:rsidR="0004197A" w:rsidRDefault="0004197A" w:rsidP="0004197A">
      <w:pPr>
        <w:jc w:val="both"/>
      </w:pPr>
    </w:p>
    <w:p w14:paraId="5AFD2E52" w14:textId="2B8FD7E7" w:rsidR="0004197A" w:rsidRDefault="0004197A" w:rsidP="00C52475">
      <w:pPr>
        <w:pStyle w:val="Ttulo4"/>
        <w:numPr>
          <w:ilvl w:val="3"/>
          <w:numId w:val="1"/>
        </w:numPr>
      </w:pPr>
      <w:bookmarkStart w:id="2313" w:name="_Toc81499436"/>
      <w:r>
        <w:t>Mensajes de Respuesta</w:t>
      </w:r>
      <w:bookmarkEnd w:id="2313"/>
    </w:p>
    <w:p w14:paraId="24D82344" w14:textId="77777777" w:rsidR="00D67F80" w:rsidRPr="00D67F80" w:rsidRDefault="00D67F80" w:rsidP="00D67F80"/>
    <w:p w14:paraId="552A1C20" w14:textId="77777777" w:rsidR="0004197A" w:rsidRDefault="0004197A" w:rsidP="00022D82">
      <w:pPr>
        <w:jc w:val="both"/>
      </w:pPr>
      <w:r>
        <w:t xml:space="preserve">Cuando se ejecuta un comando en la </w:t>
      </w:r>
      <w:proofErr w:type="spellStart"/>
      <w:r>
        <w:t>Kirale</w:t>
      </w:r>
      <w:proofErr w:type="spellEnd"/>
      <w:r>
        <w:t xml:space="preserve"> </w:t>
      </w:r>
      <w:proofErr w:type="spellStart"/>
      <w:r>
        <w:t>Command</w:t>
      </w:r>
      <w:proofErr w:type="spellEnd"/>
      <w:r>
        <w:t>-Line Shell, se pueden reportar algunos errores como respuesta a su ejecución.</w:t>
      </w:r>
    </w:p>
    <w:p w14:paraId="4B85CBB2" w14:textId="052614BF" w:rsidR="0004197A" w:rsidRDefault="0004197A" w:rsidP="00481B0A">
      <w:pPr>
        <w:pStyle w:val="Prrafodelista"/>
        <w:numPr>
          <w:ilvl w:val="0"/>
          <w:numId w:val="18"/>
        </w:numPr>
        <w:jc w:val="both"/>
      </w:pPr>
      <w:proofErr w:type="spellStart"/>
      <w:r w:rsidRPr="00022D82">
        <w:rPr>
          <w:b/>
          <w:bCs/>
          <w:i/>
          <w:iCs/>
        </w:rPr>
        <w:t>Invalid</w:t>
      </w:r>
      <w:proofErr w:type="spellEnd"/>
      <w:r w:rsidRPr="00022D82">
        <w:rPr>
          <w:b/>
          <w:bCs/>
          <w:i/>
          <w:iCs/>
        </w:rPr>
        <w:t xml:space="preserve"> </w:t>
      </w:r>
      <w:proofErr w:type="spellStart"/>
      <w:r w:rsidRPr="00022D82">
        <w:rPr>
          <w:b/>
          <w:bCs/>
          <w:i/>
          <w:iCs/>
        </w:rPr>
        <w:t>Syntax</w:t>
      </w:r>
      <w:proofErr w:type="spellEnd"/>
      <w:r>
        <w:t>: Tanto el comando como el argumento son reconocidos pero alguna de las palabras claves o subclaves son erróneas, o hay más parámetros de lo esperado para ese comando.</w:t>
      </w:r>
    </w:p>
    <w:p w14:paraId="16902B50" w14:textId="72B2BF2E"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found</w:t>
      </w:r>
      <w:proofErr w:type="spellEnd"/>
      <w:r w:rsidRPr="00022D82">
        <w:rPr>
          <w:b/>
          <w:bCs/>
          <w:i/>
          <w:iCs/>
        </w:rPr>
        <w:t xml:space="preserve">: </w:t>
      </w:r>
      <w:r w:rsidRPr="00B951AC">
        <w:t>El comando o el argumento no e</w:t>
      </w:r>
      <w:r>
        <w:t>xiste.</w:t>
      </w:r>
    </w:p>
    <w:p w14:paraId="2E5BCD2F" w14:textId="62F72E73" w:rsidR="0004197A" w:rsidRDefault="0004197A" w:rsidP="00481B0A">
      <w:pPr>
        <w:pStyle w:val="Prrafodelista"/>
        <w:numPr>
          <w:ilvl w:val="0"/>
          <w:numId w:val="18"/>
        </w:numPr>
        <w:jc w:val="both"/>
      </w:pPr>
      <w:proofErr w:type="spellStart"/>
      <w:r w:rsidRPr="00022D82">
        <w:rPr>
          <w:b/>
          <w:bCs/>
          <w:i/>
          <w:iCs/>
        </w:rPr>
        <w:t>Bad</w:t>
      </w:r>
      <w:proofErr w:type="spellEnd"/>
      <w:r w:rsidRPr="00022D82">
        <w:rPr>
          <w:b/>
          <w:bCs/>
          <w:i/>
          <w:iCs/>
        </w:rPr>
        <w:t xml:space="preserve"> </w:t>
      </w:r>
      <w:proofErr w:type="spellStart"/>
      <w:r w:rsidRPr="00022D82">
        <w:rPr>
          <w:b/>
          <w:bCs/>
          <w:i/>
          <w:iCs/>
        </w:rPr>
        <w:t>parameter</w:t>
      </w:r>
      <w:proofErr w:type="spellEnd"/>
      <w:r w:rsidRPr="00022D82">
        <w:rPr>
          <w:b/>
          <w:bCs/>
          <w:i/>
          <w:iCs/>
        </w:rPr>
        <w:t>:</w:t>
      </w:r>
      <w:r>
        <w:t xml:space="preserve"> Alguno de los parámetros que se han introducido es erróneo o su valor está fuera de rango.</w:t>
      </w:r>
    </w:p>
    <w:p w14:paraId="0E571218" w14:textId="6729DF9C" w:rsidR="0004197A" w:rsidRDefault="0004197A" w:rsidP="00481B0A">
      <w:pPr>
        <w:pStyle w:val="Prrafodelista"/>
        <w:numPr>
          <w:ilvl w:val="0"/>
          <w:numId w:val="18"/>
        </w:numPr>
        <w:jc w:val="both"/>
      </w:pPr>
      <w:proofErr w:type="spellStart"/>
      <w:r w:rsidRPr="00022D82">
        <w:rPr>
          <w:b/>
          <w:bCs/>
          <w:i/>
          <w:iCs/>
        </w:rPr>
        <w:t>Command</w:t>
      </w:r>
      <w:proofErr w:type="spellEnd"/>
      <w:r w:rsidRPr="00022D82">
        <w:rPr>
          <w:b/>
          <w:bCs/>
          <w:i/>
          <w:iCs/>
        </w:rPr>
        <w:t xml:space="preserve"> </w:t>
      </w:r>
      <w:proofErr w:type="spellStart"/>
      <w:r w:rsidRPr="00022D82">
        <w:rPr>
          <w:b/>
          <w:bCs/>
          <w:i/>
          <w:iCs/>
        </w:rPr>
        <w:t>not</w:t>
      </w:r>
      <w:proofErr w:type="spellEnd"/>
      <w:r w:rsidRPr="00022D82">
        <w:rPr>
          <w:b/>
          <w:bCs/>
          <w:i/>
          <w:iCs/>
        </w:rPr>
        <w:t xml:space="preserve"> </w:t>
      </w:r>
      <w:proofErr w:type="spellStart"/>
      <w:r w:rsidRPr="00022D82">
        <w:rPr>
          <w:b/>
          <w:bCs/>
          <w:i/>
          <w:iCs/>
        </w:rPr>
        <w:t>allowed</w:t>
      </w:r>
      <w:proofErr w:type="spellEnd"/>
      <w:r w:rsidRPr="00022D82">
        <w:rPr>
          <w:b/>
          <w:bCs/>
          <w:i/>
          <w:iCs/>
        </w:rPr>
        <w:t>:</w:t>
      </w:r>
      <w:r w:rsidRPr="00B951AC">
        <w:t xml:space="preserve"> El comando no puede ejecutarse </w:t>
      </w:r>
      <w:r>
        <w:t>en ese momento. Quizás se requiera que el dispositivo esté en un específico estado u otra configuración no permita la ejecución del comando.</w:t>
      </w:r>
    </w:p>
    <w:p w14:paraId="3D5DC9D5" w14:textId="3EBE1B28" w:rsidR="0004197A" w:rsidRDefault="0004197A" w:rsidP="00481B0A">
      <w:pPr>
        <w:pStyle w:val="Prrafodelista"/>
        <w:numPr>
          <w:ilvl w:val="0"/>
          <w:numId w:val="18"/>
        </w:numPr>
        <w:jc w:val="both"/>
      </w:pPr>
      <w:proofErr w:type="spellStart"/>
      <w:r w:rsidRPr="00022D82">
        <w:rPr>
          <w:b/>
          <w:bCs/>
          <w:i/>
          <w:iCs/>
        </w:rPr>
        <w:t>Configuration</w:t>
      </w:r>
      <w:proofErr w:type="spellEnd"/>
      <w:r w:rsidRPr="00022D82">
        <w:rPr>
          <w:b/>
          <w:bCs/>
          <w:i/>
          <w:iCs/>
        </w:rPr>
        <w:t xml:space="preserve"> </w:t>
      </w:r>
      <w:proofErr w:type="spellStart"/>
      <w:r w:rsidRPr="00022D82">
        <w:rPr>
          <w:b/>
          <w:bCs/>
          <w:i/>
          <w:iCs/>
        </w:rPr>
        <w:t>setting</w:t>
      </w:r>
      <w:proofErr w:type="spellEnd"/>
      <w:r w:rsidRPr="00022D82">
        <w:rPr>
          <w:b/>
          <w:bCs/>
          <w:i/>
          <w:iCs/>
        </w:rPr>
        <w:t xml:space="preserve"> </w:t>
      </w:r>
      <w:proofErr w:type="spellStart"/>
      <w:r w:rsidRPr="00022D82">
        <w:rPr>
          <w:b/>
          <w:bCs/>
          <w:i/>
          <w:iCs/>
        </w:rPr>
        <w:t>missing</w:t>
      </w:r>
      <w:proofErr w:type="spellEnd"/>
      <w:r w:rsidRPr="00022D82">
        <w:rPr>
          <w:b/>
          <w:bCs/>
          <w:i/>
          <w:iCs/>
        </w:rPr>
        <w:t>:</w:t>
      </w:r>
      <w:r w:rsidRPr="00B951AC">
        <w:t xml:space="preserve"> El comando no puede ejecutarse de</w:t>
      </w:r>
      <w:r>
        <w:t>bido a que se requieren otras configuraciones antes de ejecutarse.</w:t>
      </w:r>
    </w:p>
    <w:p w14:paraId="5214C32D" w14:textId="0D550EF3" w:rsidR="0004197A" w:rsidRDefault="0004197A" w:rsidP="00481B0A">
      <w:pPr>
        <w:pStyle w:val="Prrafodelista"/>
        <w:numPr>
          <w:ilvl w:val="0"/>
          <w:numId w:val="18"/>
        </w:numPr>
        <w:jc w:val="both"/>
      </w:pPr>
      <w:r w:rsidRPr="00022D82">
        <w:rPr>
          <w:b/>
          <w:bCs/>
          <w:i/>
          <w:iCs/>
        </w:rPr>
        <w:t xml:space="preserve">Processing – </w:t>
      </w:r>
      <w:proofErr w:type="spellStart"/>
      <w:r w:rsidRPr="00022D82">
        <w:rPr>
          <w:b/>
          <w:bCs/>
          <w:i/>
          <w:iCs/>
        </w:rPr>
        <w:t>please</w:t>
      </w:r>
      <w:proofErr w:type="spellEnd"/>
      <w:r w:rsidRPr="00022D82">
        <w:rPr>
          <w:b/>
          <w:bCs/>
          <w:i/>
          <w:iCs/>
        </w:rPr>
        <w:t xml:space="preserve"> </w:t>
      </w:r>
      <w:proofErr w:type="spellStart"/>
      <w:r w:rsidRPr="00022D82">
        <w:rPr>
          <w:b/>
          <w:bCs/>
          <w:i/>
          <w:iCs/>
        </w:rPr>
        <w:t>wait</w:t>
      </w:r>
      <w:proofErr w:type="spellEnd"/>
      <w:r w:rsidRPr="00022D82">
        <w:rPr>
          <w:b/>
          <w:bCs/>
          <w:i/>
          <w:iCs/>
        </w:rPr>
        <w:t xml:space="preserve">: </w:t>
      </w:r>
      <w:r w:rsidRPr="00BF55B8">
        <w:t>El dispositivo está e</w:t>
      </w:r>
      <w:r>
        <w:t>jecutando otro proceso de mayor prioridad. Solo se podrá usar el comando “</w:t>
      </w:r>
      <w:r w:rsidRPr="00022D82">
        <w:rPr>
          <w:b/>
          <w:bCs/>
          <w:i/>
          <w:iCs/>
        </w:rPr>
        <w:t>show status</w:t>
      </w:r>
      <w:r>
        <w:t>”. Otros comandos no podrán usarse hasta que el proceso prioritario termine.</w:t>
      </w:r>
    </w:p>
    <w:p w14:paraId="0190642D" w14:textId="77777777" w:rsidR="0004197A" w:rsidRDefault="0004197A" w:rsidP="00022D82">
      <w:pPr>
        <w:jc w:val="both"/>
      </w:pPr>
    </w:p>
    <w:p w14:paraId="2F39A84E" w14:textId="77777777" w:rsidR="00C52475" w:rsidRDefault="0004197A" w:rsidP="00C52475">
      <w:pPr>
        <w:jc w:val="both"/>
      </w:pPr>
      <w:r>
        <w:t>Si no hay mensaje de respuesta, significa que el comando se ha procesado correctamente.</w:t>
      </w:r>
    </w:p>
    <w:p w14:paraId="6A4C2D27" w14:textId="049906F0" w:rsidR="0004197A" w:rsidRPr="00C52475" w:rsidRDefault="0004197A" w:rsidP="00C52475">
      <w:pPr>
        <w:pStyle w:val="Ttulo3"/>
        <w:numPr>
          <w:ilvl w:val="2"/>
          <w:numId w:val="1"/>
        </w:numPr>
        <w:rPr>
          <w:lang w:val="en-US"/>
        </w:rPr>
      </w:pPr>
      <w:bookmarkStart w:id="2314" w:name="_Toc81499437"/>
      <w:proofErr w:type="spellStart"/>
      <w:r w:rsidRPr="0004197A">
        <w:rPr>
          <w:lang w:val="en-US"/>
        </w:rPr>
        <w:lastRenderedPageBreak/>
        <w:t>Kirale</w:t>
      </w:r>
      <w:proofErr w:type="spellEnd"/>
      <w:r w:rsidRPr="0004197A">
        <w:rPr>
          <w:lang w:val="en-US"/>
        </w:rPr>
        <w:t xml:space="preserve"> Binary Interface Reference G</w:t>
      </w:r>
      <w:r>
        <w:rPr>
          <w:lang w:val="en-US"/>
        </w:rPr>
        <w:t xml:space="preserve">uide – </w:t>
      </w:r>
      <w:proofErr w:type="spellStart"/>
      <w:r>
        <w:rPr>
          <w:lang w:val="en-US"/>
        </w:rPr>
        <w:t>Comandos</w:t>
      </w:r>
      <w:proofErr w:type="spellEnd"/>
      <w:r>
        <w:rPr>
          <w:lang w:val="en-US"/>
        </w:rPr>
        <w:t xml:space="preserve"> KBI</w:t>
      </w:r>
      <w:bookmarkEnd w:id="2314"/>
    </w:p>
    <w:p w14:paraId="779912A7" w14:textId="466D9631" w:rsidR="0004197A" w:rsidRDefault="0004197A" w:rsidP="0004197A">
      <w:pPr>
        <w:rPr>
          <w:lang w:val="en-US"/>
        </w:rPr>
      </w:pPr>
    </w:p>
    <w:p w14:paraId="7527A3A6" w14:textId="76A0A610" w:rsidR="0004197A" w:rsidRDefault="0004197A" w:rsidP="00C52475">
      <w:pPr>
        <w:pStyle w:val="Ttulo4"/>
        <w:numPr>
          <w:ilvl w:val="3"/>
          <w:numId w:val="1"/>
        </w:numPr>
      </w:pPr>
      <w:bookmarkStart w:id="2315" w:name="_Toc81499438"/>
      <w:r w:rsidRPr="00022D82">
        <w:t>Operación de Interfaz</w:t>
      </w:r>
      <w:bookmarkEnd w:id="2315"/>
    </w:p>
    <w:p w14:paraId="4D21C398" w14:textId="77777777" w:rsidR="00022D82" w:rsidRPr="00022D82" w:rsidRDefault="00022D82" w:rsidP="00022D82"/>
    <w:p w14:paraId="4BF4DFFF" w14:textId="3DF4E734" w:rsidR="00022D82" w:rsidRDefault="00022D82" w:rsidP="00022D82">
      <w:pPr>
        <w:jc w:val="both"/>
      </w:pPr>
      <w:r>
        <w:rPr>
          <w:noProof/>
        </w:rPr>
        <mc:AlternateContent>
          <mc:Choice Requires="wps">
            <w:drawing>
              <wp:anchor distT="0" distB="0" distL="114300" distR="114300" simplePos="0" relativeHeight="251671552" behindDoc="1" locked="0" layoutInCell="1" allowOverlap="1" wp14:anchorId="77568875" wp14:editId="2A08B277">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09A62E7E" w14:textId="2C754D15" w:rsidR="00022D82" w:rsidRPr="00065032" w:rsidRDefault="00022D82" w:rsidP="00022D82">
                            <w:pPr>
                              <w:pStyle w:val="Descripcin"/>
                              <w:jc w:val="center"/>
                              <w:rPr>
                                <w:noProof/>
                              </w:rPr>
                            </w:pPr>
                            <w:bookmarkStart w:id="2316" w:name="_Toc81499616"/>
                            <w:bookmarkStart w:id="2317" w:name="_Toc81499851"/>
                            <w:r>
                              <w:t xml:space="preserve">Ilustración </w:t>
                            </w:r>
                            <w:r w:rsidR="00E20257">
                              <w:fldChar w:fldCharType="begin"/>
                            </w:r>
                            <w:r w:rsidR="00E20257">
                              <w:instrText xml:space="preserve"> SEQ Ilustración \* ARABIC </w:instrText>
                            </w:r>
                            <w:r w:rsidR="00E20257">
                              <w:fldChar w:fldCharType="separate"/>
                            </w:r>
                            <w:ins w:id="2318" w:author="JORGE CONTRERAS ORTIZ" w:date="2021-09-02T18:16:00Z">
                              <w:r w:rsidR="0024330D">
                                <w:rPr>
                                  <w:noProof/>
                                </w:rPr>
                                <w:t>53</w:t>
                              </w:r>
                            </w:ins>
                            <w:del w:id="2319" w:author="JORGE CONTRERAS ORTIZ" w:date="2021-09-02T17:32:00Z">
                              <w:r w:rsidR="006E5AFC" w:rsidDel="002135FF">
                                <w:rPr>
                                  <w:noProof/>
                                </w:rPr>
                                <w:delText>40</w:delText>
                              </w:r>
                            </w:del>
                            <w:r w:rsidR="00E20257">
                              <w:rPr>
                                <w:noProof/>
                              </w:rPr>
                              <w:fldChar w:fldCharType="end"/>
                            </w:r>
                            <w:r>
                              <w:t xml:space="preserve"> Esquema de comunicación entre Host Externo y el dispositivo KTWM102</w:t>
                            </w:r>
                            <w:bookmarkEnd w:id="2316"/>
                            <w:bookmarkEnd w:id="2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8875" id="Cuadro de texto 41" o:spid="_x0000_s1030" type="#_x0000_t202" style="position:absolute;left:0;text-align:left;margin-left:-1.25pt;margin-top:261.4pt;width:45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" stroked="f">
                <v:textbox style="mso-fit-shape-to-text:t" inset="0,0,0,0">
                  <w:txbxContent>
                    <w:p w14:paraId="09A62E7E" w14:textId="2C754D15" w:rsidR="00022D82" w:rsidRPr="00065032" w:rsidRDefault="00022D82" w:rsidP="00022D82">
                      <w:pPr>
                        <w:pStyle w:val="Descripcin"/>
                        <w:jc w:val="center"/>
                        <w:rPr>
                          <w:noProof/>
                        </w:rPr>
                      </w:pPr>
                      <w:bookmarkStart w:id="2320" w:name="_Toc81499616"/>
                      <w:bookmarkStart w:id="2321" w:name="_Toc81499851"/>
                      <w:r>
                        <w:t xml:space="preserve">Ilustración </w:t>
                      </w:r>
                      <w:r w:rsidR="00E20257">
                        <w:fldChar w:fldCharType="begin"/>
                      </w:r>
                      <w:r w:rsidR="00E20257">
                        <w:instrText xml:space="preserve"> SEQ Ilustración \* ARABIC </w:instrText>
                      </w:r>
                      <w:r w:rsidR="00E20257">
                        <w:fldChar w:fldCharType="separate"/>
                      </w:r>
                      <w:ins w:id="2322" w:author="JORGE CONTRERAS ORTIZ" w:date="2021-09-02T18:16:00Z">
                        <w:r w:rsidR="0024330D">
                          <w:rPr>
                            <w:noProof/>
                          </w:rPr>
                          <w:t>53</w:t>
                        </w:r>
                      </w:ins>
                      <w:del w:id="2323" w:author="JORGE CONTRERAS ORTIZ" w:date="2021-09-02T17:32:00Z">
                        <w:r w:rsidR="006E5AFC" w:rsidDel="002135FF">
                          <w:rPr>
                            <w:noProof/>
                          </w:rPr>
                          <w:delText>40</w:delText>
                        </w:r>
                      </w:del>
                      <w:r w:rsidR="00E20257">
                        <w:rPr>
                          <w:noProof/>
                        </w:rPr>
                        <w:fldChar w:fldCharType="end"/>
                      </w:r>
                      <w:r>
                        <w:t xml:space="preserve"> Esquema de comunicación entre Host Externo y el dispositivo KTWM102</w:t>
                      </w:r>
                      <w:bookmarkEnd w:id="2320"/>
                      <w:bookmarkEnd w:id="2321"/>
                    </w:p>
                  </w:txbxContent>
                </v:textbox>
                <w10:wrap type="tight"/>
              </v:shape>
            </w:pict>
          </mc:Fallback>
        </mc:AlternateContent>
      </w:r>
      <w:r>
        <w:rPr>
          <w:noProof/>
        </w:rPr>
        <w:drawing>
          <wp:anchor distT="0" distB="0" distL="114300" distR="114300" simplePos="0" relativeHeight="251669504" behindDoc="1" locked="0" layoutInCell="1" allowOverlap="1" wp14:anchorId="0A7E2902" wp14:editId="6184F756">
            <wp:simplePos x="0" y="0"/>
            <wp:positionH relativeFrom="margin">
              <wp:align>center</wp:align>
            </wp:positionH>
            <wp:positionV relativeFrom="paragraph">
              <wp:posOffset>678327</wp:posOffset>
            </wp:positionV>
            <wp:extent cx="5787699" cy="2584863"/>
            <wp:effectExtent l="0" t="0" r="3810" b="6350"/>
            <wp:wrapTight wrapText="bothSides">
              <wp:wrapPolygon edited="0">
                <wp:start x="0" y="0"/>
                <wp:lineTo x="0" y="21494"/>
                <wp:lineTo x="21543" y="21494"/>
                <wp:lineTo x="21543" y="0"/>
                <wp:lineTo x="0" y="0"/>
              </wp:wrapPolygon>
            </wp:wrapTight>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anchor>
        </w:drawing>
      </w:r>
      <w:r>
        <w:t xml:space="preserve">Antes de entrar en el funcionamiento de </w:t>
      </w:r>
      <w:proofErr w:type="spellStart"/>
      <w:r>
        <w:t>como</w:t>
      </w:r>
      <w:proofErr w:type="spellEnd"/>
      <w:r>
        <w:t xml:space="preserve"> usar los comandos KBI por puerto UART, en la siguiente imagen se muestra un esquema de un Host externo usando KBI para comunicarse con el módulo KTWM102 y el sistema </w:t>
      </w:r>
      <w:proofErr w:type="spellStart"/>
      <w:r>
        <w:t>KiNOS</w:t>
      </w:r>
      <w:proofErr w:type="spellEnd"/>
      <w:r>
        <w:t xml:space="preserve"> a través del puerto UART:</w:t>
      </w:r>
    </w:p>
    <w:p w14:paraId="0C421C3F" w14:textId="051014D6" w:rsidR="00022D82" w:rsidRDefault="00022D82" w:rsidP="00022D82">
      <w:pPr>
        <w:jc w:val="both"/>
      </w:pPr>
      <w:r>
        <w:t>Una vez conectado el sistema como en el esquema, deberemos configurar el puerto serie de nuestro Host de la siguiente manera:</w:t>
      </w:r>
    </w:p>
    <w:p w14:paraId="5F4251DC" w14:textId="77777777" w:rsidR="00022D82" w:rsidRPr="004F5252" w:rsidRDefault="00022D82" w:rsidP="00022D82">
      <w:pPr>
        <w:jc w:val="both"/>
        <w:rPr>
          <w:i/>
          <w:lang w:val="en-US"/>
        </w:rPr>
      </w:pPr>
      <w:proofErr w:type="spellStart"/>
      <w:r w:rsidRPr="004F5252">
        <w:rPr>
          <w:b/>
          <w:bCs/>
          <w:i/>
          <w:lang w:val="en-US"/>
        </w:rPr>
        <w:t>Configuración</w:t>
      </w:r>
      <w:proofErr w:type="spellEnd"/>
      <w:r w:rsidRPr="004F5252">
        <w:rPr>
          <w:b/>
          <w:bCs/>
          <w:i/>
          <w:lang w:val="en-US"/>
        </w:rPr>
        <w:t xml:space="preserve"> Serie: </w:t>
      </w:r>
      <w:r w:rsidRPr="004F5252">
        <w:rPr>
          <w:i/>
          <w:lang w:val="en-US"/>
        </w:rPr>
        <w:t>115200 bps, 8 data bits, no parity, 1 stop bit, no flow control.</w:t>
      </w:r>
    </w:p>
    <w:p w14:paraId="0E4B4EE0" w14:textId="77777777" w:rsidR="00022D82" w:rsidRDefault="00022D82" w:rsidP="00022D82">
      <w:pPr>
        <w:jc w:val="both"/>
      </w:pPr>
      <w:r w:rsidRPr="00FE452E">
        <w:rPr>
          <w:b/>
          <w:bCs/>
          <w:i/>
          <w:iCs/>
        </w:rPr>
        <w:t xml:space="preserve">Nota: </w:t>
      </w:r>
      <w:r w:rsidRPr="00FE452E">
        <w:t>Comprobar que los pines d</w:t>
      </w:r>
      <w:r>
        <w:t>e comunicación serie cumplen con las características eléctricas.</w:t>
      </w:r>
    </w:p>
    <w:p w14:paraId="7A1D94B4" w14:textId="77777777" w:rsidR="00022D82" w:rsidRDefault="00022D82" w:rsidP="00022D82">
      <w:pPr>
        <w:jc w:val="both"/>
      </w:pPr>
      <w:r>
        <w:t xml:space="preserve">Como se detalla en la imagen, entre la interfaz UART y el KBI hay un nivel intermedio de codificación/decodificación. Esto es necesario para transmitir un paquete con un carácter delimitador de inicio </w:t>
      </w:r>
      <w:r>
        <w:rPr>
          <w:b/>
          <w:bCs/>
          <w:i/>
          <w:iCs/>
        </w:rPr>
        <w:t>0x00</w:t>
      </w:r>
      <w:r>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6316A146" w14:textId="7B0C7905" w:rsidR="00022D82" w:rsidRDefault="00022D82" w:rsidP="00022D82">
      <w:pPr>
        <w:jc w:val="both"/>
      </w:pPr>
      <w:r>
        <w:t xml:space="preserve">Este procedimiento es llevado a cabo por el sistema de codificación </w:t>
      </w:r>
      <w:r>
        <w:rPr>
          <w:b/>
          <w:bCs/>
          <w:i/>
          <w:iCs/>
        </w:rPr>
        <w:t xml:space="preserve">Consisten </w:t>
      </w:r>
      <w:proofErr w:type="spellStart"/>
      <w:r>
        <w:rPr>
          <w:b/>
          <w:bCs/>
          <w:i/>
          <w:iCs/>
        </w:rPr>
        <w:t>Overhead</w:t>
      </w:r>
      <w:proofErr w:type="spellEnd"/>
      <w:r>
        <w:rPr>
          <w:b/>
          <w:bCs/>
          <w:i/>
          <w:iCs/>
        </w:rPr>
        <w:t xml:space="preserve"> Byte </w:t>
      </w:r>
      <w:proofErr w:type="spellStart"/>
      <w:r>
        <w:rPr>
          <w:b/>
          <w:bCs/>
          <w:i/>
          <w:iCs/>
        </w:rPr>
        <w:t>Stuffing</w:t>
      </w:r>
      <w:proofErr w:type="spellEnd"/>
      <w:r>
        <w:rPr>
          <w:b/>
          <w:bCs/>
          <w:i/>
          <w:iCs/>
        </w:rPr>
        <w:t xml:space="preserve"> (COBS) </w:t>
      </w:r>
      <w:r>
        <w:t xml:space="preserve">implementado en </w:t>
      </w:r>
      <w:proofErr w:type="spellStart"/>
      <w:r>
        <w:t>KiNOS</w:t>
      </w:r>
      <w:proofErr w:type="spellEnd"/>
      <w:r>
        <w:t xml:space="preserve">. Este sistema se explica con más detalle en la </w:t>
      </w:r>
      <w:hyperlink r:id="rId74" w:anchor="083596d3193c172fa" w:history="1">
        <w:r>
          <w:rPr>
            <w:rStyle w:val="Hipervnculo"/>
          </w:rPr>
          <w:t>KBI Reference Guide</w:t>
        </w:r>
      </w:hyperlink>
      <w:r>
        <w:t xml:space="preserve"> y en </w:t>
      </w:r>
      <w:hyperlink r:id="rId75" w:history="1">
        <w:r w:rsidRPr="007426E2">
          <w:rPr>
            <w:rStyle w:val="Hipervnculo"/>
          </w:rPr>
          <w:t>draft-ietf-pppext-cobs-00</w:t>
        </w:r>
      </w:hyperlink>
      <w:r>
        <w:t xml:space="preserve">. Por lo que el Host externo deberá implementar este sistema de codificación COBS para poder interactuar con </w:t>
      </w:r>
      <w:proofErr w:type="spellStart"/>
      <w:r>
        <w:t>KiNOS</w:t>
      </w:r>
      <w:proofErr w:type="spellEnd"/>
      <w:r>
        <w:t xml:space="preserve"> vía UART.</w:t>
      </w:r>
    </w:p>
    <w:p w14:paraId="0BF1B7A9" w14:textId="77777777" w:rsidR="00022D82" w:rsidRDefault="00022D82" w:rsidP="00022D82">
      <w:pPr>
        <w:jc w:val="both"/>
      </w:pPr>
    </w:p>
    <w:p w14:paraId="7D8939DE" w14:textId="77777777" w:rsidR="00022D82" w:rsidRDefault="00022D82" w:rsidP="00022D82">
      <w:pPr>
        <w:jc w:val="both"/>
      </w:pPr>
    </w:p>
    <w:p w14:paraId="3D630EE9" w14:textId="77777777" w:rsidR="00022D82" w:rsidRDefault="00022D82" w:rsidP="00022D82">
      <w:pPr>
        <w:jc w:val="both"/>
      </w:pPr>
    </w:p>
    <w:p w14:paraId="63D0608B" w14:textId="3C557458" w:rsidR="00022D82" w:rsidRDefault="00022D82" w:rsidP="00022D82">
      <w:pPr>
        <w:pStyle w:val="Ttulo4"/>
        <w:numPr>
          <w:ilvl w:val="3"/>
          <w:numId w:val="1"/>
        </w:numPr>
      </w:pPr>
      <w:bookmarkStart w:id="2324" w:name="_Toc81499439"/>
      <w:r>
        <w:lastRenderedPageBreak/>
        <w:t>Formato del paquete</w:t>
      </w:r>
      <w:bookmarkEnd w:id="2324"/>
    </w:p>
    <w:p w14:paraId="355D1AEE" w14:textId="77777777" w:rsidR="00C52475" w:rsidRPr="00C52475" w:rsidRDefault="00C52475" w:rsidP="00C52475"/>
    <w:p w14:paraId="48AFD198" w14:textId="3A9DACEB" w:rsidR="00022D82" w:rsidRDefault="00022D82" w:rsidP="00022D82">
      <w:pPr>
        <w:jc w:val="both"/>
      </w:pPr>
      <w:r>
        <w:t>En esta sección se explicará el formato de los paquetes a transmitir o a recibir desde un host externo sin la codificación COBS. Este formato es el siguiente:</w:t>
      </w:r>
      <w:r w:rsidRPr="00A54AB1">
        <w:t xml:space="preserve"> </w:t>
      </w:r>
    </w:p>
    <w:p w14:paraId="4DFF7B4D" w14:textId="77777777" w:rsidR="00022D82" w:rsidRDefault="00022D82" w:rsidP="00022D82">
      <w:pPr>
        <w:jc w:val="both"/>
      </w:pPr>
    </w:p>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022D82" w:rsidRPr="00A54AB1" w14:paraId="618D3D64" w14:textId="77777777" w:rsidTr="00022D82">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089A93" w14:textId="77777777" w:rsidR="00022D82" w:rsidRPr="00A54AB1" w:rsidRDefault="00022D82" w:rsidP="00022D82">
            <w:pPr>
              <w:jc w:val="center"/>
            </w:pPr>
            <w:proofErr w:type="spellStart"/>
            <w:r w:rsidRPr="00A54AB1">
              <w:t>Header</w:t>
            </w:r>
            <w:proofErr w:type="spellEnd"/>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111EB187" w14:textId="77777777" w:rsidR="00022D82" w:rsidRPr="00A54AB1" w:rsidRDefault="00022D82" w:rsidP="00022D82">
            <w:pPr>
              <w:jc w:val="center"/>
            </w:pPr>
            <w:r w:rsidRPr="00A54AB1">
              <w:t>Payload</w:t>
            </w:r>
          </w:p>
        </w:tc>
      </w:tr>
      <w:tr w:rsidR="00022D82" w:rsidRPr="00A54AB1" w14:paraId="48702BA5" w14:textId="77777777" w:rsidTr="00022D82">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02790BC2" w14:textId="77777777" w:rsidR="00022D82" w:rsidRPr="00A54AB1" w:rsidRDefault="00022D82" w:rsidP="00022D82">
            <w:pPr>
              <w:jc w:val="center"/>
            </w:pPr>
            <w:r w:rsidRPr="00A54AB1">
              <w:t>L0</w:t>
            </w:r>
          </w:p>
        </w:tc>
        <w:tc>
          <w:tcPr>
            <w:tcW w:w="385" w:type="dxa"/>
            <w:tcBorders>
              <w:top w:val="nil"/>
              <w:left w:val="nil"/>
              <w:bottom w:val="single" w:sz="4" w:space="0" w:color="auto"/>
              <w:right w:val="single" w:sz="4" w:space="0" w:color="auto"/>
            </w:tcBorders>
            <w:shd w:val="clear" w:color="auto" w:fill="auto"/>
            <w:noWrap/>
            <w:vAlign w:val="center"/>
            <w:hideMark/>
          </w:tcPr>
          <w:p w14:paraId="78C4D090" w14:textId="77777777" w:rsidR="00022D82" w:rsidRPr="00A54AB1" w:rsidRDefault="00022D82" w:rsidP="00022D82">
            <w:pPr>
              <w:jc w:val="center"/>
            </w:pPr>
            <w:r w:rsidRPr="00A54AB1">
              <w:t>L1</w:t>
            </w:r>
          </w:p>
        </w:tc>
        <w:tc>
          <w:tcPr>
            <w:tcW w:w="715" w:type="dxa"/>
            <w:tcBorders>
              <w:top w:val="nil"/>
              <w:left w:val="nil"/>
              <w:bottom w:val="single" w:sz="4" w:space="0" w:color="auto"/>
              <w:right w:val="single" w:sz="4" w:space="0" w:color="auto"/>
            </w:tcBorders>
            <w:shd w:val="clear" w:color="000000" w:fill="C9C9C9"/>
            <w:noWrap/>
            <w:vAlign w:val="center"/>
            <w:hideMark/>
          </w:tcPr>
          <w:p w14:paraId="31822245" w14:textId="77777777" w:rsidR="00022D82" w:rsidRPr="00A54AB1" w:rsidRDefault="00022D82" w:rsidP="00022D82">
            <w:pPr>
              <w:jc w:val="center"/>
            </w:pPr>
            <w:r w:rsidRPr="00A54AB1">
              <w:t>TYPE</w:t>
            </w:r>
          </w:p>
        </w:tc>
        <w:tc>
          <w:tcPr>
            <w:tcW w:w="642" w:type="dxa"/>
            <w:tcBorders>
              <w:top w:val="nil"/>
              <w:left w:val="nil"/>
              <w:bottom w:val="single" w:sz="4" w:space="0" w:color="auto"/>
              <w:right w:val="single" w:sz="4" w:space="0" w:color="auto"/>
            </w:tcBorders>
            <w:shd w:val="clear" w:color="000000" w:fill="C9C9C9"/>
            <w:noWrap/>
            <w:vAlign w:val="center"/>
            <w:hideMark/>
          </w:tcPr>
          <w:p w14:paraId="68698881" w14:textId="77777777" w:rsidR="00022D82" w:rsidRPr="00A54AB1" w:rsidRDefault="00022D82" w:rsidP="00022D82">
            <w:pPr>
              <w:jc w:val="center"/>
            </w:pPr>
            <w:r w:rsidRPr="00A54AB1">
              <w:t>CMD</w:t>
            </w:r>
          </w:p>
        </w:tc>
        <w:tc>
          <w:tcPr>
            <w:tcW w:w="593" w:type="dxa"/>
            <w:tcBorders>
              <w:top w:val="nil"/>
              <w:left w:val="nil"/>
              <w:bottom w:val="single" w:sz="4" w:space="0" w:color="auto"/>
              <w:right w:val="single" w:sz="4" w:space="0" w:color="auto"/>
            </w:tcBorders>
            <w:shd w:val="clear" w:color="auto" w:fill="auto"/>
            <w:noWrap/>
            <w:vAlign w:val="center"/>
            <w:hideMark/>
          </w:tcPr>
          <w:p w14:paraId="33A6BC18" w14:textId="77777777" w:rsidR="00022D82" w:rsidRPr="00A54AB1" w:rsidRDefault="00022D82" w:rsidP="00022D82">
            <w:pPr>
              <w:jc w:val="center"/>
            </w:pPr>
            <w:r w:rsidRPr="00A54AB1">
              <w:t>CKS</w:t>
            </w:r>
          </w:p>
        </w:tc>
        <w:tc>
          <w:tcPr>
            <w:tcW w:w="2355" w:type="dxa"/>
            <w:tcBorders>
              <w:top w:val="nil"/>
              <w:left w:val="nil"/>
              <w:bottom w:val="single" w:sz="4" w:space="0" w:color="auto"/>
              <w:right w:val="single" w:sz="4" w:space="0" w:color="auto"/>
            </w:tcBorders>
            <w:shd w:val="clear" w:color="auto" w:fill="auto"/>
            <w:noWrap/>
            <w:vAlign w:val="center"/>
            <w:hideMark/>
          </w:tcPr>
          <w:p w14:paraId="1E8AA888" w14:textId="77777777" w:rsidR="00022D82" w:rsidRPr="00A54AB1" w:rsidRDefault="00022D82" w:rsidP="00022D82">
            <w:pPr>
              <w:keepNext/>
              <w:jc w:val="center"/>
            </w:pPr>
            <w:r w:rsidRPr="00A54AB1">
              <w:t>(</w:t>
            </w:r>
            <w:proofErr w:type="spellStart"/>
            <w:r w:rsidRPr="00A54AB1">
              <w:t>Optional</w:t>
            </w:r>
            <w:proofErr w:type="spellEnd"/>
            <w:r w:rsidRPr="00A54AB1">
              <w:t xml:space="preserve"> </w:t>
            </w:r>
            <w:r w:rsidRPr="009B2A93">
              <w:t xml:space="preserve">≤ </w:t>
            </w:r>
            <w:r w:rsidRPr="00A54AB1">
              <w:t>1268 Bytes)</w:t>
            </w:r>
          </w:p>
        </w:tc>
      </w:tr>
    </w:tbl>
    <w:p w14:paraId="5F3EFD2F" w14:textId="77777777" w:rsidR="00514EED" w:rsidRDefault="00514EED" w:rsidP="00022D82">
      <w:pPr>
        <w:pStyle w:val="Descripcin"/>
        <w:jc w:val="center"/>
      </w:pPr>
    </w:p>
    <w:p w14:paraId="1814696E" w14:textId="3FF32B32" w:rsidR="00022D82" w:rsidRDefault="00022D82" w:rsidP="00022D82">
      <w:pPr>
        <w:pStyle w:val="Descripcin"/>
        <w:jc w:val="center"/>
      </w:pPr>
      <w:bookmarkStart w:id="2325" w:name="_Toc81499573"/>
      <w:r>
        <w:t xml:space="preserve">Tabla </w:t>
      </w:r>
      <w:r w:rsidR="00E20257">
        <w:fldChar w:fldCharType="begin"/>
      </w:r>
      <w:r w:rsidR="00E20257">
        <w:instrText xml:space="preserve"> SEQ Tabla \* ARABIC </w:instrText>
      </w:r>
      <w:r w:rsidR="00E20257">
        <w:fldChar w:fldCharType="separate"/>
      </w:r>
      <w:r w:rsidR="007E0A90">
        <w:rPr>
          <w:noProof/>
        </w:rPr>
        <w:t>13</w:t>
      </w:r>
      <w:r w:rsidR="00E20257">
        <w:rPr>
          <w:noProof/>
        </w:rPr>
        <w:fldChar w:fldCharType="end"/>
      </w:r>
      <w:r>
        <w:t xml:space="preserve"> Formato del Paquete</w:t>
      </w:r>
      <w:bookmarkEnd w:id="2325"/>
    </w:p>
    <w:p w14:paraId="34486E68" w14:textId="77777777" w:rsidR="00022D82" w:rsidRPr="00022D82" w:rsidRDefault="00022D82" w:rsidP="00022D82"/>
    <w:p w14:paraId="4DFB90C7" w14:textId="77777777" w:rsidR="00022D82" w:rsidRDefault="00022D82" w:rsidP="00022D82">
      <w:pPr>
        <w:jc w:val="both"/>
      </w:pPr>
      <w:r>
        <w:t>En primer lugar, hay una cabecera de cinco bytes de largo donde:</w:t>
      </w:r>
    </w:p>
    <w:p w14:paraId="46EE13F6" w14:textId="0F8A5A15" w:rsidR="00022D82" w:rsidRDefault="00022D82" w:rsidP="00481B0A">
      <w:pPr>
        <w:pStyle w:val="Prrafodelista"/>
        <w:numPr>
          <w:ilvl w:val="0"/>
          <w:numId w:val="13"/>
        </w:numPr>
        <w:jc w:val="both"/>
      </w:pPr>
      <w:r w:rsidRPr="00022D82">
        <w:rPr>
          <w:b/>
          <w:bCs/>
        </w:rPr>
        <w:t xml:space="preserve">L0: </w:t>
      </w:r>
      <w:r>
        <w:t>El byte más significativo del largo de la payload.</w:t>
      </w:r>
    </w:p>
    <w:p w14:paraId="36808CE6" w14:textId="4BAFDF0F" w:rsidR="00022D82" w:rsidRDefault="00022D82" w:rsidP="00481B0A">
      <w:pPr>
        <w:pStyle w:val="Prrafodelista"/>
        <w:numPr>
          <w:ilvl w:val="0"/>
          <w:numId w:val="13"/>
        </w:numPr>
        <w:jc w:val="both"/>
      </w:pPr>
      <w:r w:rsidRPr="00022D82">
        <w:rPr>
          <w:b/>
          <w:bCs/>
        </w:rPr>
        <w:t>L1:</w:t>
      </w:r>
      <w:r>
        <w:t xml:space="preserve"> El byte menos significativo del largo de la payload.</w:t>
      </w:r>
    </w:p>
    <w:p w14:paraId="7CAA26CC" w14:textId="4365DE19" w:rsidR="00022D82" w:rsidRDefault="00022D82" w:rsidP="00481B0A">
      <w:pPr>
        <w:pStyle w:val="Prrafodelista"/>
        <w:numPr>
          <w:ilvl w:val="0"/>
          <w:numId w:val="13"/>
        </w:numPr>
        <w:jc w:val="both"/>
      </w:pPr>
      <w:r w:rsidRPr="00022D82">
        <w:rPr>
          <w:b/>
          <w:bCs/>
        </w:rPr>
        <w:t>TYPE:</w:t>
      </w:r>
      <w:r>
        <w:t xml:space="preserve"> Descriptor de tipo.</w:t>
      </w:r>
    </w:p>
    <w:p w14:paraId="269F58BF" w14:textId="3D7FB84C" w:rsidR="00022D82" w:rsidRDefault="00022D82" w:rsidP="00481B0A">
      <w:pPr>
        <w:pStyle w:val="Prrafodelista"/>
        <w:numPr>
          <w:ilvl w:val="0"/>
          <w:numId w:val="13"/>
        </w:numPr>
        <w:jc w:val="both"/>
      </w:pPr>
      <w:r w:rsidRPr="00022D82">
        <w:rPr>
          <w:b/>
          <w:bCs/>
        </w:rPr>
        <w:t>CMD:</w:t>
      </w:r>
      <w:r>
        <w:t xml:space="preserve"> Descriptor de Comando</w:t>
      </w:r>
    </w:p>
    <w:p w14:paraId="4A1C5BF2" w14:textId="5098C43A" w:rsidR="00022D82" w:rsidRDefault="00022D82" w:rsidP="00481B0A">
      <w:pPr>
        <w:pStyle w:val="Prrafodelista"/>
        <w:numPr>
          <w:ilvl w:val="0"/>
          <w:numId w:val="13"/>
        </w:numPr>
        <w:jc w:val="both"/>
      </w:pPr>
      <w:r w:rsidRPr="00022D82">
        <w:rPr>
          <w:b/>
          <w:bCs/>
        </w:rPr>
        <w:t>CKS:</w:t>
      </w:r>
      <w:r w:rsidRPr="00147D6B">
        <w:t xml:space="preserve"> Byte de </w:t>
      </w:r>
      <w:proofErr w:type="spellStart"/>
      <w:r w:rsidRPr="00147D6B">
        <w:t>Checksum</w:t>
      </w:r>
      <w:proofErr w:type="spellEnd"/>
      <w:r w:rsidRPr="00147D6B">
        <w:t xml:space="preserve">. </w:t>
      </w:r>
      <w:r w:rsidRPr="00277ED3">
        <w:t>Se calcula con el XOR d</w:t>
      </w:r>
      <w:r>
        <w:t>e todo el resto de bytes del paquete.</w:t>
      </w:r>
    </w:p>
    <w:p w14:paraId="3D003479" w14:textId="77777777" w:rsidR="00022D82" w:rsidRDefault="00022D82" w:rsidP="00022D82">
      <w:pPr>
        <w:jc w:val="both"/>
      </w:pPr>
      <w:r>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t>big</w:t>
      </w:r>
      <w:proofErr w:type="spellEnd"/>
      <w:r>
        <w:t xml:space="preserve"> </w:t>
      </w:r>
      <w:proofErr w:type="spellStart"/>
      <w:r>
        <w:t>endian</w:t>
      </w:r>
      <w:proofErr w:type="spellEnd"/>
      <w:r>
        <w:t>.</w:t>
      </w:r>
    </w:p>
    <w:p w14:paraId="4BE9CC77" w14:textId="59C04D31" w:rsidR="00022D82" w:rsidRDefault="00022D82" w:rsidP="00022D82">
      <w:pPr>
        <w:jc w:val="both"/>
      </w:pPr>
      <w:r>
        <w:t xml:space="preserve">El byte </w:t>
      </w:r>
      <w:r>
        <w:rPr>
          <w:b/>
          <w:bCs/>
        </w:rPr>
        <w:t xml:space="preserve">TYPE </w:t>
      </w:r>
      <w:r>
        <w:t>tiene los siguientes bits:</w:t>
      </w:r>
    </w:p>
    <w:p w14:paraId="415E4098" w14:textId="77777777" w:rsidR="00022D82" w:rsidRDefault="00022D82" w:rsidP="00022D82">
      <w:pPr>
        <w:jc w:val="both"/>
      </w:pPr>
    </w:p>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022D82" w:rsidRPr="00780394" w14:paraId="6CEC2841" w14:textId="77777777" w:rsidTr="00514EED">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6355C82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TYPE (1 byte)</w:t>
            </w:r>
          </w:p>
        </w:tc>
      </w:tr>
      <w:tr w:rsidR="00022D82" w:rsidRPr="00780394" w14:paraId="18928CD5" w14:textId="77777777" w:rsidTr="00514EED">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3AD12645"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4B60B3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nil"/>
            </w:tcBorders>
            <w:shd w:val="clear" w:color="auto" w:fill="auto"/>
            <w:noWrap/>
            <w:vAlign w:val="center"/>
            <w:hideMark/>
          </w:tcPr>
          <w:p w14:paraId="56D846BE"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421ECF19"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T</w:t>
            </w:r>
          </w:p>
        </w:tc>
        <w:tc>
          <w:tcPr>
            <w:tcW w:w="468" w:type="dxa"/>
            <w:tcBorders>
              <w:top w:val="nil"/>
              <w:left w:val="nil"/>
              <w:bottom w:val="single" w:sz="4" w:space="0" w:color="auto"/>
              <w:right w:val="nil"/>
            </w:tcBorders>
            <w:shd w:val="clear" w:color="auto" w:fill="auto"/>
            <w:noWrap/>
            <w:vAlign w:val="center"/>
            <w:hideMark/>
          </w:tcPr>
          <w:p w14:paraId="32FBD763"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0282BAA0"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tcBorders>
              <w:top w:val="nil"/>
              <w:left w:val="nil"/>
              <w:bottom w:val="single" w:sz="4" w:space="0" w:color="auto"/>
              <w:right w:val="nil"/>
            </w:tcBorders>
            <w:shd w:val="clear" w:color="auto" w:fill="auto"/>
            <w:noWrap/>
            <w:vAlign w:val="center"/>
            <w:hideMark/>
          </w:tcPr>
          <w:p w14:paraId="6C3E2E71" w14:textId="77777777" w:rsidR="00022D82" w:rsidRPr="00780394" w:rsidRDefault="00022D82" w:rsidP="00514EED">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2888863D" w14:textId="77777777" w:rsidR="00022D82" w:rsidRPr="00780394" w:rsidRDefault="00022D82" w:rsidP="00514EED">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FC</w:t>
            </w:r>
          </w:p>
        </w:tc>
      </w:tr>
    </w:tbl>
    <w:p w14:paraId="78CA8BB2" w14:textId="77777777" w:rsidR="00514EED" w:rsidRDefault="00514EED" w:rsidP="00022D82">
      <w:pPr>
        <w:pStyle w:val="Descripcin"/>
        <w:jc w:val="center"/>
      </w:pPr>
    </w:p>
    <w:p w14:paraId="49318379" w14:textId="65D8803D" w:rsidR="00022D82" w:rsidRDefault="00022D82" w:rsidP="00022D82">
      <w:pPr>
        <w:pStyle w:val="Descripcin"/>
        <w:jc w:val="center"/>
      </w:pPr>
      <w:bookmarkStart w:id="2326" w:name="_Toc81499574"/>
      <w:r>
        <w:t xml:space="preserve">Tabla </w:t>
      </w:r>
      <w:r w:rsidR="00E20257">
        <w:fldChar w:fldCharType="begin"/>
      </w:r>
      <w:r w:rsidR="00E20257">
        <w:instrText xml:space="preserve"> SEQ Tabla \* ARABIC </w:instrText>
      </w:r>
      <w:r w:rsidR="00E20257">
        <w:fldChar w:fldCharType="separate"/>
      </w:r>
      <w:r w:rsidR="007E0A90">
        <w:rPr>
          <w:noProof/>
        </w:rPr>
        <w:t>14</w:t>
      </w:r>
      <w:r w:rsidR="00E20257">
        <w:rPr>
          <w:noProof/>
        </w:rPr>
        <w:fldChar w:fldCharType="end"/>
      </w:r>
      <w:r>
        <w:t xml:space="preserve"> Bits Byte </w:t>
      </w:r>
      <w:proofErr w:type="spellStart"/>
      <w:r>
        <w:t>Type</w:t>
      </w:r>
      <w:bookmarkEnd w:id="2326"/>
      <w:proofErr w:type="spellEnd"/>
    </w:p>
    <w:p w14:paraId="6F7751F5" w14:textId="77777777" w:rsidR="00022D82" w:rsidRDefault="00022D82">
      <w:r>
        <w:br w:type="page"/>
      </w:r>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022D82" w:rsidRPr="00780394" w14:paraId="154877EE" w14:textId="77777777" w:rsidTr="00022D82">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4F684340" w14:textId="4FED34C2" w:rsidR="00022D82" w:rsidRPr="00780394" w:rsidRDefault="00022D82" w:rsidP="00022D82">
            <w:pPr>
              <w:jc w:val="center"/>
              <w:rPr>
                <w:rFonts w:ascii="Calibri" w:eastAsia="Times New Roman" w:hAnsi="Calibri" w:cs="Calibri"/>
                <w:b/>
                <w:bCs/>
                <w:color w:val="000000"/>
                <w:lang w:eastAsia="es-ES"/>
              </w:rPr>
            </w:pPr>
            <w:r>
              <w:lastRenderedPageBreak/>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6DE8C131"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T: FRAME TYPE</w:t>
            </w:r>
          </w:p>
        </w:tc>
      </w:tr>
      <w:tr w:rsidR="00022D82" w:rsidRPr="00780394" w14:paraId="0409EDCD" w14:textId="77777777" w:rsidTr="00022D82">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82D942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27990923"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 -</w:t>
            </w:r>
            <w:proofErr w:type="spellStart"/>
            <w:r w:rsidRPr="00780394">
              <w:rPr>
                <w:rFonts w:ascii="Calibri" w:eastAsia="Times New Roman" w:hAnsi="Calibri" w:cs="Calibri"/>
                <w:b/>
                <w:bCs/>
                <w:color w:val="000000"/>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350058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1 - </w:t>
            </w:r>
            <w:proofErr w:type="spellStart"/>
            <w:r w:rsidRPr="00780394">
              <w:rPr>
                <w:rFonts w:ascii="Calibri" w:eastAsia="Times New Roman" w:hAnsi="Calibri" w:cs="Calibri"/>
                <w:b/>
                <w:bCs/>
                <w:color w:val="000000"/>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6948AB4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23E0E30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3 - </w:t>
            </w:r>
            <w:proofErr w:type="spellStart"/>
            <w:r w:rsidRPr="00780394">
              <w:rPr>
                <w:rFonts w:ascii="Calibri" w:eastAsia="Times New Roman" w:hAnsi="Calibri" w:cs="Calibri"/>
                <w:b/>
                <w:bCs/>
                <w:color w:val="000000"/>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0572112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 xml:space="preserve">4 to 15 - </w:t>
            </w:r>
            <w:proofErr w:type="spellStart"/>
            <w:r w:rsidRPr="00780394">
              <w:rPr>
                <w:rFonts w:ascii="Calibri" w:eastAsia="Times New Roman" w:hAnsi="Calibri" w:cs="Calibri"/>
                <w:b/>
                <w:bCs/>
                <w:color w:val="000000"/>
                <w:lang w:eastAsia="es-ES"/>
              </w:rPr>
              <w:t>Reserved</w:t>
            </w:r>
            <w:proofErr w:type="spellEnd"/>
          </w:p>
        </w:tc>
      </w:tr>
      <w:tr w:rsidR="00022D82" w:rsidRPr="00780394" w14:paraId="65C746AA"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BF48E0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3FF9004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4E8D6370"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Write</w:t>
            </w:r>
            <w:proofErr w:type="spellEnd"/>
            <w:r w:rsidRPr="00780394">
              <w:rPr>
                <w:rFonts w:ascii="Calibri" w:eastAsia="Times New Roman" w:hAnsi="Calibri" w:cs="Calibri"/>
                <w:color w:val="000000"/>
                <w:lang w:eastAsia="es-ES"/>
              </w:rPr>
              <w:t xml:space="preserve"> / </w:t>
            </w:r>
            <w:proofErr w:type="spellStart"/>
            <w:r w:rsidRPr="00780394">
              <w:rPr>
                <w:rFonts w:ascii="Calibri" w:eastAsia="Times New Roman" w:hAnsi="Calibri" w:cs="Calibri"/>
                <w:color w:val="000000"/>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212C94E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465869B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8DD1DA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BAE2A0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8EECE09"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6C6306C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E082CDB"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AAD8D53"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F1372BB"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825580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0EC0A71"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38F3E8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95FE31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E96EB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3ECEBB6D"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1BF90A2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Ping </w:t>
            </w:r>
            <w:proofErr w:type="spellStart"/>
            <w:r w:rsidRPr="00780394">
              <w:rPr>
                <w:rFonts w:ascii="Calibri" w:eastAsia="Times New Roman" w:hAnsi="Calibri" w:cs="Calibri"/>
                <w:color w:val="000000"/>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C06836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5DF73C87"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A596CD6"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33B13B2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31368F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151A9754"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ad</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82C2E6F"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Named</w:t>
            </w:r>
            <w:proofErr w:type="spellEnd"/>
            <w:r w:rsidRPr="00780394">
              <w:rPr>
                <w:rFonts w:ascii="Calibri" w:eastAsia="Times New Roman" w:hAnsi="Calibri" w:cs="Calibri"/>
                <w:color w:val="000000"/>
                <w:lang w:eastAsia="es-ES"/>
              </w:rPr>
              <w:t xml:space="preserve"> Socket </w:t>
            </w:r>
            <w:proofErr w:type="spellStart"/>
            <w:r w:rsidRPr="00780394">
              <w:rPr>
                <w:rFonts w:ascii="Calibri" w:eastAsia="Times New Roman" w:hAnsi="Calibri" w:cs="Calibri"/>
                <w:color w:val="000000"/>
                <w:lang w:eastAsia="es-ES"/>
              </w:rPr>
              <w:t>Received</w:t>
            </w:r>
            <w:proofErr w:type="spellEnd"/>
            <w:r w:rsidRPr="00780394">
              <w:rPr>
                <w:rFonts w:ascii="Calibri" w:eastAsia="Times New Roman" w:hAnsi="Calibri" w:cs="Calibri"/>
                <w:color w:val="000000"/>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11FE25A7"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529002C"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D9DE1B"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12AB48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5DAA7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3A607875"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Oper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not</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21F9FE51"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Destination</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E9E2CC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3A1B26D8"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0F87A10"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076FAF1A"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29D328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3A7C30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Memory</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Allocation</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15F1AB8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734F090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110CA48A" w14:textId="77777777" w:rsidTr="00022D82">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EADEE55"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319CFFC2"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F0C76E3"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C39D242"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Config</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Settings</w:t>
            </w:r>
            <w:proofErr w:type="spellEnd"/>
            <w:r w:rsidRPr="00780394">
              <w:rPr>
                <w:rFonts w:ascii="Calibri" w:eastAsia="Times New Roman" w:hAnsi="Calibri" w:cs="Calibri"/>
                <w:color w:val="000000"/>
                <w:lang w:eastAsia="es-ES"/>
              </w:rPr>
              <w:t xml:space="preserve"> </w:t>
            </w:r>
            <w:proofErr w:type="spellStart"/>
            <w:r w:rsidRPr="00780394">
              <w:rPr>
                <w:rFonts w:ascii="Calibri" w:eastAsia="Times New Roman" w:hAnsi="Calibri" w:cs="Calibri"/>
                <w:color w:val="000000"/>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144081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09F82E15"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C2CFC6"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D10EB7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7D2724C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61BBB91E"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B99C6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 xml:space="preserve">Firmware </w:t>
            </w:r>
            <w:proofErr w:type="spellStart"/>
            <w:r w:rsidRPr="00780394">
              <w:rPr>
                <w:rFonts w:ascii="Calibri" w:eastAsia="Times New Roman" w:hAnsi="Calibri" w:cs="Calibri"/>
                <w:color w:val="000000"/>
                <w:lang w:eastAsia="es-ES"/>
              </w:rPr>
              <w:t>Update</w:t>
            </w:r>
            <w:proofErr w:type="spellEnd"/>
            <w:r w:rsidRPr="00780394">
              <w:rPr>
                <w:rFonts w:ascii="Calibri" w:eastAsia="Times New Roman" w:hAnsi="Calibri" w:cs="Calibri"/>
                <w:color w:val="000000"/>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60B2C3F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51571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628AC527"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66A9C91A"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1A94D30C"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13CB6"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5330BA7" w14:textId="77777777" w:rsidR="00022D82" w:rsidRPr="00780394" w:rsidRDefault="00022D82" w:rsidP="00022D82">
            <w:pPr>
              <w:jc w:val="center"/>
              <w:rPr>
                <w:rFonts w:ascii="Calibri" w:eastAsia="Times New Roman" w:hAnsi="Calibri" w:cs="Calibri"/>
                <w:color w:val="000000"/>
                <w:lang w:eastAsia="es-ES"/>
              </w:rPr>
            </w:pPr>
            <w:proofErr w:type="spellStart"/>
            <w:r w:rsidRPr="00780394">
              <w:rPr>
                <w:rFonts w:ascii="Calibri" w:eastAsia="Times New Roman" w:hAnsi="Calibri" w:cs="Calibri"/>
                <w:color w:val="000000"/>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5252D0F8"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27A8FD"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r w:rsidR="00022D82" w:rsidRPr="00780394" w14:paraId="767E48C0" w14:textId="77777777" w:rsidTr="00022D82">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0BA61CF" w14:textId="77777777" w:rsidR="00022D82" w:rsidRPr="00780394" w:rsidRDefault="00022D82" w:rsidP="00022D82">
            <w:pPr>
              <w:jc w:val="center"/>
              <w:rPr>
                <w:rFonts w:ascii="Calibri" w:eastAsia="Times New Roman" w:hAnsi="Calibri" w:cs="Calibri"/>
                <w:b/>
                <w:bCs/>
                <w:color w:val="000000"/>
                <w:lang w:eastAsia="es-ES"/>
              </w:rPr>
            </w:pPr>
            <w:r w:rsidRPr="00780394">
              <w:rPr>
                <w:rFonts w:ascii="Calibri" w:eastAsia="Times New Roman" w:hAnsi="Calibri" w:cs="Calibri"/>
                <w:b/>
                <w:bCs/>
                <w:color w:val="000000"/>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0946E040"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F15A481"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C54E979"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608DD23F" w14:textId="77777777" w:rsidR="00022D82" w:rsidRPr="00780394" w:rsidRDefault="00022D82" w:rsidP="00022D82">
            <w:pPr>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BC7AE80" w14:textId="77777777" w:rsidR="00022D82" w:rsidRPr="00780394" w:rsidRDefault="00022D82" w:rsidP="00022D82">
            <w:pPr>
              <w:keepNext/>
              <w:jc w:val="center"/>
              <w:rPr>
                <w:rFonts w:ascii="Calibri" w:eastAsia="Times New Roman" w:hAnsi="Calibri" w:cs="Calibri"/>
                <w:color w:val="000000"/>
                <w:lang w:eastAsia="es-ES"/>
              </w:rPr>
            </w:pPr>
            <w:r w:rsidRPr="00780394">
              <w:rPr>
                <w:rFonts w:ascii="Calibri" w:eastAsia="Times New Roman" w:hAnsi="Calibri" w:cs="Calibri"/>
                <w:color w:val="000000"/>
                <w:lang w:eastAsia="es-ES"/>
              </w:rPr>
              <w:t>-</w:t>
            </w:r>
          </w:p>
        </w:tc>
      </w:tr>
    </w:tbl>
    <w:p w14:paraId="6FAEE203" w14:textId="77777777" w:rsidR="00514EED" w:rsidRDefault="00514EED" w:rsidP="00022D82">
      <w:pPr>
        <w:pStyle w:val="Descripcin"/>
        <w:jc w:val="center"/>
      </w:pPr>
    </w:p>
    <w:p w14:paraId="65B9EF4D" w14:textId="5FA6CBA0" w:rsidR="00022D82" w:rsidRDefault="00022D82" w:rsidP="00022D82">
      <w:pPr>
        <w:pStyle w:val="Descripcin"/>
        <w:jc w:val="center"/>
      </w:pPr>
      <w:bookmarkStart w:id="2327" w:name="_Toc81499575"/>
      <w:r>
        <w:t xml:space="preserve">Tabla </w:t>
      </w:r>
      <w:r w:rsidR="00E20257">
        <w:fldChar w:fldCharType="begin"/>
      </w:r>
      <w:r w:rsidR="00E20257">
        <w:instrText xml:space="preserve"> SEQ Tabla \* ARABIC </w:instrText>
      </w:r>
      <w:r w:rsidR="00E20257">
        <w:fldChar w:fldCharType="separate"/>
      </w:r>
      <w:r w:rsidR="007E0A90">
        <w:rPr>
          <w:noProof/>
        </w:rPr>
        <w:t>15</w:t>
      </w:r>
      <w:r w:rsidR="00E20257">
        <w:rPr>
          <w:noProof/>
        </w:rPr>
        <w:fldChar w:fldCharType="end"/>
      </w:r>
      <w:r>
        <w:t xml:space="preserve"> Significado Bits Byte </w:t>
      </w:r>
      <w:proofErr w:type="spellStart"/>
      <w:r>
        <w:t>Type</w:t>
      </w:r>
      <w:bookmarkEnd w:id="2327"/>
      <w:proofErr w:type="spellEnd"/>
    </w:p>
    <w:p w14:paraId="6B34EE82" w14:textId="77777777" w:rsidR="00022D82" w:rsidRPr="00022D82" w:rsidRDefault="00022D82" w:rsidP="00022D82"/>
    <w:p w14:paraId="291E3910" w14:textId="77777777" w:rsidR="00022D82" w:rsidRDefault="00022D82" w:rsidP="00022D82">
      <w:pPr>
        <w:jc w:val="both"/>
      </w:pPr>
    </w:p>
    <w:p w14:paraId="6453AEC7" w14:textId="748DED31" w:rsidR="00B43128" w:rsidRDefault="00022D82" w:rsidP="00022D82">
      <w:pPr>
        <w:pStyle w:val="Ttulo4"/>
        <w:numPr>
          <w:ilvl w:val="3"/>
          <w:numId w:val="1"/>
        </w:numPr>
      </w:pPr>
      <w:bookmarkStart w:id="2328" w:name="_Toc81499440"/>
      <w:r>
        <w:t>Representación de datos</w:t>
      </w:r>
      <w:bookmarkEnd w:id="2328"/>
    </w:p>
    <w:p w14:paraId="03D16505" w14:textId="77777777" w:rsidR="00C52475" w:rsidRPr="00C52475" w:rsidRDefault="00C52475" w:rsidP="00C52475"/>
    <w:p w14:paraId="2B7F3C72" w14:textId="77777777" w:rsidR="00B43128" w:rsidRDefault="00B43128" w:rsidP="00B43128">
      <w:pPr>
        <w:jc w:val="both"/>
      </w:pPr>
      <w:r>
        <w:t>La payload de un comando, la respuesta o una notificación, puede consistir en uno o más parámetros separados, cada uno con diferente representación. Los principales tipos son:</w:t>
      </w:r>
    </w:p>
    <w:p w14:paraId="4B3EBE7A" w14:textId="56FCA25F" w:rsidR="00B43128" w:rsidRDefault="00B43128" w:rsidP="00481B0A">
      <w:pPr>
        <w:pStyle w:val="Prrafodelista"/>
        <w:numPr>
          <w:ilvl w:val="0"/>
          <w:numId w:val="13"/>
        </w:numPr>
        <w:jc w:val="both"/>
      </w:pPr>
      <w:r w:rsidRPr="00B43128">
        <w:rPr>
          <w:b/>
          <w:bCs/>
        </w:rPr>
        <w:t xml:space="preserve">HEX (n): </w:t>
      </w:r>
      <w:r>
        <w:t>Valor hexadecimal genérico de un tamaño variable de hasta n bytes.</w:t>
      </w:r>
    </w:p>
    <w:p w14:paraId="411E18B9" w14:textId="4C7208F2" w:rsidR="00B43128" w:rsidRDefault="00B43128" w:rsidP="00481B0A">
      <w:pPr>
        <w:pStyle w:val="Prrafodelista"/>
        <w:numPr>
          <w:ilvl w:val="0"/>
          <w:numId w:val="13"/>
        </w:numPr>
        <w:jc w:val="both"/>
      </w:pPr>
      <w:r w:rsidRPr="00B43128">
        <w:rPr>
          <w:b/>
          <w:bCs/>
        </w:rPr>
        <w:t>HEXN (n):</w:t>
      </w:r>
      <w:r>
        <w:t xml:space="preserve"> Valor hexadecimal genérico de un tamaño fijo de n bytes.</w:t>
      </w:r>
    </w:p>
    <w:p w14:paraId="3AA75935" w14:textId="181E35DE" w:rsidR="00B43128" w:rsidRDefault="00B43128" w:rsidP="00481B0A">
      <w:pPr>
        <w:pStyle w:val="Prrafodelista"/>
        <w:numPr>
          <w:ilvl w:val="0"/>
          <w:numId w:val="13"/>
        </w:numPr>
        <w:jc w:val="both"/>
      </w:pPr>
      <w:r w:rsidRPr="00B43128">
        <w:rPr>
          <w:b/>
          <w:bCs/>
        </w:rPr>
        <w:t>DEC (n):</w:t>
      </w:r>
      <w:r>
        <w:t xml:space="preserve"> Valor decimal (entero sin signo) representado en n bytes (tamaño fijo).</w:t>
      </w:r>
    </w:p>
    <w:p w14:paraId="41162497" w14:textId="7B7F4FFB" w:rsidR="00B43128" w:rsidRDefault="00B43128" w:rsidP="00481B0A">
      <w:pPr>
        <w:pStyle w:val="Prrafodelista"/>
        <w:numPr>
          <w:ilvl w:val="0"/>
          <w:numId w:val="13"/>
        </w:numPr>
        <w:jc w:val="both"/>
      </w:pPr>
      <w:r w:rsidRPr="00B43128">
        <w:rPr>
          <w:b/>
          <w:bCs/>
        </w:rPr>
        <w:t>ENU:</w:t>
      </w:r>
      <w:r>
        <w:t xml:space="preserve"> Caso específico de DEC(1) en el cual solo estarán permitidos una enumeración de valores definidos (diferentes para cada comando).</w:t>
      </w:r>
    </w:p>
    <w:p w14:paraId="098682A2" w14:textId="3D054172" w:rsidR="00B43128" w:rsidRDefault="00B43128" w:rsidP="00481B0A">
      <w:pPr>
        <w:pStyle w:val="Prrafodelista"/>
        <w:numPr>
          <w:ilvl w:val="0"/>
          <w:numId w:val="13"/>
        </w:numPr>
        <w:jc w:val="both"/>
      </w:pPr>
      <w:r w:rsidRPr="00B43128">
        <w:rPr>
          <w:b/>
          <w:bCs/>
        </w:rPr>
        <w:t>STR (a, b):</w:t>
      </w:r>
      <w:r>
        <w:t xml:space="preserve"> Cadena ASCII de un tamaño fijado entre a y b caracteres. Se omite el EOS para comandos y se incluye para respuestas o notificaciones.</w:t>
      </w:r>
    </w:p>
    <w:p w14:paraId="084E4929" w14:textId="46B06B46" w:rsidR="00B43128" w:rsidRDefault="00B43128" w:rsidP="00481B0A">
      <w:pPr>
        <w:pStyle w:val="Prrafodelista"/>
        <w:numPr>
          <w:ilvl w:val="0"/>
          <w:numId w:val="13"/>
        </w:numPr>
        <w:jc w:val="both"/>
      </w:pPr>
      <w:r w:rsidRPr="00B43128">
        <w:rPr>
          <w:b/>
          <w:bCs/>
        </w:rPr>
        <w:t>STRN (n):</w:t>
      </w:r>
      <w:r>
        <w:t xml:space="preserve"> Cadena ASCII con un tamaño fijado de n caracteres, incluido EOS. En caso de que la cadena sea más corta de lo requerido, está permitido añadir más bytes EOS como </w:t>
      </w:r>
      <w:proofErr w:type="spellStart"/>
      <w:r>
        <w:t>padding</w:t>
      </w:r>
      <w:proofErr w:type="spellEnd"/>
      <w:r>
        <w:t>.</w:t>
      </w:r>
    </w:p>
    <w:p w14:paraId="3E59683C" w14:textId="5E2C1480" w:rsidR="00B43128" w:rsidRDefault="00B43128" w:rsidP="00481B0A">
      <w:pPr>
        <w:pStyle w:val="Prrafodelista"/>
        <w:numPr>
          <w:ilvl w:val="0"/>
          <w:numId w:val="13"/>
        </w:numPr>
        <w:jc w:val="both"/>
      </w:pPr>
      <w:r w:rsidRPr="00B43128">
        <w:rPr>
          <w:b/>
          <w:bCs/>
        </w:rPr>
        <w:t>MAC:</w:t>
      </w:r>
      <w:r>
        <w:t xml:space="preserve"> Caso específico de HEXN(8), representando un identificador de interfaz (dirección MAC), con un tamaño de 8 bytes.</w:t>
      </w:r>
    </w:p>
    <w:p w14:paraId="0700A46F" w14:textId="581C4057" w:rsidR="00B43128" w:rsidRDefault="00B43128" w:rsidP="00481B0A">
      <w:pPr>
        <w:pStyle w:val="Prrafodelista"/>
        <w:numPr>
          <w:ilvl w:val="0"/>
          <w:numId w:val="13"/>
        </w:numPr>
        <w:jc w:val="both"/>
      </w:pPr>
      <w:r w:rsidRPr="00B43128">
        <w:rPr>
          <w:b/>
          <w:bCs/>
        </w:rPr>
        <w:lastRenderedPageBreak/>
        <w:t>ADDR (n):</w:t>
      </w:r>
      <w:r>
        <w:t xml:space="preserve"> Caso específico de HEXN(8) o HEXN(16), representando un prefijo IPv6 de tamaño 64 bits o una dirección IPv6 con 128 bits de tamaño.</w:t>
      </w:r>
    </w:p>
    <w:p w14:paraId="5C716E21" w14:textId="77777777" w:rsidR="00B43128" w:rsidRDefault="00B43128" w:rsidP="00481B0A">
      <w:pPr>
        <w:pStyle w:val="Prrafodelista"/>
        <w:numPr>
          <w:ilvl w:val="0"/>
          <w:numId w:val="13"/>
        </w:numPr>
        <w:jc w:val="both"/>
      </w:pPr>
      <w:r w:rsidRPr="00B43128">
        <w:rPr>
          <w:b/>
          <w:bCs/>
        </w:rPr>
        <w:t>LIST (X):</w:t>
      </w:r>
      <w:r>
        <w:t xml:space="preserve"> Se usa para indicar que la payload consiste en la repetición de cierto patrón.</w:t>
      </w:r>
    </w:p>
    <w:p w14:paraId="0EE83B99" w14:textId="77777777" w:rsidR="00B43128" w:rsidRDefault="00B43128" w:rsidP="00B43128">
      <w:pPr>
        <w:jc w:val="both"/>
      </w:pPr>
    </w:p>
    <w:p w14:paraId="2D4E765A" w14:textId="3B45EABC" w:rsidR="00B43128" w:rsidRDefault="00B43128" w:rsidP="00C52475">
      <w:pPr>
        <w:pStyle w:val="Ttulo4"/>
        <w:numPr>
          <w:ilvl w:val="3"/>
          <w:numId w:val="1"/>
        </w:numPr>
      </w:pPr>
      <w:bookmarkStart w:id="2329" w:name="_Toc81499441"/>
      <w:r>
        <w:t>Comandos y Respuestas</w:t>
      </w:r>
      <w:bookmarkEnd w:id="2329"/>
    </w:p>
    <w:p w14:paraId="189B0576" w14:textId="0E2D4F98" w:rsidR="00B43128" w:rsidRDefault="00B43128" w:rsidP="00B43128"/>
    <w:p w14:paraId="164F1055" w14:textId="77777777" w:rsidR="00B43128" w:rsidRDefault="00B43128" w:rsidP="00B43128">
      <w:r>
        <w:t xml:space="preserve">Los dispositivos </w:t>
      </w:r>
      <w:proofErr w:type="spellStart"/>
      <w:r>
        <w:t>KiNOS</w:t>
      </w:r>
      <w:proofErr w:type="spellEnd"/>
      <w:r>
        <w:t xml:space="preserve"> pueden realizar dos tipos de comunicaciones serie vía UART:</w:t>
      </w:r>
    </w:p>
    <w:p w14:paraId="72325CC0" w14:textId="1B669A5D" w:rsidR="00B43128" w:rsidRDefault="00B43128" w:rsidP="00481B0A">
      <w:pPr>
        <w:pStyle w:val="Prrafodelista"/>
        <w:numPr>
          <w:ilvl w:val="0"/>
          <w:numId w:val="19"/>
        </w:numPr>
      </w:pPr>
      <w:r>
        <w:t>La primera es la repuesta ante la recepción de un comando desde un host externo y su posterior ejecución. Esto implica, que cada comando recibido, genera una respuesta y esta es transmitida de vuelta al host.</w:t>
      </w:r>
    </w:p>
    <w:p w14:paraId="111D23B8" w14:textId="1CDEB489" w:rsidR="00B43128" w:rsidRDefault="00B43128" w:rsidP="00481B0A">
      <w:pPr>
        <w:pStyle w:val="Prrafodelista"/>
        <w:numPr>
          <w:ilvl w:val="0"/>
          <w:numId w:val="19"/>
        </w:numPr>
      </w:pPr>
      <w:r>
        <w:t xml:space="preserve">La segunda opción de transmisión desde el dispositivo </w:t>
      </w:r>
      <w:proofErr w:type="spellStart"/>
      <w:r>
        <w:t>KiNOS</w:t>
      </w:r>
      <w:proofErr w:type="spellEnd"/>
      <w:r>
        <w:t xml:space="preserve"> son las notificaciones, o mensajes para informar de eventos asíncronos. (Ver </w:t>
      </w:r>
      <w:hyperlink w:anchor="_Notificaciones" w:history="1">
        <w:r>
          <w:rPr>
            <w:rStyle w:val="Hipervnculo"/>
          </w:rPr>
          <w:t>3.2.5. Notificaciones</w:t>
        </w:r>
      </w:hyperlink>
      <w:r>
        <w:t>)</w:t>
      </w:r>
    </w:p>
    <w:p w14:paraId="25F007F6" w14:textId="77777777" w:rsidR="00B43128" w:rsidRDefault="00B43128" w:rsidP="00B43128">
      <w:r>
        <w:t>Será necesaria una rutina “</w:t>
      </w:r>
      <w:r>
        <w:rPr>
          <w:i/>
          <w:iCs/>
        </w:rPr>
        <w:t>Comando – Esperar respuesta”</w:t>
      </w:r>
      <w:r>
        <w:t xml:space="preserve"> en el host externo cuando se transmite un comando al dispositivo </w:t>
      </w:r>
      <w:proofErr w:type="spellStart"/>
      <w:r>
        <w:t>KiNOS</w:t>
      </w:r>
      <w:proofErr w:type="spellEnd"/>
      <w:r>
        <w:t xml:space="preserve">. Esto implica que el host debe esperar a una respuesta justo después cada comando enviado al dispositivo </w:t>
      </w:r>
      <w:proofErr w:type="spellStart"/>
      <w:r>
        <w:t>KiNOS</w:t>
      </w:r>
      <w:proofErr w:type="spellEnd"/>
      <w:r>
        <w:t>. Se recomienda que en el lado del host haya una coherencia entre el comando enviado y la respuesta recibida.</w:t>
      </w:r>
    </w:p>
    <w:p w14:paraId="046E321A" w14:textId="77777777" w:rsidR="00B43128" w:rsidRDefault="00B43128" w:rsidP="00B43128">
      <w:r>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1284B8BC" w14:textId="0A4EAF5F" w:rsidR="00B43128" w:rsidRDefault="00B43128" w:rsidP="00B43128">
      <w:r>
        <w:t xml:space="preserve">Un ejemplo de esta rutina de “Comando – Esperar respuesta” sería: </w:t>
      </w:r>
    </w:p>
    <w:p w14:paraId="73FC0302" w14:textId="77777777" w:rsidR="00514EED" w:rsidRDefault="00514EED" w:rsidP="00B43128"/>
    <w:p w14:paraId="0263B511" w14:textId="77777777" w:rsidR="00B43128" w:rsidRDefault="00B43128" w:rsidP="00B43128">
      <w:pPr>
        <w:keepNext/>
        <w:jc w:val="center"/>
      </w:pPr>
      <w:r>
        <w:rPr>
          <w:noProof/>
        </w:rPr>
        <w:drawing>
          <wp:inline distT="0" distB="0" distL="0" distR="0" wp14:anchorId="6306CEA2" wp14:editId="1731FB30">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76"/>
                    <a:stretch>
                      <a:fillRect/>
                    </a:stretch>
                  </pic:blipFill>
                  <pic:spPr>
                    <a:xfrm>
                      <a:off x="0" y="0"/>
                      <a:ext cx="4933950" cy="1828800"/>
                    </a:xfrm>
                    <a:prstGeom prst="rect">
                      <a:avLst/>
                    </a:prstGeom>
                  </pic:spPr>
                </pic:pic>
              </a:graphicData>
            </a:graphic>
          </wp:inline>
        </w:drawing>
      </w:r>
    </w:p>
    <w:p w14:paraId="08AFBB00" w14:textId="4F01482C" w:rsidR="00B43128" w:rsidRDefault="00B43128" w:rsidP="00B43128">
      <w:pPr>
        <w:pStyle w:val="Descripcin"/>
        <w:jc w:val="center"/>
        <w:rPr>
          <w:noProof/>
        </w:rPr>
      </w:pPr>
      <w:bookmarkStart w:id="2330" w:name="_Toc81499617"/>
      <w:bookmarkStart w:id="2331" w:name="_Toc81499852"/>
      <w:r>
        <w:t xml:space="preserve">Ilustración </w:t>
      </w:r>
      <w:r w:rsidR="00E20257">
        <w:fldChar w:fldCharType="begin"/>
      </w:r>
      <w:r w:rsidR="00E20257">
        <w:instrText xml:space="preserve"> SEQ Ilustración \* ARABIC </w:instrText>
      </w:r>
      <w:r w:rsidR="00E20257">
        <w:fldChar w:fldCharType="separate"/>
      </w:r>
      <w:ins w:id="2332" w:author="JORGE CONTRERAS ORTIZ" w:date="2021-09-02T18:16:00Z">
        <w:r w:rsidR="0024330D">
          <w:rPr>
            <w:noProof/>
          </w:rPr>
          <w:t>54</w:t>
        </w:r>
      </w:ins>
      <w:del w:id="2333" w:author="JORGE CONTRERAS ORTIZ" w:date="2021-09-02T17:32:00Z">
        <w:r w:rsidR="006E5AFC" w:rsidDel="002135FF">
          <w:rPr>
            <w:noProof/>
          </w:rPr>
          <w:delText>41</w:delText>
        </w:r>
      </w:del>
      <w:r w:rsidR="00E20257">
        <w:rPr>
          <w:noProof/>
        </w:rPr>
        <w:fldChar w:fldCharType="end"/>
      </w:r>
      <w:r>
        <w:rPr>
          <w:noProof/>
        </w:rPr>
        <w:t xml:space="preserve"> Ejemplo Rutina de Comando - Esperar Respuesta</w:t>
      </w:r>
      <w:bookmarkEnd w:id="2330"/>
      <w:bookmarkEnd w:id="2331"/>
    </w:p>
    <w:p w14:paraId="58A5930A" w14:textId="77777777" w:rsidR="00B43128" w:rsidRPr="00E93A6C" w:rsidRDefault="00B43128" w:rsidP="00B43128"/>
    <w:p w14:paraId="7B5337E2" w14:textId="77777777" w:rsidR="00B43128" w:rsidRPr="00B43128" w:rsidRDefault="00B43128" w:rsidP="00B43128"/>
    <w:p w14:paraId="0D6E0618" w14:textId="2438A449" w:rsidR="00B43128" w:rsidRDefault="00B43128" w:rsidP="00C52475">
      <w:pPr>
        <w:pStyle w:val="Ttulo4"/>
        <w:numPr>
          <w:ilvl w:val="3"/>
          <w:numId w:val="1"/>
        </w:numPr>
      </w:pPr>
      <w:bookmarkStart w:id="2334" w:name="_Toc81499442"/>
      <w:r>
        <w:t>Notificaciones</w:t>
      </w:r>
      <w:bookmarkEnd w:id="2334"/>
    </w:p>
    <w:p w14:paraId="1DF2C0FD" w14:textId="77777777" w:rsidR="00B43128" w:rsidRDefault="00B43128" w:rsidP="00B43128"/>
    <w:p w14:paraId="276A896B" w14:textId="77777777" w:rsidR="00B43128" w:rsidRDefault="00B43128" w:rsidP="00B43128">
      <w:r>
        <w:t xml:space="preserve">Un dispositivo </w:t>
      </w:r>
      <w:proofErr w:type="spellStart"/>
      <w:r>
        <w:t>KiNOS</w:t>
      </w:r>
      <w:proofErr w:type="spellEnd"/>
      <w:r>
        <w:t xml:space="preserve"> manda una notificación a un host externo para informar de eventos asíncronos. Estos eventos asíncronos pueden ser eventos como la recepción de datos por </w:t>
      </w:r>
      <w:proofErr w:type="spellStart"/>
      <w:r>
        <w:t>trafico</w:t>
      </w:r>
      <w:proofErr w:type="spellEnd"/>
      <w:r>
        <w:t xml:space="preserve"> serie por UDP, la cual puede darse en cualquier momento por radio y se transmite la notificación por UART. En estas notificaciones, el byte de CMD tiene valor nulo, 0x00. </w:t>
      </w:r>
    </w:p>
    <w:p w14:paraId="58B8B91C" w14:textId="592E7DC2" w:rsidR="00B43128" w:rsidRDefault="00B43128" w:rsidP="00B43128">
      <w:pPr>
        <w:rPr>
          <w:rStyle w:val="Hipervnculo"/>
        </w:rPr>
      </w:pPr>
      <w:r>
        <w:lastRenderedPageBreak/>
        <w:t xml:space="preserve">Para más detalle de los comandos ver en la </w:t>
      </w:r>
      <w:hyperlink r:id="rId77" w:anchor="083596d3193c172fa" w:history="1">
        <w:r>
          <w:rPr>
            <w:rStyle w:val="Hipervnculo"/>
          </w:rPr>
          <w:t>KBI Reference Guide</w:t>
        </w:r>
      </w:hyperlink>
    </w:p>
    <w:p w14:paraId="2EF64ABE" w14:textId="77777777" w:rsidR="00B06826" w:rsidRDefault="00B43128" w:rsidP="00B06826">
      <w:pPr>
        <w:pStyle w:val="Ttulo3"/>
        <w:numPr>
          <w:ilvl w:val="2"/>
          <w:numId w:val="1"/>
        </w:numPr>
      </w:pPr>
      <w:bookmarkStart w:id="2335" w:name="_Toc81499443"/>
      <w:r>
        <w:t>Configuración de Red</w:t>
      </w:r>
      <w:bookmarkEnd w:id="2335"/>
    </w:p>
    <w:p w14:paraId="2782C767" w14:textId="77777777" w:rsidR="00B06826" w:rsidRDefault="00B06826" w:rsidP="00B06826"/>
    <w:p w14:paraId="4DDB81FE" w14:textId="10B915B7" w:rsidR="00B43128" w:rsidRDefault="00B43128" w:rsidP="00B06826">
      <w:r>
        <w:t>Una vez explicadas las diferentes maneras de enviar los comandos al módulo KTWM102, se procederá a explicar el procedimiento para poder configurar los parámetros para que el nodo se una a la red correctamente.</w:t>
      </w:r>
    </w:p>
    <w:p w14:paraId="7916D39F" w14:textId="77777777" w:rsidR="00B43128" w:rsidRDefault="00B43128" w:rsidP="00B43128">
      <w:pPr>
        <w:jc w:val="both"/>
      </w:pPr>
      <w:r>
        <w:t xml:space="preserve">Antes de introducir los parámetros de la red, deberemos tener en cuenta una cosa: si deseamos o no realizar el proceso de “In Band” o no. Si queremos unirnos a una red en específico, deberemos activar el modo de </w:t>
      </w:r>
      <w:proofErr w:type="spellStart"/>
      <w:r>
        <w:t>Commisioning</w:t>
      </w:r>
      <w:proofErr w:type="spellEnd"/>
      <w:r>
        <w:t xml:space="preserve"> “</w:t>
      </w:r>
      <w:proofErr w:type="spellStart"/>
      <w:r>
        <w:t>Out</w:t>
      </w:r>
      <w:proofErr w:type="spellEnd"/>
      <w:r>
        <w:t xml:space="preserve"> of Band”, y posteriormente introducir todos los parámetros necesarios.</w:t>
      </w:r>
    </w:p>
    <w:p w14:paraId="7BC17F9B" w14:textId="77777777" w:rsidR="00B43128" w:rsidRDefault="00B43128" w:rsidP="00B43128">
      <w:pPr>
        <w:jc w:val="both"/>
      </w:pPr>
      <w:r>
        <w:t>Para ver la sintaxis de los comandos a enviar para las diferentes configuraciones, ver las guías KBH y KBI anteriormente mencionadas.</w:t>
      </w:r>
    </w:p>
    <w:p w14:paraId="79F2BE8B" w14:textId="371CADEE" w:rsidR="00B43128" w:rsidRDefault="00B43128" w:rsidP="00B43128">
      <w:pPr>
        <w:jc w:val="both"/>
        <w:rPr>
          <w:i/>
        </w:rPr>
      </w:pPr>
      <w:r w:rsidRPr="004F5252">
        <w:rPr>
          <w:b/>
          <w:bCs/>
          <w:i/>
        </w:rPr>
        <w:t xml:space="preserve">Nota: </w:t>
      </w:r>
      <w:r w:rsidRPr="004F5252">
        <w:rPr>
          <w:i/>
        </w:rPr>
        <w:t>En ambos casos, siempre se debe ejecutar el comando</w:t>
      </w:r>
      <w:r w:rsidRPr="004F5252">
        <w:rPr>
          <w:b/>
          <w:bCs/>
          <w:i/>
        </w:rPr>
        <w:t xml:space="preserve"> Clear</w:t>
      </w:r>
      <w:r w:rsidRPr="004F5252">
        <w:rPr>
          <w:i/>
        </w:rPr>
        <w:t xml:space="preserve"> para borrar posibles configuraciones anteriores. Solo es conveniente </w:t>
      </w:r>
      <w:r w:rsidRPr="004F5252">
        <w:rPr>
          <w:b/>
          <w:bCs/>
          <w:i/>
        </w:rPr>
        <w:t xml:space="preserve">no </w:t>
      </w:r>
      <w:r w:rsidRPr="004F5252">
        <w:rPr>
          <w:i/>
        </w:rPr>
        <w:t xml:space="preserve"> ejecutarlo cuando la configuración guardada es la misma que se vaya a utilizar en ese momento.</w:t>
      </w:r>
    </w:p>
    <w:p w14:paraId="624954AE" w14:textId="32429385" w:rsidR="00B43128" w:rsidRDefault="00B43128" w:rsidP="00B43128">
      <w:pPr>
        <w:jc w:val="both"/>
        <w:rPr>
          <w:i/>
        </w:rPr>
      </w:pPr>
    </w:p>
    <w:p w14:paraId="3F2215E8" w14:textId="35A7C702" w:rsidR="00B43128" w:rsidRDefault="00B43128" w:rsidP="00B06826">
      <w:pPr>
        <w:pStyle w:val="Ttulo4"/>
        <w:numPr>
          <w:ilvl w:val="3"/>
          <w:numId w:val="1"/>
        </w:numPr>
        <w:rPr>
          <w:lang w:val="en-US"/>
        </w:rPr>
      </w:pPr>
      <w:bookmarkStart w:id="2336" w:name="_Toc81499444"/>
      <w:r w:rsidRPr="00B43128">
        <w:rPr>
          <w:lang w:val="en-US"/>
        </w:rPr>
        <w:t>Modo Out-of-Band C</w:t>
      </w:r>
      <w:r>
        <w:rPr>
          <w:lang w:val="en-US"/>
        </w:rPr>
        <w:t xml:space="preserve">ommissioning </w:t>
      </w:r>
      <w:proofErr w:type="spellStart"/>
      <w:r>
        <w:rPr>
          <w:lang w:val="en-US"/>
        </w:rPr>
        <w:t>Desactivado</w:t>
      </w:r>
      <w:bookmarkEnd w:id="2336"/>
      <w:proofErr w:type="spellEnd"/>
    </w:p>
    <w:p w14:paraId="0B3A89AC" w14:textId="5FC04674" w:rsidR="00B43128" w:rsidRDefault="00B43128" w:rsidP="00B43128">
      <w:pPr>
        <w:rPr>
          <w:lang w:val="en-US"/>
        </w:rPr>
      </w:pPr>
    </w:p>
    <w:p w14:paraId="41E3A544" w14:textId="77777777" w:rsidR="00B43128" w:rsidRDefault="00B43128" w:rsidP="00B43128">
      <w:pPr>
        <w:jc w:val="both"/>
      </w:pPr>
      <w:r>
        <w:t xml:space="preserve">Este modo es el modo por defecto, pero </w:t>
      </w:r>
      <w:proofErr w:type="spellStart"/>
      <w:r>
        <w:t>aún</w:t>
      </w:r>
      <w:proofErr w:type="spellEnd"/>
      <w:r>
        <w:t xml:space="preserve"> así es recomendable ejecutar el comando de desactivar el modo “</w:t>
      </w:r>
      <w:proofErr w:type="spellStart"/>
      <w:r>
        <w:t>Out</w:t>
      </w:r>
      <w:proofErr w:type="spellEnd"/>
      <w:r>
        <w:t xml:space="preserve">-of-Band </w:t>
      </w:r>
      <w:proofErr w:type="spellStart"/>
      <w:r>
        <w:t>Commisioning</w:t>
      </w:r>
      <w:proofErr w:type="spellEnd"/>
      <w:r>
        <w:t xml:space="preserve">”. </w:t>
      </w:r>
    </w:p>
    <w:p w14:paraId="5547F3D3" w14:textId="77777777" w:rsidR="00B43128" w:rsidRDefault="00B43128" w:rsidP="00B43128">
      <w:pPr>
        <w:jc w:val="both"/>
      </w:pPr>
      <w:r>
        <w:t>Una vez se aseguré que este modo esté desactivado, la configuración requerirá de pocos parámetros obligatorios.</w:t>
      </w:r>
    </w:p>
    <w:p w14:paraId="4461C27D" w14:textId="77777777" w:rsidR="00B43128" w:rsidRDefault="00B43128" w:rsidP="00B43128">
      <w:pPr>
        <w:jc w:val="both"/>
      </w:pPr>
      <w:r>
        <w:t xml:space="preserve">Antes de la ejecución del comando </w:t>
      </w:r>
      <w:proofErr w:type="spellStart"/>
      <w:r>
        <w:rPr>
          <w:b/>
          <w:bCs/>
        </w:rPr>
        <w:t>Ifup</w:t>
      </w:r>
      <w:proofErr w:type="spellEnd"/>
      <w:r>
        <w:t>, deberá configurarse el Role que tendrá el nodo. En caso contrario,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 xml:space="preserve">. </w:t>
      </w:r>
      <w:r>
        <w:t xml:space="preserve">Otros parámetros como el </w:t>
      </w:r>
      <w:r>
        <w:rPr>
          <w:i/>
          <w:iCs/>
        </w:rPr>
        <w:t xml:space="preserve">Canal, PAN ID, Nombre de Red y la Credencial de </w:t>
      </w:r>
      <w:proofErr w:type="spellStart"/>
      <w:r>
        <w:rPr>
          <w:i/>
          <w:iCs/>
        </w:rPr>
        <w:t>Commisioning</w:t>
      </w:r>
      <w:proofErr w:type="spellEnd"/>
      <w:r>
        <w:rPr>
          <w:i/>
          <w:iCs/>
        </w:rPr>
        <w:t>,</w:t>
      </w:r>
      <w:r>
        <w:t xml:space="preserve"> serán opcionales, y se generarán automáticamente en caso de no especificarles.</w:t>
      </w:r>
    </w:p>
    <w:p w14:paraId="6E5BA81B" w14:textId="7823828D" w:rsidR="00B43128" w:rsidRDefault="00B43128" w:rsidP="00B43128">
      <w:pPr>
        <w:jc w:val="both"/>
      </w:pPr>
      <w:r>
        <w:t xml:space="preserve">Una vez enviado el comando </w:t>
      </w:r>
      <w:proofErr w:type="spellStart"/>
      <w:r>
        <w:t>IfUp</w:t>
      </w:r>
      <w:proofErr w:type="spellEnd"/>
      <w:r>
        <w:t>, el módulo tardará unos pocos segundos el realizar el proceso de unirse/crear la red. Una vez unido a la red, se guardará su configuración como configuración válida y ya no podrá modificarse salvo realizar el comando Clear.</w:t>
      </w:r>
    </w:p>
    <w:p w14:paraId="05545463" w14:textId="0F360281" w:rsidR="00B43128" w:rsidRDefault="00B43128" w:rsidP="00B43128">
      <w:pPr>
        <w:jc w:val="both"/>
      </w:pPr>
    </w:p>
    <w:p w14:paraId="260ACC9B" w14:textId="75DDF149" w:rsidR="00B43128" w:rsidRDefault="00B43128" w:rsidP="00B06826">
      <w:pPr>
        <w:pStyle w:val="Ttulo4"/>
        <w:numPr>
          <w:ilvl w:val="3"/>
          <w:numId w:val="1"/>
        </w:numPr>
        <w:rPr>
          <w:lang w:val="en-US"/>
        </w:rPr>
      </w:pPr>
      <w:bookmarkStart w:id="2337" w:name="_Toc81499445"/>
      <w:r w:rsidRPr="00B43128">
        <w:rPr>
          <w:lang w:val="en-US"/>
        </w:rPr>
        <w:t>Modo Out-of-Band C</w:t>
      </w:r>
      <w:r>
        <w:rPr>
          <w:lang w:val="en-US"/>
        </w:rPr>
        <w:t xml:space="preserve">ommissioning </w:t>
      </w:r>
      <w:proofErr w:type="spellStart"/>
      <w:r>
        <w:rPr>
          <w:lang w:val="en-US"/>
        </w:rPr>
        <w:t>Activado</w:t>
      </w:r>
      <w:bookmarkEnd w:id="2337"/>
      <w:proofErr w:type="spellEnd"/>
    </w:p>
    <w:p w14:paraId="35DE05C9" w14:textId="2190BCF9" w:rsidR="00B43128" w:rsidRDefault="00B43128" w:rsidP="00B43128">
      <w:pPr>
        <w:rPr>
          <w:lang w:val="en-US"/>
        </w:rPr>
      </w:pPr>
    </w:p>
    <w:p w14:paraId="655F516A" w14:textId="77777777" w:rsidR="00B43128" w:rsidRDefault="00B43128" w:rsidP="00B43128">
      <w:pPr>
        <w:jc w:val="both"/>
      </w:pPr>
      <w:r w:rsidRPr="00BE19E6">
        <w:t>Este modo no está activado p</w:t>
      </w:r>
      <w:r>
        <w:t>or defecto, por lo que se deberá ejecutar el respectivo comando de activación del modo “</w:t>
      </w:r>
      <w:proofErr w:type="spellStart"/>
      <w:r>
        <w:t>Out</w:t>
      </w:r>
      <w:proofErr w:type="spellEnd"/>
      <w:r>
        <w:t xml:space="preserve">-of-Band </w:t>
      </w:r>
      <w:proofErr w:type="spellStart"/>
      <w:r>
        <w:t>Commissioning</w:t>
      </w:r>
      <w:proofErr w:type="spellEnd"/>
      <w:r>
        <w:t>”. Este modo convendrá activarlo cuando se quiera unir los módulos a una red en concreto, como puede ser una red “privada”.</w:t>
      </w:r>
    </w:p>
    <w:p w14:paraId="14C32A06" w14:textId="77777777" w:rsidR="00B43128" w:rsidRDefault="00B43128" w:rsidP="00B43128">
      <w:pPr>
        <w:jc w:val="both"/>
      </w:pPr>
      <w:r>
        <w:t xml:space="preserve">En este modo se deberá configurar más parámetros para poder especificar correctamente la red a la que se quiera unir o que se quiera crear. Los parámetros a configurar son : </w:t>
      </w:r>
      <w:r w:rsidRPr="008D209C">
        <w:rPr>
          <w:i/>
          <w:iCs/>
        </w:rPr>
        <w:t xml:space="preserve">Rol, Canal, PAN ID, Nombre de Red, Prefijo Local, Master Key, PAN ID Extendida y la Credencial de </w:t>
      </w:r>
      <w:proofErr w:type="spellStart"/>
      <w:r w:rsidRPr="008D209C">
        <w:rPr>
          <w:i/>
          <w:iCs/>
        </w:rPr>
        <w:t>Commisioning</w:t>
      </w:r>
      <w:proofErr w:type="spellEnd"/>
      <w:r w:rsidRPr="008D209C">
        <w:rPr>
          <w:i/>
          <w:iCs/>
        </w:rPr>
        <w:t>.</w:t>
      </w:r>
    </w:p>
    <w:p w14:paraId="1E2FEBD8" w14:textId="77777777" w:rsidR="00B43128" w:rsidRDefault="00B43128" w:rsidP="00B43128">
      <w:pPr>
        <w:jc w:val="both"/>
        <w:rPr>
          <w:b/>
          <w:bCs/>
        </w:rPr>
      </w:pPr>
      <w:r>
        <w:t>Sin uno de esos parámetros, se generará el error “</w:t>
      </w:r>
      <w:proofErr w:type="spellStart"/>
      <w:r>
        <w:rPr>
          <w:i/>
          <w:iCs/>
        </w:rPr>
        <w:t>Configuration</w:t>
      </w:r>
      <w:proofErr w:type="spellEnd"/>
      <w:r>
        <w:rPr>
          <w:i/>
          <w:iCs/>
        </w:rPr>
        <w:t xml:space="preserve"> </w:t>
      </w:r>
      <w:proofErr w:type="spellStart"/>
      <w:r>
        <w:rPr>
          <w:i/>
          <w:iCs/>
        </w:rPr>
        <w:t>settings</w:t>
      </w:r>
      <w:proofErr w:type="spellEnd"/>
      <w:r>
        <w:rPr>
          <w:i/>
          <w:iCs/>
        </w:rPr>
        <w:t xml:space="preserve"> </w:t>
      </w:r>
      <w:proofErr w:type="spellStart"/>
      <w:r>
        <w:rPr>
          <w:i/>
          <w:iCs/>
        </w:rPr>
        <w:t>missing</w:t>
      </w:r>
      <w:proofErr w:type="spellEnd"/>
      <w:r>
        <w:rPr>
          <w:i/>
          <w:iCs/>
        </w:rPr>
        <w:t>”</w:t>
      </w:r>
      <w:r>
        <w:rPr>
          <w:b/>
          <w:bCs/>
        </w:rPr>
        <w:t>.</w:t>
      </w:r>
    </w:p>
    <w:p w14:paraId="79C55E6A" w14:textId="04E2785D" w:rsidR="00FB1A0B" w:rsidRPr="00B43128" w:rsidRDefault="00FB1A0B" w:rsidP="00B43128">
      <w:r w:rsidRPr="00B43128">
        <w:br w:type="page"/>
      </w:r>
    </w:p>
    <w:p w14:paraId="1AEABC77" w14:textId="615C2AEA" w:rsidR="00FB1A0B" w:rsidRDefault="007B7220" w:rsidP="00770FBD">
      <w:pPr>
        <w:pStyle w:val="Ttulo2"/>
        <w:numPr>
          <w:ilvl w:val="1"/>
          <w:numId w:val="1"/>
        </w:numPr>
      </w:pPr>
      <w:bookmarkStart w:id="2338" w:name="_Toc81499446"/>
      <w:commentRangeStart w:id="2339"/>
      <w:r>
        <w:lastRenderedPageBreak/>
        <w:t>PRUEBAS DE RED</w:t>
      </w:r>
      <w:commentRangeEnd w:id="2339"/>
      <w:r w:rsidR="006E2CCE">
        <w:rPr>
          <w:rStyle w:val="Refdecomentario"/>
          <w:rFonts w:eastAsiaTheme="minorHAnsi" w:cstheme="minorBidi"/>
          <w:color w:val="auto"/>
        </w:rPr>
        <w:commentReference w:id="2339"/>
      </w:r>
      <w:bookmarkEnd w:id="2338"/>
    </w:p>
    <w:p w14:paraId="0B5208A4" w14:textId="65221FB1" w:rsidR="00B43128" w:rsidRDefault="00B43128" w:rsidP="00B43128"/>
    <w:p w14:paraId="0D780949" w14:textId="77777777" w:rsidR="00B43128" w:rsidRDefault="00B43128" w:rsidP="00B43128">
      <w:pPr>
        <w:jc w:val="both"/>
      </w:pPr>
      <w:r>
        <w:t xml:space="preserve">En este capítulo describiremos las diferentes pruebas realizadas. En estas pruebas se han utilizado los </w:t>
      </w:r>
      <w:commentRangeStart w:id="2340"/>
      <w:r>
        <w:t>siguientes elementos Hardware</w:t>
      </w:r>
      <w:commentRangeEnd w:id="2340"/>
      <w:r w:rsidR="004D0F5C">
        <w:rPr>
          <w:rStyle w:val="Refdecomentario"/>
        </w:rPr>
        <w:commentReference w:id="2340"/>
      </w:r>
      <w:r>
        <w:t xml:space="preserve">: </w:t>
      </w:r>
    </w:p>
    <w:tbl>
      <w:tblPr>
        <w:tblStyle w:val="Tablaconcuadrcula"/>
        <w:tblpPr w:leftFromText="141" w:rightFromText="14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354"/>
      </w:tblGrid>
      <w:tr w:rsidR="00B43128" w:rsidDel="00190053" w14:paraId="28303926" w14:textId="5F44415C" w:rsidTr="00B43128">
        <w:tc>
          <w:tcPr>
            <w:tcW w:w="4150" w:type="dxa"/>
            <w:vAlign w:val="center"/>
          </w:tcPr>
          <w:p w14:paraId="5108DD4E" w14:textId="1D2D994A" w:rsidR="00B43128" w:rsidDel="00190053" w:rsidRDefault="00B43128" w:rsidP="00B43128">
            <w:pPr>
              <w:jc w:val="center"/>
              <w:rPr>
                <w:moveFrom w:id="2341" w:author="JORGE CONTRERAS ORTIZ" w:date="2021-09-02T17:58:00Z"/>
              </w:rPr>
            </w:pPr>
            <w:moveFromRangeStart w:id="2342" w:author="JORGE CONTRERAS ORTIZ" w:date="2021-09-02T17:58:00Z" w:name="move81497944"/>
            <w:moveFrom w:id="2343" w:author="JORGE CONTRERAS ORTIZ" w:date="2021-09-02T17:58:00Z">
              <w:r w:rsidDel="00190053">
                <w:rPr>
                  <w:noProof/>
                </w:rPr>
                <w:drawing>
                  <wp:inline distT="0" distB="0" distL="0" distR="0" wp14:anchorId="2F39DF7D" wp14:editId="56CB3871">
                    <wp:extent cx="1670043" cy="2636727"/>
                    <wp:effectExtent l="0" t="0" r="6985" b="0"/>
                    <wp:docPr id="53" name="Imagen 53"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88833" cy="2666393"/>
                            </a:xfrm>
                            <a:prstGeom prst="rect">
                              <a:avLst/>
                            </a:prstGeom>
                            <a:noFill/>
                            <a:ln>
                              <a:noFill/>
                            </a:ln>
                          </pic:spPr>
                        </pic:pic>
                      </a:graphicData>
                    </a:graphic>
                  </wp:inline>
                </w:drawing>
              </w:r>
            </w:moveFrom>
          </w:p>
        </w:tc>
        <w:tc>
          <w:tcPr>
            <w:tcW w:w="4354" w:type="dxa"/>
            <w:vAlign w:val="center"/>
          </w:tcPr>
          <w:p w14:paraId="5C1EE47B" w14:textId="3D862B9F" w:rsidR="00B43128" w:rsidDel="00190053" w:rsidRDefault="00B43128" w:rsidP="00B43128">
            <w:pPr>
              <w:jc w:val="center"/>
              <w:rPr>
                <w:moveFrom w:id="2344" w:author="JORGE CONTRERAS ORTIZ" w:date="2021-09-02T17:58:00Z"/>
              </w:rPr>
            </w:pPr>
            <w:moveFrom w:id="2345" w:author="JORGE CONTRERAS ORTIZ" w:date="2021-09-02T17:58:00Z">
              <w:r w:rsidDel="00190053">
                <w:rPr>
                  <w:noProof/>
                </w:rPr>
                <w:drawing>
                  <wp:inline distT="0" distB="0" distL="0" distR="0" wp14:anchorId="50BB8F38" wp14:editId="46724244">
                    <wp:extent cx="2510093" cy="1876549"/>
                    <wp:effectExtent l="0" t="0" r="5080" b="0"/>
                    <wp:docPr id="57" name="Imagen 57"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42302" cy="1900629"/>
                            </a:xfrm>
                            <a:prstGeom prst="rect">
                              <a:avLst/>
                            </a:prstGeom>
                            <a:noFill/>
                            <a:ln>
                              <a:noFill/>
                            </a:ln>
                          </pic:spPr>
                        </pic:pic>
                      </a:graphicData>
                    </a:graphic>
                  </wp:inline>
                </w:drawing>
              </w:r>
            </w:moveFrom>
          </w:p>
        </w:tc>
      </w:tr>
      <w:tr w:rsidR="00B43128" w:rsidDel="00190053" w14:paraId="12D6E10E" w14:textId="28451377" w:rsidTr="00B43128">
        <w:tc>
          <w:tcPr>
            <w:tcW w:w="4150" w:type="dxa"/>
            <w:shd w:val="clear" w:color="auto" w:fill="D0CECE" w:themeFill="background2" w:themeFillShade="E6"/>
            <w:vAlign w:val="center"/>
          </w:tcPr>
          <w:p w14:paraId="5D0D20F3" w14:textId="1AA65831" w:rsidR="00B43128" w:rsidDel="00190053" w:rsidRDefault="00B43128" w:rsidP="00B43128">
            <w:pPr>
              <w:jc w:val="center"/>
              <w:rPr>
                <w:moveFrom w:id="2346" w:author="JORGE CONTRERAS ORTIZ" w:date="2021-09-02T17:58:00Z"/>
              </w:rPr>
            </w:pPr>
            <w:moveFrom w:id="2347" w:author="JORGE CONTRERAS ORTIZ" w:date="2021-09-02T17:58:00Z">
              <w:r w:rsidDel="00190053">
                <w:t>1 x Kit de Desarrollo STM</w:t>
              </w:r>
            </w:moveFrom>
          </w:p>
          <w:p w14:paraId="5BB5E251" w14:textId="4FEA9D13" w:rsidR="00B43128" w:rsidDel="00190053" w:rsidRDefault="00B43128" w:rsidP="00B43128">
            <w:pPr>
              <w:jc w:val="center"/>
              <w:rPr>
                <w:moveFrom w:id="2348" w:author="JORGE CONTRERAS ORTIZ" w:date="2021-09-02T17:58:00Z"/>
              </w:rPr>
            </w:pPr>
            <w:moveFrom w:id="2349" w:author="JORGE CONTRERAS ORTIZ" w:date="2021-09-02T17:58:00Z">
              <w:r w:rsidRPr="00F47ABE" w:rsidDel="00190053">
                <w:t>STM32F407G-DISC1</w:t>
              </w:r>
            </w:moveFrom>
          </w:p>
        </w:tc>
        <w:tc>
          <w:tcPr>
            <w:tcW w:w="4354" w:type="dxa"/>
            <w:shd w:val="clear" w:color="auto" w:fill="D0CECE" w:themeFill="background2" w:themeFillShade="E6"/>
            <w:vAlign w:val="center"/>
          </w:tcPr>
          <w:p w14:paraId="6BB827AC" w14:textId="5D97EBFC" w:rsidR="00B43128" w:rsidDel="00190053" w:rsidRDefault="00B43128" w:rsidP="00B43128">
            <w:pPr>
              <w:jc w:val="center"/>
              <w:rPr>
                <w:moveFrom w:id="2350" w:author="JORGE CONTRERAS ORTIZ" w:date="2021-09-02T17:58:00Z"/>
              </w:rPr>
            </w:pPr>
            <w:moveFrom w:id="2351" w:author="JORGE CONTRERAS ORTIZ" w:date="2021-09-02T17:58:00Z">
              <w:r w:rsidDel="00190053">
                <w:t>2 x KTDG102 Evaluation Dongle</w:t>
              </w:r>
            </w:moveFrom>
          </w:p>
        </w:tc>
      </w:tr>
      <w:tr w:rsidR="00B43128" w:rsidDel="00190053" w14:paraId="275A50EA" w14:textId="58EBBD5E" w:rsidTr="00B43128">
        <w:tc>
          <w:tcPr>
            <w:tcW w:w="4150" w:type="dxa"/>
            <w:vAlign w:val="center"/>
          </w:tcPr>
          <w:p w14:paraId="58849B65" w14:textId="43529DB0" w:rsidR="00B43128" w:rsidDel="00190053" w:rsidRDefault="00B43128" w:rsidP="00B43128">
            <w:pPr>
              <w:jc w:val="center"/>
              <w:rPr>
                <w:moveFrom w:id="2352" w:author="JORGE CONTRERAS ORTIZ" w:date="2021-09-02T17:58:00Z"/>
              </w:rPr>
            </w:pPr>
            <w:moveFrom w:id="2353" w:author="JORGE CONTRERAS ORTIZ" w:date="2021-09-02T17:58:00Z">
              <w:r w:rsidDel="00190053">
                <w:rPr>
                  <w:noProof/>
                </w:rPr>
                <w:drawing>
                  <wp:inline distT="0" distB="0" distL="0" distR="0" wp14:anchorId="28650C43" wp14:editId="47942CD9">
                    <wp:extent cx="2498566" cy="1839433"/>
                    <wp:effectExtent l="0" t="0" r="0" b="8890"/>
                    <wp:docPr id="58" name="Imagen 5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moveFrom>
          </w:p>
        </w:tc>
        <w:tc>
          <w:tcPr>
            <w:tcW w:w="4354" w:type="dxa"/>
            <w:vAlign w:val="center"/>
          </w:tcPr>
          <w:p w14:paraId="724A4C34" w14:textId="2147C20A" w:rsidR="00B43128" w:rsidDel="00190053" w:rsidRDefault="00B43128" w:rsidP="00B43128">
            <w:pPr>
              <w:jc w:val="center"/>
              <w:rPr>
                <w:moveFrom w:id="2354" w:author="JORGE CONTRERAS ORTIZ" w:date="2021-09-02T17:58:00Z"/>
              </w:rPr>
            </w:pPr>
            <w:moveFrom w:id="2355" w:author="JORGE CONTRERAS ORTIZ" w:date="2021-09-02T17:58:00Z">
              <w:r w:rsidDel="00190053">
                <w:rPr>
                  <w:noProof/>
                </w:rPr>
                <w:drawing>
                  <wp:inline distT="0" distB="0" distL="0" distR="0" wp14:anchorId="1A8957C0" wp14:editId="0893FB37">
                    <wp:extent cx="2094485" cy="1892196"/>
                    <wp:effectExtent l="0" t="0" r="1270" b="0"/>
                    <wp:docPr id="59" name="Imagen 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20423" cy="1915629"/>
                            </a:xfrm>
                            <a:prstGeom prst="rect">
                              <a:avLst/>
                            </a:prstGeom>
                            <a:noFill/>
                            <a:ln>
                              <a:noFill/>
                            </a:ln>
                          </pic:spPr>
                        </pic:pic>
                      </a:graphicData>
                    </a:graphic>
                  </wp:inline>
                </w:drawing>
              </w:r>
            </w:moveFrom>
          </w:p>
        </w:tc>
      </w:tr>
      <w:tr w:rsidR="00B43128" w:rsidDel="00190053" w14:paraId="28F06C46" w14:textId="09FD78E4" w:rsidTr="00B43128">
        <w:tc>
          <w:tcPr>
            <w:tcW w:w="4150" w:type="dxa"/>
            <w:shd w:val="clear" w:color="auto" w:fill="D0CECE" w:themeFill="background2" w:themeFillShade="E6"/>
            <w:vAlign w:val="center"/>
          </w:tcPr>
          <w:p w14:paraId="4EDEFBBF" w14:textId="5340E622" w:rsidR="00B43128" w:rsidDel="00190053" w:rsidRDefault="00B43128" w:rsidP="00B43128">
            <w:pPr>
              <w:jc w:val="center"/>
              <w:rPr>
                <w:moveFrom w:id="2356" w:author="JORGE CONTRERAS ORTIZ" w:date="2021-09-02T17:58:00Z"/>
              </w:rPr>
            </w:pPr>
            <w:moveFrom w:id="2357" w:author="JORGE CONTRERAS ORTIZ" w:date="2021-09-02T17:58:00Z">
              <w:r w:rsidDel="00190053">
                <w:t>1 x KTWM102 integrado en la PCB</w:t>
              </w:r>
            </w:moveFrom>
          </w:p>
          <w:p w14:paraId="5B6CA6F3" w14:textId="7B3975A0" w:rsidR="00B43128" w:rsidDel="00190053" w:rsidRDefault="00B43128" w:rsidP="00B43128">
            <w:pPr>
              <w:jc w:val="center"/>
              <w:rPr>
                <w:moveFrom w:id="2358" w:author="JORGE CONTRERAS ORTIZ" w:date="2021-09-02T17:58:00Z"/>
              </w:rPr>
            </w:pPr>
            <w:moveFrom w:id="2359" w:author="JORGE CONTRERAS ORTIZ" w:date="2021-09-02T17:58:00Z">
              <w:r w:rsidDel="00190053">
                <w:t>Coockie Thread</w:t>
              </w:r>
            </w:moveFrom>
          </w:p>
        </w:tc>
        <w:tc>
          <w:tcPr>
            <w:tcW w:w="4354" w:type="dxa"/>
            <w:shd w:val="clear" w:color="auto" w:fill="D0CECE" w:themeFill="background2" w:themeFillShade="E6"/>
            <w:vAlign w:val="center"/>
          </w:tcPr>
          <w:p w14:paraId="724DACF0" w14:textId="6BA09192" w:rsidR="00B43128" w:rsidDel="00190053" w:rsidRDefault="00B43128" w:rsidP="00B43128">
            <w:pPr>
              <w:jc w:val="center"/>
              <w:rPr>
                <w:moveFrom w:id="2360" w:author="JORGE CONTRERAS ORTIZ" w:date="2021-09-02T17:58:00Z"/>
              </w:rPr>
            </w:pPr>
            <w:moveFrom w:id="2361" w:author="JORGE CONTRERAS ORTIZ" w:date="2021-09-02T17:58:00Z">
              <w:r w:rsidDel="00190053">
                <w:t>1 x Border Router</w:t>
              </w:r>
            </w:moveFrom>
          </w:p>
        </w:tc>
      </w:tr>
      <w:tr w:rsidR="00F44F53" w:rsidDel="00190053" w14:paraId="0F1FD94B" w14:textId="4EEAB1CF" w:rsidTr="001C0DBA">
        <w:tc>
          <w:tcPr>
            <w:tcW w:w="8504" w:type="dxa"/>
            <w:gridSpan w:val="2"/>
            <w:shd w:val="clear" w:color="auto" w:fill="auto"/>
            <w:vAlign w:val="center"/>
          </w:tcPr>
          <w:p w14:paraId="1F4AAEC7" w14:textId="705A2FDA" w:rsidR="00F44F53" w:rsidDel="00190053" w:rsidRDefault="00F44F53" w:rsidP="00F44F53">
            <w:pPr>
              <w:jc w:val="center"/>
              <w:rPr>
                <w:moveFrom w:id="2362" w:author="JORGE CONTRERAS ORTIZ" w:date="2021-09-02T17:58:00Z"/>
              </w:rPr>
            </w:pPr>
            <w:moveFrom w:id="2363" w:author="JORGE CONTRERAS ORTIZ" w:date="2021-09-02T17:58:00Z">
              <w:r w:rsidDel="00190053">
                <w:rPr>
                  <w:noProof/>
                </w:rPr>
                <w:drawing>
                  <wp:inline distT="0" distB="0" distL="0" distR="0" wp14:anchorId="22B0D955" wp14:editId="5297EA76">
                    <wp:extent cx="1945758" cy="2597014"/>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1973497" cy="2634037"/>
                            </a:xfrm>
                            <a:prstGeom prst="rect">
                              <a:avLst/>
                            </a:prstGeom>
                            <a:noFill/>
                            <a:ln>
                              <a:noFill/>
                            </a:ln>
                          </pic:spPr>
                        </pic:pic>
                      </a:graphicData>
                    </a:graphic>
                  </wp:inline>
                </w:drawing>
              </w:r>
            </w:moveFrom>
          </w:p>
        </w:tc>
      </w:tr>
      <w:tr w:rsidR="00B43128" w:rsidDel="00190053" w14:paraId="4CB96478" w14:textId="235A1086" w:rsidTr="00B43128">
        <w:tc>
          <w:tcPr>
            <w:tcW w:w="8504" w:type="dxa"/>
            <w:gridSpan w:val="2"/>
            <w:shd w:val="clear" w:color="auto" w:fill="D0CECE" w:themeFill="background2" w:themeFillShade="E6"/>
            <w:vAlign w:val="center"/>
          </w:tcPr>
          <w:p w14:paraId="53DFD348" w14:textId="3A13C42F" w:rsidR="00B43128" w:rsidDel="00190053" w:rsidRDefault="00B43128" w:rsidP="00B43128">
            <w:pPr>
              <w:jc w:val="center"/>
              <w:rPr>
                <w:moveFrom w:id="2364" w:author="JORGE CONTRERAS ORTIZ" w:date="2021-09-02T17:58:00Z"/>
              </w:rPr>
            </w:pPr>
            <w:commentRangeStart w:id="2365"/>
            <w:moveFrom w:id="2366" w:author="JORGE CONTRERAS ORTIZ" w:date="2021-09-02T17:58:00Z">
              <w:r w:rsidDel="00190053">
                <w:t>1 x micro controlador ADuC841 (Coockie).</w:t>
              </w:r>
              <w:commentRangeEnd w:id="2365"/>
              <w:r w:rsidR="006E2CCE" w:rsidDel="00190053">
                <w:rPr>
                  <w:rStyle w:val="Refdecomentario"/>
                </w:rPr>
                <w:commentReference w:id="2365"/>
              </w:r>
            </w:moveFrom>
          </w:p>
        </w:tc>
      </w:tr>
    </w:tbl>
    <w:moveFromRangeEnd w:id="2342"/>
    <w:p w14:paraId="613A868C" w14:textId="77777777" w:rsidR="00B43128" w:rsidRDefault="00B43128" w:rsidP="00B43128">
      <w:pPr>
        <w:jc w:val="both"/>
      </w:pPr>
      <w:r>
        <w:t>En cuanto a elementos Software se han usado:</w:t>
      </w:r>
    </w:p>
    <w:p w14:paraId="1D488CF7" w14:textId="422CC87F"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p>
    <w:p w14:paraId="0354ACFC" w14:textId="3CD885BB" w:rsidR="00B43128" w:rsidRDefault="00B43128" w:rsidP="00481B0A">
      <w:pPr>
        <w:pStyle w:val="Prrafodelista"/>
        <w:numPr>
          <w:ilvl w:val="0"/>
          <w:numId w:val="13"/>
        </w:numPr>
        <w:jc w:val="both"/>
      </w:pPr>
      <w:proofErr w:type="spellStart"/>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proofErr w:type="spellStart"/>
      <w:r>
        <w:t>Coockie</w:t>
      </w:r>
      <w:proofErr w:type="spellEnd"/>
      <w:r>
        <w:t>.</w:t>
      </w:r>
    </w:p>
    <w:p w14:paraId="627CFD70" w14:textId="3FD0A7A4" w:rsidR="00B43128" w:rsidRDefault="00B43128" w:rsidP="00481B0A">
      <w:pPr>
        <w:pStyle w:val="Prrafodelista"/>
        <w:numPr>
          <w:ilvl w:val="0"/>
          <w:numId w:val="13"/>
        </w:numPr>
        <w:jc w:val="both"/>
      </w:pPr>
      <w:proofErr w:type="spellStart"/>
      <w:r w:rsidRPr="00B43128">
        <w:rPr>
          <w:b/>
          <w:bCs/>
        </w:rPr>
        <w:t>KiTools</w:t>
      </w:r>
      <w:proofErr w:type="spellEnd"/>
      <w:r w:rsidRPr="00B43128">
        <w:rPr>
          <w:b/>
          <w:bCs/>
        </w:rPr>
        <w:t xml:space="preserve">: </w:t>
      </w:r>
      <w:proofErr w:type="spellStart"/>
      <w:r>
        <w:t>Debug</w:t>
      </w:r>
      <w:proofErr w:type="spellEnd"/>
      <w:r>
        <w:t xml:space="preserve"> de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p>
    <w:p w14:paraId="70138CE0" w14:textId="279121F5" w:rsidR="00B43128" w:rsidRDefault="00B43128" w:rsidP="00481B0A">
      <w:pPr>
        <w:pStyle w:val="Prrafodelista"/>
        <w:numPr>
          <w:ilvl w:val="0"/>
          <w:numId w:val="13"/>
        </w:numPr>
        <w:jc w:val="both"/>
      </w:pPr>
      <w:r w:rsidRPr="00B43128">
        <w:rPr>
          <w:b/>
          <w:bCs/>
        </w:rPr>
        <w:t xml:space="preserve">Termite: </w:t>
      </w:r>
      <w:r>
        <w:t>Terminal serie para poder leer los datos enviados de ambos microcontroladores utilizados y poder leer por pantalla las respuestas de los módulos a los diferentes comandos.</w:t>
      </w:r>
    </w:p>
    <w:p w14:paraId="39106064" w14:textId="210A30CF" w:rsidR="00B43128" w:rsidRDefault="00B43128" w:rsidP="00481B0A">
      <w:pPr>
        <w:pStyle w:val="Prrafodelista"/>
        <w:numPr>
          <w:ilvl w:val="0"/>
          <w:numId w:val="13"/>
        </w:numPr>
        <w:jc w:val="both"/>
      </w:pPr>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p>
    <w:p w14:paraId="444EAF46" w14:textId="77777777" w:rsidR="00B43128" w:rsidRPr="00970A41" w:rsidRDefault="00B43128" w:rsidP="00B43128">
      <w:pPr>
        <w:pStyle w:val="Prrafodelista"/>
        <w:jc w:val="both"/>
      </w:pPr>
    </w:p>
    <w:p w14:paraId="19A6ED32" w14:textId="2514AB4D" w:rsidR="00B43128" w:rsidRPr="00F47ABE" w:rsidDel="002135FF" w:rsidRDefault="00B43128" w:rsidP="00770FBD">
      <w:pPr>
        <w:pStyle w:val="Ttulo3"/>
        <w:numPr>
          <w:ilvl w:val="2"/>
          <w:numId w:val="1"/>
        </w:numPr>
        <w:rPr>
          <w:moveFrom w:id="2367" w:author="JORGE CONTRERAS ORTIZ" w:date="2021-09-02T17:28:00Z"/>
        </w:rPr>
      </w:pPr>
      <w:bookmarkStart w:id="2368" w:name="_Primera_interacción_con"/>
      <w:bookmarkEnd w:id="2368"/>
      <w:moveFromRangeStart w:id="2369" w:author="JORGE CONTRERAS ORTIZ" w:date="2021-09-02T17:28:00Z" w:name="move81496118"/>
      <w:moveFrom w:id="2370" w:author="JORGE CONTRERAS ORTIZ" w:date="2021-09-02T17:28:00Z">
        <w:r w:rsidDel="002135FF">
          <w:t>Primera interacción con Dongle USB</w:t>
        </w:r>
      </w:moveFrom>
    </w:p>
    <w:p w14:paraId="33E645B2" w14:textId="24FC64EB" w:rsidR="00B43128" w:rsidDel="002135FF" w:rsidRDefault="00B43128" w:rsidP="00B43128">
      <w:pPr>
        <w:rPr>
          <w:moveFrom w:id="2371" w:author="JORGE CONTRERAS ORTIZ" w:date="2021-09-02T17:28:00Z"/>
        </w:rPr>
      </w:pPr>
    </w:p>
    <w:p w14:paraId="240C8FCA" w14:textId="18076853" w:rsidR="00B43128" w:rsidDel="002135FF" w:rsidRDefault="00B43128" w:rsidP="00FD0E4C">
      <w:pPr>
        <w:jc w:val="both"/>
        <w:rPr>
          <w:moveFrom w:id="2372" w:author="JORGE CONTRERAS ORTIZ" w:date="2021-09-02T17:28:00Z"/>
        </w:rPr>
      </w:pPr>
      <w:commentRangeStart w:id="2373"/>
      <w:moveFrom w:id="2374" w:author="JORGE CONTRERAS ORTIZ" w:date="2021-09-02T17:28:00Z">
        <w:r w:rsidDel="002135FF">
          <w:rPr>
            <w:noProof/>
          </w:rPr>
          <w:drawing>
            <wp:anchor distT="0" distB="0" distL="114300" distR="114300" simplePos="0" relativeHeight="251673600" behindDoc="1" locked="0" layoutInCell="1" allowOverlap="1" wp14:anchorId="4937982F" wp14:editId="6C9AF6DE">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44" name="Imagen 44"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2373"/>
        <w:r w:rsidR="006E2CCE" w:rsidDel="002135FF">
          <w:rPr>
            <w:rStyle w:val="Refdecomentario"/>
          </w:rPr>
          <w:commentReference w:id="2373"/>
        </w:r>
        <w:r w:rsidDel="002135FF">
          <w:t>Esta primera prueba consiste en una primera interacción con el módulo, tanto desde el PC usando la herramienta proporcionada por Kirale de KiTools y usando el puerto USB, como desde un microcontrolador por vía UART. El diagrama de conexión usado ha sido el siguiente:</w:t>
        </w:r>
      </w:moveFrom>
    </w:p>
    <w:p w14:paraId="76109168" w14:textId="6F39E495" w:rsidR="00FD0E4C" w:rsidDel="002135FF" w:rsidRDefault="00FD0E4C" w:rsidP="00FD0E4C">
      <w:pPr>
        <w:jc w:val="both"/>
        <w:rPr>
          <w:moveFrom w:id="2375" w:author="JORGE CONTRERAS ORTIZ" w:date="2021-09-02T17:28:00Z"/>
        </w:rPr>
      </w:pPr>
    </w:p>
    <w:p w14:paraId="10F4EEDC" w14:textId="6188898F" w:rsidR="00B43128" w:rsidDel="002135FF" w:rsidRDefault="00B43128" w:rsidP="00FD0E4C">
      <w:pPr>
        <w:jc w:val="both"/>
        <w:rPr>
          <w:moveFrom w:id="2376" w:author="JORGE CONTRERAS ORTIZ" w:date="2021-09-02T17:28:00Z"/>
        </w:rPr>
      </w:pPr>
      <w:moveFrom w:id="2377" w:author="JORGE CONTRERAS ORTIZ" w:date="2021-09-02T17:28:00Z">
        <w:r w:rsidDel="002135FF">
          <w:t>Esta primera prueba se divide en dos partes:</w:t>
        </w:r>
      </w:moveFrom>
    </w:p>
    <w:p w14:paraId="7867B43B" w14:textId="51E6C3D9" w:rsidR="00B43128" w:rsidDel="002135FF" w:rsidRDefault="00B43128" w:rsidP="00481B0A">
      <w:pPr>
        <w:pStyle w:val="Prrafodelista"/>
        <w:numPr>
          <w:ilvl w:val="0"/>
          <w:numId w:val="20"/>
        </w:numPr>
        <w:jc w:val="both"/>
        <w:rPr>
          <w:moveFrom w:id="2378" w:author="JORGE CONTRERAS ORTIZ" w:date="2021-09-02T17:28:00Z"/>
        </w:rPr>
      </w:pPr>
      <w:moveFrom w:id="2379" w:author="JORGE CONTRERAS ORTIZ" w:date="2021-09-02T17:28:00Z">
        <w:r w:rsidDel="002135FF">
          <w:t>La primera parte se ejecutan los diferentes comandos desde el PC usando la herramienta KiTools con los comandos KSH, comprobando que se ejecutan correctamente según lo esperado.</w:t>
        </w:r>
      </w:moveFrom>
    </w:p>
    <w:p w14:paraId="13B5D3C4" w14:textId="1CF44C74" w:rsidR="00FD0E4C" w:rsidDel="002135FF" w:rsidRDefault="00FD0E4C" w:rsidP="00FD0E4C">
      <w:pPr>
        <w:pStyle w:val="Prrafodelista"/>
        <w:jc w:val="both"/>
        <w:rPr>
          <w:moveFrom w:id="2380" w:author="JORGE CONTRERAS ORTIZ" w:date="2021-09-02T17:28:00Z"/>
        </w:rPr>
      </w:pPr>
    </w:p>
    <w:p w14:paraId="3D7A3F02" w14:textId="38246BAF" w:rsidR="00B43128" w:rsidDel="002135FF" w:rsidRDefault="00B43128" w:rsidP="00481B0A">
      <w:pPr>
        <w:pStyle w:val="Prrafodelista"/>
        <w:numPr>
          <w:ilvl w:val="0"/>
          <w:numId w:val="20"/>
        </w:numPr>
        <w:jc w:val="both"/>
        <w:rPr>
          <w:moveFrom w:id="2381" w:author="JORGE CONTRERAS ORTIZ" w:date="2021-09-02T17:28:00Z"/>
        </w:rPr>
      </w:pPr>
      <w:moveFrom w:id="2382" w:author="JORGE CONTRERAS ORTIZ" w:date="2021-09-02T17:28:00Z">
        <w:r w:rsidDel="002135FF">
          <w:t>Una vez comprobado los comandos KSH, se usa el microcontrolador para el envío de comandos KBI vía puerto UART. Para la comprobación del correcto envío se usan dos maneras:</w:t>
        </w:r>
      </w:moveFrom>
    </w:p>
    <w:p w14:paraId="15D00812" w14:textId="06483500" w:rsidR="00B43128" w:rsidDel="002135FF" w:rsidRDefault="00B43128" w:rsidP="00481B0A">
      <w:pPr>
        <w:pStyle w:val="Prrafodelista"/>
        <w:numPr>
          <w:ilvl w:val="1"/>
          <w:numId w:val="20"/>
        </w:numPr>
        <w:jc w:val="both"/>
        <w:rPr>
          <w:moveFrom w:id="2383" w:author="JORGE CONTRERAS ORTIZ" w:date="2021-09-02T17:28:00Z"/>
        </w:rPr>
      </w:pPr>
      <w:moveFrom w:id="2384" w:author="JORGE CONTRERAS ORTIZ" w:date="2021-09-02T17:28:00Z">
        <w:r w:rsidDel="002135FF">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moveFrom>
    </w:p>
    <w:p w14:paraId="342894F1" w14:textId="1B260124" w:rsidR="00FD0E4C" w:rsidDel="002135FF" w:rsidRDefault="00FD0E4C" w:rsidP="00FD0E4C">
      <w:pPr>
        <w:pStyle w:val="Prrafodelista"/>
        <w:ind w:left="1440"/>
        <w:jc w:val="both"/>
        <w:rPr>
          <w:moveFrom w:id="2385" w:author="JORGE CONTRERAS ORTIZ" w:date="2021-09-02T17:28:00Z"/>
        </w:rPr>
      </w:pPr>
    </w:p>
    <w:p w14:paraId="68D253EF" w14:textId="41A17A2F" w:rsidR="00B43128" w:rsidDel="002135FF" w:rsidRDefault="00B43128" w:rsidP="00481B0A">
      <w:pPr>
        <w:pStyle w:val="Prrafodelista"/>
        <w:numPr>
          <w:ilvl w:val="1"/>
          <w:numId w:val="20"/>
        </w:numPr>
        <w:jc w:val="both"/>
        <w:rPr>
          <w:moveFrom w:id="2386" w:author="JORGE CONTRERAS ORTIZ" w:date="2021-09-02T17:28:00Z"/>
        </w:rPr>
      </w:pPr>
      <w:moveFrom w:id="2387" w:author="JORGE CONTRERAS ORTIZ" w:date="2021-09-02T17:28:00Z">
        <w:r w:rsidDel="002135FF">
          <w:t>Una vez enviada el comando KBI, recogemos la respuesta enviada por el módulo KTDG102 y analizamos su respuesta.</w:t>
        </w:r>
      </w:moveFrom>
    </w:p>
    <w:p w14:paraId="67EAD6E8" w14:textId="4F770D23" w:rsidR="00B43128" w:rsidDel="002135FF" w:rsidRDefault="00B43128" w:rsidP="00FD0E4C">
      <w:pPr>
        <w:jc w:val="both"/>
        <w:rPr>
          <w:moveFrom w:id="2388" w:author="JORGE CONTRERAS ORTIZ" w:date="2021-09-02T17:28:00Z"/>
        </w:rPr>
      </w:pPr>
      <w:moveFrom w:id="2389" w:author="JORGE CONTRERAS ORTIZ" w:date="2021-09-02T17:28:00Z">
        <w:r w:rsidDel="002135FF">
          <w:t>Tras hacerse al envío de comandos de manera correcta, se elabora la secuencia de comandos para la configuración completa de la red para ese módulo KTDG102 con el Rol de LEADER.</w:t>
        </w:r>
      </w:moveFrom>
    </w:p>
    <w:p w14:paraId="37436F61" w14:textId="253FE244" w:rsidR="00B43128" w:rsidDel="002135FF" w:rsidRDefault="00B43128" w:rsidP="00B43128">
      <w:pPr>
        <w:pStyle w:val="Textoindependiente"/>
        <w:rPr>
          <w:moveFrom w:id="2390" w:author="JORGE CONTRERAS ORTIZ" w:date="2021-09-02T17:28:00Z"/>
        </w:rPr>
      </w:pPr>
    </w:p>
    <w:p w14:paraId="3114A1B3" w14:textId="017ED1E9" w:rsidR="00B43128" w:rsidDel="002135FF" w:rsidRDefault="00B43128" w:rsidP="00770FBD">
      <w:pPr>
        <w:pStyle w:val="Ttulo3"/>
        <w:numPr>
          <w:ilvl w:val="2"/>
          <w:numId w:val="1"/>
        </w:numPr>
        <w:rPr>
          <w:moveFrom w:id="2391" w:author="JORGE CONTRERAS ORTIZ" w:date="2021-09-02T17:28:00Z"/>
        </w:rPr>
      </w:pPr>
      <w:moveFrom w:id="2392" w:author="JORGE CONTRERAS ORTIZ" w:date="2021-09-02T17:28:00Z">
        <w:r w:rsidDel="002135FF">
          <w:t>Red de dos Nodos</w:t>
        </w:r>
      </w:moveFrom>
    </w:p>
    <w:p w14:paraId="7F8C121C" w14:textId="79478BA4" w:rsidR="00B43128" w:rsidDel="002135FF" w:rsidRDefault="00B43128" w:rsidP="00B43128">
      <w:pPr>
        <w:rPr>
          <w:moveFrom w:id="2393" w:author="JORGE CONTRERAS ORTIZ" w:date="2021-09-02T17:28:00Z"/>
        </w:rPr>
      </w:pPr>
    </w:p>
    <w:p w14:paraId="3B9FC451" w14:textId="50A3E894" w:rsidR="00B43128" w:rsidDel="002135FF" w:rsidRDefault="00B43128" w:rsidP="00B43128">
      <w:pPr>
        <w:pStyle w:val="Textoindependiente"/>
        <w:rPr>
          <w:moveFrom w:id="2394" w:author="JORGE CONTRERAS ORTIZ" w:date="2021-09-02T17:28:00Z"/>
        </w:rPr>
      </w:pPr>
      <w:moveFrom w:id="2395" w:author="JORGE CONTRERAS ORTIZ" w:date="2021-09-02T17:28:00Z">
        <w:r w:rsidDel="002135FF">
          <w:t>El siguiente paso ha consistido en la creación de una red con un nodo LEADER y la unión de un nodo MED a dicha red. Para esto se han usado los dos KTDG Evaluation Dongles conectados al PC con la herramienta KiTools por USB y al microcontrolador ARM por vía UART.</w:t>
        </w:r>
      </w:moveFrom>
    </w:p>
    <w:p w14:paraId="7B3B32E9" w14:textId="7BAFA9CB" w:rsidR="00B43128" w:rsidDel="002135FF" w:rsidRDefault="00FD0E4C" w:rsidP="00B43128">
      <w:pPr>
        <w:pStyle w:val="Textoindependiente"/>
        <w:rPr>
          <w:moveFrom w:id="2396" w:author="JORGE CONTRERAS ORTIZ" w:date="2021-09-02T17:28:00Z"/>
        </w:rPr>
      </w:pPr>
      <w:moveFrom w:id="2397" w:author="JORGE CONTRERAS ORTIZ" w:date="2021-09-02T17:28:00Z">
        <w:r w:rsidDel="002135FF">
          <w:rPr>
            <w:noProof/>
          </w:rPr>
          <mc:AlternateContent>
            <mc:Choice Requires="wps">
              <w:drawing>
                <wp:anchor distT="0" distB="0" distL="114300" distR="114300" simplePos="0" relativeHeight="251677696" behindDoc="1" locked="0" layoutInCell="1" allowOverlap="1" wp14:anchorId="44B1E0E7" wp14:editId="4CFD5FF5">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5C7F5FE8" w14:textId="6382E546" w:rsidR="00FD0E4C" w:rsidRPr="00AA1DAA" w:rsidRDefault="00FD0E4C" w:rsidP="00FD0E4C">
                              <w:pPr>
                                <w:pStyle w:val="Descripcin"/>
                                <w:jc w:val="center"/>
                                <w:rPr>
                                  <w:noProof/>
                                </w:rPr>
                              </w:pPr>
                              <w:bookmarkStart w:id="2398" w:name="_Toc81499618"/>
                              <w:bookmarkStart w:id="2399" w:name="_Toc81499853"/>
                              <w:r>
                                <w:t xml:space="preserve">Ilustración </w:t>
                              </w:r>
                              <w:r w:rsidR="00E20257">
                                <w:fldChar w:fldCharType="begin"/>
                              </w:r>
                              <w:r w:rsidR="00E20257">
                                <w:instrText xml:space="preserve"> SEQ Ilustración \* ARABIC </w:instrText>
                              </w:r>
                              <w:r w:rsidR="00E20257">
                                <w:fldChar w:fldCharType="separate"/>
                              </w:r>
                              <w:ins w:id="2400" w:author="JORGE CONTRERAS ORTIZ" w:date="2021-09-02T18:16:00Z">
                                <w:r w:rsidR="0024330D">
                                  <w:rPr>
                                    <w:noProof/>
                                  </w:rPr>
                                  <w:t>55</w:t>
                                </w:r>
                              </w:ins>
                              <w:del w:id="2401" w:author="JORGE CONTRERAS ORTIZ" w:date="2021-09-02T17:32:00Z">
                                <w:r w:rsidR="006E5AFC" w:rsidDel="002135FF">
                                  <w:rPr>
                                    <w:noProof/>
                                  </w:rPr>
                                  <w:delText>42</w:delText>
                                </w:r>
                              </w:del>
                              <w:r w:rsidR="00E20257">
                                <w:rPr>
                                  <w:noProof/>
                                </w:rPr>
                                <w:fldChar w:fldCharType="end"/>
                              </w:r>
                              <w:r>
                                <w:t xml:space="preserve"> Esquema montaje Red de Dos Nodos</w:t>
                              </w:r>
                              <w:bookmarkEnd w:id="2398"/>
                              <w:bookmarkEnd w:id="23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1E0E7" id="Cuadro de texto 65" o:spid="_x0000_s1031" type="#_x0000_t202" style="position:absolute;margin-left:-17pt;margin-top:231.2pt;width:487.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meNQ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" stroked="f">
                  <v:textbox style="mso-fit-shape-to-text:t" inset="0,0,0,0">
                    <w:txbxContent>
                      <w:p w14:paraId="5C7F5FE8" w14:textId="6382E546" w:rsidR="00FD0E4C" w:rsidRPr="00AA1DAA" w:rsidRDefault="00FD0E4C" w:rsidP="00FD0E4C">
                        <w:pPr>
                          <w:pStyle w:val="Descripcin"/>
                          <w:jc w:val="center"/>
                          <w:rPr>
                            <w:noProof/>
                          </w:rPr>
                        </w:pPr>
                        <w:bookmarkStart w:id="2402" w:name="_Toc81499618"/>
                        <w:bookmarkStart w:id="2403" w:name="_Toc81499853"/>
                        <w:r>
                          <w:t xml:space="preserve">Ilustración </w:t>
                        </w:r>
                        <w:r w:rsidR="00E20257">
                          <w:fldChar w:fldCharType="begin"/>
                        </w:r>
                        <w:r w:rsidR="00E20257">
                          <w:instrText xml:space="preserve"> SEQ Ilustración \* ARABIC </w:instrText>
                        </w:r>
                        <w:r w:rsidR="00E20257">
                          <w:fldChar w:fldCharType="separate"/>
                        </w:r>
                        <w:ins w:id="2404" w:author="JORGE CONTRERAS ORTIZ" w:date="2021-09-02T18:16:00Z">
                          <w:r w:rsidR="0024330D">
                            <w:rPr>
                              <w:noProof/>
                            </w:rPr>
                            <w:t>55</w:t>
                          </w:r>
                        </w:ins>
                        <w:del w:id="2405" w:author="JORGE CONTRERAS ORTIZ" w:date="2021-09-02T17:32:00Z">
                          <w:r w:rsidR="006E5AFC" w:rsidDel="002135FF">
                            <w:rPr>
                              <w:noProof/>
                            </w:rPr>
                            <w:delText>42</w:delText>
                          </w:r>
                        </w:del>
                        <w:r w:rsidR="00E20257">
                          <w:rPr>
                            <w:noProof/>
                          </w:rPr>
                          <w:fldChar w:fldCharType="end"/>
                        </w:r>
                        <w:r>
                          <w:t xml:space="preserve"> Esquema montaje Red de Dos Nodos</w:t>
                        </w:r>
                        <w:bookmarkEnd w:id="2402"/>
                        <w:bookmarkEnd w:id="2403"/>
                      </w:p>
                    </w:txbxContent>
                  </v:textbox>
                  <w10:wrap type="tight"/>
                </v:shape>
              </w:pict>
            </mc:Fallback>
          </mc:AlternateContent>
        </w:r>
        <w:r w:rsidR="00B43128" w:rsidDel="002135FF">
          <w:rPr>
            <w:noProof/>
          </w:rPr>
          <w:drawing>
            <wp:anchor distT="0" distB="0" distL="114300" distR="114300" simplePos="0" relativeHeight="251674624" behindDoc="1" locked="0" layoutInCell="1" allowOverlap="1" wp14:anchorId="56F1B9BA" wp14:editId="126F04E4">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60" name="Imagen 60"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9">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B43128" w:rsidDel="002135FF">
          <w:t>Se han realizado varias pruebas para las cuales el esquema de montaje ha sido el siguiente:</w:t>
        </w:r>
      </w:moveFrom>
    </w:p>
    <w:p w14:paraId="291D0C88" w14:textId="1D11B8A3" w:rsidR="00B43128" w:rsidDel="002135FF" w:rsidRDefault="00B43128" w:rsidP="00B43128">
      <w:pPr>
        <w:pStyle w:val="Textoindependiente"/>
        <w:rPr>
          <w:moveFrom w:id="2406" w:author="JORGE CONTRERAS ORTIZ" w:date="2021-09-02T17:28:00Z"/>
        </w:rPr>
      </w:pPr>
    </w:p>
    <w:p w14:paraId="5A7688DC" w14:textId="1EDD6F3D" w:rsidR="00B43128" w:rsidDel="002135FF" w:rsidRDefault="00B43128" w:rsidP="00770FBD">
      <w:pPr>
        <w:pStyle w:val="Ttulo4"/>
        <w:numPr>
          <w:ilvl w:val="3"/>
          <w:numId w:val="1"/>
        </w:numPr>
        <w:rPr>
          <w:moveFrom w:id="2407" w:author="JORGE CONTRERAS ORTIZ" w:date="2021-09-02T17:28:00Z"/>
        </w:rPr>
      </w:pPr>
      <w:moveFrom w:id="2408" w:author="JORGE CONTRERAS ORTIZ" w:date="2021-09-02T17:28:00Z">
        <w:r w:rsidDel="002135FF">
          <w:t>Creación de la Red</w:t>
        </w:r>
      </w:moveFrom>
    </w:p>
    <w:p w14:paraId="106D3664" w14:textId="30014BE8" w:rsidR="00B43128" w:rsidDel="002135FF" w:rsidRDefault="00B43128" w:rsidP="00FD0E4C">
      <w:pPr>
        <w:jc w:val="both"/>
        <w:rPr>
          <w:moveFrom w:id="2409" w:author="JORGE CONTRERAS ORTIZ" w:date="2021-09-02T17:28:00Z"/>
        </w:rPr>
      </w:pPr>
    </w:p>
    <w:p w14:paraId="48CC6555" w14:textId="1B78915A" w:rsidR="00B43128" w:rsidDel="002135FF" w:rsidRDefault="00B43128" w:rsidP="00FD0E4C">
      <w:pPr>
        <w:jc w:val="both"/>
        <w:rPr>
          <w:moveFrom w:id="2410" w:author="JORGE CONTRERAS ORTIZ" w:date="2021-09-02T17:28:00Z"/>
        </w:rPr>
      </w:pPr>
      <w:moveFrom w:id="2411" w:author="JORGE CONTRERAS ORTIZ" w:date="2021-09-02T17:28:00Z">
        <w:r w:rsidDel="002135FF">
          <w:t xml:space="preserve">La primera prueba realizada ha sido la creación correcta de la red (de la manera vista en </w:t>
        </w:r>
        <w:r w:rsidR="00CD309C" w:rsidDel="002135FF">
          <w:fldChar w:fldCharType="begin"/>
        </w:r>
        <w:r w:rsidR="00CD309C" w:rsidRPr="002135FF" w:rsidDel="002135FF">
          <w:instrText xml:space="preserve"> HYPERLINK \l "_Primera_interacción_con" </w:instrText>
        </w:r>
        <w:r w:rsidR="00CD309C" w:rsidDel="002135FF">
          <w:fldChar w:fldCharType="separate"/>
        </w:r>
        <w:r w:rsidRPr="002135FF" w:rsidDel="002135FF">
          <w:rPr>
            <w:rStyle w:val="Hipervnculo"/>
          </w:rPr>
          <w:t>Primera interacción con Dongle USB</w:t>
        </w:r>
        <w:r w:rsidR="00CD309C" w:rsidDel="002135FF">
          <w:rPr>
            <w:rStyle w:val="Hipervnculo"/>
          </w:rPr>
          <w:fldChar w:fldCharType="end"/>
        </w:r>
        <w:r w:rsidDel="002135FF">
          <w:t xml:space="preserve"> ) y la posterior unión del segundo nodo con el rol de MED. La red, para ambos nodos se ha realizado con el modo “Out-of-Band Commissioning” desactivado, pero configurando en ambos casos el PAN ID, el Canal y la Commisioning Credential.</w:t>
        </w:r>
      </w:moveFrom>
    </w:p>
    <w:p w14:paraId="645840E6" w14:textId="4638ED12" w:rsidR="00B43128" w:rsidDel="002135FF" w:rsidRDefault="00B43128" w:rsidP="00FD0E4C">
      <w:pPr>
        <w:jc w:val="both"/>
        <w:rPr>
          <w:moveFrom w:id="2412" w:author="JORGE CONTRERAS ORTIZ" w:date="2021-09-02T17:28:00Z"/>
        </w:rPr>
      </w:pPr>
      <w:moveFrom w:id="2413" w:author="JORGE CONTRERAS ORTIZ" w:date="2021-09-02T17:28:00Z">
        <w:r w:rsidDel="002135FF">
          <w:t>Para esto, se ha usado la secuencia de creación de red con Rol Leader usada anteriormente para el primer nodo, y una vez creada la red, se volvía a usar esta secuencia modificando el Rol a configurar en el nodo para el segundo nodo.</w:t>
        </w:r>
      </w:moveFrom>
    </w:p>
    <w:p w14:paraId="28BE9B49" w14:textId="26E1095F" w:rsidR="00B43128" w:rsidDel="002135FF" w:rsidRDefault="00B43128" w:rsidP="00FD0E4C">
      <w:pPr>
        <w:jc w:val="both"/>
        <w:rPr>
          <w:moveFrom w:id="2414" w:author="JORGE CONTRERAS ORTIZ" w:date="2021-09-02T17:28:00Z"/>
        </w:rPr>
      </w:pPr>
      <w:moveFrom w:id="2415" w:author="JORGE CONTRERAS ORTIZ" w:date="2021-09-02T17:28:00Z">
        <w:r w:rsidDel="002135FF">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moveFrom>
    </w:p>
    <w:p w14:paraId="3358104B" w14:textId="2F7FB1AD" w:rsidR="00B43128" w:rsidDel="002135FF" w:rsidRDefault="00B43128" w:rsidP="00FD0E4C">
      <w:pPr>
        <w:jc w:val="both"/>
        <w:rPr>
          <w:moveFrom w:id="2416" w:author="JORGE CONTRERAS ORTIZ" w:date="2021-09-02T17:28:00Z"/>
        </w:rPr>
      </w:pPr>
      <w:moveFrom w:id="2417" w:author="JORGE CONTRERAS ORTIZ" w:date="2021-09-02T17:28:00Z">
        <w:r w:rsidDel="002135FF">
          <w:t>Por otro lado, cuando se ejecutaban los comandos y se enviaba respuesta al microcontrolador, este las imprimía por pantalla en el PC, pudiendo así detectar posibles fallos en alguno de los comandos para poder arreglarlos.</w:t>
        </w:r>
      </w:moveFrom>
    </w:p>
    <w:p w14:paraId="5475DFBE" w14:textId="50D011D0" w:rsidR="00B43128" w:rsidDel="002135FF" w:rsidRDefault="00B43128" w:rsidP="00B43128">
      <w:pPr>
        <w:pStyle w:val="Textoindependiente"/>
        <w:rPr>
          <w:moveFrom w:id="2418" w:author="JORGE CONTRERAS ORTIZ" w:date="2021-09-02T17:28:00Z"/>
        </w:rPr>
      </w:pPr>
    </w:p>
    <w:p w14:paraId="49155556" w14:textId="06EA7EEE" w:rsidR="00B43128" w:rsidDel="002135FF" w:rsidRDefault="00B43128" w:rsidP="00770FBD">
      <w:pPr>
        <w:pStyle w:val="Ttulo4"/>
        <w:numPr>
          <w:ilvl w:val="3"/>
          <w:numId w:val="1"/>
        </w:numPr>
        <w:rPr>
          <w:moveFrom w:id="2419" w:author="JORGE CONTRERAS ORTIZ" w:date="2021-09-02T17:28:00Z"/>
        </w:rPr>
      </w:pPr>
      <w:bookmarkStart w:id="2420" w:name="_Ping_entre_nodos"/>
      <w:bookmarkEnd w:id="2420"/>
      <w:moveFrom w:id="2421" w:author="JORGE CONTRERAS ORTIZ" w:date="2021-09-02T17:28:00Z">
        <w:r w:rsidDel="002135FF">
          <w:t>Ping entre nodos</w:t>
        </w:r>
      </w:moveFrom>
    </w:p>
    <w:p w14:paraId="5277B1DD" w14:textId="6D1433D2" w:rsidR="00B43128" w:rsidDel="002135FF" w:rsidRDefault="00B43128" w:rsidP="00B43128">
      <w:pPr>
        <w:jc w:val="both"/>
        <w:rPr>
          <w:moveFrom w:id="2422" w:author="JORGE CONTRERAS ORTIZ" w:date="2021-09-02T17:28:00Z"/>
        </w:rPr>
      </w:pPr>
    </w:p>
    <w:p w14:paraId="54EF3B28" w14:textId="7BCD82C3" w:rsidR="00B43128" w:rsidDel="002135FF" w:rsidRDefault="00B43128" w:rsidP="00FD0E4C">
      <w:pPr>
        <w:jc w:val="both"/>
        <w:rPr>
          <w:moveFrom w:id="2423" w:author="JORGE CONTRERAS ORTIZ" w:date="2021-09-02T17:28:00Z"/>
        </w:rPr>
      </w:pPr>
      <w:moveFrom w:id="2424" w:author="JORGE CONTRERAS ORTIZ" w:date="2021-09-02T17:28:00Z">
        <w:r w:rsidDel="002135FF">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Del="002135FF">
          <w:rPr>
            <w:i/>
            <w:iCs/>
          </w:rPr>
          <w:t>show netconfig</w:t>
        </w:r>
        <w:r w:rsidDel="002135FF">
          <w:t xml:space="preserve"> desde una de las dos sesiones de KiTools. Con esto podemos ver la dirección IP de los módulos.</w:t>
        </w:r>
      </w:moveFrom>
    </w:p>
    <w:p w14:paraId="78BD5F7E" w14:textId="490EA960" w:rsidR="00B43128" w:rsidDel="002135FF" w:rsidRDefault="00B43128" w:rsidP="00FD0E4C">
      <w:pPr>
        <w:jc w:val="both"/>
        <w:rPr>
          <w:moveFrom w:id="2425" w:author="JORGE CONTRERAS ORTIZ" w:date="2021-09-02T17:28:00Z"/>
        </w:rPr>
      </w:pPr>
      <w:moveFrom w:id="2426" w:author="JORGE CONTRERAS ORTIZ" w:date="2021-09-02T17:28:00Z">
        <w:r w:rsidDel="002135FF">
          <w:t xml:space="preserve">Tras ver la dirección de uno de los módulos Dongle, se ejecutará el comando </w:t>
        </w:r>
        <w:r w:rsidDel="002135FF">
          <w:rPr>
            <w:i/>
            <w:iCs/>
          </w:rPr>
          <w:t xml:space="preserve">ping &lt;arg&gt; </w:t>
        </w:r>
        <w:r w:rsidDel="002135FF">
          <w:t xml:space="preserve">en el módulo KTDG102 restante, siendo el argumento una de las direcciones IP que hemos visto del otro módulo KTDG102. </w:t>
        </w:r>
      </w:moveFrom>
    </w:p>
    <w:p w14:paraId="14056F8B" w14:textId="447943F2" w:rsidR="00B43128" w:rsidDel="002135FF" w:rsidRDefault="00B43128" w:rsidP="00FD0E4C">
      <w:pPr>
        <w:jc w:val="both"/>
        <w:rPr>
          <w:moveFrom w:id="2427" w:author="JORGE CONTRERAS ORTIZ" w:date="2021-09-02T17:28:00Z"/>
        </w:rPr>
      </w:pPr>
      <w:moveFrom w:id="2428" w:author="JORGE CONTRERAS ORTIZ" w:date="2021-09-02T17:28:00Z">
        <w:r w:rsidDel="002135FF">
          <w:t>En el lado que se realiza el ping saldrán los siguientes Logs en KiTools:</w:t>
        </w:r>
      </w:moveFrom>
    </w:p>
    <w:p w14:paraId="4A55935D" w14:textId="2DA0A2B4" w:rsidR="00FD0E4C" w:rsidDel="002135FF" w:rsidRDefault="00B43128" w:rsidP="00FD0E4C">
      <w:pPr>
        <w:keepNext/>
        <w:jc w:val="center"/>
        <w:rPr>
          <w:moveFrom w:id="2429" w:author="JORGE CONTRERAS ORTIZ" w:date="2021-09-02T17:28:00Z"/>
        </w:rPr>
      </w:pPr>
      <w:moveFrom w:id="2430" w:author="JORGE CONTRERAS ORTIZ" w:date="2021-09-02T17:28:00Z">
        <w:r w:rsidDel="002135FF">
          <w:rPr>
            <w:noProof/>
          </w:rPr>
          <w:drawing>
            <wp:inline distT="0" distB="0" distL="0" distR="0" wp14:anchorId="481B5D05" wp14:editId="5CCC5983">
              <wp:extent cx="5400040" cy="6096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609600"/>
                      </a:xfrm>
                      <a:prstGeom prst="rect">
                        <a:avLst/>
                      </a:prstGeom>
                    </pic:spPr>
                  </pic:pic>
                </a:graphicData>
              </a:graphic>
            </wp:inline>
          </w:drawing>
        </w:r>
      </w:moveFrom>
    </w:p>
    <w:p w14:paraId="2F94EA42" w14:textId="4D112242" w:rsidR="00B43128" w:rsidDel="002135FF" w:rsidRDefault="00FD0E4C" w:rsidP="00FD0E4C">
      <w:pPr>
        <w:pStyle w:val="Descripcin"/>
        <w:jc w:val="center"/>
        <w:rPr>
          <w:moveFrom w:id="2431" w:author="JORGE CONTRERAS ORTIZ" w:date="2021-09-02T17:28:00Z"/>
        </w:rPr>
      </w:pPr>
      <w:moveFrom w:id="2432"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3</w:t>
        </w:r>
        <w:r w:rsidR="00E20257" w:rsidDel="002135FF">
          <w:rPr>
            <w:i w:val="0"/>
            <w:iCs w:val="0"/>
            <w:noProof/>
          </w:rPr>
          <w:fldChar w:fldCharType="end"/>
        </w:r>
        <w:r w:rsidDel="002135FF">
          <w:t xml:space="preserve"> Logs KiTools al REALIZAR un Ping</w:t>
        </w:r>
      </w:moveFrom>
    </w:p>
    <w:p w14:paraId="7EEBB9BE" w14:textId="5A29F1AA" w:rsidR="00B43128" w:rsidDel="002135FF" w:rsidRDefault="00B43128" w:rsidP="00FD0E4C">
      <w:pPr>
        <w:jc w:val="both"/>
        <w:rPr>
          <w:moveFrom w:id="2433" w:author="JORGE CONTRERAS ORTIZ" w:date="2021-09-02T17:28:00Z"/>
        </w:rPr>
      </w:pPr>
      <w:moveFrom w:id="2434" w:author="JORGE CONTRERAS ORTIZ" w:date="2021-09-02T17:28:00Z">
        <w:r w:rsidDel="002135FF">
          <w:t>En cambio en el KiTools del lado que recibimos el ping, saldrán los siguientes Logs:</w:t>
        </w:r>
      </w:moveFrom>
    </w:p>
    <w:p w14:paraId="2B090C09" w14:textId="07D0ED45" w:rsidR="00FD0E4C" w:rsidDel="002135FF" w:rsidRDefault="00B43128" w:rsidP="00FD0E4C">
      <w:pPr>
        <w:keepNext/>
        <w:jc w:val="center"/>
        <w:rPr>
          <w:moveFrom w:id="2435" w:author="JORGE CONTRERAS ORTIZ" w:date="2021-09-02T17:28:00Z"/>
        </w:rPr>
      </w:pPr>
      <w:moveFrom w:id="2436" w:author="JORGE CONTRERAS ORTIZ" w:date="2021-09-02T17:28:00Z">
        <w:r w:rsidDel="002135FF">
          <w:rPr>
            <w:noProof/>
          </w:rPr>
          <w:drawing>
            <wp:inline distT="0" distB="0" distL="0" distR="0" wp14:anchorId="2692E87C" wp14:editId="6CED941E">
              <wp:extent cx="5400040" cy="504825"/>
              <wp:effectExtent l="0" t="0" r="0" b="9525"/>
              <wp:docPr id="47" name="Imagen 4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1"/>
                      <a:stretch>
                        <a:fillRect/>
                      </a:stretch>
                    </pic:blipFill>
                    <pic:spPr>
                      <a:xfrm>
                        <a:off x="0" y="0"/>
                        <a:ext cx="5400040" cy="504825"/>
                      </a:xfrm>
                      <a:prstGeom prst="rect">
                        <a:avLst/>
                      </a:prstGeom>
                    </pic:spPr>
                  </pic:pic>
                </a:graphicData>
              </a:graphic>
            </wp:inline>
          </w:drawing>
        </w:r>
      </w:moveFrom>
    </w:p>
    <w:p w14:paraId="3441B113" w14:textId="25711B31" w:rsidR="00B43128" w:rsidDel="002135FF" w:rsidRDefault="00FD0E4C" w:rsidP="00FD0E4C">
      <w:pPr>
        <w:pStyle w:val="Descripcin"/>
        <w:jc w:val="center"/>
        <w:rPr>
          <w:moveFrom w:id="2437" w:author="JORGE CONTRERAS ORTIZ" w:date="2021-09-02T17:28:00Z"/>
        </w:rPr>
      </w:pPr>
      <w:moveFrom w:id="2438"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4</w:t>
        </w:r>
        <w:r w:rsidR="00E20257" w:rsidDel="002135FF">
          <w:rPr>
            <w:i w:val="0"/>
            <w:iCs w:val="0"/>
            <w:noProof/>
          </w:rPr>
          <w:fldChar w:fldCharType="end"/>
        </w:r>
        <w:r w:rsidDel="002135FF">
          <w:t xml:space="preserve"> </w:t>
        </w:r>
        <w:r w:rsidRPr="00023A0D" w:rsidDel="002135FF">
          <w:t>Logs KiTools al RE</w:t>
        </w:r>
        <w:r w:rsidDel="002135FF">
          <w:t>CIBIR</w:t>
        </w:r>
        <w:r w:rsidRPr="00023A0D" w:rsidDel="002135FF">
          <w:t>un Ping</w:t>
        </w:r>
      </w:moveFrom>
    </w:p>
    <w:p w14:paraId="5732F3E7" w14:textId="7F2CE25E" w:rsidR="00B43128" w:rsidDel="002135FF" w:rsidRDefault="00B43128" w:rsidP="00B43128">
      <w:pPr>
        <w:jc w:val="both"/>
        <w:rPr>
          <w:moveFrom w:id="2439" w:author="JORGE CONTRERAS ORTIZ" w:date="2021-09-02T17:28:00Z"/>
        </w:rPr>
      </w:pPr>
    </w:p>
    <w:p w14:paraId="58C3C221" w14:textId="69A8FCAB" w:rsidR="00B43128" w:rsidDel="002135FF" w:rsidRDefault="00B43128" w:rsidP="00770FBD">
      <w:pPr>
        <w:pStyle w:val="Ttulo4"/>
        <w:numPr>
          <w:ilvl w:val="3"/>
          <w:numId w:val="1"/>
        </w:numPr>
        <w:rPr>
          <w:moveFrom w:id="2440" w:author="JORGE CONTRERAS ORTIZ" w:date="2021-09-02T17:28:00Z"/>
        </w:rPr>
      </w:pPr>
      <w:bookmarkStart w:id="2441" w:name="_Envío_de_mensajes"/>
      <w:bookmarkEnd w:id="2441"/>
      <w:moveFrom w:id="2442" w:author="JORGE CONTRERAS ORTIZ" w:date="2021-09-02T17:28:00Z">
        <w:r w:rsidDel="002135FF">
          <w:t>Envío de mensajes UDP a través de Sockets entre ambos nodos</w:t>
        </w:r>
      </w:moveFrom>
    </w:p>
    <w:p w14:paraId="68FB4454" w14:textId="12F22E93" w:rsidR="00B43128" w:rsidDel="002135FF" w:rsidRDefault="00B43128" w:rsidP="00B43128">
      <w:pPr>
        <w:rPr>
          <w:moveFrom w:id="2443" w:author="JORGE CONTRERAS ORTIZ" w:date="2021-09-02T17:28:00Z"/>
        </w:rPr>
      </w:pPr>
    </w:p>
    <w:p w14:paraId="0A792A47" w14:textId="1DE009C4" w:rsidR="00B43128" w:rsidDel="002135FF" w:rsidRDefault="00B43128" w:rsidP="00ED6225">
      <w:pPr>
        <w:jc w:val="both"/>
        <w:rPr>
          <w:moveFrom w:id="2444" w:author="JORGE CONTRERAS ORTIZ" w:date="2021-09-02T17:28:00Z"/>
        </w:rPr>
      </w:pPr>
      <w:moveFrom w:id="2445" w:author="JORGE CONTRERAS ORTIZ" w:date="2021-09-02T17:28:00Z">
        <w:r w:rsidDel="002135FF">
          <w:t xml:space="preserve">Una vez se ha comprobado que los dos nodos han tenido una primera comunicación básica mediante el comando ping, el siguiente paso es la prueba del envío de mensajes entre ellos vía Sockets UDP. </w:t>
        </w:r>
      </w:moveFrom>
    </w:p>
    <w:p w14:paraId="65579E83" w14:textId="5DC832ED" w:rsidR="00B43128" w:rsidDel="002135FF" w:rsidRDefault="00B43128" w:rsidP="00ED6225">
      <w:pPr>
        <w:jc w:val="both"/>
        <w:rPr>
          <w:moveFrom w:id="2446" w:author="JORGE CONTRERAS ORTIZ" w:date="2021-09-02T17:28:00Z"/>
        </w:rPr>
      </w:pPr>
      <w:moveFrom w:id="2447" w:author="JORGE CONTRERAS ORTIZ" w:date="2021-09-02T17:28:00Z">
        <w:r w:rsidDel="002135FF">
          <w:t>Antes de poder enviar y/o recibir un socket, se deberán tener en cuenta dos cosas:</w:t>
        </w:r>
      </w:moveFrom>
    </w:p>
    <w:p w14:paraId="6D68F4AF" w14:textId="46E2DD77" w:rsidR="00B43128" w:rsidDel="002135FF" w:rsidRDefault="00B43128" w:rsidP="00481B0A">
      <w:pPr>
        <w:pStyle w:val="Prrafodelista"/>
        <w:numPr>
          <w:ilvl w:val="0"/>
          <w:numId w:val="21"/>
        </w:numPr>
        <w:jc w:val="both"/>
        <w:rPr>
          <w:moveFrom w:id="2448" w:author="JORGE CONTRERAS ORTIZ" w:date="2021-09-02T17:28:00Z"/>
        </w:rPr>
      </w:pPr>
      <w:moveFrom w:id="2449" w:author="JORGE CONTRERAS ORTIZ" w:date="2021-09-02T17:28:00Z">
        <w:r w:rsidDel="002135FF">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moveFrom>
    </w:p>
    <w:p w14:paraId="6E7FC965" w14:textId="1A6DFD7B" w:rsidR="00B43128" w:rsidDel="002135FF" w:rsidRDefault="00B43128" w:rsidP="00481B0A">
      <w:pPr>
        <w:pStyle w:val="Prrafodelista"/>
        <w:numPr>
          <w:ilvl w:val="0"/>
          <w:numId w:val="21"/>
        </w:numPr>
        <w:jc w:val="both"/>
        <w:rPr>
          <w:moveFrom w:id="2450" w:author="JORGE CONTRERAS ORTIZ" w:date="2021-09-02T17:28:00Z"/>
        </w:rPr>
      </w:pPr>
      <w:moveFrom w:id="2451" w:author="JORGE CONTRERAS ORTIZ" w:date="2021-09-02T17:28:00Z">
        <w:r w:rsidDel="002135FF">
          <w:t xml:space="preserve">En esta prueba, al no haber un nodo router como tal, deberá ejecutarse desde el nodo LEADER el comando ROUTE con dirección al nodo MED. Este creará el enlace para los propios mensajes. Debe ejecutarse antes del envío de los mensajes. Como se ha visto en la prueba </w:t>
        </w:r>
        <w:r w:rsidR="00CD309C" w:rsidDel="002135FF">
          <w:fldChar w:fldCharType="begin"/>
        </w:r>
        <w:r w:rsidR="00CD309C" w:rsidDel="002135FF">
          <w:instrText xml:space="preserve"> HYPERLINK \l "_Ping_entre_nodos" </w:instrText>
        </w:r>
        <w:r w:rsidR="00CD309C" w:rsidDel="002135FF">
          <w:fldChar w:fldCharType="separate"/>
        </w:r>
        <w:r w:rsidRPr="00CD26EA" w:rsidDel="002135FF">
          <w:rPr>
            <w:rStyle w:val="Hipervnculo"/>
          </w:rPr>
          <w:t>Ping entre nodos</w:t>
        </w:r>
        <w:r w:rsidR="00CD309C" w:rsidDel="002135FF">
          <w:rPr>
            <w:rStyle w:val="Hipervnculo"/>
          </w:rPr>
          <w:fldChar w:fldCharType="end"/>
        </w:r>
        <w:r w:rsidDel="002135FF">
          <w:t>, en este caso no hizo falta realizar el comando route, pero a la hora del envío de sockets no se consiguió recibir los mensajes sin este comando previo.</w:t>
        </w:r>
      </w:moveFrom>
    </w:p>
    <w:p w14:paraId="375E1038" w14:textId="4DCC1BF6" w:rsidR="00B43128" w:rsidDel="002135FF" w:rsidRDefault="00B43128" w:rsidP="00ED6225">
      <w:pPr>
        <w:jc w:val="both"/>
        <w:rPr>
          <w:moveFrom w:id="2452" w:author="JORGE CONTRERAS ORTIZ" w:date="2021-09-02T17:28:00Z"/>
        </w:rPr>
      </w:pPr>
      <w:moveFrom w:id="2453" w:author="JORGE CONTRERAS ORTIZ" w:date="2021-09-02T17:28:00Z">
        <w:r w:rsidDel="002135FF">
          <w:t>Para enviar un mensaje a través de sockets UDP, se debe:</w:t>
        </w:r>
      </w:moveFrom>
    </w:p>
    <w:p w14:paraId="2EA0F6CE" w14:textId="51237D3B" w:rsidR="00B43128" w:rsidDel="002135FF" w:rsidRDefault="00B43128" w:rsidP="00481B0A">
      <w:pPr>
        <w:pStyle w:val="Prrafodelista"/>
        <w:numPr>
          <w:ilvl w:val="0"/>
          <w:numId w:val="13"/>
        </w:numPr>
        <w:jc w:val="both"/>
        <w:rPr>
          <w:moveFrom w:id="2454" w:author="JORGE CONTRERAS ORTIZ" w:date="2021-09-02T17:28:00Z"/>
        </w:rPr>
      </w:pPr>
      <w:moveFrom w:id="2455" w:author="JORGE CONTRERAS ORTIZ" w:date="2021-09-02T17:28:00Z">
        <w:r w:rsidDel="002135FF">
          <w:t>Abrir un socket en un puerto determinado (por cada nodo). El puerto asociado al socket puede ser diferente en cada nodo.</w:t>
        </w:r>
      </w:moveFrom>
    </w:p>
    <w:p w14:paraId="70291B18" w14:textId="57110DD5" w:rsidR="00B43128" w:rsidDel="002135FF" w:rsidRDefault="00B43128" w:rsidP="00481B0A">
      <w:pPr>
        <w:pStyle w:val="Prrafodelista"/>
        <w:numPr>
          <w:ilvl w:val="0"/>
          <w:numId w:val="13"/>
        </w:numPr>
        <w:jc w:val="both"/>
        <w:rPr>
          <w:moveFrom w:id="2456" w:author="JORGE CONTRERAS ORTIZ" w:date="2021-09-02T17:28:00Z"/>
        </w:rPr>
      </w:pPr>
      <w:moveFrom w:id="2457" w:author="JORGE CONTRERAS ORTIZ" w:date="2021-09-02T17:28:00Z">
        <w:r w:rsidDel="002135FF">
          <w:t>Enviar mensaje a través del puerto asignado al socket del propio nodo, al puerto y dirección IPv6 del nodo receptor.</w:t>
        </w:r>
      </w:moveFrom>
    </w:p>
    <w:p w14:paraId="740154E3" w14:textId="526145D3" w:rsidR="00B43128" w:rsidDel="002135FF" w:rsidRDefault="00B43128" w:rsidP="00ED6225">
      <w:pPr>
        <w:jc w:val="both"/>
        <w:rPr>
          <w:moveFrom w:id="2458" w:author="JORGE CONTRERAS ORTIZ" w:date="2021-09-02T17:28:00Z"/>
        </w:rPr>
      </w:pPr>
      <w:moveFrom w:id="2459" w:author="JORGE CONTRERAS ORTIZ" w:date="2021-09-02T17:28:00Z">
        <w:r w:rsidDel="002135FF">
          <w:t>Para recibir un mensaje a través de sockets UDP, bastará con tan solo abrir un socket en un puerto determinado, en caso de no haberlo abierto para un anterior envío.</w:t>
        </w:r>
      </w:moveFrom>
    </w:p>
    <w:p w14:paraId="72227B54" w14:textId="3B5594D7" w:rsidR="00B43128" w:rsidDel="002135FF" w:rsidRDefault="00B43128" w:rsidP="00ED6225">
      <w:pPr>
        <w:jc w:val="both"/>
        <w:rPr>
          <w:moveFrom w:id="2460" w:author="JORGE CONTRERAS ORTIZ" w:date="2021-09-02T17:28:00Z"/>
        </w:rPr>
      </w:pPr>
      <w:moveFrom w:id="2461" w:author="JORGE CONTRERAS ORTIZ" w:date="2021-09-02T17:28:00Z">
        <w:r w:rsidDel="002135FF">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moveFrom>
    </w:p>
    <w:p w14:paraId="44842991" w14:textId="5D3BDA10" w:rsidR="00ED6225" w:rsidDel="002135FF" w:rsidRDefault="00ED6225" w:rsidP="00ED6225">
      <w:pPr>
        <w:jc w:val="both"/>
        <w:rPr>
          <w:moveFrom w:id="2462" w:author="JORGE CONTRERAS ORTIZ" w:date="2021-09-02T17:28:00Z"/>
        </w:rPr>
      </w:pPr>
    </w:p>
    <w:p w14:paraId="2FE230E4" w14:textId="7847E07F" w:rsidR="00B43128" w:rsidDel="002135FF" w:rsidRDefault="00B43128" w:rsidP="00770FBD">
      <w:pPr>
        <w:pStyle w:val="Ttulo3"/>
        <w:numPr>
          <w:ilvl w:val="2"/>
          <w:numId w:val="1"/>
        </w:numPr>
        <w:rPr>
          <w:moveFrom w:id="2463" w:author="JORGE CONTRERAS ORTIZ" w:date="2021-09-02T17:28:00Z"/>
        </w:rPr>
      </w:pPr>
      <w:moveFrom w:id="2464" w:author="JORGE CONTRERAS ORTIZ" w:date="2021-09-02T17:28:00Z">
        <w:r w:rsidDel="002135FF">
          <w:t>Pruebas con el Border Router</w:t>
        </w:r>
      </w:moveFrom>
    </w:p>
    <w:p w14:paraId="137A598C" w14:textId="787C69FC" w:rsidR="00B43128" w:rsidDel="002135FF" w:rsidRDefault="00B43128" w:rsidP="00B43128">
      <w:pPr>
        <w:rPr>
          <w:moveFrom w:id="2465" w:author="JORGE CONTRERAS ORTIZ" w:date="2021-09-02T17:28:00Z"/>
        </w:rPr>
      </w:pPr>
    </w:p>
    <w:p w14:paraId="57CA049C" w14:textId="4E83ADB9" w:rsidR="00B43128" w:rsidDel="002135FF" w:rsidRDefault="00B43128" w:rsidP="00ED6225">
      <w:pPr>
        <w:jc w:val="both"/>
        <w:rPr>
          <w:moveFrom w:id="2466" w:author="JORGE CONTRERAS ORTIZ" w:date="2021-09-02T17:28:00Z"/>
        </w:rPr>
      </w:pPr>
      <w:moveFrom w:id="2467" w:author="JORGE CONTRERAS ORTIZ" w:date="2021-09-02T17:28:00Z">
        <w:r w:rsidDel="002135FF">
          <w:t>Una vez generada estas primeras pruebas con los KTDG102, se introduce en la red el Border Router de Kirale.</w:t>
        </w:r>
      </w:moveFrom>
    </w:p>
    <w:p w14:paraId="2CF3D327" w14:textId="2CAC6B86" w:rsidR="00ED6225" w:rsidDel="002135FF" w:rsidRDefault="00ED6225" w:rsidP="00B43128">
      <w:pPr>
        <w:pStyle w:val="Textoindependiente"/>
        <w:rPr>
          <w:moveFrom w:id="2468" w:author="JORGE CONTRERAS ORTIZ" w:date="2021-09-02T17:28:00Z"/>
        </w:rPr>
      </w:pPr>
    </w:p>
    <w:p w14:paraId="7C1FA9B6" w14:textId="60F21FA5" w:rsidR="00B43128" w:rsidDel="002135FF" w:rsidRDefault="00B43128" w:rsidP="00770FBD">
      <w:pPr>
        <w:pStyle w:val="Ttulo4"/>
        <w:numPr>
          <w:ilvl w:val="3"/>
          <w:numId w:val="1"/>
        </w:numPr>
        <w:rPr>
          <w:moveFrom w:id="2469" w:author="JORGE CONTRERAS ORTIZ" w:date="2021-09-02T17:28:00Z"/>
        </w:rPr>
      </w:pPr>
      <w:moveFrom w:id="2470" w:author="JORGE CONTRERAS ORTIZ" w:date="2021-09-02T17:28:00Z">
        <w:r w:rsidDel="002135FF">
          <w:t>Introducción a la configuración del Router.</w:t>
        </w:r>
      </w:moveFrom>
    </w:p>
    <w:p w14:paraId="65BEB189" w14:textId="43B4DE33" w:rsidR="00B43128" w:rsidDel="002135FF" w:rsidRDefault="00B43128" w:rsidP="00B43128">
      <w:pPr>
        <w:rPr>
          <w:moveFrom w:id="2471" w:author="JORGE CONTRERAS ORTIZ" w:date="2021-09-02T17:28:00Z"/>
        </w:rPr>
      </w:pPr>
    </w:p>
    <w:p w14:paraId="3A8C6F35" w14:textId="1DDCB195" w:rsidR="00ED6225" w:rsidDel="002135FF" w:rsidRDefault="00B43128" w:rsidP="00ED6225">
      <w:pPr>
        <w:jc w:val="both"/>
        <w:rPr>
          <w:moveFrom w:id="2472" w:author="JORGE CONTRERAS ORTIZ" w:date="2021-09-02T17:28:00Z"/>
        </w:rPr>
      </w:pPr>
      <w:moveFrom w:id="2473" w:author="JORGE CONTRERAS ORTIZ" w:date="2021-09-02T17:28:00Z">
        <w:r w:rsidDel="002135FF">
          <w:t>Esta primera prueba ha consistido en una primera interacción con la interfaz del panel de administración web del Border Router y a su configuración correcta.  El montaje realizado ha sido:</w:t>
        </w:r>
      </w:moveFrom>
    </w:p>
    <w:p w14:paraId="324A33E2" w14:textId="7CC4CA38" w:rsidR="00ED6225" w:rsidDel="002135FF" w:rsidRDefault="00ED6225" w:rsidP="00B43128">
      <w:pPr>
        <w:pStyle w:val="Textoindependiente"/>
        <w:rPr>
          <w:moveFrom w:id="2474" w:author="JORGE CONTRERAS ORTIZ" w:date="2021-09-02T17:28:00Z"/>
        </w:rPr>
      </w:pPr>
      <w:moveFrom w:id="2475" w:author="JORGE CONTRERAS ORTIZ" w:date="2021-09-02T17:28:00Z">
        <w:r w:rsidDel="002135FF">
          <w:rPr>
            <w:noProof/>
          </w:rPr>
          <mc:AlternateContent>
            <mc:Choice Requires="wps">
              <w:drawing>
                <wp:anchor distT="0" distB="0" distL="114300" distR="114300" simplePos="0" relativeHeight="251679744" behindDoc="0" locked="0" layoutInCell="1" allowOverlap="1" wp14:anchorId="048D4138" wp14:editId="7C40F424">
                  <wp:simplePos x="0" y="0"/>
                  <wp:positionH relativeFrom="column">
                    <wp:posOffset>488950</wp:posOffset>
                  </wp:positionH>
                  <wp:positionV relativeFrom="paragraph">
                    <wp:posOffset>1320800</wp:posOffset>
                  </wp:positionV>
                  <wp:extent cx="4772660" cy="635"/>
                  <wp:effectExtent l="0" t="0" r="0" b="0"/>
                  <wp:wrapSquare wrapText="bothSides"/>
                  <wp:docPr id="66" name="Cuadro de texto 6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3DD1CF06" w14:textId="14F78329" w:rsidR="00ED6225" w:rsidRPr="000061C9" w:rsidRDefault="00ED6225" w:rsidP="00ED6225">
                              <w:pPr>
                                <w:pStyle w:val="Descripcin"/>
                                <w:jc w:val="center"/>
                                <w:rPr>
                                  <w:noProof/>
                                </w:rPr>
                              </w:pPr>
                              <w:bookmarkStart w:id="2476" w:name="_Toc81499619"/>
                              <w:bookmarkStart w:id="2477" w:name="_Toc81499854"/>
                              <w:r>
                                <w:t xml:space="preserve">Ilustración </w:t>
                              </w:r>
                              <w:r w:rsidR="00E20257">
                                <w:fldChar w:fldCharType="begin"/>
                              </w:r>
                              <w:r w:rsidR="00E20257">
                                <w:instrText xml:space="preserve"> SEQ Ilustración \* ARABIC </w:instrText>
                              </w:r>
                              <w:r w:rsidR="00E20257">
                                <w:fldChar w:fldCharType="separate"/>
                              </w:r>
                              <w:r w:rsidR="006E5AFC">
                                <w:rPr>
                                  <w:noProof/>
                                </w:rPr>
                                <w:t>45</w:t>
                              </w:r>
                              <w:r w:rsidR="00E20257">
                                <w:rPr>
                                  <w:noProof/>
                                </w:rPr>
                                <w:fldChar w:fldCharType="end"/>
                              </w:r>
                              <w:r>
                                <w:t xml:space="preserve"> Montaje </w:t>
                              </w:r>
                              <w:proofErr w:type="spellStart"/>
                              <w:r>
                                <w:t>Border</w:t>
                              </w:r>
                              <w:proofErr w:type="spellEnd"/>
                              <w:r>
                                <w:t xml:space="preserve"> </w:t>
                              </w:r>
                              <w:proofErr w:type="spellStart"/>
                              <w:r>
                                <w:t>Router</w:t>
                              </w:r>
                              <w:bookmarkEnd w:id="2476"/>
                              <w:bookmarkEnd w:id="24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D4138" id="Cuadro de texto 66" o:spid="_x0000_s1032" type="#_x0000_t202" style="position:absolute;margin-left:38.5pt;margin-top:104pt;width:375.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" stroked="f">
                  <v:textbox style="mso-fit-shape-to-text:t" inset="0,0,0,0">
                    <w:txbxContent>
                      <w:p w14:paraId="3DD1CF06" w14:textId="14F78329" w:rsidR="00ED6225" w:rsidRPr="000061C9" w:rsidRDefault="00ED6225" w:rsidP="00ED6225">
                        <w:pPr>
                          <w:pStyle w:val="Descripcin"/>
                          <w:jc w:val="center"/>
                          <w:rPr>
                            <w:noProof/>
                          </w:rPr>
                        </w:pPr>
                        <w:bookmarkStart w:id="2478" w:name="_Toc81499619"/>
                        <w:bookmarkStart w:id="2479" w:name="_Toc81499854"/>
                        <w:r>
                          <w:t xml:space="preserve">Ilustración </w:t>
                        </w:r>
                        <w:r w:rsidR="00E20257">
                          <w:fldChar w:fldCharType="begin"/>
                        </w:r>
                        <w:r w:rsidR="00E20257">
                          <w:instrText xml:space="preserve"> SEQ Ilustración \* ARABIC </w:instrText>
                        </w:r>
                        <w:r w:rsidR="00E20257">
                          <w:fldChar w:fldCharType="separate"/>
                        </w:r>
                        <w:r w:rsidR="006E5AFC">
                          <w:rPr>
                            <w:noProof/>
                          </w:rPr>
                          <w:t>45</w:t>
                        </w:r>
                        <w:r w:rsidR="00E20257">
                          <w:rPr>
                            <w:noProof/>
                          </w:rPr>
                          <w:fldChar w:fldCharType="end"/>
                        </w:r>
                        <w:r>
                          <w:t xml:space="preserve"> Montaje </w:t>
                        </w:r>
                        <w:proofErr w:type="spellStart"/>
                        <w:r>
                          <w:t>Border</w:t>
                        </w:r>
                        <w:proofErr w:type="spellEnd"/>
                        <w:r>
                          <w:t xml:space="preserve"> </w:t>
                        </w:r>
                        <w:proofErr w:type="spellStart"/>
                        <w:r>
                          <w:t>Router</w:t>
                        </w:r>
                        <w:bookmarkEnd w:id="2478"/>
                        <w:bookmarkEnd w:id="2479"/>
                        <w:proofErr w:type="spellEnd"/>
                      </w:p>
                    </w:txbxContent>
                  </v:textbox>
                  <w10:wrap type="square"/>
                </v:shape>
              </w:pict>
            </mc:Fallback>
          </mc:AlternateContent>
        </w:r>
        <w:r w:rsidDel="002135FF">
          <w:rPr>
            <w:noProof/>
          </w:rPr>
          <w:drawing>
            <wp:anchor distT="0" distB="0" distL="114300" distR="114300" simplePos="0" relativeHeight="251675648" behindDoc="1" locked="0" layoutInCell="1" allowOverlap="1" wp14:anchorId="71583024" wp14:editId="4FBAF027">
              <wp:simplePos x="0" y="0"/>
              <wp:positionH relativeFrom="margin">
                <wp:align>center</wp:align>
              </wp:positionH>
              <wp:positionV relativeFrom="paragraph">
                <wp:posOffset>24499</wp:posOffset>
              </wp:positionV>
              <wp:extent cx="4772660" cy="1239520"/>
              <wp:effectExtent l="0" t="0" r="8890" b="0"/>
              <wp:wrapSquare wrapText="bothSides"/>
              <wp:docPr id="62" name="Imagen 62"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moveFrom>
    </w:p>
    <w:p w14:paraId="27C68351" w14:textId="248EBF0E" w:rsidR="00ED6225" w:rsidDel="002135FF" w:rsidRDefault="00ED6225" w:rsidP="00B43128">
      <w:pPr>
        <w:pStyle w:val="Textoindependiente"/>
        <w:rPr>
          <w:moveFrom w:id="2480" w:author="JORGE CONTRERAS ORTIZ" w:date="2021-09-02T17:28:00Z"/>
        </w:rPr>
      </w:pPr>
    </w:p>
    <w:p w14:paraId="2F32E78A" w14:textId="1344478B" w:rsidR="00ED6225" w:rsidDel="002135FF" w:rsidRDefault="00ED6225" w:rsidP="00B43128">
      <w:pPr>
        <w:pStyle w:val="Textoindependiente"/>
        <w:rPr>
          <w:moveFrom w:id="2481" w:author="JORGE CONTRERAS ORTIZ" w:date="2021-09-02T17:28:00Z"/>
        </w:rPr>
      </w:pPr>
    </w:p>
    <w:p w14:paraId="6CAA6F1A" w14:textId="3D794F9A" w:rsidR="00ED6225" w:rsidDel="002135FF" w:rsidRDefault="00ED6225" w:rsidP="00B43128">
      <w:pPr>
        <w:pStyle w:val="Textoindependiente"/>
        <w:rPr>
          <w:moveFrom w:id="2482" w:author="JORGE CONTRERAS ORTIZ" w:date="2021-09-02T17:28:00Z"/>
        </w:rPr>
      </w:pPr>
    </w:p>
    <w:p w14:paraId="65EECDF3" w14:textId="71EF91F2" w:rsidR="00ED6225" w:rsidDel="002135FF" w:rsidRDefault="00ED6225" w:rsidP="00B43128">
      <w:pPr>
        <w:pStyle w:val="Textoindependiente"/>
        <w:rPr>
          <w:moveFrom w:id="2483" w:author="JORGE CONTRERAS ORTIZ" w:date="2021-09-02T17:28:00Z"/>
        </w:rPr>
      </w:pPr>
    </w:p>
    <w:p w14:paraId="66877DE2" w14:textId="0EBEEA4D" w:rsidR="00ED6225" w:rsidDel="002135FF" w:rsidRDefault="00ED6225" w:rsidP="00B43128">
      <w:pPr>
        <w:pStyle w:val="Textoindependiente"/>
        <w:rPr>
          <w:moveFrom w:id="2484" w:author="JORGE CONTRERAS ORTIZ" w:date="2021-09-02T17:28:00Z"/>
        </w:rPr>
      </w:pPr>
    </w:p>
    <w:p w14:paraId="35F23217" w14:textId="4D2F4957" w:rsidR="00ED6225" w:rsidDel="002135FF" w:rsidRDefault="00ED6225" w:rsidP="00B43128">
      <w:pPr>
        <w:pStyle w:val="Textoindependiente"/>
        <w:rPr>
          <w:moveFrom w:id="2485" w:author="JORGE CONTRERAS ORTIZ" w:date="2021-09-02T17:28:00Z"/>
        </w:rPr>
      </w:pPr>
    </w:p>
    <w:p w14:paraId="2A0CAEED" w14:textId="2A6FBEDE" w:rsidR="00B43128" w:rsidRPr="00A56C97" w:rsidDel="002135FF" w:rsidRDefault="00B43128" w:rsidP="00ED6225">
      <w:pPr>
        <w:jc w:val="both"/>
        <w:rPr>
          <w:moveFrom w:id="2486" w:author="JORGE CONTRERAS ORTIZ" w:date="2021-09-02T17:28:00Z"/>
        </w:rPr>
      </w:pPr>
      <w:moveFrom w:id="2487" w:author="JORGE CONTRERAS ORTIZ" w:date="2021-09-02T17:28:00Z">
        <w:r w:rsidDel="002135FF">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Del="002135FF">
          <w:rPr>
            <w:b/>
            <w:bCs/>
          </w:rPr>
          <w:t xml:space="preserve">192.168.0.102, </w:t>
        </w:r>
        <w:r w:rsidDel="002135FF">
          <w:t>con una configuración de IP estática.</w:t>
        </w:r>
      </w:moveFrom>
    </w:p>
    <w:p w14:paraId="439F78D0" w14:textId="46AC7BA2" w:rsidR="00B43128" w:rsidDel="002135FF" w:rsidRDefault="00B43128" w:rsidP="00ED6225">
      <w:pPr>
        <w:jc w:val="both"/>
        <w:rPr>
          <w:moveFrom w:id="2488" w:author="JORGE CONTRERAS ORTIZ" w:date="2021-09-02T17:28:00Z"/>
        </w:rPr>
      </w:pPr>
      <w:moveFrom w:id="2489" w:author="JORGE CONTRERAS ORTIZ" w:date="2021-09-02T17:28:00Z">
        <w:r w:rsidDel="002135FF">
          <w:t xml:space="preserve">Una vez configurada la dirección IP estática, se podrá acceder también por puerto SSH. Para comprobar también el correcto funcionamiento del BR, se introduce </w:t>
        </w:r>
        <w:r w:rsidRPr="00A56C97" w:rsidDel="002135FF">
          <w:rPr>
            <w:i/>
            <w:iCs/>
          </w:rPr>
          <w:t>[Dirección IP asignada]:800</w:t>
        </w:r>
        <w:r w:rsidDel="002135FF">
          <w:rPr>
            <w:i/>
            <w:iCs/>
          </w:rPr>
          <w:t>0</w:t>
        </w:r>
        <w:r w:rsidDel="002135FF">
          <w:t xml:space="preserve">  en el navegador web y debe mostrarse el Panel de Administración Web del BR.</w:t>
        </w:r>
      </w:moveFrom>
    </w:p>
    <w:p w14:paraId="57EA9EAD" w14:textId="74FDA9B9" w:rsidR="00B43128" w:rsidDel="002135FF" w:rsidRDefault="00B43128" w:rsidP="00ED6225">
      <w:pPr>
        <w:jc w:val="both"/>
        <w:rPr>
          <w:moveFrom w:id="2490" w:author="JORGE CONTRERAS ORTIZ" w:date="2021-09-02T17:28:00Z"/>
        </w:rPr>
      </w:pPr>
      <w:moveFrom w:id="2491" w:author="JORGE CONTRERAS ORTIZ" w:date="2021-09-02T17:28:00Z">
        <w:r w:rsidDel="002135FF">
          <w:t xml:space="preserve">Una vez accedidos al sistema, se configura todo el sistema con las DNS y los Gateways a los que se conecta la red local. En este caso se ha configurado los DNS de la red de Movistar en la pestaña de  </w:t>
        </w:r>
        <w:r w:rsidDel="002135FF">
          <w:rPr>
            <w:b/>
            <w:bCs/>
          </w:rPr>
          <w:t xml:space="preserve">DNS, </w:t>
        </w:r>
        <w:r w:rsidDel="002135FF">
          <w:t xml:space="preserve">dentro de menú </w:t>
        </w:r>
        <w:r w:rsidDel="002135FF">
          <w:rPr>
            <w:b/>
            <w:bCs/>
          </w:rPr>
          <w:t>Network</w:t>
        </w:r>
        <w:r w:rsidDel="002135FF">
          <w:t xml:space="preserve"> y se configura  en la interfaz eth0 dentro de la pestaña </w:t>
        </w:r>
        <w:r w:rsidDel="002135FF">
          <w:rPr>
            <w:b/>
            <w:bCs/>
          </w:rPr>
          <w:t xml:space="preserve">Network: </w:t>
        </w:r>
        <w:r w:rsidDel="002135FF">
          <w:t xml:space="preserve">como Gateway el Router de la red local de la casa, la dirección 192.168.0.1 y con máscara de red 255.255.255.0. </w:t>
        </w:r>
      </w:moveFrom>
    </w:p>
    <w:p w14:paraId="5ED627E4" w14:textId="71AD4D87" w:rsidR="00B43128" w:rsidDel="002135FF" w:rsidRDefault="00B43128" w:rsidP="00ED6225">
      <w:pPr>
        <w:jc w:val="both"/>
        <w:rPr>
          <w:moveFrom w:id="2492" w:author="JORGE CONTRERAS ORTIZ" w:date="2021-09-02T17:28:00Z"/>
        </w:rPr>
      </w:pPr>
      <w:moveFrom w:id="2493" w:author="JORGE CONTRERAS ORTIZ" w:date="2021-09-02T17:28:00Z">
        <w:r w:rsidDel="002135FF">
          <w:t>Finalmente se configura la red Thread a crear y se ejecuta su creación. Se comprueba que desde la CMD de Windows se puede hacer ping a la IPv4 y ping -6 a la dirección IPv6 del Border Router, dando en ambos casos una latencia de 3 ms aproximadamente.</w:t>
        </w:r>
      </w:moveFrom>
    </w:p>
    <w:p w14:paraId="58C535E3" w14:textId="24B580E4" w:rsidR="00B43128" w:rsidDel="002135FF" w:rsidRDefault="00B43128" w:rsidP="00ED6225">
      <w:pPr>
        <w:jc w:val="both"/>
        <w:rPr>
          <w:moveFrom w:id="2494" w:author="JORGE CONTRERAS ORTIZ" w:date="2021-09-02T17:28:00Z"/>
        </w:rPr>
      </w:pPr>
      <w:moveFrom w:id="2495" w:author="JORGE CONTRERAS ORTIZ" w:date="2021-09-02T17:28:00Z">
        <w:r w:rsidDel="002135FF">
          <w:t>También desde la sesión SSH o COM abierta desde MobaXTerm, se puede probar a hacer el ping a una dirección web como la propia página de Kirale o de Google. En ambos casos daba una latencia mínima de 20 ms.</w:t>
        </w:r>
      </w:moveFrom>
    </w:p>
    <w:p w14:paraId="7F579403" w14:textId="621E7E39" w:rsidR="00ED6225" w:rsidDel="002135FF" w:rsidRDefault="00ED6225" w:rsidP="00ED6225">
      <w:pPr>
        <w:jc w:val="both"/>
        <w:rPr>
          <w:moveFrom w:id="2496" w:author="JORGE CONTRERAS ORTIZ" w:date="2021-09-02T17:28:00Z"/>
        </w:rPr>
      </w:pPr>
    </w:p>
    <w:p w14:paraId="20B11A10" w14:textId="086A495C" w:rsidR="00B43128" w:rsidDel="002135FF" w:rsidRDefault="00B43128" w:rsidP="00770FBD">
      <w:pPr>
        <w:pStyle w:val="Ttulo4"/>
        <w:numPr>
          <w:ilvl w:val="3"/>
          <w:numId w:val="1"/>
        </w:numPr>
        <w:rPr>
          <w:moveFrom w:id="2497" w:author="JORGE CONTRERAS ORTIZ" w:date="2021-09-02T17:28:00Z"/>
        </w:rPr>
      </w:pPr>
      <w:moveFrom w:id="2498" w:author="JORGE CONTRERAS ORTIZ" w:date="2021-09-02T17:28:00Z">
        <w:r w:rsidDel="002135FF">
          <w:t>Prueba de conectividad IP entre la red THREAD y la LAN</w:t>
        </w:r>
      </w:moveFrom>
    </w:p>
    <w:p w14:paraId="45418E10" w14:textId="708CF349" w:rsidR="00B43128" w:rsidDel="002135FF" w:rsidRDefault="00B43128" w:rsidP="00B43128">
      <w:pPr>
        <w:rPr>
          <w:moveFrom w:id="2499" w:author="JORGE CONTRERAS ORTIZ" w:date="2021-09-02T17:28:00Z"/>
        </w:rPr>
      </w:pPr>
    </w:p>
    <w:p w14:paraId="7EF3C2C4" w14:textId="37E92FDB" w:rsidR="00B43128" w:rsidDel="002135FF" w:rsidRDefault="00B43128" w:rsidP="005D55A8">
      <w:pPr>
        <w:jc w:val="both"/>
        <w:rPr>
          <w:moveFrom w:id="2500" w:author="JORGE CONTRERAS ORTIZ" w:date="2021-09-02T17:28:00Z"/>
        </w:rPr>
      </w:pPr>
      <w:moveFrom w:id="2501" w:author="JORGE CONTRERAS ORTIZ" w:date="2021-09-02T17:28:00Z">
        <w:r w:rsidDel="002135FF">
          <w:t>Para esta prueba se ha usado el BR y uno de los Dongle KTDG102 formando la siguiente topología de red:</w:t>
        </w:r>
      </w:moveFrom>
    </w:p>
    <w:p w14:paraId="5936DCBF" w14:textId="26195DA5" w:rsidR="005D55A8" w:rsidDel="002135FF" w:rsidRDefault="00B43128" w:rsidP="005D55A8">
      <w:pPr>
        <w:keepNext/>
        <w:jc w:val="center"/>
        <w:rPr>
          <w:moveFrom w:id="2502" w:author="JORGE CONTRERAS ORTIZ" w:date="2021-09-02T17:28:00Z"/>
        </w:rPr>
      </w:pPr>
      <w:moveFrom w:id="2503" w:author="JORGE CONTRERAS ORTIZ" w:date="2021-09-02T17:28:00Z">
        <w:r w:rsidDel="002135FF">
          <w:rPr>
            <w:noProof/>
          </w:rPr>
          <w:drawing>
            <wp:inline distT="0" distB="0" distL="0" distR="0" wp14:anchorId="148087C5" wp14:editId="21E54B76">
              <wp:extent cx="5400040" cy="2513965"/>
              <wp:effectExtent l="0" t="0" r="0" b="635"/>
              <wp:docPr id="63" name="Imagen 6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3"/>
                      <a:stretch>
                        <a:fillRect/>
                      </a:stretch>
                    </pic:blipFill>
                    <pic:spPr>
                      <a:xfrm>
                        <a:off x="0" y="0"/>
                        <a:ext cx="5400040" cy="2513965"/>
                      </a:xfrm>
                      <a:prstGeom prst="rect">
                        <a:avLst/>
                      </a:prstGeom>
                    </pic:spPr>
                  </pic:pic>
                </a:graphicData>
              </a:graphic>
            </wp:inline>
          </w:drawing>
        </w:r>
      </w:moveFrom>
    </w:p>
    <w:p w14:paraId="6883D9EE" w14:textId="76240E32" w:rsidR="00B43128" w:rsidDel="002135FF" w:rsidRDefault="005D55A8" w:rsidP="005D55A8">
      <w:pPr>
        <w:pStyle w:val="Descripcin"/>
        <w:jc w:val="center"/>
        <w:rPr>
          <w:moveFrom w:id="2504" w:author="JORGE CONTRERAS ORTIZ" w:date="2021-09-02T17:28:00Z"/>
        </w:rPr>
      </w:pPr>
      <w:moveFrom w:id="2505"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6</w:t>
        </w:r>
        <w:r w:rsidR="00E20257" w:rsidDel="002135FF">
          <w:rPr>
            <w:i w:val="0"/>
            <w:iCs w:val="0"/>
            <w:noProof/>
          </w:rPr>
          <w:fldChar w:fldCharType="end"/>
        </w:r>
        <w:r w:rsidDel="002135FF">
          <w:t xml:space="preserve"> Topología de Red 1 nodo con BR</w:t>
        </w:r>
      </w:moveFrom>
    </w:p>
    <w:p w14:paraId="254C5BB3" w14:textId="76513FA3" w:rsidR="00B43128" w:rsidDel="002135FF" w:rsidRDefault="00B43128" w:rsidP="005D55A8">
      <w:pPr>
        <w:jc w:val="both"/>
        <w:rPr>
          <w:moveFrom w:id="2506" w:author="JORGE CONTRERAS ORTIZ" w:date="2021-09-02T17:28:00Z"/>
        </w:rPr>
      </w:pPr>
      <w:moveFrom w:id="2507" w:author="JORGE CONTRERAS ORTIZ" w:date="2021-09-02T17:28:00Z">
        <w:r w:rsidDel="002135FF">
          <w:t>El Dongle se usará como REED o router, mientras que el BR hará de Leader. En esta prueba se siguen los pasos indicados por Kirale para esta comprobación de conectividad. Los pasos a seguir son los indicados en:</w:t>
        </w:r>
      </w:moveFrom>
    </w:p>
    <w:p w14:paraId="7D66AC81" w14:textId="7F182AF9" w:rsidR="00B43128" w:rsidDel="002135FF" w:rsidRDefault="00CD309C" w:rsidP="00481B0A">
      <w:pPr>
        <w:pStyle w:val="Prrafodelista"/>
        <w:numPr>
          <w:ilvl w:val="0"/>
          <w:numId w:val="22"/>
        </w:numPr>
        <w:jc w:val="both"/>
        <w:rPr>
          <w:moveFrom w:id="2508" w:author="JORGE CONTRERAS ORTIZ" w:date="2021-09-02T17:28:00Z"/>
        </w:rPr>
      </w:pPr>
      <w:moveFrom w:id="2509" w:author="JORGE CONTRERAS ORTIZ" w:date="2021-09-02T17:28:00Z">
        <w:r w:rsidDel="002135FF">
          <w:fldChar w:fldCharType="begin"/>
        </w:r>
        <w:r w:rsidDel="002135FF">
          <w:instrText xml:space="preserve"> HYPERLINK "https://www.kirale.com/support/kb/ip-connectivity-between-the-thread-network-and-the-lan-part-i/" </w:instrText>
        </w:r>
        <w:r w:rsidDel="002135FF">
          <w:fldChar w:fldCharType="separate"/>
        </w:r>
        <w:r w:rsidR="00B43128" w:rsidRPr="00CC0480" w:rsidDel="002135FF">
          <w:rPr>
            <w:rStyle w:val="Hipervnculo"/>
          </w:rPr>
          <w:t>Descripción Genérica y Condiciones Previas</w:t>
        </w:r>
        <w:r w:rsidDel="002135FF">
          <w:rPr>
            <w:rStyle w:val="Hipervnculo"/>
          </w:rPr>
          <w:fldChar w:fldCharType="end"/>
        </w:r>
      </w:moveFrom>
    </w:p>
    <w:p w14:paraId="66F4BFD4" w14:textId="74285056" w:rsidR="00B43128" w:rsidDel="002135FF" w:rsidRDefault="00CD309C" w:rsidP="00481B0A">
      <w:pPr>
        <w:pStyle w:val="Prrafodelista"/>
        <w:numPr>
          <w:ilvl w:val="0"/>
          <w:numId w:val="22"/>
        </w:numPr>
        <w:jc w:val="both"/>
        <w:rPr>
          <w:moveFrom w:id="2510" w:author="JORGE CONTRERAS ORTIZ" w:date="2021-09-02T17:28:00Z"/>
        </w:rPr>
      </w:pPr>
      <w:moveFrom w:id="2511" w:author="JORGE CONTRERAS ORTIZ" w:date="2021-09-02T17:28:00Z">
        <w:r w:rsidDel="002135FF">
          <w:fldChar w:fldCharType="begin"/>
        </w:r>
        <w:r w:rsidDel="002135FF">
          <w:instrText xml:space="preserve"> HYPERLINK "https://www.kirale.com/support/kb/ip-connectivity-between-the-thread-network-and-the-lan-part-ii/" </w:instrText>
        </w:r>
        <w:r w:rsidDel="002135FF">
          <w:fldChar w:fldCharType="separate"/>
        </w:r>
        <w:r w:rsidR="00B43128" w:rsidDel="002135FF">
          <w:rPr>
            <w:rStyle w:val="Hipervnculo"/>
          </w:rPr>
          <w:t>Conectividad IPv6</w:t>
        </w:r>
        <w:r w:rsidDel="002135FF">
          <w:rPr>
            <w:rStyle w:val="Hipervnculo"/>
          </w:rPr>
          <w:fldChar w:fldCharType="end"/>
        </w:r>
      </w:moveFrom>
    </w:p>
    <w:p w14:paraId="567028AB" w14:textId="3AFF7A08" w:rsidR="00B43128" w:rsidDel="002135FF" w:rsidRDefault="00CD309C" w:rsidP="00481B0A">
      <w:pPr>
        <w:pStyle w:val="Prrafodelista"/>
        <w:numPr>
          <w:ilvl w:val="0"/>
          <w:numId w:val="22"/>
        </w:numPr>
        <w:jc w:val="both"/>
        <w:rPr>
          <w:moveFrom w:id="2512" w:author="JORGE CONTRERAS ORTIZ" w:date="2021-09-02T17:28:00Z"/>
        </w:rPr>
      </w:pPr>
      <w:moveFrom w:id="2513" w:author="JORGE CONTRERAS ORTIZ" w:date="2021-09-02T17:28:00Z">
        <w:r w:rsidDel="002135FF">
          <w:fldChar w:fldCharType="begin"/>
        </w:r>
        <w:r w:rsidDel="002135FF">
          <w:instrText xml:space="preserve"> HYPERLINK "https://www.kirale.com/support/kb/ip-connectivity-between-the-thread-network-and-the-lan-part-iii/" </w:instrText>
        </w:r>
        <w:r w:rsidDel="002135FF">
          <w:fldChar w:fldCharType="separate"/>
        </w:r>
        <w:r w:rsidR="00B43128" w:rsidRPr="00CC0480" w:rsidDel="002135FF">
          <w:rPr>
            <w:rStyle w:val="Hipervnculo"/>
          </w:rPr>
          <w:t>Conectividad IPv4 a IPv6</w:t>
        </w:r>
        <w:r w:rsidDel="002135FF">
          <w:rPr>
            <w:rStyle w:val="Hipervnculo"/>
          </w:rPr>
          <w:fldChar w:fldCharType="end"/>
        </w:r>
      </w:moveFrom>
    </w:p>
    <w:p w14:paraId="27D4FD3E" w14:textId="7A405B66" w:rsidR="00B43128" w:rsidDel="002135FF" w:rsidRDefault="00CD309C" w:rsidP="00481B0A">
      <w:pPr>
        <w:pStyle w:val="Prrafodelista"/>
        <w:numPr>
          <w:ilvl w:val="0"/>
          <w:numId w:val="22"/>
        </w:numPr>
        <w:jc w:val="both"/>
        <w:rPr>
          <w:moveFrom w:id="2514" w:author="JORGE CONTRERAS ORTIZ" w:date="2021-09-02T17:28:00Z"/>
        </w:rPr>
      </w:pPr>
      <w:moveFrom w:id="2515" w:author="JORGE CONTRERAS ORTIZ" w:date="2021-09-02T17:28:00Z">
        <w:r w:rsidDel="002135FF">
          <w:fldChar w:fldCharType="begin"/>
        </w:r>
        <w:r w:rsidDel="002135FF">
          <w:instrText xml:space="preserve"> HYPERLINK "https://www.kirale.com/support/kb/ip-connectivity-between-the-thread-network-and-the-lan-part-iv/" </w:instrText>
        </w:r>
        <w:r w:rsidDel="002135FF">
          <w:fldChar w:fldCharType="separate"/>
        </w:r>
        <w:r w:rsidR="00B43128" w:rsidRPr="00CC0480" w:rsidDel="002135FF">
          <w:rPr>
            <w:rStyle w:val="Hipervnculo"/>
          </w:rPr>
          <w:t>Conectividad IPv6 a IPv4</w:t>
        </w:r>
        <w:r w:rsidDel="002135FF">
          <w:rPr>
            <w:rStyle w:val="Hipervnculo"/>
          </w:rPr>
          <w:fldChar w:fldCharType="end"/>
        </w:r>
      </w:moveFrom>
    </w:p>
    <w:p w14:paraId="012FE25E" w14:textId="0AB61B7D" w:rsidR="00B43128" w:rsidDel="002135FF" w:rsidRDefault="00B43128" w:rsidP="00B43128">
      <w:pPr>
        <w:jc w:val="both"/>
        <w:rPr>
          <w:moveFrom w:id="2516" w:author="JORGE CONTRERAS ORTIZ" w:date="2021-09-02T17:28:00Z"/>
        </w:rPr>
      </w:pPr>
      <w:moveFrom w:id="2517" w:author="JORGE CONTRERAS ORTIZ" w:date="2021-09-02T17:28:00Z">
        <w:r w:rsidDel="002135FF">
          <w:t>Una vez todos estos pasos han salido correctamente, se confirma el correcto funcionamiento del BR.</w:t>
        </w:r>
      </w:moveFrom>
    </w:p>
    <w:p w14:paraId="45750E22" w14:textId="45AB2609" w:rsidR="00B43128" w:rsidDel="002135FF" w:rsidRDefault="00B43128" w:rsidP="00770FBD">
      <w:pPr>
        <w:pStyle w:val="Ttulo4"/>
        <w:numPr>
          <w:ilvl w:val="3"/>
          <w:numId w:val="22"/>
        </w:numPr>
        <w:rPr>
          <w:moveFrom w:id="2518" w:author="JORGE CONTRERAS ORTIZ" w:date="2021-09-02T17:28:00Z"/>
        </w:rPr>
      </w:pPr>
      <w:moveFrom w:id="2519" w:author="JORGE CONTRERAS ORTIZ" w:date="2021-09-02T17:28:00Z">
        <w:r w:rsidDel="002135FF">
          <w:t xml:space="preserve">Red con el BR y dos nodos KTDG102 </w:t>
        </w:r>
      </w:moveFrom>
    </w:p>
    <w:p w14:paraId="36AC165A" w14:textId="51DEF040" w:rsidR="00B43128" w:rsidDel="002135FF" w:rsidRDefault="00B43128" w:rsidP="00B43128">
      <w:pPr>
        <w:rPr>
          <w:moveFrom w:id="2520" w:author="JORGE CONTRERAS ORTIZ" w:date="2021-09-02T17:28:00Z"/>
        </w:rPr>
      </w:pPr>
    </w:p>
    <w:p w14:paraId="02E25909" w14:textId="7C67A385" w:rsidR="00B43128" w:rsidDel="002135FF" w:rsidRDefault="00B43128" w:rsidP="005D55A8">
      <w:pPr>
        <w:jc w:val="both"/>
        <w:rPr>
          <w:moveFrom w:id="2521" w:author="JORGE CONTRERAS ORTIZ" w:date="2021-09-02T17:28:00Z"/>
        </w:rPr>
      </w:pPr>
      <w:moveFrom w:id="2522" w:author="JORGE CONTRERAS ORTIZ" w:date="2021-09-02T17:28:00Z">
        <w:r w:rsidDel="002135FF">
          <w:t>Una vez configurado correctamente el BR se pasa a la configuración de una red juntando los dos Dongles KTDG102.</w:t>
        </w:r>
      </w:moveFrom>
    </w:p>
    <w:p w14:paraId="407E55AF" w14:textId="11D5C0F9" w:rsidR="00B43128" w:rsidDel="002135FF" w:rsidRDefault="00B43128" w:rsidP="005D55A8">
      <w:pPr>
        <w:jc w:val="both"/>
        <w:rPr>
          <w:moveFrom w:id="2523" w:author="JORGE CONTRERAS ORTIZ" w:date="2021-09-02T17:28:00Z"/>
        </w:rPr>
      </w:pPr>
      <w:moveFrom w:id="2524" w:author="JORGE CONTRERAS ORTIZ" w:date="2021-09-02T17:28:00Z">
        <w:r w:rsidDel="002135FF">
          <w:t>Como primera prueba de creación de esta red, se configuró un Dongle como Leader, otro como Med y el BR como REED. Primero se ejecutaban las secuencias de inicio de ambos Dongles y posteriormente se lanzaba el nodo del BR unirse a la red.</w:t>
        </w:r>
      </w:moveFrom>
    </w:p>
    <w:p w14:paraId="1571CD73" w14:textId="77E8BEED" w:rsidR="00B43128" w:rsidDel="002135FF" w:rsidRDefault="00B43128" w:rsidP="005D55A8">
      <w:pPr>
        <w:jc w:val="both"/>
        <w:rPr>
          <w:moveFrom w:id="2525" w:author="JORGE CONTRERAS ORTIZ" w:date="2021-09-02T17:28:00Z"/>
        </w:rPr>
      </w:pPr>
      <w:moveFrom w:id="2526" w:author="JORGE CONTRERAS ORTIZ" w:date="2021-09-02T17:28:00Z">
        <w:r w:rsidDel="002135FF">
          <w:t>Al principio de unirse el BR, se observa en el menú de Visual Network la siguiente topología de red:</w:t>
        </w:r>
      </w:moveFrom>
    </w:p>
    <w:p w14:paraId="7433EF74" w14:textId="4C561C90" w:rsidR="005D55A8" w:rsidDel="002135FF" w:rsidRDefault="00B43128" w:rsidP="005D55A8">
      <w:pPr>
        <w:keepNext/>
        <w:jc w:val="center"/>
        <w:rPr>
          <w:moveFrom w:id="2527" w:author="JORGE CONTRERAS ORTIZ" w:date="2021-09-02T17:28:00Z"/>
        </w:rPr>
      </w:pPr>
      <w:moveFrom w:id="2528" w:author="JORGE CONTRERAS ORTIZ" w:date="2021-09-02T17:28:00Z">
        <w:r w:rsidDel="002135FF">
          <w:rPr>
            <w:noProof/>
          </w:rPr>
          <w:drawing>
            <wp:inline distT="0" distB="0" distL="0" distR="0" wp14:anchorId="748CBEDD" wp14:editId="56830BAF">
              <wp:extent cx="3730728" cy="2927463"/>
              <wp:effectExtent l="0" t="0" r="3175" b="6350"/>
              <wp:docPr id="43" name="Imagen 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moveFrom>
    </w:p>
    <w:p w14:paraId="49E363FB" w14:textId="53E5F200" w:rsidR="00B43128" w:rsidDel="002135FF" w:rsidRDefault="005D55A8" w:rsidP="005D55A8">
      <w:pPr>
        <w:pStyle w:val="Descripcin"/>
        <w:jc w:val="center"/>
        <w:rPr>
          <w:moveFrom w:id="2529" w:author="JORGE CONTRERAS ORTIZ" w:date="2021-09-02T17:28:00Z"/>
        </w:rPr>
      </w:pPr>
      <w:moveFrom w:id="2530"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7</w:t>
        </w:r>
        <w:r w:rsidR="00E20257" w:rsidDel="002135FF">
          <w:rPr>
            <w:i w:val="0"/>
            <w:iCs w:val="0"/>
            <w:noProof/>
          </w:rPr>
          <w:fldChar w:fldCharType="end"/>
        </w:r>
        <w:r w:rsidDel="002135FF">
          <w:t xml:space="preserve"> Topología 1 de BR con 2 nodos Dongle</w:t>
        </w:r>
      </w:moveFrom>
    </w:p>
    <w:p w14:paraId="710D8F63" w14:textId="3781D500" w:rsidR="005D55A8" w:rsidDel="002135FF" w:rsidRDefault="005D55A8" w:rsidP="005D55A8">
      <w:pPr>
        <w:jc w:val="both"/>
        <w:rPr>
          <w:moveFrom w:id="2531" w:author="JORGE CONTRERAS ORTIZ" w:date="2021-09-02T17:28:00Z"/>
        </w:rPr>
      </w:pPr>
    </w:p>
    <w:p w14:paraId="337F7EA8" w14:textId="235159BA" w:rsidR="00B43128" w:rsidDel="002135FF" w:rsidRDefault="00B43128" w:rsidP="005D55A8">
      <w:pPr>
        <w:jc w:val="both"/>
        <w:rPr>
          <w:moveFrom w:id="2532" w:author="JORGE CONTRERAS ORTIZ" w:date="2021-09-02T17:28:00Z"/>
        </w:rPr>
      </w:pPr>
      <w:moveFrom w:id="2533" w:author="JORGE CONTRERAS ORTIZ" w:date="2021-09-02T17:28:00Z">
        <w:r w:rsidDel="002135FF">
          <w:t>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quedando de la siguiente manera:</w:t>
        </w:r>
      </w:moveFrom>
    </w:p>
    <w:p w14:paraId="15431AC4" w14:textId="782A0FA6" w:rsidR="005D55A8" w:rsidDel="002135FF" w:rsidRDefault="00B43128" w:rsidP="005D55A8">
      <w:pPr>
        <w:keepNext/>
        <w:jc w:val="center"/>
        <w:rPr>
          <w:moveFrom w:id="2534" w:author="JORGE CONTRERAS ORTIZ" w:date="2021-09-02T17:28:00Z"/>
        </w:rPr>
      </w:pPr>
      <w:moveFrom w:id="2535" w:author="JORGE CONTRERAS ORTIZ" w:date="2021-09-02T17:28:00Z">
        <w:r w:rsidDel="002135FF">
          <w:rPr>
            <w:noProof/>
          </w:rPr>
          <w:drawing>
            <wp:inline distT="0" distB="0" distL="0" distR="0" wp14:anchorId="7C642BE3" wp14:editId="32E72E8D">
              <wp:extent cx="2956506" cy="2541182"/>
              <wp:effectExtent l="0" t="0" r="9525" b="0"/>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moveFrom>
    </w:p>
    <w:p w14:paraId="3D2AD124" w14:textId="2E14A35A" w:rsidR="00B43128" w:rsidDel="002135FF" w:rsidRDefault="005D55A8" w:rsidP="005D55A8">
      <w:pPr>
        <w:pStyle w:val="Descripcin"/>
        <w:jc w:val="center"/>
        <w:rPr>
          <w:moveFrom w:id="2536" w:author="JORGE CONTRERAS ORTIZ" w:date="2021-09-02T17:28:00Z"/>
        </w:rPr>
      </w:pPr>
      <w:moveFrom w:id="2537"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8</w:t>
        </w:r>
        <w:r w:rsidR="00E20257" w:rsidDel="002135FF">
          <w:rPr>
            <w:i w:val="0"/>
            <w:iCs w:val="0"/>
            <w:noProof/>
          </w:rPr>
          <w:fldChar w:fldCharType="end"/>
        </w:r>
        <w:r w:rsidDel="002135FF">
          <w:t xml:space="preserve"> Topología 2 de BR con dos nodos Dongle</w:t>
        </w:r>
      </w:moveFrom>
    </w:p>
    <w:p w14:paraId="3395EA6A" w14:textId="68CB7628" w:rsidR="005D55A8" w:rsidDel="002135FF" w:rsidRDefault="005D55A8" w:rsidP="005D55A8">
      <w:pPr>
        <w:jc w:val="both"/>
        <w:rPr>
          <w:moveFrom w:id="2538" w:author="JORGE CONTRERAS ORTIZ" w:date="2021-09-02T17:28:00Z"/>
        </w:rPr>
      </w:pPr>
    </w:p>
    <w:p w14:paraId="2EA63150" w14:textId="77A34802" w:rsidR="00B43128" w:rsidDel="002135FF" w:rsidRDefault="00B43128" w:rsidP="005D55A8">
      <w:pPr>
        <w:jc w:val="both"/>
        <w:rPr>
          <w:moveFrom w:id="2539" w:author="JORGE CONTRERAS ORTIZ" w:date="2021-09-02T17:28:00Z"/>
        </w:rPr>
      </w:pPr>
      <w:moveFrom w:id="2540" w:author="JORGE CONTRERAS ORTIZ" w:date="2021-09-02T17:28:00Z">
        <w:r w:rsidDel="002135FF">
          <w:t>Se observa el cambio de padre del nodo MED.</w:t>
        </w:r>
      </w:moveFrom>
    </w:p>
    <w:p w14:paraId="38BE9EBB" w14:textId="332F9EF1" w:rsidR="00B43128" w:rsidDel="002135FF" w:rsidRDefault="00B43128" w:rsidP="005D55A8">
      <w:pPr>
        <w:jc w:val="both"/>
        <w:rPr>
          <w:moveFrom w:id="2541" w:author="JORGE CONTRERAS ORTIZ" w:date="2021-09-02T17:28:00Z"/>
          <w:iCs/>
        </w:rPr>
      </w:pPr>
      <w:moveFrom w:id="2542" w:author="JORGE CONTRERAS ORTIZ" w:date="2021-09-02T17:28:00Z">
        <w:r w:rsidDel="002135FF">
          <w:t xml:space="preserve">Una vez el Border Router inicia todos sus servicios y la red esta estable, se comprueba la accesibilidad a los nodos desde el PC, haciendo </w:t>
        </w:r>
        <w:r w:rsidDel="002135FF">
          <w:rPr>
            <w:i/>
          </w:rPr>
          <w:t xml:space="preserve">PING -6 </w:t>
        </w:r>
        <w:r w:rsidDel="002135FF">
          <w:rPr>
            <w:iCs/>
          </w:rPr>
          <w:t xml:space="preserve"> a las direcciones IPv6 asignadas a los dos Dongle.</w:t>
        </w:r>
      </w:moveFrom>
    </w:p>
    <w:p w14:paraId="1584CCF7" w14:textId="719CC647" w:rsidR="00CB479C" w:rsidDel="002135FF" w:rsidRDefault="00B43128" w:rsidP="005D55A8">
      <w:pPr>
        <w:jc w:val="both"/>
        <w:rPr>
          <w:moveFrom w:id="2543" w:author="JORGE CONTRERAS ORTIZ" w:date="2021-09-02T17:28:00Z"/>
        </w:rPr>
      </w:pPr>
      <w:moveFrom w:id="2544" w:author="JORGE CONTRERAS ORTIZ" w:date="2021-09-02T17:28:00Z">
        <w:r w:rsidDel="002135FF">
          <w:rPr>
            <w:b/>
            <w:bCs/>
            <w:i/>
          </w:rPr>
          <w:t>Nota:</w:t>
        </w:r>
        <w:r w:rsidDel="002135FF">
          <w:t xml:space="preserve"> Para ver las direcciones IP de los Dongle KTDG102, abrir la herramienta KiTools en el PC y ejecutar el comando </w:t>
        </w:r>
        <w:r w:rsidDel="002135FF">
          <w:rPr>
            <w:i/>
          </w:rPr>
          <w:t>show netconfig</w:t>
        </w:r>
        <w:r w:rsidDel="002135FF">
          <w:t xml:space="preserve">, de las diferentes direcciones IPv6, se debe coger la que empieza con el prefijo configurado en BR y termina con </w:t>
        </w:r>
        <w:r w:rsidDel="002135FF">
          <w:rPr>
            <w:b/>
            <w:bCs/>
            <w:i/>
          </w:rPr>
          <w:t>::a2e:XX</w:t>
        </w:r>
        <w:r w:rsidDel="002135FF">
          <w:t xml:space="preserve">, siendo XX la parte variable de cada módulo.  </w:t>
        </w:r>
      </w:moveFrom>
    </w:p>
    <w:p w14:paraId="03DC4F84" w14:textId="1E74F5AA" w:rsidR="00B43128" w:rsidDel="002135FF" w:rsidRDefault="00B43128" w:rsidP="005D55A8">
      <w:pPr>
        <w:jc w:val="both"/>
        <w:rPr>
          <w:moveFrom w:id="2545" w:author="JORGE CONTRERAS ORTIZ" w:date="2021-09-02T17:28:00Z"/>
        </w:rPr>
      </w:pPr>
      <w:moveFrom w:id="2546" w:author="JORGE CONTRERAS ORTIZ" w:date="2021-09-02T17:28:00Z">
        <w:r w:rsidDel="002135FF">
          <w:t>Los resultados de estos PING han sido los siguientes:</w:t>
        </w:r>
      </w:moveFrom>
    </w:p>
    <w:p w14:paraId="04B50152" w14:textId="0801320F" w:rsidR="00CB479C" w:rsidDel="002135FF" w:rsidRDefault="00CB479C" w:rsidP="005D55A8">
      <w:pPr>
        <w:jc w:val="both"/>
        <w:rPr>
          <w:moveFrom w:id="2547" w:author="JORGE CONTRERAS ORTIZ" w:date="2021-09-02T17:28:00Z"/>
        </w:rPr>
      </w:pPr>
    </w:p>
    <w:p w14:paraId="511979B1" w14:textId="1C084A26" w:rsidR="00CB479C" w:rsidDel="002135FF" w:rsidRDefault="00B43128" w:rsidP="00CB479C">
      <w:pPr>
        <w:keepNext/>
        <w:jc w:val="center"/>
        <w:rPr>
          <w:moveFrom w:id="2548" w:author="JORGE CONTRERAS ORTIZ" w:date="2021-09-02T17:28:00Z"/>
        </w:rPr>
      </w:pPr>
      <w:moveFrom w:id="2549" w:author="JORGE CONTRERAS ORTIZ" w:date="2021-09-02T17:28:00Z">
        <w:r w:rsidDel="002135FF">
          <w:rPr>
            <w:iCs/>
            <w:noProof/>
          </w:rPr>
          <w:drawing>
            <wp:inline distT="0" distB="0" distL="0" distR="0" wp14:anchorId="2699E714" wp14:editId="7942AC59">
              <wp:extent cx="5347970" cy="1808461"/>
              <wp:effectExtent l="0" t="0" r="5080" b="1905"/>
              <wp:docPr id="64" name="Imagen 6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moveFrom>
    </w:p>
    <w:p w14:paraId="35E33DCA" w14:textId="6613DB8E" w:rsidR="00B43128" w:rsidDel="002135FF" w:rsidRDefault="00CB479C" w:rsidP="00CB479C">
      <w:pPr>
        <w:pStyle w:val="Descripcin"/>
        <w:jc w:val="center"/>
        <w:rPr>
          <w:moveFrom w:id="2550" w:author="JORGE CONTRERAS ORTIZ" w:date="2021-09-02T17:28:00Z"/>
        </w:rPr>
      </w:pPr>
      <w:moveFrom w:id="2551"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49</w:t>
        </w:r>
        <w:r w:rsidR="00E20257" w:rsidDel="002135FF">
          <w:rPr>
            <w:i w:val="0"/>
            <w:iCs w:val="0"/>
            <w:noProof/>
          </w:rPr>
          <w:fldChar w:fldCharType="end"/>
        </w:r>
        <w:r w:rsidDel="002135FF">
          <w:t xml:space="preserve"> Ping desde PC a BR</w:t>
        </w:r>
      </w:moveFrom>
    </w:p>
    <w:p w14:paraId="72964984" w14:textId="48798645" w:rsidR="00CB479C" w:rsidDel="002135FF" w:rsidRDefault="00B43128" w:rsidP="00CB479C">
      <w:pPr>
        <w:keepNext/>
        <w:jc w:val="center"/>
        <w:rPr>
          <w:moveFrom w:id="2552" w:author="JORGE CONTRERAS ORTIZ" w:date="2021-09-02T17:28:00Z"/>
        </w:rPr>
      </w:pPr>
      <w:moveFrom w:id="2553" w:author="JORGE CONTRERAS ORTIZ" w:date="2021-09-02T17:28:00Z">
        <w:r w:rsidDel="002135FF">
          <w:rPr>
            <w:iCs/>
            <w:noProof/>
          </w:rPr>
          <w:drawing>
            <wp:inline distT="0" distB="0" distL="0" distR="0" wp14:anchorId="0DDADA7B" wp14:editId="1FFC55CF">
              <wp:extent cx="5347970" cy="1743710"/>
              <wp:effectExtent l="0" t="0" r="5080" b="8890"/>
              <wp:docPr id="51" name="Imagen 51"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moveFrom>
    </w:p>
    <w:p w14:paraId="69C6491E" w14:textId="342C9765" w:rsidR="00B43128" w:rsidDel="002135FF" w:rsidRDefault="00CB479C" w:rsidP="00CB479C">
      <w:pPr>
        <w:pStyle w:val="Descripcin"/>
        <w:jc w:val="center"/>
        <w:rPr>
          <w:moveFrom w:id="2554" w:author="JORGE CONTRERAS ORTIZ" w:date="2021-09-02T17:28:00Z"/>
        </w:rPr>
      </w:pPr>
      <w:moveFrom w:id="2555"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0</w:t>
        </w:r>
        <w:r w:rsidR="00E20257" w:rsidDel="002135FF">
          <w:rPr>
            <w:i w:val="0"/>
            <w:iCs w:val="0"/>
            <w:noProof/>
          </w:rPr>
          <w:fldChar w:fldCharType="end"/>
        </w:r>
        <w:r w:rsidDel="002135FF">
          <w:t xml:space="preserve"> Ping desde PC a nodo LEADER</w:t>
        </w:r>
      </w:moveFrom>
    </w:p>
    <w:p w14:paraId="629AB7A8" w14:textId="2DB8DF40" w:rsidR="00CB479C" w:rsidRPr="00CB479C" w:rsidDel="002135FF" w:rsidRDefault="00CB479C" w:rsidP="00CB479C">
      <w:pPr>
        <w:rPr>
          <w:moveFrom w:id="2556" w:author="JORGE CONTRERAS ORTIZ" w:date="2021-09-02T17:28:00Z"/>
        </w:rPr>
      </w:pPr>
    </w:p>
    <w:p w14:paraId="3744B33E" w14:textId="4DAC906D" w:rsidR="00CB479C" w:rsidDel="002135FF" w:rsidRDefault="00B43128" w:rsidP="00CB479C">
      <w:pPr>
        <w:keepNext/>
        <w:jc w:val="center"/>
        <w:rPr>
          <w:moveFrom w:id="2557" w:author="JORGE CONTRERAS ORTIZ" w:date="2021-09-02T17:28:00Z"/>
        </w:rPr>
      </w:pPr>
      <w:moveFrom w:id="2558" w:author="JORGE CONTRERAS ORTIZ" w:date="2021-09-02T17:28:00Z">
        <w:r w:rsidDel="002135FF">
          <w:rPr>
            <w:noProof/>
          </w:rPr>
          <w:drawing>
            <wp:inline distT="0" distB="0" distL="0" distR="0" wp14:anchorId="2E74B7B9" wp14:editId="4EB8FFA9">
              <wp:extent cx="5369960" cy="1743710"/>
              <wp:effectExtent l="0" t="0" r="2540" b="8890"/>
              <wp:docPr id="52" name="Imagen 52"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moveFrom>
    </w:p>
    <w:p w14:paraId="76F002D3" w14:textId="299AD44C" w:rsidR="00B43128" w:rsidDel="002135FF" w:rsidRDefault="00CB479C" w:rsidP="00CB479C">
      <w:pPr>
        <w:pStyle w:val="Descripcin"/>
        <w:jc w:val="center"/>
        <w:rPr>
          <w:moveFrom w:id="2559" w:author="JORGE CONTRERAS ORTIZ" w:date="2021-09-02T17:28:00Z"/>
        </w:rPr>
      </w:pPr>
      <w:moveFrom w:id="2560"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1</w:t>
        </w:r>
        <w:r w:rsidR="00E20257" w:rsidDel="002135FF">
          <w:rPr>
            <w:i w:val="0"/>
            <w:iCs w:val="0"/>
            <w:noProof/>
          </w:rPr>
          <w:fldChar w:fldCharType="end"/>
        </w:r>
        <w:r w:rsidDel="002135FF">
          <w:t xml:space="preserve"> Ping desde PC a nodo MED</w:t>
        </w:r>
      </w:moveFrom>
    </w:p>
    <w:p w14:paraId="70A94D50" w14:textId="33CF2461" w:rsidR="00B43128" w:rsidDel="002135FF" w:rsidRDefault="00B43128" w:rsidP="005D55A8">
      <w:pPr>
        <w:jc w:val="both"/>
        <w:rPr>
          <w:moveFrom w:id="2561" w:author="JORGE CONTRERAS ORTIZ" w:date="2021-09-02T17:28:00Z"/>
          <w:iCs/>
        </w:rPr>
      </w:pPr>
    </w:p>
    <w:p w14:paraId="2A07EF39" w14:textId="0FCE244F" w:rsidR="00CB479C" w:rsidDel="002135FF" w:rsidRDefault="00B43128" w:rsidP="005D55A8">
      <w:pPr>
        <w:jc w:val="both"/>
        <w:rPr>
          <w:moveFrom w:id="2562" w:author="JORGE CONTRERAS ORTIZ" w:date="2021-09-02T17:28:00Z"/>
        </w:rPr>
      </w:pPr>
      <w:moveFrom w:id="2563" w:author="JORGE CONTRERAS ORTIZ" w:date="2021-09-02T17:28:00Z">
        <w:r w:rsidDel="002135FF">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CD309C" w:rsidDel="002135FF">
          <w:fldChar w:fldCharType="begin"/>
        </w:r>
        <w:r w:rsidR="00CD309C" w:rsidDel="002135FF">
          <w:instrText xml:space="preserve"> HYPERLINK "http://www.kirale.com" </w:instrText>
        </w:r>
        <w:r w:rsidR="00CD309C" w:rsidDel="002135FF">
          <w:fldChar w:fldCharType="separate"/>
        </w:r>
        <w:r w:rsidRPr="00B941CC" w:rsidDel="002135FF">
          <w:rPr>
            <w:rStyle w:val="Hipervnculo"/>
            <w:iCs/>
          </w:rPr>
          <w:t>www.kirale.com</w:t>
        </w:r>
        <w:r w:rsidR="00CD309C" w:rsidDel="002135FF">
          <w:rPr>
            <w:rStyle w:val="Hipervnculo"/>
            <w:iCs/>
          </w:rPr>
          <w:fldChar w:fldCharType="end"/>
        </w:r>
        <w:r w:rsidDel="002135FF">
          <w:t>, comprobando que en ambos nodos recibimos la respuesta a los ping realizados.</w:t>
        </w:r>
      </w:moveFrom>
    </w:p>
    <w:p w14:paraId="6BA951C6" w14:textId="0D832F0A" w:rsidR="00CB479C" w:rsidDel="002135FF" w:rsidRDefault="00CB479C">
      <w:pPr>
        <w:rPr>
          <w:moveFrom w:id="2564" w:author="JORGE CONTRERAS ORTIZ" w:date="2021-09-02T17:28:00Z"/>
        </w:rPr>
      </w:pPr>
      <w:moveFrom w:id="2565" w:author="JORGE CONTRERAS ORTIZ" w:date="2021-09-02T17:28:00Z">
        <w:r w:rsidDel="002135FF">
          <w:br w:type="page"/>
        </w:r>
      </w:moveFrom>
    </w:p>
    <w:p w14:paraId="49C91A6A" w14:textId="3AB5F022" w:rsidR="00B43128" w:rsidDel="002135FF" w:rsidRDefault="00B43128" w:rsidP="008D139D">
      <w:pPr>
        <w:pStyle w:val="Ttulo4"/>
        <w:numPr>
          <w:ilvl w:val="3"/>
          <w:numId w:val="22"/>
        </w:numPr>
        <w:rPr>
          <w:moveFrom w:id="2566" w:author="JORGE CONTRERAS ORTIZ" w:date="2021-09-02T17:28:00Z"/>
        </w:rPr>
      </w:pPr>
      <w:bookmarkStart w:id="2567" w:name="_Envío_de_mensajes_1"/>
      <w:bookmarkEnd w:id="2567"/>
      <w:moveFrom w:id="2568" w:author="JORGE CONTRERAS ORTIZ" w:date="2021-09-02T17:28:00Z">
        <w:r w:rsidDel="002135FF">
          <w:t>Envío de mensajes UDP por Sockets entre Dongles y entre PC y Dongles</w:t>
        </w:r>
      </w:moveFrom>
    </w:p>
    <w:p w14:paraId="430721C2" w14:textId="70CA28EE" w:rsidR="00B43128" w:rsidDel="002135FF" w:rsidRDefault="00B43128" w:rsidP="00B43128">
      <w:pPr>
        <w:rPr>
          <w:moveFrom w:id="2569" w:author="JORGE CONTRERAS ORTIZ" w:date="2021-09-02T17:28:00Z"/>
        </w:rPr>
      </w:pPr>
    </w:p>
    <w:p w14:paraId="03A6F3BC" w14:textId="180D60CF" w:rsidR="00B43128" w:rsidDel="002135FF" w:rsidRDefault="00B43128" w:rsidP="00CB479C">
      <w:pPr>
        <w:jc w:val="both"/>
        <w:rPr>
          <w:moveFrom w:id="2570" w:author="JORGE CONTRERAS ORTIZ" w:date="2021-09-02T17:28:00Z"/>
        </w:rPr>
      </w:pPr>
      <w:moveFrom w:id="2571" w:author="JORGE CONTRERAS ORTIZ" w:date="2021-09-02T17:28:00Z">
        <w:r w:rsidDel="002135FF">
          <w:t>En esta prueba, se ha probado el envío de Sockets entre ambos Dongles y entre PC y Dongles. La topología de red utilizada ha sido la siguiente:</w:t>
        </w:r>
      </w:moveFrom>
    </w:p>
    <w:p w14:paraId="65CEC652" w14:textId="031EB617" w:rsidR="00CB479C" w:rsidDel="002135FF" w:rsidRDefault="00B43128" w:rsidP="00CB479C">
      <w:pPr>
        <w:keepNext/>
        <w:jc w:val="center"/>
        <w:rPr>
          <w:moveFrom w:id="2572" w:author="JORGE CONTRERAS ORTIZ" w:date="2021-09-02T17:28:00Z"/>
        </w:rPr>
      </w:pPr>
      <w:moveFrom w:id="2573" w:author="JORGE CONTRERAS ORTIZ" w:date="2021-09-02T17:28:00Z">
        <w:r w:rsidDel="002135FF">
          <w:rPr>
            <w:noProof/>
          </w:rPr>
          <w:drawing>
            <wp:inline distT="0" distB="0" distL="0" distR="0" wp14:anchorId="2A34CCDD" wp14:editId="675ED585">
              <wp:extent cx="3551274" cy="3052398"/>
              <wp:effectExtent l="0" t="0" r="0" b="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moveFrom>
    </w:p>
    <w:p w14:paraId="36E1281F" w14:textId="0AE59025" w:rsidR="00B43128" w:rsidDel="002135FF" w:rsidRDefault="00CB479C" w:rsidP="00CB479C">
      <w:pPr>
        <w:pStyle w:val="Descripcin"/>
        <w:jc w:val="center"/>
        <w:rPr>
          <w:moveFrom w:id="2574" w:author="JORGE CONTRERAS ORTIZ" w:date="2021-09-02T17:28:00Z"/>
        </w:rPr>
      </w:pPr>
      <w:moveFrom w:id="2575"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2</w:t>
        </w:r>
        <w:r w:rsidR="00E20257" w:rsidDel="002135FF">
          <w:rPr>
            <w:i w:val="0"/>
            <w:iCs w:val="0"/>
            <w:noProof/>
          </w:rPr>
          <w:fldChar w:fldCharType="end"/>
        </w:r>
        <w:r w:rsidDel="002135FF">
          <w:t xml:space="preserve"> Topología para envío de mensajes UDP vía Sockets</w:t>
        </w:r>
      </w:moveFrom>
    </w:p>
    <w:p w14:paraId="6BB79C6B" w14:textId="23D78960" w:rsidR="00CB479C" w:rsidRPr="00CB479C" w:rsidDel="002135FF" w:rsidRDefault="00CB479C" w:rsidP="00CB479C">
      <w:pPr>
        <w:rPr>
          <w:moveFrom w:id="2576" w:author="JORGE CONTRERAS ORTIZ" w:date="2021-09-02T17:28:00Z"/>
        </w:rPr>
      </w:pPr>
    </w:p>
    <w:p w14:paraId="76CD0945" w14:textId="4F6A53B9" w:rsidR="00B43128" w:rsidDel="002135FF" w:rsidRDefault="00B43128" w:rsidP="00B52D8B">
      <w:pPr>
        <w:jc w:val="both"/>
        <w:rPr>
          <w:moveFrom w:id="2577" w:author="JORGE CONTRERAS ORTIZ" w:date="2021-09-02T17:28:00Z"/>
        </w:rPr>
      </w:pPr>
      <w:moveFrom w:id="2578" w:author="JORGE CONTRERAS ORTIZ" w:date="2021-09-02T17:28:00Z">
        <w:r w:rsidDel="002135FF">
          <w:t xml:space="preserve">Para esto, como se ha mencionado en </w:t>
        </w:r>
        <w:r w:rsidR="00CD309C" w:rsidDel="002135FF">
          <w:fldChar w:fldCharType="begin"/>
        </w:r>
        <w:r w:rsidR="00CD309C" w:rsidDel="002135FF">
          <w:instrText xml:space="preserve"> HYPERLINK \l "_Envío_de_mensajes" </w:instrText>
        </w:r>
        <w:r w:rsidR="00CD309C" w:rsidDel="002135FF">
          <w:fldChar w:fldCharType="separate"/>
        </w:r>
        <w:r w:rsidR="00CB479C" w:rsidDel="002135FF">
          <w:rPr>
            <w:rStyle w:val="Hipervnculo"/>
          </w:rPr>
          <w:t>Envío de mensajes UDP a través de Sockets entre ambos nodos</w:t>
        </w:r>
        <w:r w:rsidR="00CD309C" w:rsidDel="002135FF">
          <w:rPr>
            <w:rStyle w:val="Hipervnculo"/>
          </w:rPr>
          <w:fldChar w:fldCharType="end"/>
        </w:r>
        <w:r w:rsidDel="002135FF">
          <w:t xml:space="preserve"> se deberá tener en cuenta el asignar una dirección IP conocida previamente, la cual debe </w:t>
        </w:r>
        <w:r w:rsidDel="002135FF">
          <w:rPr>
            <w:iCs/>
          </w:rPr>
          <w:t xml:space="preserve">empezar con el prefijo configurado en BR y terminar con </w:t>
        </w:r>
        <w:r w:rsidDel="002135FF">
          <w:rPr>
            <w:b/>
            <w:bCs/>
            <w:i/>
          </w:rPr>
          <w:t>::a2e:XX</w:t>
        </w:r>
        <w:r w:rsidDel="002135FF">
          <w:t>. En cuanto al comando Route(), ya no hará falta hacerlo, debido a que se dispone de un router (el BR) que hace automáticamente este enroutado.</w:t>
        </w:r>
      </w:moveFrom>
    </w:p>
    <w:p w14:paraId="32E99E5E" w14:textId="44D6363D" w:rsidR="00B43128" w:rsidDel="002135FF" w:rsidRDefault="00B43128" w:rsidP="00B52D8B">
      <w:pPr>
        <w:jc w:val="both"/>
        <w:rPr>
          <w:moveFrom w:id="2579" w:author="JORGE CONTRERAS ORTIZ" w:date="2021-09-02T17:28:00Z"/>
        </w:rPr>
      </w:pPr>
      <w:moveFrom w:id="2580" w:author="JORGE CONTRERAS ORTIZ" w:date="2021-09-02T17:28:00Z">
        <w:r w:rsidDel="002135FF">
          <w:t>Siguiendo el mismo proceso anteriormente realizado, se comprueba que los sockets llegan correctamente de un nodo a otro pasando por BR como punto intermedio, por lo que se darían dos saltos.</w:t>
        </w:r>
      </w:moveFrom>
    </w:p>
    <w:p w14:paraId="476D5131" w14:textId="7EF0EC26" w:rsidR="00B43128" w:rsidDel="002135FF" w:rsidRDefault="00B43128" w:rsidP="00B52D8B">
      <w:pPr>
        <w:jc w:val="both"/>
        <w:rPr>
          <w:moveFrom w:id="2581" w:author="JORGE CONTRERAS ORTIZ" w:date="2021-09-02T17:28:00Z"/>
        </w:rPr>
      </w:pPr>
      <w:moveFrom w:id="2582" w:author="JORGE CONTRERAS ORTIZ" w:date="2021-09-02T17:28:00Z">
        <w:r w:rsidDel="002135FF">
          <w:t xml:space="preserve">Finalment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DA3EC6" w:rsidDel="002135FF">
          <w:rPr>
            <w:i/>
            <w:iCs/>
          </w:rPr>
          <w:t>receive(huart X)</w:t>
        </w:r>
        <w:r w:rsidDel="002135FF">
          <w:t xml:space="preserve"> implementada en el microcontrolador ARM.</w:t>
        </w:r>
      </w:moveFrom>
    </w:p>
    <w:p w14:paraId="47D0A4DC" w14:textId="6852B321" w:rsidR="00B43128" w:rsidDel="002135FF" w:rsidRDefault="00B43128" w:rsidP="00B52D8B">
      <w:pPr>
        <w:jc w:val="both"/>
        <w:rPr>
          <w:moveFrom w:id="2583" w:author="JORGE CONTRERAS ORTIZ" w:date="2021-09-02T17:28:00Z"/>
        </w:rPr>
      </w:pPr>
      <w:moveFrom w:id="2584" w:author="JORGE CONTRERAS ORTIZ" w:date="2021-09-02T17:28:00Z">
        <w:r w:rsidDel="002135FF">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cuál hay ciertos problemas en algunas ocasiones, en las que la red se satura y se dejan de recibir mensajes del nodo MED en el nodo Leader  durante un tiempo. </w:t>
        </w:r>
      </w:moveFrom>
    </w:p>
    <w:p w14:paraId="29F57462" w14:textId="61BE147F" w:rsidR="00B52D8B" w:rsidDel="002135FF" w:rsidRDefault="00B43128" w:rsidP="00B52D8B">
      <w:pPr>
        <w:jc w:val="both"/>
        <w:rPr>
          <w:moveFrom w:id="2585" w:author="JORGE CONTRERAS ORTIZ" w:date="2021-09-02T17:28:00Z"/>
        </w:rPr>
      </w:pPr>
      <w:moveFrom w:id="2586" w:author="JORGE CONTRERAS ORTIZ" w:date="2021-09-02T17:28:00Z">
        <w:r w:rsidDel="002135FF">
          <w:t xml:space="preserve">También durante esta última prueba, se va observando la temperatura de ambos Dongles con el comando </w:t>
        </w:r>
        <w:r w:rsidDel="002135FF">
          <w:rPr>
            <w:i/>
            <w:iCs/>
          </w:rPr>
          <w:t>show uptime</w:t>
        </w:r>
        <w:r w:rsidDel="002135FF">
          <w:t xml:space="preserve"> con la herramienta KiTools, se observa que la temperatura del módulo KTWM102 integrado en el Dongle se mantiene constante alrededor de los 33ºC durante toda la prueba.</w:t>
        </w:r>
        <w:bookmarkStart w:id="2587" w:name="_Pruebas_con_PCB"/>
        <w:bookmarkEnd w:id="2587"/>
      </w:moveFrom>
    </w:p>
    <w:p w14:paraId="2946FDDF" w14:textId="542529A5" w:rsidR="00EA4662" w:rsidRPr="00B43B62" w:rsidDel="002135FF" w:rsidRDefault="00EA4662" w:rsidP="00B52D8B">
      <w:pPr>
        <w:jc w:val="both"/>
        <w:rPr>
          <w:moveFrom w:id="2588" w:author="JORGE CONTRERAS ORTIZ" w:date="2021-09-02T17:28:00Z"/>
        </w:rPr>
      </w:pPr>
    </w:p>
    <w:p w14:paraId="0EF08491" w14:textId="552492BE" w:rsidR="00B43128" w:rsidDel="002135FF" w:rsidRDefault="00B43128" w:rsidP="00770FBD">
      <w:pPr>
        <w:pStyle w:val="Ttulo3"/>
        <w:numPr>
          <w:ilvl w:val="2"/>
          <w:numId w:val="22"/>
        </w:numPr>
        <w:rPr>
          <w:moveFrom w:id="2589" w:author="JORGE CONTRERAS ORTIZ" w:date="2021-09-02T17:28:00Z"/>
        </w:rPr>
      </w:pPr>
      <w:moveFrom w:id="2590" w:author="JORGE CONTRERAS ORTIZ" w:date="2021-09-02T17:28:00Z">
        <w:r w:rsidDel="002135FF">
          <w:t>Pruebas con PCB Coockie Thread como cuarto nodo</w:t>
        </w:r>
      </w:moveFrom>
    </w:p>
    <w:p w14:paraId="20BF601E" w14:textId="771E730A" w:rsidR="00B52D8B" w:rsidDel="002135FF" w:rsidRDefault="00B52D8B" w:rsidP="00B52D8B">
      <w:pPr>
        <w:rPr>
          <w:moveFrom w:id="2591" w:author="JORGE CONTRERAS ORTIZ" w:date="2021-09-02T17:28:00Z"/>
        </w:rPr>
      </w:pPr>
    </w:p>
    <w:p w14:paraId="5E1FA237" w14:textId="6020E320" w:rsidR="00B43128" w:rsidDel="002135FF" w:rsidRDefault="002741ED" w:rsidP="002741ED">
      <w:pPr>
        <w:rPr>
          <w:moveFrom w:id="2592" w:author="JORGE CONTRERAS ORTIZ" w:date="2021-09-02T17:28:00Z"/>
        </w:rPr>
      </w:pPr>
      <w:moveFrom w:id="2593" w:author="JORGE CONTRERAS ORTIZ" w:date="2021-09-02T17:28:00Z">
        <w:r w:rsidDel="002135FF">
          <w:t>U</w:t>
        </w:r>
        <w:r w:rsidR="00B43128" w:rsidDel="002135FF">
          <w:t>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moveFrom>
    </w:p>
    <w:p w14:paraId="7E9EF410" w14:textId="314E8649" w:rsidR="00B43128" w:rsidDel="002135FF" w:rsidRDefault="00B43128" w:rsidP="002741ED">
      <w:pPr>
        <w:rPr>
          <w:moveFrom w:id="2594" w:author="JORGE CONTRERAS ORTIZ" w:date="2021-09-02T17:28:00Z"/>
        </w:rPr>
      </w:pPr>
      <w:moveFrom w:id="2595" w:author="JORGE CONTRERAS ORTIZ" w:date="2021-09-02T17:28:00Z">
        <w:r w:rsidDel="002135FF">
          <w:t>Para estas pruebas se han usado dos topologías:</w:t>
        </w:r>
      </w:moveFrom>
    </w:p>
    <w:p w14:paraId="33061315" w14:textId="4397AB27" w:rsidR="00B43128" w:rsidDel="002135FF" w:rsidRDefault="00B43128" w:rsidP="002741ED">
      <w:pPr>
        <w:pStyle w:val="Prrafodelista"/>
        <w:numPr>
          <w:ilvl w:val="0"/>
          <w:numId w:val="25"/>
        </w:numPr>
        <w:rPr>
          <w:moveFrom w:id="2596" w:author="JORGE CONTRERAS ORTIZ" w:date="2021-09-02T17:28:00Z"/>
        </w:rPr>
      </w:pPr>
      <w:moveFrom w:id="2597" w:author="JORGE CONTRERAS ORTIZ" w:date="2021-09-02T17:28:00Z">
        <w:r w:rsidDel="002135FF">
          <w:t>La primera, configurando 1 Dongle como Leader, el otro como REED o router y el BR como REED o router. Finalmente el nuevo nodo se configura como MED. Quedando una topología como mostramos en la siguiente imagen:</w:t>
        </w:r>
      </w:moveFrom>
    </w:p>
    <w:p w14:paraId="352EDCFC" w14:textId="069A1F6C" w:rsidR="00CB479C" w:rsidDel="002135FF" w:rsidRDefault="00B43128" w:rsidP="00CB479C">
      <w:pPr>
        <w:keepNext/>
        <w:jc w:val="center"/>
        <w:rPr>
          <w:moveFrom w:id="2598" w:author="JORGE CONTRERAS ORTIZ" w:date="2021-09-02T17:28:00Z"/>
        </w:rPr>
      </w:pPr>
      <w:moveFrom w:id="2599" w:author="JORGE CONTRERAS ORTIZ" w:date="2021-09-02T17:28:00Z">
        <w:r w:rsidDel="002135FF">
          <w:rPr>
            <w:noProof/>
          </w:rPr>
          <w:drawing>
            <wp:inline distT="0" distB="0" distL="0" distR="0" wp14:anchorId="1D6BBAE8" wp14:editId="48EE13A6">
              <wp:extent cx="4340305" cy="2699931"/>
              <wp:effectExtent l="0" t="0" r="3175" b="5715"/>
              <wp:docPr id="54" name="Imagen 5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moveFrom>
    </w:p>
    <w:p w14:paraId="0B16DD7B" w14:textId="449A5008" w:rsidR="00B43128" w:rsidDel="002135FF" w:rsidRDefault="00CB479C" w:rsidP="00CB479C">
      <w:pPr>
        <w:pStyle w:val="Descripcin"/>
        <w:jc w:val="center"/>
        <w:rPr>
          <w:moveFrom w:id="2600" w:author="JORGE CONTRERAS ORTIZ" w:date="2021-09-02T17:28:00Z"/>
        </w:rPr>
      </w:pPr>
      <w:moveFrom w:id="2601"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3</w:t>
        </w:r>
        <w:r w:rsidR="00E20257" w:rsidDel="002135FF">
          <w:rPr>
            <w:i w:val="0"/>
            <w:iCs w:val="0"/>
            <w:noProof/>
          </w:rPr>
          <w:fldChar w:fldCharType="end"/>
        </w:r>
        <w:r w:rsidDel="002135FF">
          <w:t xml:space="preserve"> Topología 4 nodos con un Dongle como LEADER</w:t>
        </w:r>
      </w:moveFrom>
    </w:p>
    <w:p w14:paraId="2F93C542" w14:textId="7EF9E06B" w:rsidR="00CB479C" w:rsidDel="002135FF" w:rsidRDefault="00CB479C">
      <w:pPr>
        <w:rPr>
          <w:moveFrom w:id="2602" w:author="JORGE CONTRERAS ORTIZ" w:date="2021-09-02T17:28:00Z"/>
        </w:rPr>
      </w:pPr>
      <w:moveFrom w:id="2603" w:author="JORGE CONTRERAS ORTIZ" w:date="2021-09-02T17:28:00Z">
        <w:r w:rsidDel="002135FF">
          <w:br w:type="page"/>
        </w:r>
      </w:moveFrom>
    </w:p>
    <w:p w14:paraId="073B6ACA" w14:textId="0F40DE23" w:rsidR="00B43128" w:rsidDel="002135FF" w:rsidRDefault="00B43128" w:rsidP="002741ED">
      <w:pPr>
        <w:pStyle w:val="Prrafodelista"/>
        <w:numPr>
          <w:ilvl w:val="0"/>
          <w:numId w:val="25"/>
        </w:numPr>
        <w:jc w:val="both"/>
        <w:rPr>
          <w:moveFrom w:id="2604" w:author="JORGE CONTRERAS ORTIZ" w:date="2021-09-02T17:28:00Z"/>
        </w:rPr>
      </w:pPr>
      <w:moveFrom w:id="2605" w:author="JORGE CONTRERAS ORTIZ" w:date="2021-09-02T17:28:00Z">
        <w:r w:rsidDel="002135FF">
          <w:t xml:space="preserve">Se configura el BR como Leader de la red, un Dongle se configura como REED o Router y el otro Dongle como MED. Finalmente el nuevo nodo se configura como MED. La topología resultante sería: </w:t>
        </w:r>
      </w:moveFrom>
    </w:p>
    <w:p w14:paraId="3716A810" w14:textId="1E9D2F4A" w:rsidR="00CB479C" w:rsidDel="002135FF" w:rsidRDefault="00B43128" w:rsidP="00CB479C">
      <w:pPr>
        <w:keepNext/>
        <w:jc w:val="center"/>
        <w:rPr>
          <w:moveFrom w:id="2606" w:author="JORGE CONTRERAS ORTIZ" w:date="2021-09-02T17:28:00Z"/>
        </w:rPr>
      </w:pPr>
      <w:moveFrom w:id="2607" w:author="JORGE CONTRERAS ORTIZ" w:date="2021-09-02T17:28:00Z">
        <w:r w:rsidDel="002135FF">
          <w:rPr>
            <w:noProof/>
          </w:rPr>
          <w:drawing>
            <wp:inline distT="0" distB="0" distL="0" distR="0" wp14:anchorId="70749813" wp14:editId="43FB09C3">
              <wp:extent cx="4100055" cy="2998382"/>
              <wp:effectExtent l="0" t="0" r="0" b="0"/>
              <wp:docPr id="55" name="Imagen 55"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moveFrom>
    </w:p>
    <w:p w14:paraId="22DF1B4E" w14:textId="0767BBAB" w:rsidR="002741ED" w:rsidDel="002135FF" w:rsidRDefault="00CB479C" w:rsidP="002741ED">
      <w:pPr>
        <w:pStyle w:val="Descripcin"/>
        <w:jc w:val="center"/>
        <w:rPr>
          <w:moveFrom w:id="2608" w:author="JORGE CONTRERAS ORTIZ" w:date="2021-09-02T17:28:00Z"/>
        </w:rPr>
      </w:pPr>
      <w:moveFrom w:id="2609"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4</w:t>
        </w:r>
        <w:r w:rsidR="00E20257" w:rsidDel="002135FF">
          <w:rPr>
            <w:i w:val="0"/>
            <w:iCs w:val="0"/>
            <w:noProof/>
          </w:rPr>
          <w:fldChar w:fldCharType="end"/>
        </w:r>
        <w:r w:rsidDel="002135FF">
          <w:t xml:space="preserve"> Topología 4 nodos con BR como </w:t>
        </w:r>
        <w:r w:rsidR="001D4F68" w:rsidDel="002135FF">
          <w:t>Leader</w:t>
        </w:r>
      </w:moveFrom>
    </w:p>
    <w:p w14:paraId="530B16BC" w14:textId="31974B97" w:rsidR="002741ED" w:rsidDel="002135FF" w:rsidRDefault="002741ED" w:rsidP="002741ED">
      <w:pPr>
        <w:pStyle w:val="Descripcin"/>
        <w:jc w:val="center"/>
        <w:rPr>
          <w:moveFrom w:id="2610" w:author="JORGE CONTRERAS ORTIZ" w:date="2021-09-02T17:28:00Z"/>
        </w:rPr>
      </w:pPr>
    </w:p>
    <w:p w14:paraId="7D0F1D48" w14:textId="58197663" w:rsidR="002741ED" w:rsidDel="002135FF" w:rsidRDefault="002741ED" w:rsidP="008D139D">
      <w:pPr>
        <w:pStyle w:val="Ttulo4"/>
        <w:numPr>
          <w:ilvl w:val="3"/>
          <w:numId w:val="29"/>
        </w:numPr>
        <w:rPr>
          <w:moveFrom w:id="2611" w:author="JORGE CONTRERAS ORTIZ" w:date="2021-09-02T17:28:00Z"/>
        </w:rPr>
      </w:pPr>
      <w:moveFrom w:id="2612" w:author="JORGE CONTRERAS ORTIZ" w:date="2021-09-02T17:28:00Z">
        <w:r w:rsidDel="002135FF">
          <w:t>Pruebas de conectividad con el cuarto nodo</w:t>
        </w:r>
      </w:moveFrom>
    </w:p>
    <w:p w14:paraId="07C1444E" w14:textId="63DF8A6E" w:rsidR="001925E3" w:rsidRPr="001925E3" w:rsidDel="002135FF" w:rsidRDefault="001925E3" w:rsidP="001925E3">
      <w:pPr>
        <w:rPr>
          <w:moveFrom w:id="2613" w:author="JORGE CONTRERAS ORTIZ" w:date="2021-09-02T17:28:00Z"/>
        </w:rPr>
      </w:pPr>
    </w:p>
    <w:p w14:paraId="06DD785F" w14:textId="64B3D77F" w:rsidR="00B43128" w:rsidDel="002135FF" w:rsidRDefault="00B43128" w:rsidP="00770FBD">
      <w:pPr>
        <w:rPr>
          <w:moveFrom w:id="2614" w:author="JORGE CONTRERAS ORTIZ" w:date="2021-09-02T17:28:00Z"/>
        </w:rPr>
      </w:pPr>
      <w:moveFrom w:id="2615" w:author="JORGE CONTRERAS ORTIZ" w:date="2021-09-02T17:28:00Z">
        <w:r w:rsidDel="002135FF">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moveFrom>
    </w:p>
    <w:p w14:paraId="7783BD9E" w14:textId="67BD30D8" w:rsidR="002C5A37" w:rsidDel="002135FF" w:rsidRDefault="00B43128" w:rsidP="002C5A37">
      <w:pPr>
        <w:keepNext/>
        <w:jc w:val="center"/>
        <w:rPr>
          <w:moveFrom w:id="2616" w:author="JORGE CONTRERAS ORTIZ" w:date="2021-09-02T17:28:00Z"/>
        </w:rPr>
      </w:pPr>
      <w:moveFrom w:id="2617" w:author="JORGE CONTRERAS ORTIZ" w:date="2021-09-02T17:28:00Z">
        <w:r w:rsidDel="002135FF">
          <w:rPr>
            <w:noProof/>
          </w:rPr>
          <w:drawing>
            <wp:inline distT="0" distB="0" distL="0" distR="0" wp14:anchorId="10B2573C" wp14:editId="24C940A9">
              <wp:extent cx="5262880" cy="2147570"/>
              <wp:effectExtent l="0" t="0" r="0" b="5080"/>
              <wp:docPr id="56" name="Imagen 5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moveFrom>
    </w:p>
    <w:p w14:paraId="795F8E5A" w14:textId="4BDC565B" w:rsidR="00B43128" w:rsidDel="002135FF" w:rsidRDefault="002C5A37" w:rsidP="002C5A37">
      <w:pPr>
        <w:pStyle w:val="Descripcin"/>
        <w:jc w:val="center"/>
        <w:rPr>
          <w:moveFrom w:id="2618" w:author="JORGE CONTRERAS ORTIZ" w:date="2021-09-02T17:28:00Z"/>
        </w:rPr>
      </w:pPr>
      <w:moveFrom w:id="2619"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5</w:t>
        </w:r>
        <w:r w:rsidR="00E20257" w:rsidDel="002135FF">
          <w:rPr>
            <w:i w:val="0"/>
            <w:iCs w:val="0"/>
            <w:noProof/>
          </w:rPr>
          <w:fldChar w:fldCharType="end"/>
        </w:r>
        <w:r w:rsidDel="002135FF">
          <w:t xml:space="preserve"> Ping desde PC a nuevo nodo MED.</w:t>
        </w:r>
      </w:moveFrom>
    </w:p>
    <w:p w14:paraId="61E51B96" w14:textId="5B588918" w:rsidR="00B43128" w:rsidDel="002135FF" w:rsidRDefault="00B43128" w:rsidP="00CB479C">
      <w:pPr>
        <w:pStyle w:val="Textoindependiente"/>
        <w:jc w:val="both"/>
        <w:rPr>
          <w:moveFrom w:id="2620" w:author="JORGE CONTRERAS ORTIZ" w:date="2021-09-02T17:28:00Z"/>
        </w:rPr>
      </w:pPr>
      <w:moveFrom w:id="2621" w:author="JORGE CONTRERAS ORTIZ" w:date="2021-09-02T17:28:00Z">
        <w:r w:rsidDel="002135FF">
          <w:t>Teniendo en cuenta que para nodo a un solo salto del BR hay una media de 21-22 ms de ping, podemos ver, que para este nuevo salto se incrementa alrededor de 24 ms.</w:t>
        </w:r>
      </w:moveFrom>
    </w:p>
    <w:p w14:paraId="2D60444D" w14:textId="05904052" w:rsidR="00B43128" w:rsidRPr="004F5252" w:rsidDel="002135FF" w:rsidRDefault="00B43128" w:rsidP="00CB479C">
      <w:pPr>
        <w:pStyle w:val="Textoindependiente"/>
        <w:jc w:val="both"/>
        <w:rPr>
          <w:moveFrom w:id="2622" w:author="JORGE CONTRERAS ORTIZ" w:date="2021-09-02T17:28:00Z"/>
          <w:i/>
        </w:rPr>
      </w:pPr>
      <w:moveFrom w:id="2623" w:author="JORGE CONTRERAS ORTIZ" w:date="2021-09-02T17:28:00Z">
        <w:r w:rsidRPr="004F5252" w:rsidDel="002135FF">
          <w:rPr>
            <w:b/>
            <w:bCs/>
            <w:i/>
          </w:rPr>
          <w:t>Nota:</w:t>
        </w:r>
        <w:r w:rsidRPr="004F5252" w:rsidDel="002135FF">
          <w:rPr>
            <w:i/>
          </w:rPr>
          <w:t xml:space="preserve"> Tener en cuenta que los dos saltos realizados son entre nodos separados la misma distancia de 30 – 35 cm de distancia.</w:t>
        </w:r>
      </w:moveFrom>
    </w:p>
    <w:p w14:paraId="61290CA5" w14:textId="351D98E5" w:rsidR="00B43128" w:rsidDel="002135FF" w:rsidRDefault="00B43128" w:rsidP="00CB479C">
      <w:pPr>
        <w:pStyle w:val="Textoindependiente"/>
        <w:jc w:val="both"/>
        <w:rPr>
          <w:moveFrom w:id="2624" w:author="JORGE CONTRERAS ORTIZ" w:date="2021-09-02T17:28:00Z"/>
        </w:rPr>
      </w:pPr>
      <w:moveFrom w:id="2625" w:author="JORGE CONTRERAS ORTIZ" w:date="2021-09-02T17:28:00Z">
        <w:r w:rsidDel="002135FF">
          <w:t xml:space="preserve">Desde el propio nodo se hace ping a </w:t>
        </w:r>
        <w:r w:rsidR="00CD309C" w:rsidDel="002135FF">
          <w:fldChar w:fldCharType="begin"/>
        </w:r>
        <w:r w:rsidR="00CD309C" w:rsidDel="002135FF">
          <w:instrText xml:space="preserve"> HYPERLINK "http://www.kirale.com" </w:instrText>
        </w:r>
        <w:r w:rsidR="00CD309C" w:rsidDel="002135FF">
          <w:fldChar w:fldCharType="separate"/>
        </w:r>
        <w:r w:rsidRPr="00402594" w:rsidDel="002135FF">
          <w:rPr>
            <w:rStyle w:val="Hipervnculo"/>
          </w:rPr>
          <w:t>www.kirale.com</w:t>
        </w:r>
        <w:r w:rsidR="00CD309C" w:rsidDel="002135FF">
          <w:rPr>
            <w:rStyle w:val="Hipervnculo"/>
          </w:rPr>
          <w:fldChar w:fldCharType="end"/>
        </w:r>
        <w:r w:rsidDel="002135FF">
          <w:t xml:space="preserve">, a </w:t>
        </w:r>
        <w:r w:rsidR="00CD309C" w:rsidDel="002135FF">
          <w:fldChar w:fldCharType="begin"/>
        </w:r>
        <w:r w:rsidR="00CD309C" w:rsidDel="002135FF">
          <w:instrText xml:space="preserve"> HYPERLINK "http://www.google.com" </w:instrText>
        </w:r>
        <w:r w:rsidR="00CD309C" w:rsidDel="002135FF">
          <w:fldChar w:fldCharType="separate"/>
        </w:r>
        <w:r w:rsidRPr="00402594" w:rsidDel="002135FF">
          <w:rPr>
            <w:rStyle w:val="Hipervnculo"/>
          </w:rPr>
          <w:t>www.google.com</w:t>
        </w:r>
        <w:r w:rsidR="00CD309C" w:rsidDel="002135FF">
          <w:rPr>
            <w:rStyle w:val="Hipervnculo"/>
          </w:rPr>
          <w:fldChar w:fldCharType="end"/>
        </w:r>
        <w:r w:rsidDel="002135FF">
          <w:t xml:space="preserve"> , al PC y a los diferentes nodos, y desde todos los puntos se recibe correctamente la respuesta al ping.</w:t>
        </w:r>
      </w:moveFrom>
    </w:p>
    <w:p w14:paraId="7ED70B80" w14:textId="4B7F5C36" w:rsidR="00B43128" w:rsidDel="002135FF" w:rsidRDefault="00B43128" w:rsidP="00B43128">
      <w:pPr>
        <w:pStyle w:val="Textoindependiente"/>
        <w:rPr>
          <w:moveFrom w:id="2626" w:author="JORGE CONTRERAS ORTIZ" w:date="2021-09-02T17:28:00Z"/>
        </w:rPr>
      </w:pPr>
    </w:p>
    <w:p w14:paraId="4B9A8473" w14:textId="23AAEEBD" w:rsidR="00B43128" w:rsidDel="002135FF" w:rsidRDefault="00B43128" w:rsidP="008D139D">
      <w:pPr>
        <w:pStyle w:val="Ttulo4"/>
        <w:numPr>
          <w:ilvl w:val="3"/>
          <w:numId w:val="29"/>
        </w:numPr>
        <w:rPr>
          <w:moveFrom w:id="2627" w:author="JORGE CONTRERAS ORTIZ" w:date="2021-09-02T17:28:00Z"/>
        </w:rPr>
      </w:pPr>
      <w:moveFrom w:id="2628" w:author="JORGE CONTRERAS ORTIZ" w:date="2021-09-02T17:28:00Z">
        <w:r w:rsidDel="002135FF">
          <w:t>Envío / Recibo de Sockets</w:t>
        </w:r>
      </w:moveFrom>
    </w:p>
    <w:p w14:paraId="494501DD" w14:textId="6F958BDE" w:rsidR="001925E3" w:rsidRPr="001925E3" w:rsidDel="002135FF" w:rsidRDefault="001925E3" w:rsidP="001925E3">
      <w:pPr>
        <w:rPr>
          <w:moveFrom w:id="2629" w:author="JORGE CONTRERAS ORTIZ" w:date="2021-09-02T17:28:00Z"/>
        </w:rPr>
      </w:pPr>
    </w:p>
    <w:p w14:paraId="01D81589" w14:textId="17804CF9" w:rsidR="00B43128" w:rsidDel="002135FF" w:rsidRDefault="00B43128" w:rsidP="002C5A37">
      <w:pPr>
        <w:jc w:val="both"/>
        <w:rPr>
          <w:moveFrom w:id="2630" w:author="JORGE CONTRERAS ORTIZ" w:date="2021-09-02T17:28:00Z"/>
        </w:rPr>
      </w:pPr>
      <w:moveFrom w:id="2631" w:author="JORGE CONTRERAS ORTIZ" w:date="2021-09-02T17:28:00Z">
        <w:r w:rsidDel="002135FF">
          <w:t xml:space="preserve">Siguiendo con el uso de las dos topologías mencionadas en </w:t>
        </w:r>
        <w:r w:rsidR="00CD309C" w:rsidDel="002135FF">
          <w:fldChar w:fldCharType="begin"/>
        </w:r>
        <w:r w:rsidR="00CD309C" w:rsidDel="002135FF">
          <w:instrText xml:space="preserve"> HYPERLINK \l "_Pruebas_con_PCB" </w:instrText>
        </w:r>
        <w:r w:rsidR="00CD309C" w:rsidDel="002135FF">
          <w:fldChar w:fldCharType="separate"/>
        </w:r>
        <w:r w:rsidRPr="003C06F4" w:rsidDel="002135FF">
          <w:rPr>
            <w:rStyle w:val="Hipervnculo"/>
          </w:rPr>
          <w:t>Pruebas con PCB Coockie Thread como cuarto nodo</w:t>
        </w:r>
        <w:r w:rsidR="00CD309C" w:rsidDel="002135FF">
          <w:rPr>
            <w:rStyle w:val="Hipervnculo"/>
          </w:rPr>
          <w:fldChar w:fldCharType="end"/>
        </w:r>
        <w:r w:rsidDel="002135FF">
          <w:t xml:space="preserve"> se prueba la interacción de Sockets. Para el recibo de Sockets se usan los modos de debug de la herramienta KiTools, de la misma manera que se ha usado anteriormente.</w:t>
        </w:r>
      </w:moveFrom>
    </w:p>
    <w:p w14:paraId="59BECF82" w14:textId="35EA9AA0" w:rsidR="00B43128" w:rsidDel="002135FF" w:rsidRDefault="00B43128" w:rsidP="002C5A37">
      <w:pPr>
        <w:jc w:val="both"/>
        <w:rPr>
          <w:moveFrom w:id="2632" w:author="JORGE CONTRERAS ORTIZ" w:date="2021-09-02T17:28:00Z"/>
        </w:rPr>
      </w:pPr>
      <w:moveFrom w:id="2633" w:author="JORGE CONTRERAS ORTIZ" w:date="2021-09-02T17:28:00Z">
        <w:r w:rsidDel="002135FF">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moveFrom>
    </w:p>
    <w:p w14:paraId="082B848D" w14:textId="5B53E2B9" w:rsidR="00B43128" w:rsidDel="002135FF" w:rsidRDefault="00B43128" w:rsidP="002C5A37">
      <w:pPr>
        <w:jc w:val="both"/>
        <w:rPr>
          <w:moveFrom w:id="2634" w:author="JORGE CONTRERAS ORTIZ" w:date="2021-09-02T17:28:00Z"/>
        </w:rPr>
      </w:pPr>
      <w:moveFrom w:id="2635" w:author="JORGE CONTRERAS ORTIZ" w:date="2021-09-02T17:28:00Z">
        <w:r w:rsidDel="002135FF">
          <w:t xml:space="preserve">En estas pruebas se ve que los envíos de sockets entre distintos nodos llegan correctamente sin pérdidas, o muy ínfimas. </w:t>
        </w:r>
      </w:moveFrom>
    </w:p>
    <w:p w14:paraId="3EF466AA" w14:textId="05DC21C1" w:rsidR="00E71F03" w:rsidDel="002135FF" w:rsidRDefault="00B43128" w:rsidP="00E71F03">
      <w:pPr>
        <w:jc w:val="both"/>
        <w:rPr>
          <w:moveFrom w:id="2636" w:author="JORGE CONTRERAS ORTIZ" w:date="2021-09-02T17:28:00Z"/>
        </w:rPr>
      </w:pPr>
      <w:moveFrom w:id="2637" w:author="JORGE CONTRERAS ORTIZ" w:date="2021-09-02T17:28:00Z">
        <w:r w:rsidDel="002135FF">
          <w:t xml:space="preserve">Como segunda prueba, con la  segunda topología de red indicada en </w:t>
        </w:r>
        <w:r w:rsidR="00CD309C" w:rsidDel="002135FF">
          <w:fldChar w:fldCharType="begin"/>
        </w:r>
        <w:r w:rsidR="00CD309C" w:rsidDel="002135FF">
          <w:instrText xml:space="preserve"> HYPERLINK \l "_Pruebas_con_PCB" </w:instrText>
        </w:r>
        <w:r w:rsidR="00CD309C" w:rsidDel="002135FF">
          <w:fldChar w:fldCharType="separate"/>
        </w:r>
        <w:r w:rsidRPr="003C06F4" w:rsidDel="002135FF">
          <w:rPr>
            <w:rStyle w:val="Hipervnculo"/>
          </w:rPr>
          <w:t>Pruebas con PCB Coockie Thread como cuarto nodo</w:t>
        </w:r>
        <w:r w:rsidR="00CD309C" w:rsidDel="002135FF">
          <w:rPr>
            <w:rStyle w:val="Hipervnculo"/>
          </w:rPr>
          <w:fldChar w:fldCharType="end"/>
        </w:r>
        <w:r w:rsidRPr="001E12B6" w:rsidDel="002135FF">
          <w:t xml:space="preserve">, </w:t>
        </w:r>
        <w:r w:rsidDel="002135FF">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 como en </w:t>
        </w:r>
        <w:r w:rsidR="00CD309C" w:rsidDel="002135FF">
          <w:fldChar w:fldCharType="begin"/>
        </w:r>
        <w:r w:rsidR="00CD309C" w:rsidDel="002135FF">
          <w:instrText xml:space="preserve"> HYPERLINK \l "_Envío_de_mensajes_1" </w:instrText>
        </w:r>
        <w:r w:rsidR="00CD309C" w:rsidDel="002135FF">
          <w:fldChar w:fldCharType="separate"/>
        </w:r>
        <w:r w:rsidRPr="008620DA" w:rsidDel="002135FF">
          <w:rPr>
            <w:rStyle w:val="Hipervnculo"/>
          </w:rPr>
          <w:t>Envío de mensajes UDP por Sockets entre Dongles y entre PC y Dongles</w:t>
        </w:r>
        <w:r w:rsidR="00CD309C" w:rsidDel="002135FF">
          <w:rPr>
            <w:rStyle w:val="Hipervnculo"/>
          </w:rPr>
          <w:fldChar w:fldCharType="end"/>
        </w:r>
        <w:r w:rsidDel="002135FF">
          <w:t xml:space="preserve"> que la red es estable salvo en ciertos momentos en los que la comunicación entre nodos se cae. En algunas ocasiones, se observa en la pestaña de Visual Network, dentro del Panel de Administración Web del sistema KiBRA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moveFrom>
    </w:p>
    <w:p w14:paraId="65274A52" w14:textId="65AD0BE7" w:rsidR="001925E3" w:rsidDel="002135FF" w:rsidRDefault="001925E3" w:rsidP="00E71F03">
      <w:pPr>
        <w:pStyle w:val="Ttulo4"/>
        <w:rPr>
          <w:moveFrom w:id="2638" w:author="JORGE CONTRERAS ORTIZ" w:date="2021-09-02T17:28:00Z"/>
        </w:rPr>
      </w:pPr>
      <w:moveFrom w:id="2639" w:author="JORGE CONTRERAS ORTIZ" w:date="2021-09-02T17:28:00Z">
        <w:r w:rsidDel="002135FF">
          <w:br w:type="page"/>
        </w:r>
      </w:moveFrom>
    </w:p>
    <w:p w14:paraId="44B71E9D" w14:textId="757981E9" w:rsidR="00770FBD" w:rsidDel="002135FF" w:rsidRDefault="001925E3" w:rsidP="008D139D">
      <w:pPr>
        <w:pStyle w:val="Ttulo3"/>
        <w:numPr>
          <w:ilvl w:val="2"/>
          <w:numId w:val="29"/>
        </w:numPr>
        <w:rPr>
          <w:moveFrom w:id="2640" w:author="JORGE CONTRERAS ORTIZ" w:date="2021-09-02T17:28:00Z"/>
        </w:rPr>
      </w:pPr>
      <w:moveFrom w:id="2641" w:author="JORGE CONTRERAS ORTIZ" w:date="2021-09-02T17:28:00Z">
        <w:r w:rsidDel="002135FF">
          <w:t xml:space="preserve">Pruebas de </w:t>
        </w:r>
        <w:r w:rsidR="00CC7634" w:rsidDel="002135FF">
          <w:t>estabilidad</w:t>
        </w:r>
        <w:r w:rsidDel="002135FF">
          <w:t xml:space="preserve"> con 5 nodos</w:t>
        </w:r>
      </w:moveFrom>
    </w:p>
    <w:p w14:paraId="537049DF" w14:textId="5179ABAC" w:rsidR="001D4F68" w:rsidDel="002135FF" w:rsidRDefault="001D4F68">
      <w:pPr>
        <w:rPr>
          <w:moveFrom w:id="2642" w:author="JORGE CONTRERAS ORTIZ" w:date="2021-09-02T17:28:00Z"/>
        </w:rPr>
      </w:pPr>
    </w:p>
    <w:p w14:paraId="6A2507F6" w14:textId="0BBB487E" w:rsidR="00DB3809" w:rsidDel="002135FF" w:rsidRDefault="001D4F68" w:rsidP="00DB3809">
      <w:pPr>
        <w:jc w:val="both"/>
        <w:rPr>
          <w:moveFrom w:id="2643" w:author="JORGE CONTRERAS ORTIZ" w:date="2021-09-02T17:28:00Z"/>
        </w:rPr>
      </w:pPr>
      <w:moveFrom w:id="2644" w:author="JORGE CONTRERAS ORTIZ" w:date="2021-09-02T17:28:00Z">
        <w:r w:rsidDel="002135FF">
          <w:t xml:space="preserve">Tras validar el funcionamiento de la primera PCB Coockie Thread, se crea el código para el manejo de los módulos KTWM102 desde </w:t>
        </w:r>
        <w:r w:rsidR="00B10EFD" w:rsidDel="002135FF">
          <w:t>el kit de la Coockie  y se añade como 5 nodo a la red otra PCB de Coockie Thread, controlada a través de KiTools.</w:t>
        </w:r>
      </w:moveFrom>
    </w:p>
    <w:p w14:paraId="0AB6BC67" w14:textId="38925002" w:rsidR="00DB3809" w:rsidDel="002135FF" w:rsidRDefault="00DB3809" w:rsidP="00DB3809">
      <w:pPr>
        <w:jc w:val="both"/>
        <w:rPr>
          <w:moveFrom w:id="2645" w:author="JORGE CONTRERAS ORTIZ" w:date="2021-09-02T17:28:00Z"/>
        </w:rPr>
      </w:pPr>
      <w:moveFrom w:id="2646" w:author="JORGE CONTRERAS ORTIZ" w:date="2021-09-02T17:28:00Z">
        <w:r w:rsidDel="002135FF">
          <w:t xml:space="preserve">En este caso se han probado </w:t>
        </w:r>
        <w:r w:rsidR="00CC7634" w:rsidDel="002135FF">
          <w:t>dos</w:t>
        </w:r>
        <w:r w:rsidDel="002135FF">
          <w:t xml:space="preserve"> topologías diferentes, </w:t>
        </w:r>
        <w:r w:rsidR="00CC7634" w:rsidDel="002135FF">
          <w:t xml:space="preserve">en las cuales los nodos se han configurado de la misma manera: El nodo BR como líder, un nodo Dongle como Router/REED, y el resto como MED. Solo ha cambiado el padre </w:t>
        </w:r>
        <w:r w:rsidR="00E71F03" w:rsidDel="002135FF">
          <w:t>al que se conectaban los diferentes nodos.</w:t>
        </w:r>
      </w:moveFrom>
    </w:p>
    <w:p w14:paraId="5AF86AD2" w14:textId="51294337" w:rsidR="007E0A90" w:rsidDel="002135FF" w:rsidRDefault="00E71F03" w:rsidP="00DB3809">
      <w:pPr>
        <w:pStyle w:val="Prrafodelista"/>
        <w:numPr>
          <w:ilvl w:val="0"/>
          <w:numId w:val="28"/>
        </w:numPr>
        <w:jc w:val="both"/>
        <w:rPr>
          <w:moveFrom w:id="2647" w:author="JORGE CONTRERAS ORTIZ" w:date="2021-09-02T17:28:00Z"/>
        </w:rPr>
      </w:pPr>
      <w:moveFrom w:id="2648" w:author="JORGE CONTRERAS ORTIZ" w:date="2021-09-02T17:28:00Z">
        <w:r w:rsidDel="002135FF">
          <w:t>Todos los nodos se han conectado al BR como nodo padre.</w:t>
        </w:r>
      </w:moveFrom>
    </w:p>
    <w:p w14:paraId="50A027E7" w14:textId="112085F6" w:rsidR="007E0A90" w:rsidDel="002135FF" w:rsidRDefault="007E0A90" w:rsidP="007E0A90">
      <w:pPr>
        <w:keepNext/>
        <w:jc w:val="center"/>
        <w:rPr>
          <w:moveFrom w:id="2649" w:author="JORGE CONTRERAS ORTIZ" w:date="2021-09-02T17:28:00Z"/>
        </w:rPr>
      </w:pPr>
      <w:moveFrom w:id="2650" w:author="JORGE CONTRERAS ORTIZ" w:date="2021-09-02T17:28:00Z">
        <w:r w:rsidDel="002135FF">
          <w:rPr>
            <w:noProof/>
          </w:rPr>
          <w:drawing>
            <wp:inline distT="0" distB="0" distL="0" distR="0" wp14:anchorId="1633F66B" wp14:editId="42DCE26E">
              <wp:extent cx="3492290" cy="2893326"/>
              <wp:effectExtent l="0" t="0" r="0" b="2540"/>
              <wp:docPr id="74" name="Imagen 7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moveFrom>
    </w:p>
    <w:p w14:paraId="1F835CE6" w14:textId="46430A46" w:rsidR="007E0A90" w:rsidDel="002135FF" w:rsidRDefault="007E0A90" w:rsidP="00E71F03">
      <w:pPr>
        <w:pStyle w:val="Descripcin"/>
        <w:jc w:val="center"/>
        <w:rPr>
          <w:moveFrom w:id="2651" w:author="JORGE CONTRERAS ORTIZ" w:date="2021-09-02T17:28:00Z"/>
        </w:rPr>
      </w:pPr>
      <w:moveFrom w:id="2652"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6</w:t>
        </w:r>
        <w:r w:rsidR="00E20257" w:rsidDel="002135FF">
          <w:rPr>
            <w:i w:val="0"/>
            <w:iCs w:val="0"/>
            <w:noProof/>
          </w:rPr>
          <w:fldChar w:fldCharType="end"/>
        </w:r>
        <w:r w:rsidDel="002135FF">
          <w:t xml:space="preserve"> Topología A de 5 nodos</w:t>
        </w:r>
        <w:r w:rsidDel="002135FF">
          <w:br w:type="page"/>
        </w:r>
      </w:moveFrom>
    </w:p>
    <w:p w14:paraId="70118E96" w14:textId="06F6CF76" w:rsidR="007E0A90" w:rsidDel="002135FF" w:rsidRDefault="00E71F03" w:rsidP="007E0A90">
      <w:pPr>
        <w:pStyle w:val="Prrafodelista"/>
        <w:numPr>
          <w:ilvl w:val="0"/>
          <w:numId w:val="28"/>
        </w:numPr>
        <w:jc w:val="both"/>
        <w:rPr>
          <w:moveFrom w:id="2653" w:author="JORGE CONTRERAS ORTIZ" w:date="2021-09-02T17:28:00Z"/>
        </w:rPr>
      </w:pPr>
      <w:moveFrom w:id="2654" w:author="JORGE CONTRERAS ORTIZ" w:date="2021-09-02T17:28:00Z">
        <w:r w:rsidDel="002135FF">
          <w:t>El nodo REED se conecta al BR como nodo hijo, y el los MED se conectan al REED.</w:t>
        </w:r>
      </w:moveFrom>
    </w:p>
    <w:p w14:paraId="2D3A9CBB" w14:textId="0868963D" w:rsidR="007E0A90" w:rsidDel="002135FF" w:rsidRDefault="007E0A90" w:rsidP="007E0A90">
      <w:pPr>
        <w:keepNext/>
        <w:jc w:val="center"/>
        <w:rPr>
          <w:moveFrom w:id="2655" w:author="JORGE CONTRERAS ORTIZ" w:date="2021-09-02T17:28:00Z"/>
        </w:rPr>
      </w:pPr>
      <w:moveFrom w:id="2656" w:author="JORGE CONTRERAS ORTIZ" w:date="2021-09-02T17:28:00Z">
        <w:r w:rsidDel="002135FF">
          <w:rPr>
            <w:noProof/>
          </w:rPr>
          <w:drawing>
            <wp:inline distT="0" distB="0" distL="0" distR="0" wp14:anchorId="36AEFC35" wp14:editId="675FFFD2">
              <wp:extent cx="2265346" cy="3558152"/>
              <wp:effectExtent l="0" t="0" r="1905" b="4445"/>
              <wp:docPr id="76" name="Imagen 7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moveFrom>
    </w:p>
    <w:p w14:paraId="218445B8" w14:textId="4F917E43" w:rsidR="00E71F03" w:rsidDel="002135FF" w:rsidRDefault="007E0A90" w:rsidP="00E71F03">
      <w:pPr>
        <w:pStyle w:val="Descripcin"/>
        <w:jc w:val="center"/>
        <w:rPr>
          <w:moveFrom w:id="2657" w:author="JORGE CONTRERAS ORTIZ" w:date="2021-09-02T17:28:00Z"/>
        </w:rPr>
      </w:pPr>
      <w:moveFrom w:id="2658" w:author="JORGE CONTRERAS ORTIZ" w:date="2021-09-02T17:28:00Z">
        <w:r w:rsidDel="002135FF">
          <w:t xml:space="preserve">Ilustración </w:t>
        </w:r>
        <w:r w:rsidR="00E20257" w:rsidDel="002135FF">
          <w:rPr>
            <w:i w:val="0"/>
            <w:iCs w:val="0"/>
          </w:rPr>
          <w:fldChar w:fldCharType="begin"/>
        </w:r>
        <w:r w:rsidR="00E20257" w:rsidDel="002135FF">
          <w:instrText xml:space="preserve"> SEQ Ilustración \* ARABIC </w:instrText>
        </w:r>
        <w:r w:rsidR="00E20257" w:rsidDel="002135FF">
          <w:rPr>
            <w:i w:val="0"/>
            <w:iCs w:val="0"/>
          </w:rPr>
          <w:fldChar w:fldCharType="separate"/>
        </w:r>
        <w:r w:rsidR="006E5AFC" w:rsidDel="002135FF">
          <w:rPr>
            <w:noProof/>
          </w:rPr>
          <w:t>57</w:t>
        </w:r>
        <w:r w:rsidR="00E20257" w:rsidDel="002135FF">
          <w:rPr>
            <w:i w:val="0"/>
            <w:iCs w:val="0"/>
            <w:noProof/>
          </w:rPr>
          <w:fldChar w:fldCharType="end"/>
        </w:r>
        <w:r w:rsidDel="002135FF">
          <w:t xml:space="preserve"> Topología B con 5 nodos</w:t>
        </w:r>
      </w:moveFrom>
    </w:p>
    <w:p w14:paraId="703AD322" w14:textId="1BA59D25" w:rsidR="00E71F03" w:rsidRPr="00E71F03" w:rsidDel="002135FF" w:rsidRDefault="00E71F03" w:rsidP="00E71F03">
      <w:pPr>
        <w:rPr>
          <w:moveFrom w:id="2659" w:author="JORGE CONTRERAS ORTIZ" w:date="2021-09-02T17:28:00Z"/>
        </w:rPr>
      </w:pPr>
    </w:p>
    <w:p w14:paraId="66E750DE" w14:textId="44012804" w:rsidR="00E71F03" w:rsidDel="002135FF" w:rsidRDefault="00E71F03" w:rsidP="008D139D">
      <w:pPr>
        <w:pStyle w:val="Ttulo4"/>
        <w:numPr>
          <w:ilvl w:val="3"/>
          <w:numId w:val="29"/>
        </w:numPr>
        <w:rPr>
          <w:moveFrom w:id="2660" w:author="JORGE CONTRERAS ORTIZ" w:date="2021-09-02T17:28:00Z"/>
        </w:rPr>
      </w:pPr>
      <w:moveFrom w:id="2661" w:author="JORGE CONTRERAS ORTIZ" w:date="2021-09-02T17:28:00Z">
        <w:r w:rsidDel="002135FF">
          <w:t>Pruebas de conectividad</w:t>
        </w:r>
      </w:moveFrom>
    </w:p>
    <w:p w14:paraId="18F8F56F" w14:textId="7B68FB37" w:rsidR="00E71F03" w:rsidDel="002135FF" w:rsidRDefault="00E71F03" w:rsidP="00E71F03">
      <w:pPr>
        <w:rPr>
          <w:moveFrom w:id="2662" w:author="JORGE CONTRERAS ORTIZ" w:date="2021-09-02T17:28:00Z"/>
        </w:rPr>
      </w:pPr>
    </w:p>
    <w:p w14:paraId="19C0CBF5" w14:textId="1CAA3674" w:rsidR="00207A12" w:rsidDel="002135FF" w:rsidRDefault="00E71F03" w:rsidP="00E71F03">
      <w:pPr>
        <w:jc w:val="both"/>
        <w:rPr>
          <w:moveFrom w:id="2663" w:author="JORGE CONTRERAS ORTIZ" w:date="2021-09-02T17:28:00Z"/>
        </w:rPr>
      </w:pPr>
      <w:moveFrom w:id="2664" w:author="JORGE CONTRERAS ORTIZ" w:date="2021-09-02T17:28:00Z">
        <w:r w:rsidDel="002135FF">
          <w:t xml:space="preserve">Para verificar los datos obtenidos en las pruebas con 4 nodos, se vuelve a verificar </w:t>
        </w:r>
        <w:r w:rsidR="00207A12" w:rsidDel="002135FF">
          <w:t>la latencia entre el PC y</w:t>
        </w:r>
        <w:r w:rsidDel="002135FF">
          <w:t xml:space="preserve"> los diferentes nodos.</w:t>
        </w:r>
      </w:moveFrom>
    </w:p>
    <w:p w14:paraId="032F639F" w14:textId="73E2F0F2" w:rsidR="00E71F03" w:rsidDel="002135FF" w:rsidRDefault="00E71F03" w:rsidP="00E71F03">
      <w:pPr>
        <w:jc w:val="both"/>
        <w:rPr>
          <w:moveFrom w:id="2665" w:author="JORGE CONTRERAS ORTIZ" w:date="2021-09-02T17:28:00Z"/>
        </w:rPr>
      </w:pPr>
      <w:moveFrom w:id="2666" w:author="JORGE CONTRERAS ORTIZ" w:date="2021-09-02T17:28:00Z">
        <w:r w:rsidDel="002135FF">
          <w:t xml:space="preserve">En el caso de la primera </w:t>
        </w:r>
        <w:r w:rsidR="00207A12" w:rsidDel="002135FF">
          <w:t>topología, al estar todos a un salto de distancia del BR, se verifica que para todos los nodos, la latencia aproximada entre el PC y los nodos MED, es de alrededor de 22 o 23 ms.</w:t>
        </w:r>
      </w:moveFrom>
    </w:p>
    <w:p w14:paraId="7A7A8DED" w14:textId="73C30116" w:rsidR="00207A12" w:rsidDel="002135FF" w:rsidRDefault="00207A12" w:rsidP="00E71F03">
      <w:pPr>
        <w:jc w:val="both"/>
        <w:rPr>
          <w:moveFrom w:id="2667" w:author="JORGE CONTRERAS ORTIZ" w:date="2021-09-02T17:28:00Z"/>
        </w:rPr>
      </w:pPr>
      <w:moveFrom w:id="2668" w:author="JORGE CONTRERAS ORTIZ" w:date="2021-09-02T17:28:00Z">
        <w:r w:rsidDel="002135FF">
          <w:t>En el caso de la segunda topología, para el nodo Router, se sigue observando esa latencia de 22 o 23 ms, mientras que a los nodos MED se ha visto que la latencia sigue siendo alrededor de los 45-46 ms, como en las primeras pruebas.</w:t>
        </w:r>
      </w:moveFrom>
    </w:p>
    <w:p w14:paraId="3E45B4A9" w14:textId="1B0DAAD8" w:rsidR="00207A12" w:rsidDel="002135FF" w:rsidRDefault="00207A12" w:rsidP="00E71F03">
      <w:pPr>
        <w:jc w:val="both"/>
        <w:rPr>
          <w:moveFrom w:id="2669" w:author="JORGE CONTRERAS ORTIZ" w:date="2021-09-02T17:28:00Z"/>
        </w:rPr>
      </w:pPr>
    </w:p>
    <w:p w14:paraId="48F89FB4" w14:textId="59D64898" w:rsidR="00207A12" w:rsidDel="002135FF" w:rsidRDefault="00207A12" w:rsidP="008D139D">
      <w:pPr>
        <w:pStyle w:val="Ttulo4"/>
        <w:numPr>
          <w:ilvl w:val="3"/>
          <w:numId w:val="29"/>
        </w:numPr>
        <w:rPr>
          <w:moveFrom w:id="2670" w:author="JORGE CONTRERAS ORTIZ" w:date="2021-09-02T17:28:00Z"/>
        </w:rPr>
      </w:pPr>
      <w:bookmarkStart w:id="2671" w:name="_4.3.5.2._Envío_/"/>
      <w:bookmarkStart w:id="2672" w:name="_Envío_/_Recibo"/>
      <w:bookmarkEnd w:id="2671"/>
      <w:bookmarkEnd w:id="2672"/>
      <w:moveFrom w:id="2673" w:author="JORGE CONTRERAS ORTIZ" w:date="2021-09-02T17:28:00Z">
        <w:r w:rsidDel="002135FF">
          <w:t>Envío / Recibo de Sockets</w:t>
        </w:r>
      </w:moveFrom>
    </w:p>
    <w:p w14:paraId="14CFA25F" w14:textId="0CABE7EF" w:rsidR="00207A12" w:rsidDel="002135FF" w:rsidRDefault="00207A12" w:rsidP="00EE326B">
      <w:pPr>
        <w:jc w:val="both"/>
        <w:rPr>
          <w:moveFrom w:id="2674" w:author="JORGE CONTRERAS ORTIZ" w:date="2021-09-02T17:28:00Z"/>
        </w:rPr>
      </w:pPr>
    </w:p>
    <w:p w14:paraId="7690D87D" w14:textId="62A8E79A" w:rsidR="00207A12" w:rsidDel="002135FF" w:rsidRDefault="00EE326B" w:rsidP="00EE326B">
      <w:pPr>
        <w:jc w:val="both"/>
        <w:rPr>
          <w:moveFrom w:id="2675" w:author="JORGE CONTRERAS ORTIZ" w:date="2021-09-02T17:28:00Z"/>
        </w:rPr>
      </w:pPr>
      <w:moveFrom w:id="2676" w:author="JORGE CONTRERAS ORTIZ" w:date="2021-09-02T17:28:00Z">
        <w:r w:rsidDel="002135FF">
          <w:t>En esta prueba se mandan mensajes UDP por Sockets de la siguiente manera:</w:t>
        </w:r>
      </w:moveFrom>
    </w:p>
    <w:p w14:paraId="2C0D8DAF" w14:textId="3BD1C958" w:rsidR="00EE326B" w:rsidDel="002135FF" w:rsidRDefault="00EE326B" w:rsidP="00EE326B">
      <w:pPr>
        <w:pStyle w:val="Prrafodelista"/>
        <w:numPr>
          <w:ilvl w:val="0"/>
          <w:numId w:val="13"/>
        </w:numPr>
        <w:jc w:val="both"/>
        <w:rPr>
          <w:moveFrom w:id="2677" w:author="JORGE CONTRERAS ORTIZ" w:date="2021-09-02T17:28:00Z"/>
        </w:rPr>
      </w:pPr>
      <w:moveFrom w:id="2678" w:author="JORGE CONTRERAS ORTIZ" w:date="2021-09-02T17:28:00Z">
        <w:r w:rsidDel="002135FF">
          <w:t>Los 2 nodos Dongles (1 REED y 1 MED) mandan mensajes a los dos nodos MED formados por las PCBs.</w:t>
        </w:r>
      </w:moveFrom>
    </w:p>
    <w:p w14:paraId="1A99B461" w14:textId="22CD98F5" w:rsidR="00EE326B" w:rsidDel="002135FF" w:rsidRDefault="00EE326B" w:rsidP="00EE326B">
      <w:pPr>
        <w:pStyle w:val="Prrafodelista"/>
        <w:numPr>
          <w:ilvl w:val="0"/>
          <w:numId w:val="13"/>
        </w:numPr>
        <w:jc w:val="both"/>
        <w:rPr>
          <w:moveFrom w:id="2679" w:author="JORGE CONTRERAS ORTIZ" w:date="2021-09-02T17:28:00Z"/>
        </w:rPr>
      </w:pPr>
      <w:moveFrom w:id="2680" w:author="JORGE CONTRERAS ORTIZ" w:date="2021-09-02T17:28:00Z">
        <w:r w:rsidDel="002135FF">
          <w:t>Nodo formado por la Coockie Completa (PCB Thread + Coockie) envía mensajes al nodo REED formado por el Dongle.</w:t>
        </w:r>
      </w:moveFrom>
    </w:p>
    <w:p w14:paraId="745C84F5" w14:textId="59027CDE" w:rsidR="00EE326B" w:rsidDel="002135FF" w:rsidRDefault="00EE326B" w:rsidP="00EE326B">
      <w:pPr>
        <w:pStyle w:val="Prrafodelista"/>
        <w:numPr>
          <w:ilvl w:val="0"/>
          <w:numId w:val="13"/>
        </w:numPr>
        <w:jc w:val="both"/>
        <w:rPr>
          <w:moveFrom w:id="2681" w:author="JORGE CONTRERAS ORTIZ" w:date="2021-09-02T17:28:00Z"/>
        </w:rPr>
      </w:pPr>
      <w:moveFrom w:id="2682" w:author="JORGE CONTRERAS ORTIZ" w:date="2021-09-02T17:28:00Z">
        <w:r w:rsidDel="002135FF">
          <w:t>PC envía mensajes a todos los nodos salvo al BR.</w:t>
        </w:r>
      </w:moveFrom>
    </w:p>
    <w:p w14:paraId="07672DF3" w14:textId="3599423F" w:rsidR="00EE326B" w:rsidRPr="00207A12" w:rsidDel="002135FF" w:rsidRDefault="00EE326B" w:rsidP="00EE326B">
      <w:pPr>
        <w:pStyle w:val="Prrafodelista"/>
        <w:numPr>
          <w:ilvl w:val="0"/>
          <w:numId w:val="13"/>
        </w:numPr>
        <w:jc w:val="both"/>
        <w:rPr>
          <w:moveFrom w:id="2683" w:author="JORGE CONTRERAS ORTIZ" w:date="2021-09-02T17:28:00Z"/>
        </w:rPr>
      </w:pPr>
      <w:moveFrom w:id="2684" w:author="JORGE CONTRERAS ORTIZ" w:date="2021-09-02T17:28:00Z">
        <w:r w:rsidDel="002135FF">
          <w:t>El último nodo MED, formado por la PCB Coockie Thread, al no disponer de un microcontrolador que envíe los comandos a ejecutar, solo recibirá mensajes.</w:t>
        </w:r>
      </w:moveFrom>
    </w:p>
    <w:p w14:paraId="0AB1D1D2" w14:textId="3C5ECF21" w:rsidR="00A04A39" w:rsidDel="002135FF" w:rsidRDefault="00EE326B" w:rsidP="00EE326B">
      <w:pPr>
        <w:jc w:val="both"/>
        <w:rPr>
          <w:moveFrom w:id="2685" w:author="JORGE CONTRERAS ORTIZ" w:date="2021-09-02T17:28:00Z"/>
        </w:rPr>
      </w:pPr>
      <w:moveFrom w:id="2686" w:author="JORGE CONTRERAS ORTIZ" w:date="2021-09-02T17:28:00Z">
        <w:r w:rsidDel="002135FF">
          <w:t>En el caso de la primera topología, todos los mensajes entre nodos darán dos saltos, el primero al BR y el segundo al nodo correspondiente, mientras que los mensajes recibidos desde el PC, solo darán un único salto dentro de la red Thread, desde el BR al nodo correspondiente.</w:t>
        </w:r>
        <w:r w:rsidR="00A04A39" w:rsidDel="002135FF">
          <w:t xml:space="preserve"> Al no poderse debuggear el BR desde las herramientas KiTools, no se ha podido ver forma sencilla de ver esa gestión de los mensajes que le llegan de un nodo a otro, solo podemos ver el aviso de recibo en el nodo receptor.</w:t>
        </w:r>
      </w:moveFrom>
    </w:p>
    <w:p w14:paraId="6626CAFA" w14:textId="41C2B17F" w:rsidR="00123A48" w:rsidDel="002135FF" w:rsidRDefault="00A04A39" w:rsidP="00EE326B">
      <w:pPr>
        <w:jc w:val="both"/>
        <w:rPr>
          <w:moveFrom w:id="2687" w:author="JORGE CONTRERAS ORTIZ" w:date="2021-09-02T17:28:00Z"/>
        </w:rPr>
      </w:pPr>
      <w:moveFrom w:id="2688" w:author="JORGE CONTRERAS ORTIZ" w:date="2021-09-02T17:28:00Z">
        <w:r w:rsidDel="002135FF">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w:t>
        </w:r>
        <w:r w:rsidR="00123A48" w:rsidDel="002135FF">
          <w:t>podemos ver que en el nodo intermedio, el nodo REED en este caso, se dan dos mensajes de debug en la herramienta KiTools:</w:t>
        </w:r>
      </w:moveFrom>
    </w:p>
    <w:p w14:paraId="7E83DF09" w14:textId="65E8DD13" w:rsidR="00123A48" w:rsidDel="002135FF" w:rsidRDefault="00123A48" w:rsidP="00123A48">
      <w:pPr>
        <w:pStyle w:val="Prrafodelista"/>
        <w:numPr>
          <w:ilvl w:val="0"/>
          <w:numId w:val="13"/>
        </w:numPr>
        <w:jc w:val="both"/>
        <w:rPr>
          <w:moveFrom w:id="2689" w:author="JORGE CONTRERAS ORTIZ" w:date="2021-09-02T17:28:00Z"/>
        </w:rPr>
      </w:pPr>
      <w:moveFrom w:id="2690" w:author="JORGE CONTRERAS ORTIZ" w:date="2021-09-02T17:28:00Z">
        <w:r w:rsidDel="002135FF">
          <w:t>El primero es un mensaje de RX con la dirección</w:t>
        </w:r>
        <w:r w:rsidR="004874E3" w:rsidDel="002135FF">
          <w:t xml:space="preserve"> RLOC16</w:t>
        </w:r>
        <w:r w:rsidDel="002135FF">
          <w:t xml:space="preserve"> del nodo emisor. En caso de haber más saltos anteriores, la </w:t>
        </w:r>
        <w:r w:rsidR="00745A48" w:rsidDel="002135FF">
          <w:t>dirección</w:t>
        </w:r>
        <w:r w:rsidR="004874E3" w:rsidDel="002135FF">
          <w:t xml:space="preserve"> RLOC16</w:t>
        </w:r>
        <w:r w:rsidR="00745A48" w:rsidDel="002135FF">
          <w:t xml:space="preserve"> que se muestra en este aviso es la del anterior nodo al actual.</w:t>
        </w:r>
      </w:moveFrom>
    </w:p>
    <w:p w14:paraId="1A51FD59" w14:textId="4A60D3F4" w:rsidR="00745A48" w:rsidDel="002135FF" w:rsidRDefault="00123A48" w:rsidP="00123A48">
      <w:pPr>
        <w:pStyle w:val="Prrafodelista"/>
        <w:numPr>
          <w:ilvl w:val="0"/>
          <w:numId w:val="13"/>
        </w:numPr>
        <w:jc w:val="both"/>
        <w:rPr>
          <w:moveFrom w:id="2691" w:author="JORGE CONTRERAS ORTIZ" w:date="2021-09-02T17:28:00Z"/>
        </w:rPr>
      </w:pPr>
      <w:moveFrom w:id="2692" w:author="JORGE CONTRERAS ORTIZ" w:date="2021-09-02T17:28:00Z">
        <w:r w:rsidDel="002135FF">
          <w:t xml:space="preserve">El segundo es un mensaje de TX con la dirección </w:t>
        </w:r>
        <w:r w:rsidR="004874E3" w:rsidDel="002135FF">
          <w:t xml:space="preserve">RLOC16 </w:t>
        </w:r>
        <w:r w:rsidDel="002135FF">
          <w:t>del siguiente nodo receptor al que manda el mensaje, ya sea para gestionar otro salto o su recepción final.</w:t>
        </w:r>
      </w:moveFrom>
    </w:p>
    <w:p w14:paraId="46794E63" w14:textId="67921D3C" w:rsidR="002F3C3E" w:rsidDel="002135FF" w:rsidRDefault="00745A48" w:rsidP="00745A48">
      <w:pPr>
        <w:jc w:val="both"/>
        <w:rPr>
          <w:moveFrom w:id="2693" w:author="JORGE CONTRERAS ORTIZ" w:date="2021-09-02T17:28:00Z"/>
        </w:rPr>
      </w:pPr>
      <w:moveFrom w:id="2694" w:author="JORGE CONTRERAS ORTIZ" w:date="2021-09-02T17:28:00Z">
        <w:r w:rsidDel="002135FF">
          <w:t xml:space="preserve">Con ambas topologías se dejó la prueba de envío y recibo de mensajes durante 2 horas y media cada una, viendo que siempre había una </w:t>
        </w:r>
        <w:r w:rsidR="002F3C3E" w:rsidDel="002135FF">
          <w:t>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moveFrom>
    </w:p>
    <w:p w14:paraId="6BD96A0A" w14:textId="6B788161" w:rsidR="00EA4662" w:rsidDel="002135FF" w:rsidRDefault="00EA4662" w:rsidP="00745A48">
      <w:pPr>
        <w:jc w:val="both"/>
        <w:rPr>
          <w:moveFrom w:id="2695" w:author="JORGE CONTRERAS ORTIZ" w:date="2021-09-02T17:28:00Z"/>
        </w:rPr>
      </w:pPr>
    </w:p>
    <w:p w14:paraId="292796C6" w14:textId="1D808627" w:rsidR="006E5AFC" w:rsidDel="002135FF" w:rsidRDefault="006E5AFC">
      <w:pPr>
        <w:rPr>
          <w:moveFrom w:id="2696" w:author="JORGE CONTRERAS ORTIZ" w:date="2021-09-02T17:28:00Z"/>
          <w:rFonts w:eastAsiaTheme="majorEastAsia" w:cstheme="majorBidi"/>
          <w:color w:val="1F3763" w:themeColor="accent1" w:themeShade="7F"/>
          <w:sz w:val="26"/>
          <w:szCs w:val="24"/>
          <w:highlight w:val="lightGray"/>
        </w:rPr>
      </w:pPr>
      <w:moveFrom w:id="2697" w:author="JORGE CONTRERAS ORTIZ" w:date="2021-09-02T17:28:00Z">
        <w:r w:rsidDel="002135FF">
          <w:rPr>
            <w:highlight w:val="lightGray"/>
          </w:rPr>
          <w:br w:type="page"/>
        </w:r>
      </w:moveFrom>
    </w:p>
    <w:p w14:paraId="1500CEC3" w14:textId="274ADA28" w:rsidR="00EA4662" w:rsidDel="002135FF" w:rsidRDefault="00EA4662" w:rsidP="008D139D">
      <w:pPr>
        <w:pStyle w:val="Ttulo3"/>
        <w:numPr>
          <w:ilvl w:val="2"/>
          <w:numId w:val="29"/>
        </w:numPr>
        <w:rPr>
          <w:moveFrom w:id="2698" w:author="JORGE CONTRERAS ORTIZ" w:date="2021-09-02T17:28:00Z"/>
        </w:rPr>
      </w:pPr>
      <w:moveFrom w:id="2699" w:author="JORGE CONTRERAS ORTIZ" w:date="2021-09-02T17:28:00Z">
        <w:r w:rsidDel="002135FF">
          <w:t xml:space="preserve">Pruebas </w:t>
        </w:r>
        <w:r w:rsidR="000F418A" w:rsidDel="002135FF">
          <w:t xml:space="preserve">con </w:t>
        </w:r>
        <w:r w:rsidDel="002135FF">
          <w:t>6 nodos</w:t>
        </w:r>
        <w:r w:rsidR="000F418A" w:rsidDel="002135FF">
          <w:t xml:space="preserve"> y con envío de mensajes con multisalto</w:t>
        </w:r>
      </w:moveFrom>
    </w:p>
    <w:p w14:paraId="03F96C89" w14:textId="7D9FF89C" w:rsidR="00EA4662" w:rsidDel="002135FF" w:rsidRDefault="00EA4662" w:rsidP="00EA4662">
      <w:pPr>
        <w:rPr>
          <w:moveFrom w:id="2700" w:author="JORGE CONTRERAS ORTIZ" w:date="2021-09-02T17:28:00Z"/>
        </w:rPr>
      </w:pPr>
    </w:p>
    <w:p w14:paraId="7567735D" w14:textId="776AE510" w:rsidR="000F418A" w:rsidDel="002135FF" w:rsidRDefault="000F418A" w:rsidP="000F418A">
      <w:pPr>
        <w:jc w:val="both"/>
        <w:rPr>
          <w:moveFrom w:id="2701" w:author="JORGE CONTRERAS ORTIZ" w:date="2021-09-02T17:28:00Z"/>
        </w:rPr>
      </w:pPr>
      <w:moveFrom w:id="2702" w:author="JORGE CONTRERAS ORTIZ" w:date="2021-09-02T17:28:00Z">
        <w:r w:rsidDel="002135FF">
          <w:t xml:space="preserve">Viendo que con 5 nodos ya hay buena estabilidad en cuanto a la red, se incrementa el número de nodos a 6 añadiendo una PCB </w:t>
        </w:r>
        <w:r w:rsidRPr="00A44F5B" w:rsidDel="002135FF">
          <w:rPr>
            <w:color w:val="FF0000"/>
            <w:rPrChange w:id="2703" w:author="GABRIEL NOE MUJICA ROJAS" w:date="2021-09-02T12:34:00Z">
              <w:rPr/>
            </w:rPrChange>
          </w:rPr>
          <w:t xml:space="preserve">Coockie </w:t>
        </w:r>
        <w:r w:rsidDel="002135FF">
          <w:t>Thread controlada desde el PC Se ha configurado la red con el BR como nodo Líder, un Dongle KTDG102 y una PCB Coockie Thread como REEDs o Routers, y las otras dos PCB</w:t>
        </w:r>
        <w:r w:rsidR="004A7932" w:rsidDel="002135FF">
          <w:t xml:space="preserve"> (una de ellas con la </w:t>
        </w:r>
        <w:r w:rsidR="004A7932" w:rsidRPr="00A44F5B" w:rsidDel="002135FF">
          <w:rPr>
            <w:color w:val="FF0000"/>
            <w:rPrChange w:id="2704" w:author="GABRIEL NOE MUJICA ROJAS" w:date="2021-09-02T12:34:00Z">
              <w:rPr/>
            </w:rPrChange>
          </w:rPr>
          <w:t xml:space="preserve">Coockie </w:t>
        </w:r>
        <w:r w:rsidR="004A7932" w:rsidDel="002135FF">
          <w:t>Completa)</w:t>
        </w:r>
        <w:r w:rsidDel="002135FF">
          <w:t xml:space="preserve"> y el Dongle restantes como MED.</w:t>
        </w:r>
      </w:moveFrom>
    </w:p>
    <w:p w14:paraId="6FCEE922" w14:textId="4A45817E" w:rsidR="006E5AFC" w:rsidDel="002135FF" w:rsidRDefault="000F418A" w:rsidP="000F418A">
      <w:pPr>
        <w:jc w:val="both"/>
        <w:rPr>
          <w:moveFrom w:id="2705" w:author="JORGE CONTRERAS ORTIZ" w:date="2021-09-02T17:28:00Z"/>
        </w:rPr>
      </w:pPr>
      <w:moveFrom w:id="2706" w:author="JORGE CONTRERAS ORTIZ" w:date="2021-09-02T17:28:00Z">
        <w:r w:rsidDel="002135FF">
          <w:t>Para buscar el mayor número de saltos entre nodos MED, se distanciaron tanto el BR, como los dos Routers lo máximo posible entre sí y posteriormente se configuraron los nodos MED con una potencia de transmisión de -17 dBm, para que al c</w:t>
        </w:r>
        <w:r w:rsidR="006E5AFC" w:rsidDel="002135FF">
          <w:t xml:space="preserve">onectarse a la red, solo viera como potencial nodo padre a uno de todos los posibles. </w:t>
        </w:r>
      </w:moveFrom>
    </w:p>
    <w:p w14:paraId="6F5F0E60" w14:textId="08F50AF7" w:rsidR="006E5AFC" w:rsidDel="002135FF" w:rsidRDefault="006E5AFC" w:rsidP="000F418A">
      <w:pPr>
        <w:jc w:val="both"/>
        <w:rPr>
          <w:moveFrom w:id="2707" w:author="JORGE CONTRERAS ORTIZ" w:date="2021-09-02T17:28:00Z"/>
        </w:rPr>
      </w:pPr>
      <w:moveFrom w:id="2708" w:author="JORGE CONTRERAS ORTIZ" w:date="2021-09-02T17:28:00Z">
        <w:r w:rsidDel="002135FF">
          <w:t>Haciendo esto en los 3 nodos MED, se creó la siguiente topología:</w:t>
        </w:r>
      </w:moveFrom>
    </w:p>
    <w:p w14:paraId="6C34BC80" w14:textId="73B7C09C" w:rsidR="006E5AFC" w:rsidDel="002135FF" w:rsidRDefault="006E5AFC" w:rsidP="006E5AFC">
      <w:pPr>
        <w:keepNext/>
        <w:jc w:val="center"/>
        <w:rPr>
          <w:moveFrom w:id="2709" w:author="JORGE CONTRERAS ORTIZ" w:date="2021-09-02T17:28:00Z"/>
        </w:rPr>
      </w:pPr>
      <w:moveFrom w:id="2710" w:author="JORGE CONTRERAS ORTIZ" w:date="2021-09-02T17:28:00Z">
        <w:r w:rsidDel="002135FF">
          <w:rPr>
            <w:noProof/>
          </w:rPr>
          <w:drawing>
            <wp:inline distT="0" distB="0" distL="0" distR="0" wp14:anchorId="4A09F5E6" wp14:editId="06CE2F36">
              <wp:extent cx="4619625" cy="3342224"/>
              <wp:effectExtent l="0" t="0" r="0" b="0"/>
              <wp:docPr id="77" name="Imagen 77"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moveFrom>
    </w:p>
    <w:p w14:paraId="3E305ED4" w14:textId="6347AEB6" w:rsidR="006E5AFC" w:rsidDel="002135FF" w:rsidRDefault="006E5AFC" w:rsidP="006E5AFC">
      <w:pPr>
        <w:pStyle w:val="Descripcin"/>
        <w:jc w:val="center"/>
        <w:rPr>
          <w:moveFrom w:id="2711" w:author="JORGE CONTRERAS ORTIZ" w:date="2021-09-02T17:28:00Z"/>
        </w:rPr>
      </w:pPr>
      <w:moveFrom w:id="2712" w:author="JORGE CONTRERAS ORTIZ" w:date="2021-09-02T17:28:00Z">
        <w:r w:rsidDel="002135FF">
          <w:t xml:space="preserve">Ilustración </w:t>
        </w:r>
        <w:r w:rsidR="00EE1F8A" w:rsidDel="002135FF">
          <w:rPr>
            <w:i w:val="0"/>
            <w:iCs w:val="0"/>
          </w:rPr>
          <w:fldChar w:fldCharType="begin"/>
        </w:r>
        <w:r w:rsidR="00EE1F8A" w:rsidDel="002135FF">
          <w:instrText xml:space="preserve"> SEQ Ilustración \* ARABIC </w:instrText>
        </w:r>
        <w:r w:rsidR="00EE1F8A" w:rsidDel="002135FF">
          <w:rPr>
            <w:i w:val="0"/>
            <w:iCs w:val="0"/>
          </w:rPr>
          <w:fldChar w:fldCharType="separate"/>
        </w:r>
        <w:r w:rsidDel="002135FF">
          <w:rPr>
            <w:noProof/>
          </w:rPr>
          <w:t>58</w:t>
        </w:r>
        <w:r w:rsidR="00EE1F8A" w:rsidDel="002135FF">
          <w:rPr>
            <w:i w:val="0"/>
            <w:iCs w:val="0"/>
            <w:noProof/>
          </w:rPr>
          <w:fldChar w:fldCharType="end"/>
        </w:r>
        <w:r w:rsidDel="002135FF">
          <w:t xml:space="preserve"> Topología con 6 nodos</w:t>
        </w:r>
      </w:moveFrom>
    </w:p>
    <w:p w14:paraId="074ED01E" w14:textId="661E3381" w:rsidR="001C7ED7" w:rsidRPr="00574B30" w:rsidDel="002135FF" w:rsidRDefault="00574B30" w:rsidP="00574B30">
      <w:pPr>
        <w:jc w:val="both"/>
        <w:rPr>
          <w:moveFrom w:id="2713" w:author="JORGE CONTRERAS ORTIZ" w:date="2021-09-02T17:28:00Z"/>
          <w:i/>
          <w:iCs/>
        </w:rPr>
      </w:pPr>
      <w:moveFrom w:id="2714" w:author="JORGE CONTRERAS ORTIZ" w:date="2021-09-02T17:28:00Z">
        <w:r w:rsidDel="002135FF">
          <w:rPr>
            <w:b/>
            <w:bCs/>
            <w:i/>
            <w:iCs/>
          </w:rPr>
          <w:t>Nota:</w:t>
        </w:r>
        <w:r w:rsidDel="002135FF">
          <w:rPr>
            <w:i/>
            <w:iCs/>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moveFrom>
    </w:p>
    <w:p w14:paraId="523E63D3" w14:textId="3E657BBA" w:rsidR="004A7932" w:rsidDel="002135FF" w:rsidRDefault="006E5AFC" w:rsidP="000F418A">
      <w:pPr>
        <w:jc w:val="both"/>
        <w:rPr>
          <w:moveFrom w:id="2715" w:author="JORGE CONTRERAS ORTIZ" w:date="2021-09-02T17:28:00Z"/>
        </w:rPr>
      </w:pPr>
      <w:moveFrom w:id="2716" w:author="JORGE CONTRERAS ORTIZ" w:date="2021-09-02T17:28:00Z">
        <w:r w:rsidDel="002135FF">
          <w:t>En este casó los dos nodos MED formados por las PCB se unieron a la red como nodos hijo del Router con RLOC16 0x2400, el nodo Router formado por la tercera PCB, mientras que el nodo MED Dongle es el nodo hijo del otro nodo Router Dongle con dirección RLOC16 0x6800.</w:t>
        </w:r>
      </w:moveFrom>
    </w:p>
    <w:p w14:paraId="6D053373" w14:textId="32B217A1" w:rsidR="004A7932" w:rsidDel="002135FF" w:rsidRDefault="004A7932" w:rsidP="000F418A">
      <w:pPr>
        <w:jc w:val="both"/>
        <w:rPr>
          <w:moveFrom w:id="2717" w:author="JORGE CONTRERAS ORTIZ" w:date="2021-09-02T17:28:00Z"/>
        </w:rPr>
      </w:pPr>
      <w:moveFrom w:id="2718" w:author="JORGE CONTRERAS ORTIZ" w:date="2021-09-02T17:28:00Z">
        <w:r w:rsidDel="002135FF">
          <w:t>En esta prueba, las diferentes rutas de envío de mensajes UDP a través de sockets han sido:</w:t>
        </w:r>
      </w:moveFrom>
    </w:p>
    <w:p w14:paraId="748525D5" w14:textId="375C103E" w:rsidR="004A7932" w:rsidDel="002135FF" w:rsidRDefault="004A7932" w:rsidP="004A7932">
      <w:pPr>
        <w:pStyle w:val="Prrafodelista"/>
        <w:numPr>
          <w:ilvl w:val="0"/>
          <w:numId w:val="13"/>
        </w:numPr>
        <w:jc w:val="both"/>
        <w:rPr>
          <w:moveFrom w:id="2719" w:author="JORGE CONTRERAS ORTIZ" w:date="2021-09-02T17:28:00Z"/>
        </w:rPr>
      </w:pPr>
      <w:moveFrom w:id="2720" w:author="JORGE CONTRERAS ORTIZ" w:date="2021-09-02T17:28:00Z">
        <w:r w:rsidRPr="001C7ED7" w:rsidDel="002135FF">
          <w:rPr>
            <w:b/>
            <w:bCs/>
          </w:rPr>
          <w:t>Nodo MED Dongle (0x6802)</w:t>
        </w:r>
        <w:r w:rsidR="001C7ED7" w:rsidRPr="001C7ED7" w:rsidDel="002135FF">
          <w:rPr>
            <w:b/>
            <w:bCs/>
          </w:rPr>
          <w:t>:</w:t>
        </w:r>
        <w:r w:rsidR="001C7ED7" w:rsidDel="002135FF">
          <w:t xml:space="preserve"> </w:t>
        </w:r>
        <w:r w:rsidDel="002135FF">
          <w:t>Envía a los 3 nodos de PCB Cookie, teniendo que dar 2 saltos en caso de enviar al nodo REED (0x2400), y 3 saltos a los otros dos nodos MED de PCB (0x2401 y 0x2402).</w:t>
        </w:r>
      </w:moveFrom>
    </w:p>
    <w:p w14:paraId="4278B4FB" w14:textId="124C9B57" w:rsidR="004A7932" w:rsidDel="002135FF" w:rsidRDefault="004A7932" w:rsidP="004A7932">
      <w:pPr>
        <w:pStyle w:val="Prrafodelista"/>
        <w:numPr>
          <w:ilvl w:val="0"/>
          <w:numId w:val="13"/>
        </w:numPr>
        <w:jc w:val="both"/>
        <w:rPr>
          <w:moveFrom w:id="2721" w:author="JORGE CONTRERAS ORTIZ" w:date="2021-09-02T17:28:00Z"/>
        </w:rPr>
      </w:pPr>
      <w:moveFrom w:id="2722" w:author="JORGE CONTRERAS ORTIZ" w:date="2021-09-02T17:28:00Z">
        <w:r w:rsidRPr="001C7ED7" w:rsidDel="002135FF">
          <w:rPr>
            <w:b/>
            <w:bCs/>
          </w:rPr>
          <w:t>Nodo REED Dongle (0x6800)</w:t>
        </w:r>
        <w:r w:rsidR="001C7ED7" w:rsidDel="002135FF">
          <w:t>:</w:t>
        </w:r>
        <w:r w:rsidRPr="004A7932" w:rsidDel="002135FF">
          <w:t xml:space="preserve"> Envía a lo</w:t>
        </w:r>
        <w:r w:rsidDel="002135FF">
          <w:t>s 3 nodos de PCB, teniendo 1 y 2 saltos respectivamente.</w:t>
        </w:r>
      </w:moveFrom>
    </w:p>
    <w:p w14:paraId="331786F5" w14:textId="696D34E7" w:rsidR="004A7932" w:rsidDel="002135FF" w:rsidRDefault="004A7932" w:rsidP="004A7932">
      <w:pPr>
        <w:pStyle w:val="Prrafodelista"/>
        <w:numPr>
          <w:ilvl w:val="0"/>
          <w:numId w:val="13"/>
        </w:numPr>
        <w:jc w:val="both"/>
        <w:rPr>
          <w:moveFrom w:id="2723" w:author="JORGE CONTRERAS ORTIZ" w:date="2021-09-02T17:28:00Z"/>
        </w:rPr>
      </w:pPr>
      <w:moveFrom w:id="2724" w:author="JORGE CONTRERAS ORTIZ" w:date="2021-09-02T17:28:00Z">
        <w:r w:rsidRPr="001C7ED7" w:rsidDel="002135FF">
          <w:rPr>
            <w:b/>
            <w:bCs/>
          </w:rPr>
          <w:t>Nodo MED Coockie Completa (0x2402)</w:t>
        </w:r>
        <w:r w:rsidR="001C7ED7" w:rsidDel="002135FF">
          <w:t>:</w:t>
        </w:r>
        <w:r w:rsidDel="002135FF">
          <w:t xml:space="preserve"> Envía al nodo REED formado por el Dongle.</w:t>
        </w:r>
      </w:moveFrom>
    </w:p>
    <w:p w14:paraId="0E8D3B65" w14:textId="2CE5E189" w:rsidR="001C7ED7" w:rsidDel="002135FF" w:rsidRDefault="004A7932" w:rsidP="004A7932">
      <w:pPr>
        <w:pStyle w:val="Prrafodelista"/>
        <w:numPr>
          <w:ilvl w:val="0"/>
          <w:numId w:val="13"/>
        </w:numPr>
        <w:jc w:val="both"/>
        <w:rPr>
          <w:moveFrom w:id="2725" w:author="JORGE CONTRERAS ORTIZ" w:date="2021-09-02T17:28:00Z"/>
        </w:rPr>
      </w:pPr>
      <w:moveFrom w:id="2726" w:author="JORGE CONTRERAS ORTIZ" w:date="2021-09-02T17:28:00Z">
        <w:r w:rsidRPr="001C7ED7" w:rsidDel="002135FF">
          <w:rPr>
            <w:b/>
            <w:bCs/>
          </w:rPr>
          <w:t>Nodos MED</w:t>
        </w:r>
        <w:r w:rsidR="001C7ED7" w:rsidRPr="001C7ED7" w:rsidDel="002135FF">
          <w:rPr>
            <w:b/>
            <w:bCs/>
          </w:rPr>
          <w:t xml:space="preserve"> (0x2401)</w:t>
        </w:r>
        <w:r w:rsidRPr="001C7ED7" w:rsidDel="002135FF">
          <w:rPr>
            <w:b/>
            <w:bCs/>
          </w:rPr>
          <w:t xml:space="preserve"> y REED</w:t>
        </w:r>
        <w:r w:rsidR="001C7ED7" w:rsidRPr="001C7ED7" w:rsidDel="002135FF">
          <w:rPr>
            <w:b/>
            <w:bCs/>
          </w:rPr>
          <w:t xml:space="preserve"> (0x2400)</w:t>
        </w:r>
        <w:r w:rsidDel="002135FF">
          <w:t xml:space="preserve"> de PCB Coockie restantes solo reciben</w:t>
        </w:r>
        <w:r w:rsidR="001C7ED7" w:rsidDel="002135FF">
          <w:t>.</w:t>
        </w:r>
      </w:moveFrom>
    </w:p>
    <w:p w14:paraId="5204D742" w14:textId="24BB91AF" w:rsidR="001C7ED7" w:rsidDel="002135FF" w:rsidRDefault="001C7ED7" w:rsidP="001C7ED7">
      <w:pPr>
        <w:pStyle w:val="Prrafodelista"/>
        <w:numPr>
          <w:ilvl w:val="0"/>
          <w:numId w:val="13"/>
        </w:numPr>
        <w:jc w:val="both"/>
        <w:rPr>
          <w:moveFrom w:id="2727" w:author="JORGE CONTRERAS ORTIZ" w:date="2021-09-02T17:28:00Z"/>
        </w:rPr>
      </w:pPr>
      <w:moveFrom w:id="2728" w:author="JORGE CONTRERAS ORTIZ" w:date="2021-09-02T17:28:00Z">
        <w:r w:rsidRPr="001C7ED7" w:rsidDel="002135FF">
          <w:rPr>
            <w:b/>
            <w:bCs/>
          </w:rPr>
          <w:t>PC</w:t>
        </w:r>
        <w:r w:rsidDel="002135FF">
          <w:t>: Envía a todos los nodos, teniendo 1 y 2 saltos dentro de la red Thread.</w:t>
        </w:r>
      </w:moveFrom>
    </w:p>
    <w:p w14:paraId="012A868E" w14:textId="0C3AB8CC" w:rsidR="00FC6463" w:rsidDel="002135FF" w:rsidRDefault="00FC6463" w:rsidP="001C7ED7">
      <w:pPr>
        <w:ind w:left="360"/>
        <w:jc w:val="both"/>
        <w:rPr>
          <w:moveFrom w:id="2729" w:author="JORGE CONTRERAS ORTIZ" w:date="2021-09-02T17:28:00Z"/>
        </w:rPr>
      </w:pPr>
      <w:moveFrom w:id="2730" w:author="JORGE CONTRERAS ORTIZ" w:date="2021-09-02T17:28:00Z">
        <w:r w:rsidDel="002135FF">
          <w:t>Los mensajes enviados han sido de 6 bytes, los enviados desde los nodos, y de</w:t>
        </w:r>
        <w:r w:rsidR="008D139D" w:rsidDel="002135FF">
          <w:t xml:space="preserve"> entre</w:t>
        </w:r>
        <w:r w:rsidDel="002135FF">
          <w:t xml:space="preserve"> 13 </w:t>
        </w:r>
        <w:r w:rsidR="008D139D" w:rsidDel="002135FF">
          <w:t>y 100</w:t>
        </w:r>
        <w:r w:rsidDel="002135FF">
          <w:t xml:space="preserve"> bytes en el caso de los enviados desde el PC. Esto se debe a la mayor facilidad del cambio en el </w:t>
        </w:r>
        <w:r w:rsidR="0064136E" w:rsidDel="002135FF">
          <w:t>tamaño</w:t>
        </w:r>
        <w:r w:rsidDel="002135FF">
          <w:t xml:space="preserve"> de los mensajes en el caso de los enviados desde el PC, debido a que evita que al modificar el programa del microcontrolador, el nodo deje no solo de enviar mensajes si no que pueda desconectarse de la red </w:t>
        </w:r>
        <w:r w:rsidR="0064136E" w:rsidDel="002135FF">
          <w:t>por algún envío erróneo desde el microcontrolador.</w:t>
        </w:r>
      </w:moveFrom>
    </w:p>
    <w:p w14:paraId="163DDDC7" w14:textId="32D3DDD8" w:rsidR="00FC6463" w:rsidDel="002135FF" w:rsidRDefault="00FC6463" w:rsidP="001C7ED7">
      <w:pPr>
        <w:ind w:left="360"/>
        <w:jc w:val="both"/>
        <w:rPr>
          <w:moveFrom w:id="2731" w:author="JORGE CONTRERAS ORTIZ" w:date="2021-09-02T17:28:00Z"/>
        </w:rPr>
      </w:pPr>
      <w:moveFrom w:id="2732" w:author="JORGE CONTRERAS ORTIZ" w:date="2021-09-02T17:28:00Z">
        <w:r w:rsidDel="002135FF">
          <w:t>Esta prueba se realizó durante 5 horas varias veces. En una de las ocasiones</w:t>
        </w:r>
        <w:r w:rsidR="001C7ED7" w:rsidDel="002135FF">
          <w:t xml:space="preserve"> se observa que en ocasiones alguno de los REED cambian su dirección RLOC16. Al cambiar la dirección RLOC16, el enlace con el nodo hijo se pierde y este último se pasa a ser nodo hijo del otro nodo REED, que era más cercano que el BR. </w:t>
        </w:r>
        <w:r w:rsidDel="002135FF">
          <w:t>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moveFrom>
    </w:p>
    <w:p w14:paraId="02AAD2FE" w14:textId="7651837C" w:rsidR="0064136E" w:rsidDel="002135FF" w:rsidRDefault="0064136E" w:rsidP="001C7ED7">
      <w:pPr>
        <w:ind w:left="360"/>
        <w:jc w:val="both"/>
        <w:rPr>
          <w:moveFrom w:id="2733" w:author="JORGE CONTRERAS ORTIZ" w:date="2021-09-02T17:28:00Z"/>
        </w:rPr>
      </w:pPr>
      <w:moveFrom w:id="2734" w:author="JORGE CONTRERAS ORTIZ" w:date="2021-09-02T17:28:00Z">
        <w:r w:rsidDel="002135FF">
          <w:t>Con el cambio del tamaño de los mensajes enviados desde el PC, se observa que</w:t>
        </w:r>
        <w:r w:rsidR="008D139D" w:rsidDel="002135FF">
          <w:t>,</w:t>
        </w:r>
        <w:r w:rsidDel="002135FF">
          <w:t xml:space="preserve"> incluso para mensajes largos de 100 bytes</w:t>
        </w:r>
        <w:r w:rsidR="008D139D" w:rsidDel="002135FF">
          <w:t>, la red sigue siendo estable durante largo tiempo sin problemas de perdidas de datos en los nodos receptores.</w:t>
        </w:r>
      </w:moveFrom>
    </w:p>
    <w:p w14:paraId="30A452A9" w14:textId="623658B5" w:rsidR="008D139D" w:rsidDel="002135FF" w:rsidRDefault="008D139D" w:rsidP="001C7ED7">
      <w:pPr>
        <w:ind w:left="360"/>
        <w:jc w:val="both"/>
        <w:rPr>
          <w:moveFrom w:id="2735" w:author="JORGE CONTRERAS ORTIZ" w:date="2021-09-02T17:28:00Z"/>
        </w:rPr>
      </w:pPr>
      <w:moveFrom w:id="2736" w:author="JORGE CONTRERAS ORTIZ" w:date="2021-09-02T17:28:00Z">
        <w:r w:rsidDel="002135FF">
          <w:t xml:space="preserve">Al igual que en </w:t>
        </w:r>
        <w:r w:rsidR="00CD309C" w:rsidDel="002135FF">
          <w:fldChar w:fldCharType="begin"/>
        </w:r>
        <w:r w:rsidR="00CD309C" w:rsidDel="002135FF">
          <w:instrText xml:space="preserve"> HYPERLINK \l "_4.3.5.2._Envío_/" </w:instrText>
        </w:r>
        <w:r w:rsidR="00CD309C" w:rsidDel="002135FF">
          <w:fldChar w:fldCharType="separate"/>
        </w:r>
        <w:r w:rsidRPr="008D139D" w:rsidDel="002135FF">
          <w:rPr>
            <w:rStyle w:val="Hipervnculo"/>
          </w:rPr>
          <w:t>Envío / Recibo de Sockets</w:t>
        </w:r>
        <w:r w:rsidR="00CD309C" w:rsidDel="002135FF">
          <w:rPr>
            <w:rStyle w:val="Hipervnculo"/>
          </w:rPr>
          <w:fldChar w:fldCharType="end"/>
        </w:r>
        <w:r w:rsidDel="002135FF">
          <w:t xml:space="preserve">, se observa que, cuando un mensaje UDP pasa por uno de los nodos intermedios, este nodo intermedio da </w:t>
        </w:r>
        <w:r w:rsidR="00574B30" w:rsidDel="002135FF">
          <w:t>un aviso por la herramienta KiTools indicando el nodo del que proviene el mensaje y el nodo al que se envía. Por ejemplo:</w:t>
        </w:r>
      </w:moveFrom>
    </w:p>
    <w:p w14:paraId="1AB1F477" w14:textId="07501B8F" w:rsidR="00574B30" w:rsidDel="002135FF" w:rsidRDefault="00574B30" w:rsidP="00574B30">
      <w:pPr>
        <w:ind w:left="360"/>
        <w:jc w:val="both"/>
        <w:rPr>
          <w:moveFrom w:id="2737" w:author="JORGE CONTRERAS ORTIZ" w:date="2021-09-02T17:28:00Z"/>
        </w:rPr>
      </w:pPr>
      <w:moveFrom w:id="2738" w:author="JORGE CONTRERAS ORTIZ" w:date="2021-09-02T17:28:00Z">
        <w:r w:rsidDel="002135FF">
          <w:t>En el caso de los mensajes enviados desde en nodo MED (0x6802) a</w:t>
        </w:r>
        <w:r w:rsidR="00A36D40" w:rsidDel="002135FF">
          <w:t xml:space="preserve">l </w:t>
        </w:r>
        <w:r w:rsidDel="002135FF">
          <w:t>nodo MED</w:t>
        </w:r>
        <w:r w:rsidR="00A36D40" w:rsidDel="002135FF">
          <w:t xml:space="preserve"> 0x2401</w:t>
        </w:r>
        <w:r w:rsidDel="002135FF">
          <w:t>, el mensaje daría 3 saltos para llegar desde el emisor al receptor, teniendo 2 puntos medios, los dos REED.</w:t>
        </w:r>
      </w:moveFrom>
    </w:p>
    <w:p w14:paraId="2FE4C31C" w14:textId="0F234CED" w:rsidR="00574B30" w:rsidDel="002135FF" w:rsidRDefault="00574B30" w:rsidP="00574B30">
      <w:pPr>
        <w:pStyle w:val="Prrafodelista"/>
        <w:numPr>
          <w:ilvl w:val="0"/>
          <w:numId w:val="13"/>
        </w:numPr>
        <w:jc w:val="both"/>
        <w:rPr>
          <w:moveFrom w:id="2739" w:author="JORGE CONTRERAS ORTIZ" w:date="2021-09-02T17:28:00Z"/>
        </w:rPr>
      </w:pPr>
      <w:moveFrom w:id="2740" w:author="JORGE CONTRERAS ORTIZ" w:date="2021-09-02T17:28:00Z">
        <w:r w:rsidDel="002135FF">
          <w:t>En el primer REED por donde pasa el mensaje, nodo 0x6800, indicará que se reciben datos por el RX provenientes del nodo 0x6802, y que se envían por el TX al nodo 0x2400, el siguiente REED.</w:t>
        </w:r>
      </w:moveFrom>
    </w:p>
    <w:p w14:paraId="6862FB2E" w14:textId="3E3C57EF" w:rsidR="00574B30" w:rsidDel="002135FF" w:rsidRDefault="00574B30" w:rsidP="00574B30">
      <w:pPr>
        <w:pStyle w:val="Prrafodelista"/>
        <w:numPr>
          <w:ilvl w:val="0"/>
          <w:numId w:val="13"/>
        </w:numPr>
        <w:jc w:val="both"/>
        <w:rPr>
          <w:moveFrom w:id="2741" w:author="JORGE CONTRERAS ORTIZ" w:date="2021-09-02T17:28:00Z"/>
        </w:rPr>
      </w:pPr>
      <w:moveFrom w:id="2742" w:author="JORGE CONTRERAS ORTIZ" w:date="2021-09-02T17:28:00Z">
        <w:r w:rsidDel="002135FF">
          <w:t xml:space="preserve">En el segundo REED por </w:t>
        </w:r>
        <w:r w:rsidR="00A36D40" w:rsidDel="002135FF">
          <w:t>donde</w:t>
        </w:r>
        <w:r w:rsidDel="002135FF">
          <w:t xml:space="preserve"> pasa el mensaje, nodo 0x2400, indicará que</w:t>
        </w:r>
        <w:r w:rsidR="00A36D40" w:rsidDel="002135FF">
          <w:t xml:space="preserve"> se</w:t>
        </w:r>
        <w:r w:rsidDel="002135FF">
          <w:t xml:space="preserve"> recibe</w:t>
        </w:r>
        <w:r w:rsidR="00A36D40" w:rsidDel="002135FF">
          <w:t>n datos por el RX provenientes del nodo 0x6800 y se envían por el TX al nodo 0x2401.</w:t>
        </w:r>
      </w:moveFrom>
    </w:p>
    <w:p w14:paraId="47D67814" w14:textId="3CF4D65F" w:rsidR="00A36D40" w:rsidDel="002135FF" w:rsidRDefault="00A36D40" w:rsidP="00574B30">
      <w:pPr>
        <w:pStyle w:val="Prrafodelista"/>
        <w:numPr>
          <w:ilvl w:val="0"/>
          <w:numId w:val="13"/>
        </w:numPr>
        <w:jc w:val="both"/>
        <w:rPr>
          <w:moveFrom w:id="2743" w:author="JORGE CONTRERAS ORTIZ" w:date="2021-09-02T17:28:00Z"/>
        </w:rPr>
      </w:pPr>
      <w:moveFrom w:id="2744" w:author="JORGE CONTRERAS ORTIZ" w:date="2021-09-02T17:28:00Z">
        <w:r w:rsidDel="002135FF">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moveFrom>
    </w:p>
    <w:moveFromRangeEnd w:id="2369"/>
    <w:p w14:paraId="6FB0D564" w14:textId="641933F1" w:rsidR="00770FBD" w:rsidRPr="004A7932" w:rsidRDefault="00770FBD" w:rsidP="001C7ED7">
      <w:pPr>
        <w:ind w:left="360"/>
        <w:jc w:val="both"/>
      </w:pPr>
      <w:r w:rsidRPr="004A7932">
        <w:br w:type="page"/>
      </w:r>
    </w:p>
    <w:p w14:paraId="1067D4B4" w14:textId="77777777" w:rsidR="00430746" w:rsidRDefault="00430746" w:rsidP="00430746">
      <w:pPr>
        <w:pStyle w:val="Ttulo1"/>
        <w:numPr>
          <w:ilvl w:val="0"/>
          <w:numId w:val="1"/>
        </w:numPr>
        <w:jc w:val="both"/>
        <w:rPr>
          <w:ins w:id="2745" w:author="JORGE CONTRERAS ORTIZ" w:date="2021-09-02T18:20:00Z"/>
          <w:rFonts w:cs="Arial"/>
          <w:szCs w:val="36"/>
        </w:rPr>
      </w:pPr>
      <w:bookmarkStart w:id="2746" w:name="_Toc81499447"/>
      <w:ins w:id="2747" w:author="JORGE CONTRERAS ORTIZ" w:date="2021-09-02T18:20:00Z">
        <w:r>
          <w:rPr>
            <w:rFonts w:cs="Arial"/>
            <w:szCs w:val="36"/>
          </w:rPr>
          <w:lastRenderedPageBreak/>
          <w:t>DISEÑO E IMPLEMENTACIÓN HARDWARE</w:t>
        </w:r>
        <w:bookmarkEnd w:id="2746"/>
      </w:ins>
    </w:p>
    <w:p w14:paraId="7A57BC1A" w14:textId="77777777" w:rsidR="00430746" w:rsidRDefault="00430746" w:rsidP="00430746">
      <w:pPr>
        <w:rPr>
          <w:ins w:id="2748" w:author="JORGE CONTRERAS ORTIZ" w:date="2021-09-02T18:20:00Z"/>
        </w:rPr>
      </w:pPr>
    </w:p>
    <w:p w14:paraId="12D832ED" w14:textId="77777777" w:rsidR="00430746" w:rsidRDefault="00430746" w:rsidP="00430746">
      <w:pPr>
        <w:jc w:val="both"/>
        <w:rPr>
          <w:ins w:id="2749" w:author="JORGE CONTRERAS ORTIZ" w:date="2021-09-02T18:20:00Z"/>
        </w:rPr>
      </w:pPr>
      <w:ins w:id="2750" w:author="JORGE CONTRERAS ORTIZ" w:date="2021-09-02T18:20:00Z">
        <w:r>
          <w:t>En este capítulo se mostrará el diseño del esquemático y el respectivo Layout de la PCB realizada para la integración del dispositivo KTWM102 a la vez que los elementos comerciales utilizados para el desarrollo del trabajo.</w:t>
        </w:r>
      </w:ins>
    </w:p>
    <w:p w14:paraId="0B265CC8" w14:textId="77777777" w:rsidR="00430746" w:rsidRDefault="00430746" w:rsidP="00430746">
      <w:pPr>
        <w:jc w:val="both"/>
        <w:rPr>
          <w:ins w:id="2751" w:author="JORGE CONTRERAS ORTIZ" w:date="2021-09-02T18:20:00Z"/>
        </w:rPr>
      </w:pPr>
    </w:p>
    <w:p w14:paraId="59C21E5A" w14:textId="77777777" w:rsidR="00430746" w:rsidRDefault="00430746" w:rsidP="00430746">
      <w:pPr>
        <w:pStyle w:val="Ttulo2"/>
        <w:numPr>
          <w:ilvl w:val="1"/>
          <w:numId w:val="1"/>
        </w:numPr>
        <w:rPr>
          <w:ins w:id="2752" w:author="JORGE CONTRERAS ORTIZ" w:date="2021-09-02T18:20:00Z"/>
        </w:rPr>
      </w:pPr>
      <w:bookmarkStart w:id="2753" w:name="_Toc81499448"/>
      <w:ins w:id="2754" w:author="JORGE CONTRERAS ORTIZ" w:date="2021-09-02T18:20:00Z">
        <w:r>
          <w:t>DISEÑO DE ESQUEMÁTICO PCB</w:t>
        </w:r>
        <w:bookmarkEnd w:id="2753"/>
      </w:ins>
    </w:p>
    <w:p w14:paraId="0713374B" w14:textId="77777777" w:rsidR="00430746" w:rsidRPr="00A3098D" w:rsidRDefault="00430746" w:rsidP="00430746">
      <w:pPr>
        <w:rPr>
          <w:ins w:id="2755" w:author="JORGE CONTRERAS ORTIZ" w:date="2021-09-02T18:20:00Z"/>
        </w:rPr>
      </w:pPr>
    </w:p>
    <w:p w14:paraId="073CEE7F" w14:textId="77777777" w:rsidR="00430746" w:rsidRDefault="00430746" w:rsidP="00430746">
      <w:pPr>
        <w:pStyle w:val="Ttulo3"/>
        <w:numPr>
          <w:ilvl w:val="2"/>
          <w:numId w:val="1"/>
        </w:numPr>
        <w:rPr>
          <w:ins w:id="2756" w:author="JORGE CONTRERAS ORTIZ" w:date="2021-09-02T18:20:00Z"/>
        </w:rPr>
      </w:pPr>
      <w:bookmarkStart w:id="2757" w:name="_Toc81499449"/>
      <w:ins w:id="2758" w:author="JORGE CONTRERAS ORTIZ" w:date="2021-09-02T18:20:00Z">
        <w:r>
          <w:t>Jerarquía del circuito</w:t>
        </w:r>
        <w:bookmarkEnd w:id="2757"/>
      </w:ins>
    </w:p>
    <w:p w14:paraId="47964518" w14:textId="77777777" w:rsidR="00430746" w:rsidRPr="00A3098D" w:rsidRDefault="00430746" w:rsidP="00430746">
      <w:pPr>
        <w:rPr>
          <w:ins w:id="2759" w:author="JORGE CONTRERAS ORTIZ" w:date="2021-09-02T18:20:00Z"/>
        </w:rPr>
      </w:pPr>
    </w:p>
    <w:p w14:paraId="6AE58414" w14:textId="77777777" w:rsidR="00430746" w:rsidRDefault="00430746" w:rsidP="00430746">
      <w:pPr>
        <w:rPr>
          <w:ins w:id="2760" w:author="JORGE CONTRERAS ORTIZ" w:date="2021-09-02T18:20:00Z"/>
        </w:rPr>
      </w:pPr>
      <w:ins w:id="2761" w:author="JORGE CONTRERAS ORTIZ" w:date="2021-09-02T18:20:00Z">
        <w:r>
          <w:t>El circuito se ha compuesto de las siguientes partes:</w:t>
        </w:r>
      </w:ins>
    </w:p>
    <w:p w14:paraId="0208F5B8" w14:textId="77777777" w:rsidR="00430746" w:rsidRPr="002B00CB" w:rsidRDefault="00430746" w:rsidP="00430746">
      <w:pPr>
        <w:pStyle w:val="Prrafodelista"/>
        <w:numPr>
          <w:ilvl w:val="0"/>
          <w:numId w:val="13"/>
        </w:numPr>
        <w:jc w:val="both"/>
        <w:rPr>
          <w:ins w:id="2762" w:author="JORGE CONTRERAS ORTIZ" w:date="2021-09-02T18:20:00Z"/>
          <w:b/>
          <w:bCs/>
        </w:rPr>
      </w:pPr>
      <w:ins w:id="2763" w:author="JORGE CONTRERAS ORTIZ" w:date="2021-09-02T18:20:00Z">
        <w:r w:rsidRPr="002B00CB">
          <w:rPr>
            <w:b/>
            <w:bCs/>
          </w:rPr>
          <w:t>Alimentación</w:t>
        </w:r>
        <w:r>
          <w:rPr>
            <w:b/>
            <w:bCs/>
          </w:rPr>
          <w:t>:</w:t>
        </w:r>
        <w:r>
          <w:t xml:space="preserve"> Se gestiona la alimentación del circuito ya sea desde 5V o 3V3.</w:t>
        </w:r>
      </w:ins>
    </w:p>
    <w:p w14:paraId="2CC75076" w14:textId="77777777" w:rsidR="00430746" w:rsidRDefault="00430746" w:rsidP="00430746">
      <w:pPr>
        <w:pStyle w:val="Prrafodelista"/>
        <w:numPr>
          <w:ilvl w:val="0"/>
          <w:numId w:val="13"/>
        </w:numPr>
        <w:jc w:val="both"/>
        <w:rPr>
          <w:ins w:id="2764" w:author="JORGE CONTRERAS ORTIZ" w:date="2021-09-02T18:20:00Z"/>
        </w:rPr>
      </w:pPr>
      <w:ins w:id="2765" w:author="JORGE CONTRERAS ORTIZ" w:date="2021-09-02T18:20:00Z">
        <w:r>
          <w:rPr>
            <w:b/>
            <w:bCs/>
          </w:rPr>
          <w:t xml:space="preserve">Módulo: </w:t>
        </w:r>
        <w:r>
          <w:t>Se implementa el módulo KTWM102 junto con el circuito necesario.</w:t>
        </w:r>
      </w:ins>
    </w:p>
    <w:p w14:paraId="756696AF" w14:textId="77777777" w:rsidR="00430746" w:rsidRDefault="00430746" w:rsidP="00430746">
      <w:pPr>
        <w:pStyle w:val="Prrafodelista"/>
        <w:numPr>
          <w:ilvl w:val="0"/>
          <w:numId w:val="13"/>
        </w:numPr>
        <w:jc w:val="both"/>
        <w:rPr>
          <w:ins w:id="2766" w:author="JORGE CONTRERAS ORTIZ" w:date="2021-09-02T18:20:00Z"/>
        </w:rPr>
      </w:pPr>
      <w:proofErr w:type="spellStart"/>
      <w:ins w:id="2767" w:author="JORGE CONTRERAS ORTIZ" w:date="2021-09-02T18:20:00Z">
        <w:r>
          <w:rPr>
            <w:b/>
            <w:bCs/>
          </w:rPr>
          <w:t>Coockie</w:t>
        </w:r>
        <w:proofErr w:type="spellEnd"/>
        <w:r>
          <w:rPr>
            <w:b/>
            <w:bCs/>
          </w:rPr>
          <w:t xml:space="preserve"> </w:t>
        </w:r>
        <w:proofErr w:type="spellStart"/>
        <w:r>
          <w:rPr>
            <w:b/>
            <w:bCs/>
          </w:rPr>
          <w:t>Connector</w:t>
        </w:r>
        <w:proofErr w:type="spellEnd"/>
        <w:r>
          <w:rPr>
            <w:b/>
            <w:bCs/>
          </w:rPr>
          <w:t>:</w:t>
        </w:r>
        <w:r>
          <w:t xml:space="preserve"> Zona donde se definen los conectores a utilizar para integrar la PCB a la </w:t>
        </w:r>
        <w:proofErr w:type="spellStart"/>
        <w:r>
          <w:t>Coockie</w:t>
        </w:r>
        <w:proofErr w:type="spellEnd"/>
        <w:r>
          <w:t>.</w:t>
        </w:r>
      </w:ins>
    </w:p>
    <w:p w14:paraId="7BAFA3EB" w14:textId="77777777" w:rsidR="00430746" w:rsidRDefault="00430746" w:rsidP="00430746">
      <w:pPr>
        <w:pStyle w:val="Prrafodelista"/>
        <w:numPr>
          <w:ilvl w:val="0"/>
          <w:numId w:val="13"/>
        </w:numPr>
        <w:jc w:val="both"/>
        <w:rPr>
          <w:ins w:id="2768" w:author="JORGE CONTRERAS ORTIZ" w:date="2021-09-02T18:20:00Z"/>
        </w:rPr>
      </w:pPr>
      <w:ins w:id="2769" w:author="JORGE CONTRERAS ORTIZ" w:date="2021-09-02T18:20:00Z">
        <w:r>
          <w:rPr>
            <w:b/>
            <w:bCs/>
          </w:rPr>
          <w:t>USB:</w:t>
        </w:r>
        <w:r>
          <w:t xml:space="preserve"> Se introduce un conector micro USB tipo B.</w:t>
        </w:r>
      </w:ins>
    </w:p>
    <w:p w14:paraId="1C306163" w14:textId="77777777" w:rsidR="00430746" w:rsidRDefault="00430746" w:rsidP="00430746">
      <w:pPr>
        <w:jc w:val="both"/>
        <w:rPr>
          <w:ins w:id="2770" w:author="JORGE CONTRERAS ORTIZ" w:date="2021-09-02T18:20:00Z"/>
        </w:rPr>
      </w:pPr>
      <w:ins w:id="2771" w:author="JORGE CONTRERAS ORTIZ" w:date="2021-09-02T18:20:00Z">
        <w:r>
          <w:rPr>
            <w:noProof/>
          </w:rPr>
          <mc:AlternateContent>
            <mc:Choice Requires="wps">
              <w:drawing>
                <wp:anchor distT="0" distB="0" distL="114300" distR="114300" simplePos="0" relativeHeight="251697152" behindDoc="1" locked="0" layoutInCell="1" allowOverlap="1" wp14:anchorId="03360697" wp14:editId="4AA79297">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54DD0099" w14:textId="77777777" w:rsidR="00430746" w:rsidRDefault="00430746" w:rsidP="00430746">
                              <w:pPr>
                                <w:pStyle w:val="Descripcin"/>
                                <w:jc w:val="center"/>
                              </w:pPr>
                            </w:p>
                            <w:p w14:paraId="3D6CC254" w14:textId="77777777" w:rsidR="00430746" w:rsidRPr="005E6469" w:rsidRDefault="00430746" w:rsidP="00430746">
                              <w:pPr>
                                <w:pStyle w:val="Descripcin"/>
                                <w:jc w:val="center"/>
                                <w:rPr>
                                  <w:noProof/>
                                </w:rPr>
                              </w:pPr>
                              <w:bookmarkStart w:id="2772" w:name="_Toc81499620"/>
                              <w:bookmarkStart w:id="2773" w:name="_Toc81499855"/>
                              <w:r>
                                <w:t xml:space="preserve">Ilustración </w:t>
                              </w:r>
                              <w:r>
                                <w:fldChar w:fldCharType="begin"/>
                              </w:r>
                              <w:r>
                                <w:instrText xml:space="preserve"> SEQ Ilustración \* ARABIC </w:instrText>
                              </w:r>
                              <w:r>
                                <w:fldChar w:fldCharType="separate"/>
                              </w:r>
                              <w:r>
                                <w:rPr>
                                  <w:noProof/>
                                </w:rPr>
                                <w:t>6</w:t>
                              </w:r>
                              <w:r>
                                <w:rPr>
                                  <w:noProof/>
                                </w:rPr>
                                <w:fldChar w:fldCharType="end"/>
                              </w:r>
                              <w:r>
                                <w:t xml:space="preserve"> Jerarquía Circuito</w:t>
                              </w:r>
                              <w:bookmarkEnd w:id="2772"/>
                              <w:bookmarkEnd w:id="27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360697" id="Cuadro de texto 155" o:spid="_x0000_s1033" type="#_x0000_t202" style="position:absolute;left:0;text-align:left;margin-left:-21.5pt;margin-top:232.35pt;width:496.0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cSUNAIAAG8EAAAOAAAAZHJzL2Uyb0RvYy54bWysVMFu2zAMvQ/YPwi6L04yNGu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" stroked="f">
                  <v:textbox style="mso-fit-shape-to-text:t" inset="0,0,0,0">
                    <w:txbxContent>
                      <w:p w14:paraId="54DD0099" w14:textId="77777777" w:rsidR="00430746" w:rsidRDefault="00430746" w:rsidP="00430746">
                        <w:pPr>
                          <w:pStyle w:val="Descripcin"/>
                          <w:jc w:val="center"/>
                        </w:pPr>
                      </w:p>
                      <w:p w14:paraId="3D6CC254" w14:textId="77777777" w:rsidR="00430746" w:rsidRPr="005E6469" w:rsidRDefault="00430746" w:rsidP="00430746">
                        <w:pPr>
                          <w:pStyle w:val="Descripcin"/>
                          <w:jc w:val="center"/>
                          <w:rPr>
                            <w:noProof/>
                          </w:rPr>
                        </w:pPr>
                        <w:bookmarkStart w:id="2774" w:name="_Toc81499620"/>
                        <w:bookmarkStart w:id="2775" w:name="_Toc81499855"/>
                        <w:r>
                          <w:t xml:space="preserve">Ilustración </w:t>
                        </w:r>
                        <w:r>
                          <w:fldChar w:fldCharType="begin"/>
                        </w:r>
                        <w:r>
                          <w:instrText xml:space="preserve"> SEQ Ilustración \* ARABIC </w:instrText>
                        </w:r>
                        <w:r>
                          <w:fldChar w:fldCharType="separate"/>
                        </w:r>
                        <w:r>
                          <w:rPr>
                            <w:noProof/>
                          </w:rPr>
                          <w:t>6</w:t>
                        </w:r>
                        <w:r>
                          <w:rPr>
                            <w:noProof/>
                          </w:rPr>
                          <w:fldChar w:fldCharType="end"/>
                        </w:r>
                        <w:r>
                          <w:t xml:space="preserve"> Jerarquía Circuito</w:t>
                        </w:r>
                        <w:bookmarkEnd w:id="2774"/>
                        <w:bookmarkEnd w:id="2775"/>
                      </w:p>
                    </w:txbxContent>
                  </v:textbox>
                  <w10:wrap type="tight"/>
                </v:shape>
              </w:pict>
            </mc:Fallback>
          </mc:AlternateContent>
        </w:r>
        <w:r>
          <w:rPr>
            <w:noProof/>
          </w:rPr>
          <w:drawing>
            <wp:anchor distT="0" distB="0" distL="114300" distR="114300" simplePos="0" relativeHeight="251696128" behindDoc="1" locked="0" layoutInCell="1" allowOverlap="1" wp14:anchorId="19AF8C7E" wp14:editId="7EAD7BE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t>Estas cuatro partes se integran y se conectan entre sí de la siguiente manera:</w:t>
        </w:r>
      </w:ins>
    </w:p>
    <w:p w14:paraId="0714E5EA" w14:textId="77777777" w:rsidR="00430746" w:rsidRDefault="00430746" w:rsidP="00430746">
      <w:pPr>
        <w:rPr>
          <w:ins w:id="2776" w:author="JORGE CONTRERAS ORTIZ" w:date="2021-09-02T18:20:00Z"/>
        </w:rPr>
      </w:pPr>
      <w:ins w:id="2777" w:author="JORGE CONTRERAS ORTIZ" w:date="2021-09-02T18:20:00Z">
        <w:r>
          <w:br w:type="page"/>
        </w:r>
      </w:ins>
    </w:p>
    <w:p w14:paraId="47C4F868" w14:textId="77777777" w:rsidR="00430746" w:rsidRDefault="00430746" w:rsidP="00430746">
      <w:pPr>
        <w:pStyle w:val="Ttulo3"/>
        <w:numPr>
          <w:ilvl w:val="2"/>
          <w:numId w:val="1"/>
        </w:numPr>
        <w:rPr>
          <w:ins w:id="2778" w:author="JORGE CONTRERAS ORTIZ" w:date="2021-09-02T18:20:00Z"/>
        </w:rPr>
      </w:pPr>
      <w:bookmarkStart w:id="2779" w:name="_Toc81499450"/>
      <w:ins w:id="2780" w:author="JORGE CONTRERAS ORTIZ" w:date="2021-09-02T18:20:00Z">
        <w:r>
          <w:lastRenderedPageBreak/>
          <w:t>Circuito de Alimentación</w:t>
        </w:r>
        <w:bookmarkEnd w:id="2779"/>
      </w:ins>
    </w:p>
    <w:p w14:paraId="6A7A82AC" w14:textId="77777777" w:rsidR="00430746" w:rsidRDefault="00430746" w:rsidP="00430746">
      <w:pPr>
        <w:rPr>
          <w:ins w:id="2781" w:author="JORGE CONTRERAS ORTIZ" w:date="2021-09-02T18:20:00Z"/>
        </w:rPr>
      </w:pPr>
    </w:p>
    <w:p w14:paraId="78F3F8F7" w14:textId="77777777" w:rsidR="00430746" w:rsidRDefault="00430746" w:rsidP="00430746">
      <w:pPr>
        <w:rPr>
          <w:ins w:id="2782" w:author="JORGE CONTRERAS ORTIZ" w:date="2021-09-02T18:20:00Z"/>
        </w:rPr>
      </w:pPr>
      <w:ins w:id="2783" w:author="JORGE CONTRERAS ORTIZ" w:date="2021-09-02T18:20:00Z">
        <w:r>
          <w:t>En la parte de alimentación, el circuito realizado ha sido el siguiente:</w:t>
        </w:r>
      </w:ins>
    </w:p>
    <w:p w14:paraId="42A31EEE" w14:textId="77777777" w:rsidR="00430746" w:rsidRDefault="00430746" w:rsidP="00430746">
      <w:pPr>
        <w:rPr>
          <w:ins w:id="2784" w:author="JORGE CONTRERAS ORTIZ" w:date="2021-09-02T18:20:00Z"/>
        </w:rPr>
      </w:pPr>
    </w:p>
    <w:p w14:paraId="06E66C67" w14:textId="77777777" w:rsidR="00430746" w:rsidRDefault="00430746" w:rsidP="00430746">
      <w:pPr>
        <w:keepNext/>
        <w:jc w:val="center"/>
        <w:rPr>
          <w:ins w:id="2785" w:author="JORGE CONTRERAS ORTIZ" w:date="2021-09-02T18:20:00Z"/>
        </w:rPr>
      </w:pPr>
      <w:ins w:id="2786" w:author="JORGE CONTRERAS ORTIZ" w:date="2021-09-02T18:20:00Z">
        <w:r>
          <w:rPr>
            <w:noProof/>
          </w:rPr>
          <w:drawing>
            <wp:inline distT="0" distB="0" distL="0" distR="0" wp14:anchorId="6076A38E" wp14:editId="426D7499">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22"/>
                      <a:stretch>
                        <a:fillRect/>
                      </a:stretch>
                    </pic:blipFill>
                    <pic:spPr>
                      <a:xfrm>
                        <a:off x="0" y="0"/>
                        <a:ext cx="5759450" cy="4532630"/>
                      </a:xfrm>
                      <a:prstGeom prst="rect">
                        <a:avLst/>
                      </a:prstGeom>
                    </pic:spPr>
                  </pic:pic>
                </a:graphicData>
              </a:graphic>
            </wp:inline>
          </w:drawing>
        </w:r>
      </w:ins>
    </w:p>
    <w:p w14:paraId="50D95A06" w14:textId="77777777" w:rsidR="00430746" w:rsidRDefault="00430746" w:rsidP="00430746">
      <w:pPr>
        <w:pStyle w:val="Descripcin"/>
        <w:jc w:val="center"/>
        <w:rPr>
          <w:ins w:id="2787" w:author="JORGE CONTRERAS ORTIZ" w:date="2021-09-02T18:20:00Z"/>
        </w:rPr>
      </w:pPr>
      <w:ins w:id="2788" w:author="JORGE CONTRERAS ORTIZ" w:date="2021-09-02T18:20:00Z">
        <w:r>
          <w:t>Ilustración  Circuito de Alimentación</w:t>
        </w:r>
      </w:ins>
    </w:p>
    <w:p w14:paraId="3D5F7145" w14:textId="77777777" w:rsidR="00430746" w:rsidRDefault="00430746" w:rsidP="00430746">
      <w:pPr>
        <w:jc w:val="both"/>
        <w:rPr>
          <w:ins w:id="2789" w:author="JORGE CONTRERAS ORTIZ" w:date="2021-09-02T18:20:00Z"/>
        </w:rPr>
      </w:pPr>
      <w:ins w:id="2790" w:author="JORGE CONTRERAS ORTIZ" w:date="2021-09-02T18:20:00Z">
        <w:r>
          <w:t>Para entender el circuito deberemos tener en cuenta que disponemos de dos alimentaciones posibles:</w:t>
        </w:r>
      </w:ins>
    </w:p>
    <w:p w14:paraId="11893CC9" w14:textId="77777777" w:rsidR="00430746" w:rsidRDefault="00430746" w:rsidP="00430746">
      <w:pPr>
        <w:pStyle w:val="Prrafodelista"/>
        <w:numPr>
          <w:ilvl w:val="0"/>
          <w:numId w:val="13"/>
        </w:numPr>
        <w:jc w:val="both"/>
        <w:rPr>
          <w:ins w:id="2791" w:author="JORGE CONTRERAS ORTIZ" w:date="2021-09-02T18:20:00Z"/>
        </w:rPr>
      </w:pPr>
      <w:ins w:id="2792" w:author="JORGE CONTRERAS ORTIZ" w:date="2021-09-02T18:20:00Z">
        <w:r>
          <w:t xml:space="preserve">Alimentación de 5V recibida por el conector USB (definida como </w:t>
        </w:r>
        <w:r w:rsidRPr="00025978">
          <w:rPr>
            <w:b/>
            <w:bCs/>
          </w:rPr>
          <w:t>VBUS</w:t>
        </w:r>
        <w:r>
          <w:t>).</w:t>
        </w:r>
      </w:ins>
    </w:p>
    <w:p w14:paraId="58EDA0E4" w14:textId="77777777" w:rsidR="00430746" w:rsidRDefault="00430746" w:rsidP="00430746">
      <w:pPr>
        <w:pStyle w:val="Prrafodelista"/>
        <w:numPr>
          <w:ilvl w:val="0"/>
          <w:numId w:val="13"/>
        </w:numPr>
        <w:jc w:val="both"/>
        <w:rPr>
          <w:ins w:id="2793" w:author="JORGE CONTRERAS ORTIZ" w:date="2021-09-02T18:20:00Z"/>
        </w:rPr>
      </w:pPr>
      <w:ins w:id="2794" w:author="JORGE CONTRERAS ORTIZ" w:date="2021-09-02T18:20:00Z">
        <w:r>
          <w:t xml:space="preserve">Alimentación de 3V3 recibida de la placa de alimentación de la </w:t>
        </w:r>
        <w:proofErr w:type="spellStart"/>
        <w:r>
          <w:t>Coockie</w:t>
        </w:r>
        <w:proofErr w:type="spellEnd"/>
        <w:r>
          <w:t xml:space="preserve"> (definida como</w:t>
        </w:r>
        <w:r>
          <w:rPr>
            <w:b/>
            <w:bCs/>
          </w:rPr>
          <w:t xml:space="preserve"> DVDD</w:t>
        </w:r>
        <w:r>
          <w:t>).</w:t>
        </w:r>
      </w:ins>
    </w:p>
    <w:p w14:paraId="2F423BAC" w14:textId="77777777" w:rsidR="00430746" w:rsidRDefault="00430746" w:rsidP="00430746">
      <w:pPr>
        <w:jc w:val="both"/>
        <w:rPr>
          <w:ins w:id="2795" w:author="JORGE CONTRERAS ORTIZ" w:date="2021-09-02T18:20:00Z"/>
        </w:rPr>
      </w:pPr>
      <w:ins w:id="2796" w:author="JORGE CONTRERAS ORTIZ" w:date="2021-09-02T18:20:00Z">
        <w:r>
          <w:t xml:space="preserve">En primer lugar, ambas líneas de alimentación pasan por U1, un switch de potencia, el cual se ha configurado para priorizar la alimentación de 5V sobre la de 3V3 como alimentación de la PCB. En caso de que la PCB solo se conecte a la </w:t>
        </w:r>
        <w:proofErr w:type="spellStart"/>
        <w:r>
          <w:t>Coockie</w:t>
        </w:r>
        <w:proofErr w:type="spellEnd"/>
        <w:r>
          <w:t xml:space="preserve"> y no por USB, por lo tanto no se dispondrá de 5V, la alimentación de la PCB será la alimentación de 3V3 recibida de la placa de alimentación de la </w:t>
        </w:r>
        <w:proofErr w:type="spellStart"/>
        <w:r>
          <w:t>Coockie</w:t>
        </w:r>
        <w:proofErr w:type="spellEnd"/>
        <w:r>
          <w:t>. Esta alimentación seleccionada (</w:t>
        </w:r>
        <w:r w:rsidRPr="005B2EB5">
          <w:rPr>
            <w:b/>
            <w:bCs/>
          </w:rPr>
          <w:t>PMUX</w:t>
        </w:r>
        <w:r>
          <w:t>) se hará pasar por U2, LDO a 3V3, asegurándonos así una alimentación estable de 3V3, ya se haya seleccionado previamente 5V o 3V3. Finalmente ya se pasará esta alimentación al resto del circuito.</w:t>
        </w:r>
      </w:ins>
    </w:p>
    <w:p w14:paraId="1AF7FE18" w14:textId="77777777" w:rsidR="00430746" w:rsidRDefault="00430746" w:rsidP="00430746">
      <w:pPr>
        <w:jc w:val="both"/>
        <w:rPr>
          <w:ins w:id="2797" w:author="JORGE CONTRERAS ORTIZ" w:date="2021-09-02T18:20:00Z"/>
        </w:rPr>
      </w:pPr>
      <w:ins w:id="2798" w:author="JORGE CONTRERAS ORTIZ" w:date="2021-09-02T18:20:00Z">
        <w:r>
          <w:t>Se ha añadido un Led SMD, junto con una resistencia en serie, a la salida de 3V3 del LDO (U2) para confirmar el correcto funcionamiento de esta parte del circuito.</w:t>
        </w:r>
      </w:ins>
    </w:p>
    <w:p w14:paraId="36DB9292" w14:textId="77777777" w:rsidR="00430746" w:rsidRDefault="00430746" w:rsidP="00430746">
      <w:pPr>
        <w:pStyle w:val="Ttulo3"/>
        <w:numPr>
          <w:ilvl w:val="2"/>
          <w:numId w:val="1"/>
        </w:numPr>
        <w:rPr>
          <w:ins w:id="2799" w:author="JORGE CONTRERAS ORTIZ" w:date="2021-09-02T18:20:00Z"/>
        </w:rPr>
      </w:pPr>
      <w:bookmarkStart w:id="2800" w:name="_Toc81499451"/>
      <w:ins w:id="2801" w:author="JORGE CONTRERAS ORTIZ" w:date="2021-09-02T18:20:00Z">
        <w:r>
          <w:lastRenderedPageBreak/>
          <w:t>Integración del módulo KTWM102</w:t>
        </w:r>
        <w:bookmarkEnd w:id="2800"/>
      </w:ins>
    </w:p>
    <w:p w14:paraId="2092B931" w14:textId="77777777" w:rsidR="00430746" w:rsidRDefault="00430746" w:rsidP="00430746">
      <w:pPr>
        <w:rPr>
          <w:ins w:id="2802" w:author="JORGE CONTRERAS ORTIZ" w:date="2021-09-02T18:20:00Z"/>
        </w:rPr>
      </w:pPr>
    </w:p>
    <w:p w14:paraId="37D75196" w14:textId="77777777" w:rsidR="00430746" w:rsidRDefault="00430746" w:rsidP="00430746">
      <w:pPr>
        <w:rPr>
          <w:ins w:id="2803" w:author="JORGE CONTRERAS ORTIZ" w:date="2021-09-02T18:20:00Z"/>
        </w:rPr>
      </w:pPr>
      <w:ins w:id="2804" w:author="JORGE CONTRERAS ORTIZ" w:date="2021-09-02T18:20:00Z">
        <w:r>
          <w:t>El circuito realizado para integrar el módulo KTWM102 es el siguiente:</w:t>
        </w:r>
      </w:ins>
    </w:p>
    <w:p w14:paraId="5A61B797" w14:textId="77777777" w:rsidR="00430746" w:rsidRDefault="00430746" w:rsidP="00430746">
      <w:pPr>
        <w:keepNext/>
        <w:rPr>
          <w:ins w:id="2805" w:author="JORGE CONTRERAS ORTIZ" w:date="2021-09-02T18:20:00Z"/>
        </w:rPr>
      </w:pPr>
      <w:ins w:id="2806" w:author="JORGE CONTRERAS ORTIZ" w:date="2021-09-02T18:20:00Z">
        <w:r>
          <w:rPr>
            <w:noProof/>
          </w:rPr>
          <w:drawing>
            <wp:inline distT="0" distB="0" distL="0" distR="0" wp14:anchorId="7C1EEEA4" wp14:editId="49B5FA58">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23"/>
                      <a:stretch>
                        <a:fillRect/>
                      </a:stretch>
                    </pic:blipFill>
                    <pic:spPr>
                      <a:xfrm>
                        <a:off x="0" y="0"/>
                        <a:ext cx="5759450" cy="3343275"/>
                      </a:xfrm>
                      <a:prstGeom prst="rect">
                        <a:avLst/>
                      </a:prstGeom>
                    </pic:spPr>
                  </pic:pic>
                </a:graphicData>
              </a:graphic>
            </wp:inline>
          </w:drawing>
        </w:r>
      </w:ins>
    </w:p>
    <w:p w14:paraId="71CCFC5C" w14:textId="77777777" w:rsidR="00430746" w:rsidRDefault="00430746" w:rsidP="00430746">
      <w:pPr>
        <w:pStyle w:val="Descripcin"/>
        <w:jc w:val="center"/>
        <w:rPr>
          <w:ins w:id="2807" w:author="JORGE CONTRERAS ORTIZ" w:date="2021-09-02T18:20:00Z"/>
        </w:rPr>
      </w:pPr>
      <w:bookmarkStart w:id="2808" w:name="_Toc81499621"/>
      <w:bookmarkStart w:id="2809" w:name="_Toc81499856"/>
      <w:ins w:id="2810" w:author="JORGE CONTRERAS ORTIZ" w:date="2021-09-02T18:20:00Z">
        <w:r>
          <w:t xml:space="preserve">Ilustración </w:t>
        </w:r>
        <w:r>
          <w:fldChar w:fldCharType="begin"/>
        </w:r>
        <w:r>
          <w:instrText xml:space="preserve"> SEQ Ilustración \* ARABIC </w:instrText>
        </w:r>
        <w:r>
          <w:fldChar w:fldCharType="separate"/>
        </w:r>
        <w:r>
          <w:rPr>
            <w:noProof/>
          </w:rPr>
          <w:t>7</w:t>
        </w:r>
        <w:r>
          <w:rPr>
            <w:noProof/>
          </w:rPr>
          <w:fldChar w:fldCharType="end"/>
        </w:r>
        <w:r>
          <w:t xml:space="preserve"> Circuito Integración del Módulo</w:t>
        </w:r>
        <w:bookmarkEnd w:id="2808"/>
        <w:bookmarkEnd w:id="2809"/>
      </w:ins>
    </w:p>
    <w:p w14:paraId="5FFA53D3" w14:textId="77777777" w:rsidR="00430746" w:rsidRDefault="00430746" w:rsidP="00430746">
      <w:pPr>
        <w:rPr>
          <w:ins w:id="2811" w:author="JORGE CONTRERAS ORTIZ" w:date="2021-09-02T18:20:00Z"/>
        </w:rPr>
      </w:pPr>
    </w:p>
    <w:p w14:paraId="216EAFFA" w14:textId="77777777" w:rsidR="00430746" w:rsidRDefault="00430746" w:rsidP="00430746">
      <w:pPr>
        <w:rPr>
          <w:ins w:id="2812" w:author="JORGE CONTRERAS ORTIZ" w:date="2021-09-02T18:20:00Z"/>
        </w:rPr>
      </w:pPr>
      <w:ins w:id="2813" w:author="JORGE CONTRERAS ORTIZ" w:date="2021-09-02T18:20:00Z">
        <w:r>
          <w:t>El dispositivo KTWM102, tal como hemos mostrado anteriormente, es el siguiente:</w:t>
        </w:r>
      </w:ins>
    </w:p>
    <w:p w14:paraId="2E61D9FF" w14:textId="77777777" w:rsidR="00430746" w:rsidRDefault="00430746" w:rsidP="00430746">
      <w:pPr>
        <w:rPr>
          <w:ins w:id="2814" w:author="JORGE CONTRERAS ORTIZ" w:date="2021-09-02T18:20:00Z"/>
        </w:rPr>
      </w:pPr>
    </w:p>
    <w:p w14:paraId="7AF4CCBF" w14:textId="77777777" w:rsidR="00430746" w:rsidRDefault="00430746" w:rsidP="00430746">
      <w:pPr>
        <w:keepNext/>
        <w:jc w:val="center"/>
        <w:rPr>
          <w:ins w:id="2815" w:author="JORGE CONTRERAS ORTIZ" w:date="2021-09-02T18:20:00Z"/>
        </w:rPr>
      </w:pPr>
      <w:ins w:id="2816" w:author="JORGE CONTRERAS ORTIZ" w:date="2021-09-02T18:20:00Z">
        <w:r>
          <w:rPr>
            <w:noProof/>
          </w:rPr>
          <w:drawing>
            <wp:inline distT="0" distB="0" distL="0" distR="0" wp14:anchorId="6551EA0B" wp14:editId="128C8D4D">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ins>
    </w:p>
    <w:p w14:paraId="1C5FB5AC" w14:textId="77777777" w:rsidR="00430746" w:rsidRDefault="00430746" w:rsidP="00430746">
      <w:pPr>
        <w:pStyle w:val="Descripcin"/>
        <w:jc w:val="center"/>
        <w:rPr>
          <w:ins w:id="2817" w:author="JORGE CONTRERAS ORTIZ" w:date="2021-09-02T18:20:00Z"/>
        </w:rPr>
      </w:pPr>
      <w:bookmarkStart w:id="2818" w:name="_Toc81499622"/>
      <w:bookmarkStart w:id="2819" w:name="_Toc81499857"/>
      <w:ins w:id="2820" w:author="JORGE CONTRERAS ORTIZ" w:date="2021-09-02T18:20:00Z">
        <w:r>
          <w:t xml:space="preserve">Ilustración </w:t>
        </w:r>
        <w:r>
          <w:fldChar w:fldCharType="begin"/>
        </w:r>
        <w:r>
          <w:instrText xml:space="preserve"> SEQ Ilustración \* ARABIC </w:instrText>
        </w:r>
        <w:r>
          <w:fldChar w:fldCharType="separate"/>
        </w:r>
        <w:r>
          <w:rPr>
            <w:noProof/>
          </w:rPr>
          <w:t>8</w:t>
        </w:r>
        <w:r>
          <w:rPr>
            <w:noProof/>
          </w:rPr>
          <w:fldChar w:fldCharType="end"/>
        </w:r>
        <w:r>
          <w:t xml:space="preserve"> Dispositivo KTWM102</w:t>
        </w:r>
        <w:bookmarkEnd w:id="2818"/>
        <w:bookmarkEnd w:id="2819"/>
      </w:ins>
    </w:p>
    <w:p w14:paraId="1EC94BBF" w14:textId="77777777" w:rsidR="00430746" w:rsidRDefault="00430746" w:rsidP="00430746">
      <w:pPr>
        <w:jc w:val="both"/>
        <w:rPr>
          <w:ins w:id="2821" w:author="JORGE CONTRERAS ORTIZ" w:date="2021-09-02T18:20:00Z"/>
        </w:rPr>
      </w:pPr>
    </w:p>
    <w:p w14:paraId="2B6BA412" w14:textId="77777777" w:rsidR="00430746" w:rsidRDefault="00430746" w:rsidP="00430746">
      <w:pPr>
        <w:jc w:val="both"/>
        <w:rPr>
          <w:ins w:id="2822" w:author="JORGE CONTRERAS ORTIZ" w:date="2021-09-02T18:20:00Z"/>
        </w:rPr>
      </w:pPr>
      <w:ins w:id="2823" w:author="JORGE CONTRERAS ORTIZ" w:date="2021-09-02T18:20:00Z">
        <w:r>
          <w:t xml:space="preserve">Es el dispositivo utilizado para las comunicaciones entre los diferentes nodos. Para el diseño de esta parte del circuito, se han seguido las recomendaciones de KIRALE. Se añaden un pulsador con </w:t>
        </w:r>
        <w:proofErr w:type="spellStart"/>
        <w:r>
          <w:t>pull</w:t>
        </w:r>
        <w:proofErr w:type="spellEnd"/>
        <w:r>
          <w:t xml:space="preserve">-up para el </w:t>
        </w:r>
        <w:proofErr w:type="spellStart"/>
        <w:r>
          <w:t>RESET_n</w:t>
        </w:r>
        <w:proofErr w:type="spellEnd"/>
        <w:r>
          <w:t xml:space="preserve"> del propio KTWM102. El Led SMD incluido es utilizado para indicar el estado del nodo (conectado a la red, sin conexión, etc…).</w:t>
        </w:r>
      </w:ins>
    </w:p>
    <w:p w14:paraId="5B821D88" w14:textId="77777777" w:rsidR="00430746" w:rsidRDefault="00430746" w:rsidP="00430746">
      <w:pPr>
        <w:rPr>
          <w:ins w:id="2824" w:author="JORGE CONTRERAS ORTIZ" w:date="2021-09-02T18:20:00Z"/>
        </w:rPr>
      </w:pPr>
      <w:ins w:id="2825" w:author="JORGE CONTRERAS ORTIZ" w:date="2021-09-02T18:20:00Z">
        <w:r>
          <w:br w:type="page"/>
        </w:r>
      </w:ins>
    </w:p>
    <w:p w14:paraId="29B3BFD4" w14:textId="77777777" w:rsidR="00430746" w:rsidRDefault="00430746" w:rsidP="00430746">
      <w:pPr>
        <w:pStyle w:val="Ttulo3"/>
        <w:numPr>
          <w:ilvl w:val="2"/>
          <w:numId w:val="1"/>
        </w:numPr>
        <w:rPr>
          <w:ins w:id="2826" w:author="JORGE CONTRERAS ORTIZ" w:date="2021-09-02T18:20:00Z"/>
        </w:rPr>
      </w:pPr>
      <w:bookmarkStart w:id="2827" w:name="_Toc81499452"/>
      <w:proofErr w:type="spellStart"/>
      <w:ins w:id="2828" w:author="JORGE CONTRERAS ORTIZ" w:date="2021-09-02T18:20:00Z">
        <w:r>
          <w:lastRenderedPageBreak/>
          <w:t>Coockie</w:t>
        </w:r>
        <w:proofErr w:type="spellEnd"/>
        <w:r>
          <w:t xml:space="preserve"> </w:t>
        </w:r>
        <w:proofErr w:type="spellStart"/>
        <w:r>
          <w:t>Connector</w:t>
        </w:r>
        <w:bookmarkEnd w:id="2827"/>
        <w:proofErr w:type="spellEnd"/>
      </w:ins>
    </w:p>
    <w:p w14:paraId="6FD2DE30" w14:textId="77777777" w:rsidR="00430746" w:rsidRDefault="00430746" w:rsidP="00430746">
      <w:pPr>
        <w:rPr>
          <w:ins w:id="2829" w:author="JORGE CONTRERAS ORTIZ" w:date="2021-09-02T18:20:00Z"/>
        </w:rPr>
      </w:pPr>
    </w:p>
    <w:p w14:paraId="07A2BDCB" w14:textId="77777777" w:rsidR="00430746" w:rsidRDefault="00430746" w:rsidP="00430746">
      <w:pPr>
        <w:jc w:val="both"/>
        <w:rPr>
          <w:ins w:id="2830" w:author="JORGE CONTRERAS ORTIZ" w:date="2021-09-02T18:20:00Z"/>
        </w:rPr>
      </w:pPr>
      <w:ins w:id="2831" w:author="JORGE CONTRERAS ORTIZ" w:date="2021-09-02T18:20:00Z">
        <w:r>
          <w:t xml:space="preserve">Esta parte del circuito, es la interfaz con el resto de PCB integrantes de la </w:t>
        </w:r>
        <w:proofErr w:type="spellStart"/>
        <w:r>
          <w:t>Coockie</w:t>
        </w:r>
        <w:proofErr w:type="spellEnd"/>
        <w:r>
          <w:t xml:space="preserve"> a través de conectores verticales:</w:t>
        </w:r>
      </w:ins>
    </w:p>
    <w:p w14:paraId="0957CD05" w14:textId="77777777" w:rsidR="00430746" w:rsidRDefault="00430746" w:rsidP="00430746">
      <w:pPr>
        <w:keepNext/>
        <w:jc w:val="center"/>
        <w:rPr>
          <w:ins w:id="2832" w:author="JORGE CONTRERAS ORTIZ" w:date="2021-09-02T18:20:00Z"/>
        </w:rPr>
      </w:pPr>
      <w:ins w:id="2833" w:author="JORGE CONTRERAS ORTIZ" w:date="2021-09-02T18:20:00Z">
        <w:r>
          <w:rPr>
            <w:noProof/>
          </w:rPr>
          <w:drawing>
            <wp:inline distT="0" distB="0" distL="0" distR="0" wp14:anchorId="35158CA1" wp14:editId="16C0C52C">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25"/>
                      <a:stretch>
                        <a:fillRect/>
                      </a:stretch>
                    </pic:blipFill>
                    <pic:spPr>
                      <a:xfrm>
                        <a:off x="0" y="0"/>
                        <a:ext cx="5759450" cy="6643370"/>
                      </a:xfrm>
                      <a:prstGeom prst="rect">
                        <a:avLst/>
                      </a:prstGeom>
                    </pic:spPr>
                  </pic:pic>
                </a:graphicData>
              </a:graphic>
            </wp:inline>
          </w:drawing>
        </w:r>
      </w:ins>
    </w:p>
    <w:p w14:paraId="0860FC1B" w14:textId="77777777" w:rsidR="00430746" w:rsidRDefault="00430746" w:rsidP="00430746">
      <w:pPr>
        <w:pStyle w:val="Descripcin"/>
        <w:jc w:val="center"/>
        <w:rPr>
          <w:ins w:id="2834" w:author="JORGE CONTRERAS ORTIZ" w:date="2021-09-02T18:20:00Z"/>
        </w:rPr>
      </w:pPr>
      <w:bookmarkStart w:id="2835" w:name="_Toc81499623"/>
      <w:bookmarkStart w:id="2836" w:name="_Toc81499858"/>
      <w:ins w:id="2837" w:author="JORGE CONTRERAS ORTIZ" w:date="2021-09-02T18:20:00Z">
        <w:r>
          <w:t xml:space="preserve">Ilustración </w:t>
        </w:r>
        <w:r>
          <w:fldChar w:fldCharType="begin"/>
        </w:r>
        <w:r>
          <w:instrText xml:space="preserve"> SEQ Ilustración \* ARABIC </w:instrText>
        </w:r>
        <w:r>
          <w:fldChar w:fldCharType="separate"/>
        </w:r>
        <w:r>
          <w:rPr>
            <w:noProof/>
          </w:rPr>
          <w:t>9</w:t>
        </w:r>
        <w:r>
          <w:rPr>
            <w:noProof/>
          </w:rPr>
          <w:fldChar w:fldCharType="end"/>
        </w:r>
        <w:r>
          <w:t xml:space="preserve"> Conectores Verticales</w:t>
        </w:r>
        <w:bookmarkEnd w:id="2835"/>
        <w:bookmarkEnd w:id="2836"/>
      </w:ins>
    </w:p>
    <w:p w14:paraId="0BB44FA2" w14:textId="77777777" w:rsidR="00430746" w:rsidRDefault="00430746" w:rsidP="00430746">
      <w:pPr>
        <w:rPr>
          <w:ins w:id="2838" w:author="JORGE CONTRERAS ORTIZ" w:date="2021-09-02T18:20:00Z"/>
        </w:rPr>
      </w:pPr>
      <w:ins w:id="2839" w:author="JORGE CONTRERAS ORTIZ" w:date="2021-09-02T18:20:00Z">
        <w:r>
          <w:br w:type="page"/>
        </w:r>
      </w:ins>
    </w:p>
    <w:p w14:paraId="1F5FB9B1" w14:textId="77777777" w:rsidR="00430746" w:rsidRDefault="00430746" w:rsidP="00430746">
      <w:pPr>
        <w:pStyle w:val="Ttulo3"/>
        <w:numPr>
          <w:ilvl w:val="2"/>
          <w:numId w:val="1"/>
        </w:numPr>
        <w:rPr>
          <w:ins w:id="2840" w:author="JORGE CONTRERAS ORTIZ" w:date="2021-09-02T18:20:00Z"/>
        </w:rPr>
      </w:pPr>
      <w:bookmarkStart w:id="2841" w:name="_Toc81499453"/>
      <w:ins w:id="2842" w:author="JORGE CONTRERAS ORTIZ" w:date="2021-09-02T18:20:00Z">
        <w:r>
          <w:lastRenderedPageBreak/>
          <w:t>USB</w:t>
        </w:r>
        <w:bookmarkEnd w:id="2841"/>
      </w:ins>
    </w:p>
    <w:p w14:paraId="36638BD9" w14:textId="77777777" w:rsidR="00430746" w:rsidRDefault="00430746" w:rsidP="00430746">
      <w:pPr>
        <w:rPr>
          <w:ins w:id="2843" w:author="JORGE CONTRERAS ORTIZ" w:date="2021-09-02T18:20:00Z"/>
        </w:rPr>
      </w:pPr>
    </w:p>
    <w:p w14:paraId="23F8E7CA" w14:textId="77777777" w:rsidR="00430746" w:rsidRDefault="00430746" w:rsidP="00430746">
      <w:pPr>
        <w:jc w:val="both"/>
        <w:rPr>
          <w:ins w:id="2844" w:author="JORGE CONTRERAS ORTIZ" w:date="2021-09-02T18:20:00Z"/>
        </w:rPr>
      </w:pPr>
      <w:ins w:id="2845" w:author="JORGE CONTRERAS ORTIZ" w:date="2021-09-02T18:20:00Z">
        <w:r>
          <w:t xml:space="preserve">Esta última parte implementa un conector micro USB tipo B, pudiendo así conectar el dispositivo KTWM102 con un PC a través de la herramienta </w:t>
        </w:r>
        <w:proofErr w:type="spellStart"/>
        <w:r>
          <w:t>KiTools</w:t>
        </w:r>
        <w:proofErr w:type="spellEnd"/>
        <w:r>
          <w:t>.</w:t>
        </w:r>
      </w:ins>
    </w:p>
    <w:p w14:paraId="1EE0EFB3" w14:textId="77777777" w:rsidR="00430746" w:rsidRDefault="00430746" w:rsidP="00430746">
      <w:pPr>
        <w:keepNext/>
        <w:jc w:val="both"/>
        <w:rPr>
          <w:ins w:id="2846" w:author="JORGE CONTRERAS ORTIZ" w:date="2021-09-02T18:20:00Z"/>
        </w:rPr>
      </w:pPr>
      <w:ins w:id="2847" w:author="JORGE CONTRERAS ORTIZ" w:date="2021-09-02T18:20:00Z">
        <w:r>
          <w:rPr>
            <w:noProof/>
          </w:rPr>
          <w:drawing>
            <wp:inline distT="0" distB="0" distL="0" distR="0" wp14:anchorId="7C58E3CD" wp14:editId="79281FDD">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26"/>
                      <a:stretch>
                        <a:fillRect/>
                      </a:stretch>
                    </pic:blipFill>
                    <pic:spPr>
                      <a:xfrm>
                        <a:off x="0" y="0"/>
                        <a:ext cx="5759450" cy="2359660"/>
                      </a:xfrm>
                      <a:prstGeom prst="rect">
                        <a:avLst/>
                      </a:prstGeom>
                    </pic:spPr>
                  </pic:pic>
                </a:graphicData>
              </a:graphic>
            </wp:inline>
          </w:drawing>
        </w:r>
      </w:ins>
    </w:p>
    <w:p w14:paraId="36586C29" w14:textId="77777777" w:rsidR="00430746" w:rsidRPr="005B4B3D" w:rsidRDefault="00430746" w:rsidP="00430746">
      <w:pPr>
        <w:pStyle w:val="Descripcin"/>
        <w:jc w:val="center"/>
        <w:rPr>
          <w:ins w:id="2848" w:author="JORGE CONTRERAS ORTIZ" w:date="2021-09-02T18:20:00Z"/>
        </w:rPr>
      </w:pPr>
      <w:bookmarkStart w:id="2849" w:name="_Toc81499624"/>
      <w:bookmarkStart w:id="2850" w:name="_Toc81499859"/>
      <w:ins w:id="2851" w:author="JORGE CONTRERAS ORTIZ" w:date="2021-09-02T18:20:00Z">
        <w:r>
          <w:t xml:space="preserve">Ilustración </w:t>
        </w:r>
        <w:r>
          <w:fldChar w:fldCharType="begin"/>
        </w:r>
        <w:r>
          <w:instrText xml:space="preserve"> SEQ Ilustración \* ARABIC </w:instrText>
        </w:r>
        <w:r>
          <w:fldChar w:fldCharType="separate"/>
        </w:r>
        <w:r>
          <w:rPr>
            <w:noProof/>
          </w:rPr>
          <w:t>10</w:t>
        </w:r>
        <w:r>
          <w:rPr>
            <w:noProof/>
          </w:rPr>
          <w:fldChar w:fldCharType="end"/>
        </w:r>
        <w:r>
          <w:t xml:space="preserve"> Conector USB</w:t>
        </w:r>
        <w:bookmarkEnd w:id="2849"/>
        <w:bookmarkEnd w:id="2850"/>
      </w:ins>
    </w:p>
    <w:p w14:paraId="793A3B54" w14:textId="77777777" w:rsidR="00430746" w:rsidRDefault="00430746" w:rsidP="00430746">
      <w:pPr>
        <w:jc w:val="both"/>
        <w:rPr>
          <w:ins w:id="2852" w:author="JORGE CONTRERAS ORTIZ" w:date="2021-09-02T18:20:00Z"/>
        </w:rPr>
      </w:pPr>
      <w:ins w:id="2853" w:author="JORGE CONTRERAS ORTIZ" w:date="2021-09-02T18:20:00Z">
        <w:r>
          <w:t xml:space="preserve">Se añade un Led SMD con una resistencia en serie, como comprobación de que lleguen los </w:t>
        </w:r>
        <w:commentRangeStart w:id="2854"/>
        <w:r>
          <w:t>5V</w:t>
        </w:r>
        <w:commentRangeEnd w:id="2854"/>
        <w:r>
          <w:rPr>
            <w:rStyle w:val="Refdecomentario"/>
          </w:rPr>
          <w:commentReference w:id="2854"/>
        </w:r>
        <w:r>
          <w:t xml:space="preserve"> correctamente al circuito, como símbolo de una buena conexión del conector.</w:t>
        </w:r>
      </w:ins>
    </w:p>
    <w:p w14:paraId="4A030EEF" w14:textId="77777777" w:rsidR="00430746" w:rsidRDefault="00430746" w:rsidP="00430746">
      <w:pPr>
        <w:rPr>
          <w:ins w:id="2855" w:author="JORGE CONTRERAS ORTIZ" w:date="2021-09-02T18:20:00Z"/>
        </w:rPr>
      </w:pPr>
      <w:ins w:id="2856" w:author="JORGE CONTRERAS ORTIZ" w:date="2021-09-02T18:20:00Z">
        <w:r>
          <w:br w:type="page"/>
        </w:r>
      </w:ins>
    </w:p>
    <w:p w14:paraId="7260C5C1" w14:textId="77777777" w:rsidR="00430746" w:rsidRDefault="00430746" w:rsidP="00430746">
      <w:pPr>
        <w:pStyle w:val="Ttulo2"/>
        <w:numPr>
          <w:ilvl w:val="1"/>
          <w:numId w:val="1"/>
        </w:numPr>
        <w:rPr>
          <w:ins w:id="2857" w:author="JORGE CONTRERAS ORTIZ" w:date="2021-09-02T18:20:00Z"/>
        </w:rPr>
      </w:pPr>
      <w:bookmarkStart w:id="2858" w:name="_Toc81499454"/>
      <w:ins w:id="2859" w:author="JORGE CONTRERAS ORTIZ" w:date="2021-09-02T18:20:00Z">
        <w:r>
          <w:lastRenderedPageBreak/>
          <w:t>LAYOUT</w:t>
        </w:r>
        <w:bookmarkEnd w:id="2858"/>
      </w:ins>
    </w:p>
    <w:p w14:paraId="058F82A4" w14:textId="77777777" w:rsidR="00430746" w:rsidRDefault="00430746" w:rsidP="00430746">
      <w:pPr>
        <w:rPr>
          <w:ins w:id="2860" w:author="JORGE CONTRERAS ORTIZ" w:date="2021-09-02T18:20:00Z"/>
        </w:rPr>
      </w:pPr>
    </w:p>
    <w:p w14:paraId="6D937510" w14:textId="77777777" w:rsidR="00430746" w:rsidRDefault="00430746" w:rsidP="00430746">
      <w:pPr>
        <w:rPr>
          <w:ins w:id="2861" w:author="JORGE CONTRERAS ORTIZ" w:date="2021-09-02T18:20:00Z"/>
        </w:rPr>
      </w:pPr>
      <w:ins w:id="2862" w:author="JORGE CONTRERAS ORTIZ" w:date="2021-09-02T18:20:00Z">
        <w:r>
          <w:t>El Layout completo realizado es el mostrado en la Ilustración 11. Posteriormente se mostrará el Layout elegido separando las diferentes capas.</w:t>
        </w:r>
      </w:ins>
    </w:p>
    <w:p w14:paraId="4CFEDC73" w14:textId="77777777" w:rsidR="00430746" w:rsidRDefault="00430746" w:rsidP="00430746">
      <w:pPr>
        <w:keepNext/>
        <w:jc w:val="center"/>
        <w:rPr>
          <w:ins w:id="2863" w:author="JORGE CONTRERAS ORTIZ" w:date="2021-09-02T18:20:00Z"/>
        </w:rPr>
      </w:pPr>
      <w:ins w:id="2864" w:author="JORGE CONTRERAS ORTIZ" w:date="2021-09-02T18:20:00Z">
        <w:r>
          <w:rPr>
            <w:noProof/>
          </w:rPr>
          <w:drawing>
            <wp:inline distT="0" distB="0" distL="0" distR="0" wp14:anchorId="135B4CCF" wp14:editId="309E6DDA">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95"/>
                      <a:stretch>
                        <a:fillRect/>
                      </a:stretch>
                    </pic:blipFill>
                    <pic:spPr>
                      <a:xfrm>
                        <a:off x="0" y="0"/>
                        <a:ext cx="4915729" cy="3756440"/>
                      </a:xfrm>
                      <a:prstGeom prst="rect">
                        <a:avLst/>
                      </a:prstGeom>
                    </pic:spPr>
                  </pic:pic>
                </a:graphicData>
              </a:graphic>
            </wp:inline>
          </w:drawing>
        </w:r>
      </w:ins>
    </w:p>
    <w:p w14:paraId="685C0882" w14:textId="77777777" w:rsidR="00430746" w:rsidRPr="00A3098D" w:rsidRDefault="00430746" w:rsidP="00430746">
      <w:pPr>
        <w:pStyle w:val="Descripcin"/>
        <w:jc w:val="center"/>
        <w:rPr>
          <w:ins w:id="2865" w:author="JORGE CONTRERAS ORTIZ" w:date="2021-09-02T18:20:00Z"/>
        </w:rPr>
      </w:pPr>
      <w:bookmarkStart w:id="2866" w:name="_Toc81499625"/>
      <w:bookmarkStart w:id="2867" w:name="_Toc81499860"/>
      <w:ins w:id="2868" w:author="JORGE CONTRERAS ORTIZ" w:date="2021-09-02T18:20:00Z">
        <w:r>
          <w:t xml:space="preserve">Ilustración </w:t>
        </w:r>
        <w:r>
          <w:fldChar w:fldCharType="begin"/>
        </w:r>
        <w:r>
          <w:instrText xml:space="preserve"> SEQ Ilustración \* ARABIC </w:instrText>
        </w:r>
        <w:r>
          <w:fldChar w:fldCharType="separate"/>
        </w:r>
        <w:r>
          <w:rPr>
            <w:noProof/>
          </w:rPr>
          <w:t>11</w:t>
        </w:r>
        <w:r>
          <w:fldChar w:fldCharType="end"/>
        </w:r>
        <w:r>
          <w:t xml:space="preserve"> Layout Completo</w:t>
        </w:r>
        <w:bookmarkEnd w:id="2866"/>
        <w:bookmarkEnd w:id="2867"/>
      </w:ins>
    </w:p>
    <w:p w14:paraId="2DBF502C" w14:textId="77777777" w:rsidR="00430746" w:rsidRDefault="00430746" w:rsidP="00430746">
      <w:pPr>
        <w:rPr>
          <w:ins w:id="2869" w:author="JORGE CONTRERAS ORTIZ" w:date="2021-09-02T18:20:00Z"/>
        </w:rPr>
      </w:pPr>
      <w:ins w:id="2870" w:author="JORGE CONTRERAS ORTIZ" w:date="2021-09-02T18:20:00Z">
        <w:r>
          <w:br w:type="page"/>
        </w:r>
      </w:ins>
    </w:p>
    <w:p w14:paraId="1F7385DF" w14:textId="77777777" w:rsidR="00430746" w:rsidRDefault="00430746" w:rsidP="00430746">
      <w:pPr>
        <w:pStyle w:val="Ttulo3"/>
        <w:numPr>
          <w:ilvl w:val="2"/>
          <w:numId w:val="1"/>
        </w:numPr>
        <w:rPr>
          <w:ins w:id="2871" w:author="JORGE CONTRERAS ORTIZ" w:date="2021-09-02T18:20:00Z"/>
        </w:rPr>
      </w:pPr>
      <w:bookmarkStart w:id="2872" w:name="_Toc81499455"/>
      <w:ins w:id="2873" w:author="JORGE CONTRERAS ORTIZ" w:date="2021-09-02T18:20:00Z">
        <w:r>
          <w:lastRenderedPageBreak/>
          <w:t>Layout Capa TOP</w:t>
        </w:r>
        <w:bookmarkEnd w:id="2872"/>
      </w:ins>
    </w:p>
    <w:p w14:paraId="2DE38658" w14:textId="77777777" w:rsidR="00430746" w:rsidRDefault="00430746" w:rsidP="00430746">
      <w:pPr>
        <w:rPr>
          <w:ins w:id="2874" w:author="JORGE CONTRERAS ORTIZ" w:date="2021-09-02T18:20:00Z"/>
        </w:rPr>
      </w:pPr>
    </w:p>
    <w:p w14:paraId="0CA598A4" w14:textId="77777777" w:rsidR="00430746" w:rsidRDefault="00430746" w:rsidP="00430746">
      <w:pPr>
        <w:jc w:val="both"/>
        <w:rPr>
          <w:ins w:id="2875" w:author="JORGE CONTRERAS ORTIZ" w:date="2021-09-02T18:20:00Z"/>
        </w:rPr>
      </w:pPr>
      <w:ins w:id="2876" w:author="JORGE CONTRERAS ORTIZ" w:date="2021-09-02T18:20:00Z">
        <w:r>
          <w:t xml:space="preserve">Como se ve </w:t>
        </w:r>
        <w:proofErr w:type="spellStart"/>
        <w:r>
          <w:t>el la</w:t>
        </w:r>
        <w:proofErr w:type="spellEnd"/>
        <w:r>
          <w:t xml:space="preserve"> Ilustración 12, en la capa TOP se han posicionado la mayoría de las pistas y se ha realizado el posicionado de los componentes exceptuando 2 conectores.</w:t>
        </w:r>
      </w:ins>
    </w:p>
    <w:p w14:paraId="47DD87AC" w14:textId="77777777" w:rsidR="00430746" w:rsidRPr="00A3098D" w:rsidRDefault="00430746" w:rsidP="00430746">
      <w:pPr>
        <w:jc w:val="both"/>
        <w:rPr>
          <w:ins w:id="2877" w:author="JORGE CONTRERAS ORTIZ" w:date="2021-09-02T18:20:00Z"/>
        </w:rPr>
      </w:pPr>
    </w:p>
    <w:p w14:paraId="18AA9EE3" w14:textId="77777777" w:rsidR="00430746" w:rsidRDefault="00430746" w:rsidP="00430746">
      <w:pPr>
        <w:keepNext/>
        <w:jc w:val="center"/>
        <w:rPr>
          <w:ins w:id="2878" w:author="JORGE CONTRERAS ORTIZ" w:date="2021-09-02T18:20:00Z"/>
        </w:rPr>
      </w:pPr>
      <w:ins w:id="2879" w:author="JORGE CONTRERAS ORTIZ" w:date="2021-09-02T18:20:00Z">
        <w:r>
          <w:rPr>
            <w:noProof/>
          </w:rPr>
          <w:drawing>
            <wp:inline distT="0" distB="0" distL="0" distR="0" wp14:anchorId="48E91711" wp14:editId="3126BCF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96"/>
                      <a:stretch>
                        <a:fillRect/>
                      </a:stretch>
                    </pic:blipFill>
                    <pic:spPr>
                      <a:xfrm>
                        <a:off x="0" y="0"/>
                        <a:ext cx="6044344" cy="4560914"/>
                      </a:xfrm>
                      <a:prstGeom prst="rect">
                        <a:avLst/>
                      </a:prstGeom>
                    </pic:spPr>
                  </pic:pic>
                </a:graphicData>
              </a:graphic>
            </wp:inline>
          </w:drawing>
        </w:r>
      </w:ins>
    </w:p>
    <w:p w14:paraId="649E364A" w14:textId="77777777" w:rsidR="00430746" w:rsidRDefault="00430746" w:rsidP="00430746">
      <w:pPr>
        <w:pStyle w:val="Descripcin"/>
        <w:jc w:val="center"/>
        <w:rPr>
          <w:ins w:id="2880" w:author="JORGE CONTRERAS ORTIZ" w:date="2021-09-02T18:20:00Z"/>
        </w:rPr>
      </w:pPr>
      <w:bookmarkStart w:id="2881" w:name="_Toc81499626"/>
      <w:bookmarkStart w:id="2882" w:name="_Toc81499861"/>
      <w:ins w:id="2883" w:author="JORGE CONTRERAS ORTIZ" w:date="2021-09-02T18:20:00Z">
        <w:r>
          <w:t xml:space="preserve">Ilustración </w:t>
        </w:r>
        <w:r>
          <w:fldChar w:fldCharType="begin"/>
        </w:r>
        <w:r>
          <w:instrText xml:space="preserve"> SEQ Ilustración \* ARABIC </w:instrText>
        </w:r>
        <w:r>
          <w:fldChar w:fldCharType="separate"/>
        </w:r>
        <w:r>
          <w:rPr>
            <w:noProof/>
          </w:rPr>
          <w:t>12</w:t>
        </w:r>
        <w:r>
          <w:fldChar w:fldCharType="end"/>
        </w:r>
        <w:r>
          <w:t xml:space="preserve"> Layout Capa TOP</w:t>
        </w:r>
        <w:bookmarkEnd w:id="2881"/>
        <w:bookmarkEnd w:id="2882"/>
      </w:ins>
    </w:p>
    <w:p w14:paraId="2495AE32" w14:textId="77777777" w:rsidR="00430746" w:rsidRDefault="00430746" w:rsidP="00430746">
      <w:pPr>
        <w:rPr>
          <w:ins w:id="2884" w:author="JORGE CONTRERAS ORTIZ" w:date="2021-09-02T18:20:00Z"/>
        </w:rPr>
      </w:pPr>
      <w:ins w:id="2885" w:author="JORGE CONTRERAS ORTIZ" w:date="2021-09-02T18:20:00Z">
        <w:r>
          <w:br w:type="page"/>
        </w:r>
      </w:ins>
    </w:p>
    <w:p w14:paraId="1D486A90" w14:textId="77777777" w:rsidR="00430746" w:rsidRDefault="00430746" w:rsidP="00430746">
      <w:pPr>
        <w:pStyle w:val="Ttulo3"/>
        <w:numPr>
          <w:ilvl w:val="2"/>
          <w:numId w:val="1"/>
        </w:numPr>
        <w:rPr>
          <w:ins w:id="2886" w:author="JORGE CONTRERAS ORTIZ" w:date="2021-09-02T18:20:00Z"/>
        </w:rPr>
      </w:pPr>
      <w:bookmarkStart w:id="2887" w:name="_Toc81499456"/>
      <w:ins w:id="2888" w:author="JORGE CONTRERAS ORTIZ" w:date="2021-09-02T18:20:00Z">
        <w:r>
          <w:lastRenderedPageBreak/>
          <w:t>Layout Capa BOTTOM</w:t>
        </w:r>
        <w:bookmarkEnd w:id="2887"/>
      </w:ins>
    </w:p>
    <w:p w14:paraId="7E2CEB34" w14:textId="77777777" w:rsidR="00430746" w:rsidRDefault="00430746" w:rsidP="00430746">
      <w:pPr>
        <w:rPr>
          <w:ins w:id="2889" w:author="JORGE CONTRERAS ORTIZ" w:date="2021-09-02T18:20:00Z"/>
        </w:rPr>
      </w:pPr>
    </w:p>
    <w:p w14:paraId="1C482261" w14:textId="77777777" w:rsidR="00430746" w:rsidRDefault="00430746" w:rsidP="00430746">
      <w:pPr>
        <w:jc w:val="both"/>
        <w:rPr>
          <w:ins w:id="2890" w:author="JORGE CONTRERAS ORTIZ" w:date="2021-09-02T18:20:00Z"/>
        </w:rPr>
      </w:pPr>
      <w:ins w:id="2891" w:author="JORGE CONTRERAS ORTIZ" w:date="2021-09-02T18:20:00Z">
        <w:r>
          <w:t>Como se muestra en la Ilustración 13, en la capa BOTTOM se han posicionado dos conectores verticales y algunas pistas debido a cambios de cara necesarios. A su vez, se ha usado la capa BOTTOM para añadir un plano de masa.</w:t>
        </w:r>
      </w:ins>
    </w:p>
    <w:p w14:paraId="165B99B7" w14:textId="77777777" w:rsidR="00430746" w:rsidRDefault="00430746" w:rsidP="00430746">
      <w:pPr>
        <w:keepNext/>
        <w:jc w:val="center"/>
        <w:rPr>
          <w:ins w:id="2892" w:author="JORGE CONTRERAS ORTIZ" w:date="2021-09-02T18:20:00Z"/>
        </w:rPr>
      </w:pPr>
      <w:ins w:id="2893" w:author="JORGE CONTRERAS ORTIZ" w:date="2021-09-02T18:20:00Z">
        <w:r>
          <w:rPr>
            <w:noProof/>
          </w:rPr>
          <w:drawing>
            <wp:inline distT="0" distB="0" distL="0" distR="0" wp14:anchorId="362C4F1C" wp14:editId="5CE3B6EB">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97"/>
                      <a:stretch>
                        <a:fillRect/>
                      </a:stretch>
                    </pic:blipFill>
                    <pic:spPr>
                      <a:xfrm>
                        <a:off x="0" y="0"/>
                        <a:ext cx="5965152" cy="4380802"/>
                      </a:xfrm>
                      <a:prstGeom prst="rect">
                        <a:avLst/>
                      </a:prstGeom>
                    </pic:spPr>
                  </pic:pic>
                </a:graphicData>
              </a:graphic>
            </wp:inline>
          </w:drawing>
        </w:r>
      </w:ins>
    </w:p>
    <w:p w14:paraId="5324B6FA" w14:textId="77777777" w:rsidR="00430746" w:rsidRDefault="00430746" w:rsidP="00430746">
      <w:pPr>
        <w:pStyle w:val="Descripcin"/>
        <w:jc w:val="center"/>
        <w:rPr>
          <w:ins w:id="2894" w:author="JORGE CONTRERAS ORTIZ" w:date="2021-09-02T18:20:00Z"/>
        </w:rPr>
      </w:pPr>
      <w:bookmarkStart w:id="2895" w:name="_Toc81499627"/>
      <w:bookmarkStart w:id="2896" w:name="_Toc81499862"/>
      <w:ins w:id="2897" w:author="JORGE CONTRERAS ORTIZ" w:date="2021-09-02T18:20:00Z">
        <w:r>
          <w:t xml:space="preserve">Ilustración </w:t>
        </w:r>
        <w:r>
          <w:fldChar w:fldCharType="begin"/>
        </w:r>
        <w:r>
          <w:instrText xml:space="preserve"> SEQ Ilustración \* ARABIC </w:instrText>
        </w:r>
        <w:r>
          <w:fldChar w:fldCharType="separate"/>
        </w:r>
        <w:r>
          <w:rPr>
            <w:noProof/>
          </w:rPr>
          <w:t>13</w:t>
        </w:r>
        <w:r>
          <w:fldChar w:fldCharType="end"/>
        </w:r>
        <w:r>
          <w:t xml:space="preserve"> Layout Capa BOTTOM</w:t>
        </w:r>
        <w:bookmarkEnd w:id="2895"/>
        <w:bookmarkEnd w:id="2896"/>
      </w:ins>
    </w:p>
    <w:p w14:paraId="428C892F" w14:textId="77777777" w:rsidR="00430746" w:rsidRDefault="00430746" w:rsidP="00430746">
      <w:pPr>
        <w:rPr>
          <w:ins w:id="2898" w:author="JORGE CONTRERAS ORTIZ" w:date="2021-09-02T18:20:00Z"/>
        </w:rPr>
      </w:pPr>
      <w:ins w:id="2899" w:author="JORGE CONTRERAS ORTIZ" w:date="2021-09-02T18:20:00Z">
        <w:r>
          <w:br w:type="page"/>
        </w:r>
      </w:ins>
    </w:p>
    <w:p w14:paraId="2477AD49" w14:textId="77777777" w:rsidR="00430746" w:rsidRDefault="00430746" w:rsidP="00430746">
      <w:pPr>
        <w:pStyle w:val="Ttulo2"/>
        <w:numPr>
          <w:ilvl w:val="1"/>
          <w:numId w:val="1"/>
        </w:numPr>
        <w:rPr>
          <w:ins w:id="2900" w:author="JORGE CONTRERAS ORTIZ" w:date="2021-09-02T18:20:00Z"/>
        </w:rPr>
      </w:pPr>
      <w:bookmarkStart w:id="2901" w:name="_Toc81499457"/>
      <w:ins w:id="2902" w:author="JORGE CONTRERAS ORTIZ" w:date="2021-09-02T18:20:00Z">
        <w:r>
          <w:lastRenderedPageBreak/>
          <w:t>COMPONENTES COMERCIALES UTILIZADOS</w:t>
        </w:r>
        <w:bookmarkEnd w:id="2901"/>
      </w:ins>
    </w:p>
    <w:p w14:paraId="1E3FA1DD" w14:textId="77777777" w:rsidR="00430746" w:rsidRPr="00A3098D" w:rsidRDefault="00430746" w:rsidP="00430746">
      <w:pPr>
        <w:rPr>
          <w:ins w:id="2903" w:author="JORGE CONTRERAS ORTIZ" w:date="2021-09-02T18:20:00Z"/>
        </w:rPr>
      </w:pPr>
    </w:p>
    <w:p w14:paraId="0A3154AF" w14:textId="77777777" w:rsidR="00430746" w:rsidRDefault="00430746" w:rsidP="00430746">
      <w:pPr>
        <w:pStyle w:val="Ttulo3"/>
        <w:numPr>
          <w:ilvl w:val="2"/>
          <w:numId w:val="1"/>
        </w:numPr>
        <w:rPr>
          <w:ins w:id="2904" w:author="JORGE CONTRERAS ORTIZ" w:date="2021-09-02T18:20:00Z"/>
        </w:rPr>
      </w:pPr>
      <w:bookmarkStart w:id="2905" w:name="_Toc81499458"/>
      <w:ins w:id="2906" w:author="JORGE CONTRERAS ORTIZ" w:date="2021-09-02T18:20:00Z">
        <w:r>
          <w:t>Elementos Hardware Utilizados</w:t>
        </w:r>
        <w:bookmarkEnd w:id="2905"/>
      </w:ins>
    </w:p>
    <w:p w14:paraId="218A764C" w14:textId="77777777" w:rsidR="00430746" w:rsidRDefault="00430746" w:rsidP="00430746">
      <w:pPr>
        <w:rPr>
          <w:ins w:id="2907" w:author="JORGE CONTRERAS ORTIZ" w:date="2021-09-02T18:20:00Z"/>
        </w:rPr>
      </w:pPr>
    </w:p>
    <w:p w14:paraId="57E90857" w14:textId="77777777" w:rsidR="00430746" w:rsidRDefault="00430746" w:rsidP="00430746">
      <w:pPr>
        <w:rPr>
          <w:ins w:id="2908" w:author="JORGE CONTRERAS ORTIZ" w:date="2021-09-02T18:20:00Z"/>
        </w:rPr>
      </w:pPr>
      <w:ins w:id="2909" w:author="JORGE CONTRERAS ORTIZ" w:date="2021-09-02T18:20:00Z">
        <w:r>
          <w:t>Los elementos Hardware comerciales utilizados han sido:</w:t>
        </w:r>
      </w:ins>
    </w:p>
    <w:p w14:paraId="21F1DD6E" w14:textId="77777777" w:rsidR="00430746" w:rsidRDefault="00430746" w:rsidP="00430746">
      <w:pPr>
        <w:pStyle w:val="Prrafodelista"/>
        <w:numPr>
          <w:ilvl w:val="0"/>
          <w:numId w:val="34"/>
        </w:numPr>
        <w:jc w:val="both"/>
        <w:rPr>
          <w:ins w:id="2910" w:author="JORGE CONTRERAS ORTIZ" w:date="2021-09-02T18:20:00Z"/>
        </w:rPr>
      </w:pPr>
      <w:ins w:id="2911" w:author="JORGE CONTRERAS ORTIZ" w:date="2021-09-02T18:20:00Z">
        <w:r w:rsidRPr="00A3098D">
          <w:rPr>
            <w:b/>
            <w:bCs/>
          </w:rPr>
          <w:t>Kit de Desarrollo STM32F407G-DISC1</w:t>
        </w:r>
        <w:r>
          <w:t xml:space="preserve">: Kit de microcontrolador utilizado en primera instancia para el envío de comandos vía UART a los módulos KTDG102 </w:t>
        </w:r>
        <w:proofErr w:type="spellStart"/>
        <w:r>
          <w:t>Evaluation</w:t>
        </w:r>
        <w:proofErr w:type="spellEnd"/>
        <w:r>
          <w:t xml:space="preserve"> Dongle de </w:t>
        </w:r>
        <w:proofErr w:type="spellStart"/>
        <w:r>
          <w:t>Kirale</w:t>
        </w:r>
        <w:proofErr w:type="spellEnd"/>
        <w:r>
          <w:t>. Se ha utilizado 1 unidad.</w:t>
        </w:r>
      </w:ins>
    </w:p>
    <w:p w14:paraId="56C8870C" w14:textId="77777777" w:rsidR="00430746" w:rsidRDefault="00430746" w:rsidP="00430746">
      <w:pPr>
        <w:pStyle w:val="Prrafodelista"/>
        <w:keepNext/>
        <w:jc w:val="center"/>
        <w:rPr>
          <w:ins w:id="2912" w:author="JORGE CONTRERAS ORTIZ" w:date="2021-09-02T18:20:00Z"/>
        </w:rPr>
      </w:pPr>
      <w:ins w:id="2913" w:author="JORGE CONTRERAS ORTIZ" w:date="2021-09-02T18:20:00Z">
        <w:r>
          <w:rPr>
            <w:noProof/>
          </w:rPr>
          <w:drawing>
            <wp:inline distT="0" distB="0" distL="0" distR="0" wp14:anchorId="26ED35BB" wp14:editId="75331109">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22109" cy="3508349"/>
                      </a:xfrm>
                      <a:prstGeom prst="rect">
                        <a:avLst/>
                      </a:prstGeom>
                      <a:noFill/>
                      <a:ln>
                        <a:noFill/>
                      </a:ln>
                    </pic:spPr>
                  </pic:pic>
                </a:graphicData>
              </a:graphic>
            </wp:inline>
          </w:drawing>
        </w:r>
      </w:ins>
    </w:p>
    <w:p w14:paraId="65F1B924" w14:textId="77777777" w:rsidR="00430746" w:rsidRPr="00A3098D" w:rsidRDefault="00430746" w:rsidP="00430746">
      <w:pPr>
        <w:pStyle w:val="Descripcin"/>
        <w:jc w:val="center"/>
        <w:rPr>
          <w:ins w:id="2914" w:author="JORGE CONTRERAS ORTIZ" w:date="2021-09-02T18:20:00Z"/>
        </w:rPr>
      </w:pPr>
      <w:bookmarkStart w:id="2915" w:name="_Toc81499628"/>
      <w:bookmarkStart w:id="2916" w:name="_Toc81499863"/>
      <w:ins w:id="2917" w:author="JORGE CONTRERAS ORTIZ" w:date="2021-09-02T18:20:00Z">
        <w:r>
          <w:t xml:space="preserve">Ilustración </w:t>
        </w:r>
        <w:r>
          <w:fldChar w:fldCharType="begin"/>
        </w:r>
        <w:r>
          <w:instrText xml:space="preserve"> SEQ Ilustración \* ARABIC </w:instrText>
        </w:r>
        <w:r>
          <w:fldChar w:fldCharType="separate"/>
        </w:r>
        <w:r>
          <w:rPr>
            <w:noProof/>
          </w:rPr>
          <w:t>14</w:t>
        </w:r>
        <w:r>
          <w:fldChar w:fldCharType="end"/>
        </w:r>
        <w:r>
          <w:t xml:space="preserve"> K</w:t>
        </w:r>
        <w:r w:rsidRPr="005211BA">
          <w:t>it de Desarrollo STM32F407G-DISC1</w:t>
        </w:r>
        <w:bookmarkEnd w:id="2915"/>
        <w:bookmarkEnd w:id="2916"/>
      </w:ins>
    </w:p>
    <w:p w14:paraId="0558757F" w14:textId="77777777" w:rsidR="00430746" w:rsidRDefault="00430746" w:rsidP="00430746">
      <w:pPr>
        <w:pStyle w:val="Prrafodelista"/>
        <w:numPr>
          <w:ilvl w:val="0"/>
          <w:numId w:val="34"/>
        </w:numPr>
        <w:jc w:val="both"/>
        <w:rPr>
          <w:ins w:id="2918" w:author="JORGE CONTRERAS ORTIZ" w:date="2021-09-02T18:20:00Z"/>
        </w:rPr>
      </w:pPr>
      <w:ins w:id="2919" w:author="JORGE CONTRERAS ORTIZ" w:date="2021-09-02T18:20:00Z">
        <w:r w:rsidRPr="00A3098D">
          <w:rPr>
            <w:b/>
            <w:bCs/>
          </w:rPr>
          <w:t xml:space="preserve">KTDG102 </w:t>
        </w:r>
        <w:proofErr w:type="spellStart"/>
        <w:r w:rsidRPr="00A3098D">
          <w:rPr>
            <w:b/>
            <w:bCs/>
          </w:rPr>
          <w:t>Evaluation</w:t>
        </w:r>
        <w:proofErr w:type="spellEnd"/>
        <w:r w:rsidRPr="00A3098D">
          <w:rPr>
            <w:b/>
            <w:bCs/>
          </w:rPr>
          <w:t xml:space="preserve"> Dongle: </w:t>
        </w:r>
        <w:r w:rsidRPr="00A3098D">
          <w:t>Módulo Thread de Evaluación de</w:t>
        </w:r>
        <w:r>
          <w:t xml:space="preserve"> </w:t>
        </w:r>
        <w:proofErr w:type="spellStart"/>
        <w:r>
          <w:t>Kirale</w:t>
        </w:r>
        <w:proofErr w:type="spellEnd"/>
        <w:r>
          <w:t>. Se han utilizado 2 unidades.</w:t>
        </w:r>
      </w:ins>
    </w:p>
    <w:p w14:paraId="2DA02D54" w14:textId="77777777" w:rsidR="00430746" w:rsidRDefault="00430746" w:rsidP="00430746">
      <w:pPr>
        <w:pStyle w:val="Prrafodelista"/>
        <w:keepNext/>
        <w:jc w:val="center"/>
        <w:rPr>
          <w:ins w:id="2920" w:author="JORGE CONTRERAS ORTIZ" w:date="2021-09-02T18:20:00Z"/>
        </w:rPr>
      </w:pPr>
      <w:ins w:id="2921" w:author="JORGE CONTRERAS ORTIZ" w:date="2021-09-02T18:20:00Z">
        <w:r>
          <w:rPr>
            <w:noProof/>
          </w:rPr>
          <w:drawing>
            <wp:inline distT="0" distB="0" distL="0" distR="0" wp14:anchorId="432178C3" wp14:editId="7622994B">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74F7BF16" w14:textId="77777777" w:rsidR="00430746" w:rsidRDefault="00430746" w:rsidP="00430746">
      <w:pPr>
        <w:pStyle w:val="Descripcin"/>
        <w:jc w:val="center"/>
        <w:rPr>
          <w:ins w:id="2922" w:author="JORGE CONTRERAS ORTIZ" w:date="2021-09-02T18:20:00Z"/>
        </w:rPr>
      </w:pPr>
      <w:bookmarkStart w:id="2923" w:name="_Toc81499629"/>
      <w:bookmarkStart w:id="2924" w:name="_Toc81499864"/>
      <w:ins w:id="2925" w:author="JORGE CONTRERAS ORTIZ" w:date="2021-09-02T18:20:00Z">
        <w:r>
          <w:t xml:space="preserve">Ilustración </w:t>
        </w:r>
        <w:r>
          <w:fldChar w:fldCharType="begin"/>
        </w:r>
        <w:r>
          <w:instrText xml:space="preserve"> SEQ Ilustración \* ARABIC </w:instrText>
        </w:r>
        <w:r>
          <w:fldChar w:fldCharType="separate"/>
        </w:r>
        <w:r>
          <w:rPr>
            <w:noProof/>
          </w:rPr>
          <w:t>15</w:t>
        </w:r>
        <w:r>
          <w:fldChar w:fldCharType="end"/>
        </w:r>
        <w:r>
          <w:t xml:space="preserve"> </w:t>
        </w:r>
        <w:r w:rsidRPr="002F2F3E">
          <w:t xml:space="preserve">KTDG102 </w:t>
        </w:r>
        <w:proofErr w:type="spellStart"/>
        <w:r w:rsidRPr="002F2F3E">
          <w:t>Evaluation</w:t>
        </w:r>
        <w:proofErr w:type="spellEnd"/>
        <w:r w:rsidRPr="002F2F3E">
          <w:t xml:space="preserve"> Dongle</w:t>
        </w:r>
        <w:bookmarkEnd w:id="2923"/>
        <w:bookmarkEnd w:id="2924"/>
      </w:ins>
    </w:p>
    <w:p w14:paraId="5F6AAB72" w14:textId="77777777" w:rsidR="00430746" w:rsidRDefault="00430746" w:rsidP="00430746">
      <w:pPr>
        <w:rPr>
          <w:ins w:id="2926" w:author="JORGE CONTRERAS ORTIZ" w:date="2021-09-02T18:20:00Z"/>
          <w:i/>
          <w:iCs/>
          <w:color w:val="44546A" w:themeColor="text2"/>
          <w:sz w:val="18"/>
          <w:szCs w:val="18"/>
        </w:rPr>
      </w:pPr>
      <w:ins w:id="2927" w:author="JORGE CONTRERAS ORTIZ" w:date="2021-09-02T18:20:00Z">
        <w:r>
          <w:br w:type="page"/>
        </w:r>
      </w:ins>
    </w:p>
    <w:p w14:paraId="1A402961" w14:textId="77777777" w:rsidR="00430746" w:rsidRPr="00A3098D" w:rsidRDefault="00430746" w:rsidP="00430746">
      <w:pPr>
        <w:pStyle w:val="Prrafodelista"/>
        <w:numPr>
          <w:ilvl w:val="0"/>
          <w:numId w:val="34"/>
        </w:numPr>
        <w:jc w:val="both"/>
        <w:rPr>
          <w:ins w:id="2928" w:author="JORGE CONTRERAS ORTIZ" w:date="2021-09-02T18:20:00Z"/>
          <w:b/>
          <w:bCs/>
        </w:rPr>
      </w:pPr>
      <w:ins w:id="2929" w:author="JORGE CONTRERAS ORTIZ" w:date="2021-09-02T18:20:00Z">
        <w:r w:rsidRPr="00A3098D">
          <w:rPr>
            <w:b/>
            <w:bCs/>
          </w:rPr>
          <w:lastRenderedPageBreak/>
          <w:t xml:space="preserve">Módulo KTWM102: </w:t>
        </w:r>
        <w:r w:rsidRPr="00A3098D">
          <w:t xml:space="preserve">Módulo Thread de </w:t>
        </w:r>
        <w:proofErr w:type="spellStart"/>
        <w:r>
          <w:t>Kirale</w:t>
        </w:r>
        <w:proofErr w:type="spellEnd"/>
        <w:r>
          <w:t xml:space="preserve">, el </w:t>
        </w:r>
        <w:proofErr w:type="spellStart"/>
        <w:r>
          <w:t>cuál</w:t>
        </w:r>
        <w:proofErr w:type="spellEnd"/>
        <w:r>
          <w:t xml:space="preserve"> se integra en la </w:t>
        </w:r>
        <w:proofErr w:type="spellStart"/>
        <w:r>
          <w:t>Coockie</w:t>
        </w:r>
        <w:proofErr w:type="spellEnd"/>
        <w:r>
          <w:t xml:space="preserve"> PCB</w:t>
        </w:r>
      </w:ins>
    </w:p>
    <w:p w14:paraId="2A803679" w14:textId="77777777" w:rsidR="00430746" w:rsidRDefault="00430746" w:rsidP="00430746">
      <w:pPr>
        <w:keepNext/>
        <w:jc w:val="center"/>
        <w:rPr>
          <w:ins w:id="2930" w:author="JORGE CONTRERAS ORTIZ" w:date="2021-09-02T18:20:00Z"/>
        </w:rPr>
      </w:pPr>
      <w:ins w:id="2931" w:author="JORGE CONTRERAS ORTIZ" w:date="2021-09-02T18:20:00Z">
        <w:r>
          <w:rPr>
            <w:noProof/>
          </w:rPr>
          <w:drawing>
            <wp:inline distT="0" distB="0" distL="0" distR="0" wp14:anchorId="285FC4E3" wp14:editId="7D110F01">
              <wp:extent cx="2626242" cy="1933428"/>
              <wp:effectExtent l="0" t="0" r="3175"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39077" cy="1942877"/>
                      </a:xfrm>
                      <a:prstGeom prst="rect">
                        <a:avLst/>
                      </a:prstGeom>
                      <a:noFill/>
                      <a:ln>
                        <a:noFill/>
                      </a:ln>
                    </pic:spPr>
                  </pic:pic>
                </a:graphicData>
              </a:graphic>
            </wp:inline>
          </w:drawing>
        </w:r>
      </w:ins>
    </w:p>
    <w:p w14:paraId="13B67755" w14:textId="77777777" w:rsidR="00430746" w:rsidRDefault="00430746" w:rsidP="00430746">
      <w:pPr>
        <w:pStyle w:val="Descripcin"/>
        <w:jc w:val="center"/>
        <w:rPr>
          <w:ins w:id="2932" w:author="JORGE CONTRERAS ORTIZ" w:date="2021-09-02T18:20:00Z"/>
        </w:rPr>
      </w:pPr>
      <w:bookmarkStart w:id="2933" w:name="_Toc81499630"/>
      <w:bookmarkStart w:id="2934" w:name="_Toc81499865"/>
      <w:ins w:id="2935" w:author="JORGE CONTRERAS ORTIZ" w:date="2021-09-02T18:20:00Z">
        <w:r>
          <w:t xml:space="preserve">Ilustración </w:t>
        </w:r>
        <w:r>
          <w:fldChar w:fldCharType="begin"/>
        </w:r>
        <w:r>
          <w:instrText xml:space="preserve"> SEQ Ilustración \* ARABIC </w:instrText>
        </w:r>
        <w:r>
          <w:fldChar w:fldCharType="separate"/>
        </w:r>
        <w:r>
          <w:rPr>
            <w:noProof/>
          </w:rPr>
          <w:t>16</w:t>
        </w:r>
        <w:r>
          <w:fldChar w:fldCharType="end"/>
        </w:r>
        <w:r>
          <w:t xml:space="preserve"> </w:t>
        </w:r>
        <w:r w:rsidRPr="00B84040">
          <w:t>Módulo KTWM102</w:t>
        </w:r>
        <w:bookmarkEnd w:id="2933"/>
        <w:bookmarkEnd w:id="2934"/>
      </w:ins>
    </w:p>
    <w:p w14:paraId="5A0CB445" w14:textId="77777777" w:rsidR="00430746" w:rsidRDefault="00430746" w:rsidP="00430746">
      <w:pPr>
        <w:pStyle w:val="Prrafodelista"/>
        <w:numPr>
          <w:ilvl w:val="0"/>
          <w:numId w:val="34"/>
        </w:numPr>
        <w:rPr>
          <w:ins w:id="2936" w:author="JORGE CONTRERAS ORTIZ" w:date="2021-09-02T18:20:00Z"/>
          <w:lang w:val="en-US"/>
        </w:rPr>
      </w:pPr>
      <w:ins w:id="2937" w:author="JORGE CONTRERAS ORTIZ" w:date="2021-09-02T18:20:00Z">
        <w:r w:rsidRPr="00A3098D">
          <w:rPr>
            <w:b/>
            <w:bCs/>
            <w:lang w:val="en-US"/>
          </w:rPr>
          <w:t xml:space="preserve">Border Router: </w:t>
        </w:r>
        <w:r w:rsidRPr="00A3098D">
          <w:rPr>
            <w:lang w:val="en-US"/>
          </w:rPr>
          <w:t xml:space="preserve">Border Router </w:t>
        </w:r>
        <w:proofErr w:type="spellStart"/>
        <w:r w:rsidRPr="00A3098D">
          <w:rPr>
            <w:lang w:val="en-US"/>
          </w:rPr>
          <w:t>p</w:t>
        </w:r>
        <w:r>
          <w:rPr>
            <w:lang w:val="en-US"/>
          </w:rPr>
          <w:t>ropio</w:t>
        </w:r>
        <w:proofErr w:type="spellEnd"/>
        <w:r>
          <w:rPr>
            <w:lang w:val="en-US"/>
          </w:rPr>
          <w:t xml:space="preserve"> de </w:t>
        </w:r>
        <w:proofErr w:type="spellStart"/>
        <w:r>
          <w:rPr>
            <w:lang w:val="en-US"/>
          </w:rPr>
          <w:t>Kirale</w:t>
        </w:r>
        <w:proofErr w:type="spellEnd"/>
        <w:r>
          <w:rPr>
            <w:lang w:val="en-US"/>
          </w:rPr>
          <w:t>.</w:t>
        </w:r>
      </w:ins>
    </w:p>
    <w:p w14:paraId="346CA457" w14:textId="77777777" w:rsidR="00430746" w:rsidRDefault="00430746" w:rsidP="00430746">
      <w:pPr>
        <w:keepNext/>
        <w:jc w:val="center"/>
        <w:rPr>
          <w:ins w:id="2938" w:author="JORGE CONTRERAS ORTIZ" w:date="2021-09-02T18:20:00Z"/>
        </w:rPr>
      </w:pPr>
      <w:ins w:id="2939" w:author="JORGE CONTRERAS ORTIZ" w:date="2021-09-02T18:20:00Z">
        <w:r>
          <w:rPr>
            <w:noProof/>
          </w:rPr>
          <w:drawing>
            <wp:inline distT="0" distB="0" distL="0" distR="0" wp14:anchorId="127991B4" wp14:editId="5CD74F13">
              <wp:extent cx="2264735" cy="2046004"/>
              <wp:effectExtent l="0" t="0" r="2540" b="0"/>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06587" cy="2083814"/>
                      </a:xfrm>
                      <a:prstGeom prst="rect">
                        <a:avLst/>
                      </a:prstGeom>
                      <a:noFill/>
                      <a:ln>
                        <a:noFill/>
                      </a:ln>
                    </pic:spPr>
                  </pic:pic>
                </a:graphicData>
              </a:graphic>
            </wp:inline>
          </w:drawing>
        </w:r>
      </w:ins>
    </w:p>
    <w:p w14:paraId="46E97F50" w14:textId="77777777" w:rsidR="00430746" w:rsidRPr="00A3098D" w:rsidRDefault="00430746" w:rsidP="00430746">
      <w:pPr>
        <w:pStyle w:val="Descripcin"/>
        <w:jc w:val="center"/>
        <w:rPr>
          <w:ins w:id="2940" w:author="JORGE CONTRERAS ORTIZ" w:date="2021-09-02T18:20:00Z"/>
          <w:lang w:val="en-US"/>
        </w:rPr>
      </w:pPr>
      <w:bookmarkStart w:id="2941" w:name="_Toc81499631"/>
      <w:bookmarkStart w:id="2942" w:name="_Toc81499866"/>
      <w:ins w:id="2943" w:author="JORGE CONTRERAS ORTIZ" w:date="2021-09-02T18:20:00Z">
        <w:r>
          <w:t xml:space="preserve">Ilustración </w:t>
        </w:r>
        <w:r>
          <w:fldChar w:fldCharType="begin"/>
        </w:r>
        <w:r>
          <w:instrText xml:space="preserve"> SEQ Ilustración \* ARABIC </w:instrText>
        </w:r>
        <w:r>
          <w:fldChar w:fldCharType="separate"/>
        </w:r>
        <w:r>
          <w:rPr>
            <w:noProof/>
          </w:rPr>
          <w:t>17</w:t>
        </w:r>
        <w:r>
          <w:fldChar w:fldCharType="end"/>
        </w:r>
        <w:r>
          <w:t xml:space="preserve"> </w:t>
        </w:r>
        <w:proofErr w:type="spellStart"/>
        <w:r>
          <w:t>Border</w:t>
        </w:r>
        <w:proofErr w:type="spellEnd"/>
        <w:r>
          <w:t xml:space="preserve"> </w:t>
        </w:r>
        <w:proofErr w:type="spellStart"/>
        <w:r>
          <w:t>Router</w:t>
        </w:r>
        <w:bookmarkEnd w:id="2941"/>
        <w:bookmarkEnd w:id="2942"/>
        <w:proofErr w:type="spellEnd"/>
      </w:ins>
    </w:p>
    <w:p w14:paraId="06C5F483" w14:textId="77777777" w:rsidR="00430746" w:rsidRPr="00A3098D" w:rsidRDefault="00430746" w:rsidP="00430746">
      <w:pPr>
        <w:pStyle w:val="Prrafodelista"/>
        <w:numPr>
          <w:ilvl w:val="0"/>
          <w:numId w:val="34"/>
        </w:numPr>
        <w:rPr>
          <w:ins w:id="2944" w:author="JORGE CONTRERAS ORTIZ" w:date="2021-09-02T18:20:00Z"/>
        </w:rPr>
      </w:pPr>
      <w:proofErr w:type="spellStart"/>
      <w:ins w:id="2945" w:author="JORGE CONTRERAS ORTIZ" w:date="2021-09-02T18:20:00Z">
        <w:r w:rsidRPr="00A3098D">
          <w:rPr>
            <w:b/>
            <w:bCs/>
          </w:rPr>
          <w:t>Coockie</w:t>
        </w:r>
        <w:proofErr w:type="spellEnd"/>
        <w:r w:rsidRPr="00A3098D">
          <w:rPr>
            <w:b/>
            <w:bCs/>
          </w:rPr>
          <w:t>:</w:t>
        </w:r>
        <w:r w:rsidRPr="00A3098D">
          <w:t xml:space="preserve"> Módulo sobre el </w:t>
        </w:r>
        <w:r>
          <w:t>que se implementa el diseño final de la PCB realizada.</w:t>
        </w:r>
      </w:ins>
    </w:p>
    <w:p w14:paraId="006CBBC1" w14:textId="77777777" w:rsidR="00430746" w:rsidRDefault="00430746">
      <w:pPr>
        <w:keepNext/>
        <w:ind w:left="708" w:hanging="708"/>
        <w:jc w:val="center"/>
        <w:rPr>
          <w:ins w:id="2946" w:author="JORGE CONTRERAS ORTIZ" w:date="2021-09-02T18:21:00Z"/>
        </w:rPr>
        <w:pPrChange w:id="2947" w:author="JORGE CONTRERAS ORTIZ" w:date="2021-09-02T18:21:00Z">
          <w:pPr>
            <w:keepNext/>
            <w:jc w:val="center"/>
          </w:pPr>
        </w:pPrChange>
      </w:pPr>
      <w:ins w:id="2948" w:author="JORGE CONTRERAS ORTIZ" w:date="2021-09-02T18:20:00Z">
        <w:r>
          <w:rPr>
            <w:noProof/>
          </w:rPr>
          <w:drawing>
            <wp:inline distT="0" distB="0" distL="0" distR="0" wp14:anchorId="4B017DF1" wp14:editId="134971ED">
              <wp:extent cx="2264735" cy="3022755"/>
              <wp:effectExtent l="0" t="0" r="2540" b="6350"/>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306800" cy="3078899"/>
                      </a:xfrm>
                      <a:prstGeom prst="rect">
                        <a:avLst/>
                      </a:prstGeom>
                      <a:noFill/>
                      <a:ln>
                        <a:noFill/>
                      </a:ln>
                    </pic:spPr>
                  </pic:pic>
                </a:graphicData>
              </a:graphic>
            </wp:inline>
          </w:drawing>
        </w:r>
      </w:ins>
    </w:p>
    <w:p w14:paraId="42A62BB3" w14:textId="10881666" w:rsidR="00430746" w:rsidRDefault="00430746">
      <w:pPr>
        <w:pStyle w:val="Descripcin"/>
        <w:jc w:val="center"/>
        <w:rPr>
          <w:ins w:id="2949" w:author="JORGE CONTRERAS ORTIZ" w:date="2021-09-02T18:20:00Z"/>
        </w:rPr>
        <w:pPrChange w:id="2950" w:author="JORGE CONTRERAS ORTIZ" w:date="2021-09-02T18:21:00Z">
          <w:pPr>
            <w:keepNext/>
            <w:jc w:val="center"/>
          </w:pPr>
        </w:pPrChange>
      </w:pPr>
      <w:bookmarkStart w:id="2951" w:name="_Toc81499632"/>
      <w:bookmarkStart w:id="2952" w:name="_Toc81499867"/>
      <w:ins w:id="2953" w:author="JORGE CONTRERAS ORTIZ" w:date="2021-09-02T18:21:00Z">
        <w:r>
          <w:t xml:space="preserve">Ilustración </w:t>
        </w:r>
        <w:r>
          <w:fldChar w:fldCharType="begin"/>
        </w:r>
        <w:r>
          <w:instrText xml:space="preserve"> SEQ Ilustración \* ARABIC </w:instrText>
        </w:r>
      </w:ins>
      <w:r>
        <w:fldChar w:fldCharType="separate"/>
      </w:r>
      <w:ins w:id="2954" w:author="JORGE CONTRERAS ORTIZ" w:date="2021-09-02T18:21:00Z">
        <w:r>
          <w:rPr>
            <w:noProof/>
          </w:rPr>
          <w:t>57</w:t>
        </w:r>
        <w:r>
          <w:fldChar w:fldCharType="end"/>
        </w:r>
        <w:r>
          <w:t xml:space="preserve"> </w:t>
        </w:r>
        <w:r w:rsidRPr="001578E9">
          <w:t xml:space="preserve">Módulos de Procesamiento y de Alimentación de la </w:t>
        </w:r>
        <w:proofErr w:type="spellStart"/>
        <w:r w:rsidRPr="001578E9">
          <w:t>Coockie</w:t>
        </w:r>
      </w:ins>
      <w:bookmarkEnd w:id="2951"/>
      <w:bookmarkEnd w:id="2952"/>
      <w:proofErr w:type="spellEnd"/>
    </w:p>
    <w:p w14:paraId="7341EDE6" w14:textId="0E52DDD8" w:rsidR="00430746" w:rsidRDefault="00430746">
      <w:pPr>
        <w:pStyle w:val="Descripcin"/>
        <w:jc w:val="center"/>
        <w:rPr>
          <w:ins w:id="2955" w:author="JORGE CONTRERAS ORTIZ" w:date="2021-09-02T18:20:00Z"/>
        </w:rPr>
        <w:pPrChange w:id="2956" w:author="JORGE CONTRERAS ORTIZ" w:date="2021-09-02T18:20:00Z">
          <w:pPr>
            <w:keepNext/>
            <w:jc w:val="center"/>
          </w:pPr>
        </w:pPrChange>
      </w:pPr>
      <w:ins w:id="2957" w:author="JORGE CONTRERAS ORTIZ" w:date="2021-09-02T18:20:00Z">
        <w:r w:rsidRPr="00166BDD">
          <w:lastRenderedPageBreak/>
          <w:tab/>
        </w:r>
      </w:ins>
    </w:p>
    <w:p w14:paraId="3728A5C0" w14:textId="73B27D58" w:rsidR="0051362D" w:rsidRDefault="0051362D" w:rsidP="0051362D">
      <w:pPr>
        <w:pStyle w:val="Ttulo1"/>
        <w:numPr>
          <w:ilvl w:val="0"/>
          <w:numId w:val="1"/>
        </w:numPr>
      </w:pPr>
      <w:del w:id="2958" w:author="JORGE CONTRERAS ORTIZ" w:date="2021-09-02T17:32:00Z">
        <w:r w:rsidDel="002135FF">
          <w:delText>DISEÑO</w:delText>
        </w:r>
      </w:del>
      <w:bookmarkStart w:id="2959" w:name="_Toc81499459"/>
      <w:ins w:id="2960" w:author="JORGE CONTRERAS ORTIZ" w:date="2021-09-02T17:32:00Z">
        <w:r w:rsidR="0024330D">
          <w:t>PRUEBAS EXPERIMENTALES</w:t>
        </w:r>
      </w:ins>
      <w:bookmarkEnd w:id="2959"/>
    </w:p>
    <w:p w14:paraId="4B40EB03" w14:textId="77777777" w:rsidR="0051362D" w:rsidRDefault="0051362D" w:rsidP="0051362D"/>
    <w:p w14:paraId="68755B92" w14:textId="3637F7FC" w:rsidR="002135FF" w:rsidRPr="00F47ABE" w:rsidRDefault="00190053">
      <w:pPr>
        <w:pStyle w:val="Ttulo2"/>
        <w:numPr>
          <w:ilvl w:val="1"/>
          <w:numId w:val="1"/>
        </w:numPr>
        <w:rPr>
          <w:moveTo w:id="2961" w:author="JORGE CONTRERAS ORTIZ" w:date="2021-09-02T17:28:00Z"/>
        </w:rPr>
        <w:pPrChange w:id="2962" w:author="JORGE CONTRERAS ORTIZ" w:date="2021-09-02T18:06:00Z">
          <w:pPr>
            <w:pStyle w:val="Ttulo3"/>
            <w:numPr>
              <w:ilvl w:val="2"/>
              <w:numId w:val="1"/>
            </w:numPr>
            <w:ind w:left="1080" w:hanging="720"/>
          </w:pPr>
        </w:pPrChange>
      </w:pPr>
      <w:bookmarkStart w:id="2963" w:name="_Toc81499460"/>
      <w:moveToRangeStart w:id="2964" w:author="JORGE CONTRERAS ORTIZ" w:date="2021-09-02T17:28:00Z" w:name="move81496118"/>
      <w:moveTo w:id="2965" w:author="JORGE CONTRERAS ORTIZ" w:date="2021-09-02T17:28:00Z">
        <w:r>
          <w:t>PRIMERA INTERACCIÓN CON DONGLE USB</w:t>
        </w:r>
        <w:bookmarkEnd w:id="2963"/>
      </w:moveTo>
    </w:p>
    <w:p w14:paraId="7946ED64" w14:textId="77777777" w:rsidR="002135FF" w:rsidRDefault="002135FF" w:rsidP="002135FF">
      <w:pPr>
        <w:rPr>
          <w:moveTo w:id="2966" w:author="JORGE CONTRERAS ORTIZ" w:date="2021-09-02T17:28:00Z"/>
        </w:rPr>
      </w:pPr>
    </w:p>
    <w:p w14:paraId="310E111C" w14:textId="01BB8B8A" w:rsidR="002135FF" w:rsidRDefault="002135FF" w:rsidP="002135FF">
      <w:pPr>
        <w:jc w:val="both"/>
        <w:rPr>
          <w:moveTo w:id="2967" w:author="JORGE CONTRERAS ORTIZ" w:date="2021-09-02T17:28:00Z"/>
        </w:rPr>
      </w:pPr>
      <w:ins w:id="2968" w:author="JORGE CONTRERAS ORTIZ" w:date="2021-09-02T17:32:00Z">
        <w:r>
          <w:rPr>
            <w:noProof/>
          </w:rPr>
          <mc:AlternateContent>
            <mc:Choice Requires="wps">
              <w:drawing>
                <wp:anchor distT="0" distB="0" distL="114300" distR="114300" simplePos="0" relativeHeight="251694080" behindDoc="1" locked="0" layoutInCell="1" allowOverlap="1" wp14:anchorId="12E4F165" wp14:editId="303BE126">
                  <wp:simplePos x="0" y="0"/>
                  <wp:positionH relativeFrom="column">
                    <wp:posOffset>-541655</wp:posOffset>
                  </wp:positionH>
                  <wp:positionV relativeFrom="paragraph">
                    <wp:posOffset>3362960</wp:posOffset>
                  </wp:positionV>
                  <wp:extent cx="68421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0A7E97ED" w14:textId="13D0508F" w:rsidR="002135FF" w:rsidRPr="00C94CC4" w:rsidRDefault="002135FF">
                              <w:pPr>
                                <w:pStyle w:val="Descripcin"/>
                                <w:jc w:val="center"/>
                                <w:rPr>
                                  <w:noProof/>
                                </w:rPr>
                                <w:pPrChange w:id="2969" w:author="JORGE CONTRERAS ORTIZ" w:date="2021-09-02T17:32:00Z">
                                  <w:pPr>
                                    <w:jc w:val="both"/>
                                  </w:pPr>
                                </w:pPrChange>
                              </w:pPr>
                              <w:bookmarkStart w:id="2970" w:name="_Toc81499633"/>
                              <w:bookmarkStart w:id="2971" w:name="_Toc81499868"/>
                              <w:ins w:id="2972" w:author="JORGE CONTRERAS ORTIZ" w:date="2021-09-02T17:32:00Z">
                                <w:r>
                                  <w:t xml:space="preserve">Ilustración </w:t>
                                </w:r>
                                <w:r>
                                  <w:fldChar w:fldCharType="begin"/>
                                </w:r>
                                <w:r>
                                  <w:instrText xml:space="preserve"> SEQ Ilustración \* ARABIC </w:instrText>
                                </w:r>
                              </w:ins>
                              <w:r>
                                <w:fldChar w:fldCharType="separate"/>
                              </w:r>
                              <w:ins w:id="2973" w:author="JORGE CONTRERAS ORTIZ" w:date="2021-09-02T17:32:00Z">
                                <w:r>
                                  <w:rPr>
                                    <w:noProof/>
                                  </w:rPr>
                                  <w:t>49</w:t>
                                </w:r>
                                <w:r>
                                  <w:fldChar w:fldCharType="end"/>
                                </w:r>
                                <w:r>
                                  <w:t xml:space="preserve"> Diagrama de conexión PC - Dongle - </w:t>
                                </w:r>
                                <w:proofErr w:type="spellStart"/>
                                <w:r>
                                  <w:t>uC</w:t>
                                </w:r>
                              </w:ins>
                              <w:bookmarkEnd w:id="2970"/>
                              <w:bookmarkEnd w:id="29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4F165" id="Cuadro de texto 105" o:spid="_x0000_s1034" type="#_x0000_t202" style="position:absolute;left:0;text-align:left;margin-left:-42.65pt;margin-top:264.8pt;width:538.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" stroked="f">
                  <v:textbox style="mso-fit-shape-to-text:t" inset="0,0,0,0">
                    <w:txbxContent>
                      <w:p w14:paraId="0A7E97ED" w14:textId="13D0508F" w:rsidR="002135FF" w:rsidRPr="00C94CC4" w:rsidRDefault="002135FF">
                        <w:pPr>
                          <w:pStyle w:val="Descripcin"/>
                          <w:jc w:val="center"/>
                          <w:rPr>
                            <w:noProof/>
                          </w:rPr>
                          <w:pPrChange w:id="2974" w:author="JORGE CONTRERAS ORTIZ" w:date="2021-09-02T17:32:00Z">
                            <w:pPr>
                              <w:jc w:val="both"/>
                            </w:pPr>
                          </w:pPrChange>
                        </w:pPr>
                        <w:bookmarkStart w:id="2975" w:name="_Toc81499633"/>
                        <w:bookmarkStart w:id="2976" w:name="_Toc81499868"/>
                        <w:ins w:id="2977" w:author="JORGE CONTRERAS ORTIZ" w:date="2021-09-02T17:32:00Z">
                          <w:r>
                            <w:t xml:space="preserve">Ilustración </w:t>
                          </w:r>
                          <w:r>
                            <w:fldChar w:fldCharType="begin"/>
                          </w:r>
                          <w:r>
                            <w:instrText xml:space="preserve"> SEQ Ilustración \* ARABIC </w:instrText>
                          </w:r>
                        </w:ins>
                        <w:r>
                          <w:fldChar w:fldCharType="separate"/>
                        </w:r>
                        <w:ins w:id="2978" w:author="JORGE CONTRERAS ORTIZ" w:date="2021-09-02T17:32:00Z">
                          <w:r>
                            <w:rPr>
                              <w:noProof/>
                            </w:rPr>
                            <w:t>49</w:t>
                          </w:r>
                          <w:r>
                            <w:fldChar w:fldCharType="end"/>
                          </w:r>
                          <w:r>
                            <w:t xml:space="preserve"> Diagrama de conexión PC - Dongle - </w:t>
                          </w:r>
                          <w:proofErr w:type="spellStart"/>
                          <w:r>
                            <w:t>uC</w:t>
                          </w:r>
                        </w:ins>
                        <w:bookmarkEnd w:id="2975"/>
                        <w:bookmarkEnd w:id="2976"/>
                        <w:proofErr w:type="spellEnd"/>
                      </w:p>
                    </w:txbxContent>
                  </v:textbox>
                  <w10:wrap type="tight"/>
                </v:shape>
              </w:pict>
            </mc:Fallback>
          </mc:AlternateContent>
        </w:r>
      </w:ins>
      <w:commentRangeStart w:id="2979"/>
      <w:moveTo w:id="2980" w:author="JORGE CONTRERAS ORTIZ" w:date="2021-09-02T17:28:00Z">
        <w:r>
          <w:rPr>
            <w:noProof/>
          </w:rPr>
          <w:drawing>
            <wp:anchor distT="0" distB="0" distL="114300" distR="114300" simplePos="0" relativeHeight="251687936" behindDoc="1" locked="0" layoutInCell="1" allowOverlap="1" wp14:anchorId="751453CE" wp14:editId="27DFECB7">
              <wp:simplePos x="0" y="0"/>
              <wp:positionH relativeFrom="margin">
                <wp:align>center</wp:align>
              </wp:positionH>
              <wp:positionV relativeFrom="paragraph">
                <wp:posOffset>669792</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2979"/>
        <w:r>
          <w:rPr>
            <w:rStyle w:val="Refdecomentario"/>
          </w:rPr>
          <w:commentReference w:id="2979"/>
        </w:r>
        <w:r>
          <w:t xml:space="preserve">Esta primera prueba consiste en una primera interacción con el módulo, tanto desde el PC usando la herramienta proporcionada por </w:t>
        </w:r>
        <w:proofErr w:type="spellStart"/>
        <w:r>
          <w:t>Kirale</w:t>
        </w:r>
        <w:proofErr w:type="spellEnd"/>
        <w:r>
          <w:t xml:space="preserve"> de </w:t>
        </w:r>
        <w:proofErr w:type="spellStart"/>
        <w:r>
          <w:t>KiTools</w:t>
        </w:r>
        <w:proofErr w:type="spellEnd"/>
        <w:r>
          <w:t xml:space="preserve"> y usando el puerto USB, como desde un microcontrolador por vía UART. El diagrama de conexión usado ha sido el siguiente:</w:t>
        </w:r>
      </w:moveTo>
    </w:p>
    <w:p w14:paraId="03B33BB6" w14:textId="77777777" w:rsidR="002135FF" w:rsidRDefault="002135FF" w:rsidP="002135FF">
      <w:pPr>
        <w:jc w:val="both"/>
        <w:rPr>
          <w:moveTo w:id="2981" w:author="JORGE CONTRERAS ORTIZ" w:date="2021-09-02T17:28:00Z"/>
        </w:rPr>
      </w:pPr>
    </w:p>
    <w:p w14:paraId="0E06751C" w14:textId="77777777" w:rsidR="002135FF" w:rsidRDefault="002135FF" w:rsidP="002135FF">
      <w:pPr>
        <w:jc w:val="both"/>
        <w:rPr>
          <w:moveTo w:id="2982" w:author="JORGE CONTRERAS ORTIZ" w:date="2021-09-02T17:28:00Z"/>
        </w:rPr>
      </w:pPr>
      <w:moveTo w:id="2983" w:author="JORGE CONTRERAS ORTIZ" w:date="2021-09-02T17:28:00Z">
        <w:r>
          <w:t>Esta primera prueba se divide en dos partes:</w:t>
        </w:r>
      </w:moveTo>
    </w:p>
    <w:p w14:paraId="28C76B4B" w14:textId="77777777" w:rsidR="002135FF" w:rsidRDefault="002135FF" w:rsidP="002135FF">
      <w:pPr>
        <w:pStyle w:val="Prrafodelista"/>
        <w:numPr>
          <w:ilvl w:val="0"/>
          <w:numId w:val="20"/>
        </w:numPr>
        <w:jc w:val="both"/>
        <w:rPr>
          <w:moveTo w:id="2984" w:author="JORGE CONTRERAS ORTIZ" w:date="2021-09-02T17:28:00Z"/>
        </w:rPr>
      </w:pPr>
      <w:moveTo w:id="2985" w:author="JORGE CONTRERAS ORTIZ" w:date="2021-09-02T17:28:00Z">
        <w:r>
          <w:t xml:space="preserve">La primera parte se ejecutan los diferentes comandos desde el PC usando la herramienta </w:t>
        </w:r>
        <w:proofErr w:type="spellStart"/>
        <w:r>
          <w:t>KiTools</w:t>
        </w:r>
        <w:proofErr w:type="spellEnd"/>
        <w:r>
          <w:t xml:space="preserve"> con los comandos KSH, comprobando que se ejecutan correctamente según lo esperado.</w:t>
        </w:r>
      </w:moveTo>
    </w:p>
    <w:p w14:paraId="056BF7F6" w14:textId="77777777" w:rsidR="002135FF" w:rsidRDefault="002135FF" w:rsidP="002135FF">
      <w:pPr>
        <w:pStyle w:val="Prrafodelista"/>
        <w:jc w:val="both"/>
        <w:rPr>
          <w:moveTo w:id="2986" w:author="JORGE CONTRERAS ORTIZ" w:date="2021-09-02T17:28:00Z"/>
        </w:rPr>
      </w:pPr>
    </w:p>
    <w:p w14:paraId="1A14586F" w14:textId="77777777" w:rsidR="002135FF" w:rsidRDefault="002135FF" w:rsidP="002135FF">
      <w:pPr>
        <w:pStyle w:val="Prrafodelista"/>
        <w:numPr>
          <w:ilvl w:val="0"/>
          <w:numId w:val="20"/>
        </w:numPr>
        <w:jc w:val="both"/>
        <w:rPr>
          <w:moveTo w:id="2987" w:author="JORGE CONTRERAS ORTIZ" w:date="2021-09-02T17:28:00Z"/>
        </w:rPr>
      </w:pPr>
      <w:moveTo w:id="2988" w:author="JORGE CONTRERAS ORTIZ" w:date="2021-09-02T17:28:00Z">
        <w:r>
          <w:t>Una vez comprobado los comandos KSH, se usa el microcontrolador para el envío de comandos KBI vía puerto UART. Para la comprobación del correcto envío se usan dos maneras:</w:t>
        </w:r>
      </w:moveTo>
    </w:p>
    <w:p w14:paraId="1991596B" w14:textId="77777777" w:rsidR="002135FF" w:rsidRDefault="002135FF" w:rsidP="002135FF">
      <w:pPr>
        <w:pStyle w:val="Prrafodelista"/>
        <w:numPr>
          <w:ilvl w:val="1"/>
          <w:numId w:val="20"/>
        </w:numPr>
        <w:jc w:val="both"/>
        <w:rPr>
          <w:moveTo w:id="2989" w:author="JORGE CONTRERAS ORTIZ" w:date="2021-09-02T17:28:00Z"/>
        </w:rPr>
      </w:pPr>
      <w:moveTo w:id="2990" w:author="JORGE CONTRERAS ORTIZ" w:date="2021-09-02T17:28:00Z">
        <w:r>
          <w:t xml:space="preserve">La primera es la activación de los modos de </w:t>
        </w:r>
        <w:proofErr w:type="spellStart"/>
        <w:r>
          <w:t>debug</w:t>
        </w:r>
        <w:proofErr w:type="spellEnd"/>
        <w:r>
          <w:t xml:space="preserve"> del módulo en la herramienta </w:t>
        </w:r>
        <w:proofErr w:type="spellStart"/>
        <w:r>
          <w:t>KiTools</w:t>
        </w:r>
        <w:proofErr w:type="spellEnd"/>
        <w:r>
          <w:t xml:space="preserve"> en el PC, pidiéndole al módulo que informe de la actividad en las diferentes capas. Cuando le lleguen mensajes y realice las respectivas respuestas, saltará un log de mensaje por </w:t>
        </w:r>
        <w:proofErr w:type="spellStart"/>
        <w:r>
          <w:t>rx</w:t>
        </w:r>
        <w:proofErr w:type="spellEnd"/>
        <w:r>
          <w:t xml:space="preserve"> y por </w:t>
        </w:r>
        <w:proofErr w:type="spellStart"/>
        <w:r>
          <w:t>tx</w:t>
        </w:r>
        <w:proofErr w:type="spellEnd"/>
        <w:r>
          <w:t xml:space="preserve"> con los bytes recibidos/transmitidos. A su vez, si tenemos un error de </w:t>
        </w:r>
        <w:proofErr w:type="spellStart"/>
        <w:r>
          <w:t>Checksum</w:t>
        </w:r>
        <w:proofErr w:type="spellEnd"/>
        <w:r>
          <w:t>, esta herramienta nos avisará del error.</w:t>
        </w:r>
      </w:moveTo>
    </w:p>
    <w:p w14:paraId="78200F19" w14:textId="77777777" w:rsidR="002135FF" w:rsidRDefault="002135FF" w:rsidP="002135FF">
      <w:pPr>
        <w:pStyle w:val="Prrafodelista"/>
        <w:ind w:left="1440"/>
        <w:jc w:val="both"/>
        <w:rPr>
          <w:moveTo w:id="2991" w:author="JORGE CONTRERAS ORTIZ" w:date="2021-09-02T17:28:00Z"/>
        </w:rPr>
      </w:pPr>
    </w:p>
    <w:p w14:paraId="00F018E3" w14:textId="77777777" w:rsidR="002135FF" w:rsidRDefault="002135FF" w:rsidP="002135FF">
      <w:pPr>
        <w:pStyle w:val="Prrafodelista"/>
        <w:numPr>
          <w:ilvl w:val="1"/>
          <w:numId w:val="20"/>
        </w:numPr>
        <w:jc w:val="both"/>
        <w:rPr>
          <w:moveTo w:id="2992" w:author="JORGE CONTRERAS ORTIZ" w:date="2021-09-02T17:28:00Z"/>
        </w:rPr>
      </w:pPr>
      <w:moveTo w:id="2993" w:author="JORGE CONTRERAS ORTIZ" w:date="2021-09-02T17:28:00Z">
        <w:r>
          <w:t>Una vez enviada el comando KBI, recogemos la respuesta enviada por el módulo KTDG102 y analizamos su respuesta.</w:t>
        </w:r>
      </w:moveTo>
    </w:p>
    <w:p w14:paraId="15F77809" w14:textId="77777777" w:rsidR="002135FF" w:rsidRDefault="002135FF" w:rsidP="002135FF">
      <w:pPr>
        <w:jc w:val="both"/>
        <w:rPr>
          <w:moveTo w:id="2994" w:author="JORGE CONTRERAS ORTIZ" w:date="2021-09-02T17:28:00Z"/>
        </w:rPr>
      </w:pPr>
      <w:moveTo w:id="2995" w:author="JORGE CONTRERAS ORTIZ" w:date="2021-09-02T17:28:00Z">
        <w:r>
          <w:t>Tras hacerse al envío de comandos de manera correcta, se elabora la secuencia de comandos para la configuración completa de la red para ese módulo KTDG102 con el Rol de LEADER.</w:t>
        </w:r>
      </w:moveTo>
    </w:p>
    <w:p w14:paraId="51C4B441" w14:textId="77777777" w:rsidR="002135FF" w:rsidRDefault="002135FF" w:rsidP="002135FF">
      <w:pPr>
        <w:pStyle w:val="Textoindependiente"/>
        <w:rPr>
          <w:moveTo w:id="2996" w:author="JORGE CONTRERAS ORTIZ" w:date="2021-09-02T17:28:00Z"/>
        </w:rPr>
      </w:pPr>
    </w:p>
    <w:p w14:paraId="024415CB" w14:textId="448446D6" w:rsidR="002135FF" w:rsidRDefault="00190053">
      <w:pPr>
        <w:pStyle w:val="Ttulo2"/>
        <w:numPr>
          <w:ilvl w:val="1"/>
          <w:numId w:val="1"/>
        </w:numPr>
        <w:rPr>
          <w:moveTo w:id="2997" w:author="JORGE CONTRERAS ORTIZ" w:date="2021-09-02T17:28:00Z"/>
        </w:rPr>
        <w:pPrChange w:id="2998" w:author="JORGE CONTRERAS ORTIZ" w:date="2021-09-02T18:06:00Z">
          <w:pPr>
            <w:pStyle w:val="Ttulo3"/>
            <w:numPr>
              <w:ilvl w:val="2"/>
              <w:numId w:val="1"/>
            </w:numPr>
            <w:ind w:left="1080" w:hanging="720"/>
          </w:pPr>
        </w:pPrChange>
      </w:pPr>
      <w:bookmarkStart w:id="2999" w:name="_Toc81499461"/>
      <w:moveTo w:id="3000" w:author="JORGE CONTRERAS ORTIZ" w:date="2021-09-02T17:28:00Z">
        <w:r>
          <w:t>RED DE DOS NODOS</w:t>
        </w:r>
        <w:bookmarkEnd w:id="2999"/>
      </w:moveTo>
    </w:p>
    <w:p w14:paraId="0904C565" w14:textId="77777777" w:rsidR="002135FF" w:rsidRDefault="002135FF" w:rsidP="002135FF">
      <w:pPr>
        <w:rPr>
          <w:moveTo w:id="3001" w:author="JORGE CONTRERAS ORTIZ" w:date="2021-09-02T17:28:00Z"/>
        </w:rPr>
      </w:pPr>
    </w:p>
    <w:p w14:paraId="17157376" w14:textId="77777777" w:rsidR="002135FF" w:rsidRDefault="002135FF" w:rsidP="002135FF">
      <w:pPr>
        <w:pStyle w:val="Textoindependiente"/>
        <w:rPr>
          <w:moveTo w:id="3002" w:author="JORGE CONTRERAS ORTIZ" w:date="2021-09-02T17:28:00Z"/>
        </w:rPr>
      </w:pPr>
      <w:moveTo w:id="3003" w:author="JORGE CONTRERAS ORTIZ" w:date="2021-09-02T17:28:00Z">
        <w:r>
          <w:t xml:space="preserve">El siguiente paso ha consistido en la creación de una red con un nodo LEADER y la unión de un nodo MED a dicha red. Para esto se han usado los dos KTDG </w:t>
        </w:r>
        <w:proofErr w:type="spellStart"/>
        <w:r>
          <w:t>Evaluation</w:t>
        </w:r>
        <w:proofErr w:type="spellEnd"/>
        <w:r>
          <w:t xml:space="preserve"> Dongles conectados al PC con la herramienta </w:t>
        </w:r>
        <w:proofErr w:type="spellStart"/>
        <w:r>
          <w:t>KiTools</w:t>
        </w:r>
        <w:proofErr w:type="spellEnd"/>
        <w:r>
          <w:t xml:space="preserve"> por USB y al microcontrolador ARM por vía UART.</w:t>
        </w:r>
      </w:moveTo>
    </w:p>
    <w:p w14:paraId="2CFB3014" w14:textId="77777777" w:rsidR="002135FF" w:rsidRDefault="002135FF" w:rsidP="002135FF">
      <w:pPr>
        <w:pStyle w:val="Textoindependiente"/>
        <w:rPr>
          <w:moveTo w:id="3004" w:author="JORGE CONTRERAS ORTIZ" w:date="2021-09-02T17:28:00Z"/>
        </w:rPr>
      </w:pPr>
      <w:moveTo w:id="3005" w:author="JORGE CONTRERAS ORTIZ" w:date="2021-09-02T17:28:00Z">
        <w:r>
          <w:rPr>
            <w:noProof/>
          </w:rPr>
          <mc:AlternateContent>
            <mc:Choice Requires="wps">
              <w:drawing>
                <wp:anchor distT="0" distB="0" distL="114300" distR="114300" simplePos="0" relativeHeight="251691008" behindDoc="1" locked="0" layoutInCell="1" allowOverlap="1" wp14:anchorId="5488EB17" wp14:editId="23AFBD8E">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17D0CAB0" w14:textId="77777777" w:rsidR="002135FF" w:rsidRPr="00AA1DAA" w:rsidRDefault="002135FF" w:rsidP="002135FF">
                              <w:pPr>
                                <w:pStyle w:val="Descripcin"/>
                                <w:jc w:val="center"/>
                                <w:rPr>
                                  <w:noProof/>
                                </w:rPr>
                              </w:pPr>
                              <w:bookmarkStart w:id="3006" w:name="_Toc81499634"/>
                              <w:bookmarkStart w:id="3007" w:name="_Toc81499869"/>
                              <w:r>
                                <w:t xml:space="preserve">Ilustración </w:t>
                              </w:r>
                              <w:r>
                                <w:fldChar w:fldCharType="begin"/>
                              </w:r>
                              <w:r>
                                <w:instrText xml:space="preserve"> SEQ Ilustración \* ARABIC </w:instrText>
                              </w:r>
                              <w:r>
                                <w:fldChar w:fldCharType="separate"/>
                              </w:r>
                              <w:r>
                                <w:rPr>
                                  <w:noProof/>
                                </w:rPr>
                                <w:t>42</w:t>
                              </w:r>
                              <w:r>
                                <w:rPr>
                                  <w:noProof/>
                                </w:rPr>
                                <w:fldChar w:fldCharType="end"/>
                              </w:r>
                              <w:r>
                                <w:t xml:space="preserve"> Esquema montaje Red de Dos Nodos</w:t>
                              </w:r>
                              <w:bookmarkEnd w:id="3006"/>
                              <w:bookmarkEnd w:id="30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88EB17" id="Cuadro de texto 85" o:spid="_x0000_s1035" type="#_x0000_t202" style="position:absolute;margin-left:-17pt;margin-top:231.2pt;width:487.3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jpt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vtgHEH1YmgI/QzFLxca+q3ESE+CaShIbS0CPGRjtpAW3I4W5w1&#10;gD/+5k/5pCVFOWtpCEsevh8EKs7MV0cqp4kdDByM3WC4g10BIZ3QinmZTbqA0QxmjWBfaD+WqQuF&#10;hJPUq+RxMFexXwXaL6mWy5xEc+lF3Litl6n0wOtz9yLQn1VJc/EAw3iK2Rtx+twsj18eIjGdlUu8&#10;9iye6aaZzvKc9y8tza/fOev1X2LxEw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B8OOm02AgAAbQQAAA4AAAAAAAAA&#10;AAAAAAAALgIAAGRycy9lMm9Eb2MueG1sUEsBAi0AFAAGAAgAAAAhAAKGZL/hAAAACwEAAA8AAAAA&#10;AAAAAAAAAAAAkAQAAGRycy9kb3ducmV2LnhtbFBLBQYAAAAABAAEAPMAAACeBQAAAAA=&#10;" stroked="f">
                  <v:textbox style="mso-fit-shape-to-text:t" inset="0,0,0,0">
                    <w:txbxContent>
                      <w:p w14:paraId="17D0CAB0" w14:textId="77777777" w:rsidR="002135FF" w:rsidRPr="00AA1DAA" w:rsidRDefault="002135FF" w:rsidP="002135FF">
                        <w:pPr>
                          <w:pStyle w:val="Descripcin"/>
                          <w:jc w:val="center"/>
                          <w:rPr>
                            <w:noProof/>
                          </w:rPr>
                        </w:pPr>
                        <w:bookmarkStart w:id="3008" w:name="_Toc81499634"/>
                        <w:bookmarkStart w:id="3009" w:name="_Toc81499869"/>
                        <w:r>
                          <w:t xml:space="preserve">Ilustración </w:t>
                        </w:r>
                        <w:r>
                          <w:fldChar w:fldCharType="begin"/>
                        </w:r>
                        <w:r>
                          <w:instrText xml:space="preserve"> SEQ Ilustración \* ARABIC </w:instrText>
                        </w:r>
                        <w:r>
                          <w:fldChar w:fldCharType="separate"/>
                        </w:r>
                        <w:r>
                          <w:rPr>
                            <w:noProof/>
                          </w:rPr>
                          <w:t>42</w:t>
                        </w:r>
                        <w:r>
                          <w:rPr>
                            <w:noProof/>
                          </w:rPr>
                          <w:fldChar w:fldCharType="end"/>
                        </w:r>
                        <w:r>
                          <w:t xml:space="preserve"> Esquema montaje Red de Dos Nodos</w:t>
                        </w:r>
                        <w:bookmarkEnd w:id="3008"/>
                        <w:bookmarkEnd w:id="3009"/>
                      </w:p>
                    </w:txbxContent>
                  </v:textbox>
                  <w10:wrap type="tight"/>
                </v:shape>
              </w:pict>
            </mc:Fallback>
          </mc:AlternateContent>
        </w:r>
        <w:r>
          <w:rPr>
            <w:noProof/>
          </w:rPr>
          <w:drawing>
            <wp:anchor distT="0" distB="0" distL="114300" distR="114300" simplePos="0" relativeHeight="251688960" behindDoc="1" locked="0" layoutInCell="1" allowOverlap="1" wp14:anchorId="2807AF27" wp14:editId="49D73858">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9">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t>Se han realizado varias pruebas para las cuales el esquema de montaje ha sido el siguiente:</w:t>
        </w:r>
      </w:moveTo>
    </w:p>
    <w:p w14:paraId="3B703F07" w14:textId="77777777" w:rsidR="002135FF" w:rsidRDefault="002135FF" w:rsidP="002135FF">
      <w:pPr>
        <w:pStyle w:val="Textoindependiente"/>
        <w:rPr>
          <w:moveTo w:id="3010" w:author="JORGE CONTRERAS ORTIZ" w:date="2021-09-02T17:28:00Z"/>
        </w:rPr>
      </w:pPr>
    </w:p>
    <w:p w14:paraId="5C2EC3E0" w14:textId="018F8417" w:rsidR="002135FF" w:rsidRDefault="002135FF">
      <w:pPr>
        <w:pStyle w:val="Ttulo3"/>
        <w:numPr>
          <w:ilvl w:val="2"/>
          <w:numId w:val="1"/>
        </w:numPr>
        <w:rPr>
          <w:moveTo w:id="3011" w:author="JORGE CONTRERAS ORTIZ" w:date="2021-09-02T17:28:00Z"/>
        </w:rPr>
        <w:pPrChange w:id="3012" w:author="JORGE CONTRERAS ORTIZ" w:date="2021-09-02T18:06:00Z">
          <w:pPr>
            <w:pStyle w:val="Ttulo4"/>
            <w:numPr>
              <w:ilvl w:val="3"/>
              <w:numId w:val="1"/>
            </w:numPr>
            <w:ind w:left="1647" w:hanging="1080"/>
          </w:pPr>
        </w:pPrChange>
      </w:pPr>
      <w:bookmarkStart w:id="3013" w:name="_Toc81499462"/>
      <w:moveTo w:id="3014" w:author="JORGE CONTRERAS ORTIZ" w:date="2021-09-02T17:28:00Z">
        <w:r>
          <w:t>Creación de la Red</w:t>
        </w:r>
        <w:bookmarkEnd w:id="3013"/>
      </w:moveTo>
    </w:p>
    <w:p w14:paraId="091D3FBF" w14:textId="77777777" w:rsidR="002135FF" w:rsidRDefault="002135FF" w:rsidP="002135FF">
      <w:pPr>
        <w:jc w:val="both"/>
        <w:rPr>
          <w:moveTo w:id="3015" w:author="JORGE CONTRERAS ORTIZ" w:date="2021-09-02T17:28:00Z"/>
        </w:rPr>
      </w:pPr>
    </w:p>
    <w:p w14:paraId="42232DEC" w14:textId="77777777" w:rsidR="002135FF" w:rsidRDefault="002135FF" w:rsidP="002135FF">
      <w:pPr>
        <w:jc w:val="both"/>
        <w:rPr>
          <w:moveTo w:id="3016" w:author="JORGE CONTRERAS ORTIZ" w:date="2021-09-02T17:28:00Z"/>
        </w:rPr>
      </w:pPr>
      <w:moveTo w:id="3017" w:author="JORGE CONTRERAS ORTIZ" w:date="2021-09-02T17:28:00Z">
        <w:r>
          <w:t xml:space="preserve">La primera prueba realizada ha sido la creación correcta de la red (de la manera vista en </w:t>
        </w:r>
        <w:r>
          <w:fldChar w:fldCharType="begin"/>
        </w:r>
        <w:r>
          <w:instrText xml:space="preserve"> HYPERLINK \l "_Primera_interacción_con" </w:instrText>
        </w:r>
        <w:r>
          <w:fldChar w:fldCharType="separate"/>
        </w:r>
        <w:r w:rsidRPr="00D643AA">
          <w:rPr>
            <w:rStyle w:val="Hipervnculo"/>
          </w:rPr>
          <w:t>Primera interacción con Dongle USB</w:t>
        </w:r>
        <w:r>
          <w:rPr>
            <w:rStyle w:val="Hipervnculo"/>
          </w:rPr>
          <w:fldChar w:fldCharType="end"/>
        </w:r>
        <w:r>
          <w:t xml:space="preserve"> ) y la posterior unión del segundo nodo con el rol de MED. La red, para ambos nodos se ha realizado con el modo “</w:t>
        </w:r>
        <w:proofErr w:type="spellStart"/>
        <w:r>
          <w:t>Out</w:t>
        </w:r>
        <w:proofErr w:type="spellEnd"/>
        <w:r>
          <w:t xml:space="preserve">-of-Band </w:t>
        </w:r>
        <w:proofErr w:type="spellStart"/>
        <w:r>
          <w:t>Commissioning</w:t>
        </w:r>
        <w:proofErr w:type="spellEnd"/>
        <w:r>
          <w:t xml:space="preserve">” desactivado, pero configurando en ambos casos el PAN ID, el Canal y la </w:t>
        </w:r>
        <w:proofErr w:type="spellStart"/>
        <w:r>
          <w:t>Commisioning</w:t>
        </w:r>
        <w:proofErr w:type="spellEnd"/>
        <w:r>
          <w:t xml:space="preserve"> </w:t>
        </w:r>
        <w:proofErr w:type="spellStart"/>
        <w:r>
          <w:t>Credential</w:t>
        </w:r>
        <w:proofErr w:type="spellEnd"/>
        <w:r>
          <w:t>.</w:t>
        </w:r>
      </w:moveTo>
    </w:p>
    <w:p w14:paraId="5AA57EAA" w14:textId="77777777" w:rsidR="002135FF" w:rsidRDefault="002135FF" w:rsidP="002135FF">
      <w:pPr>
        <w:jc w:val="both"/>
        <w:rPr>
          <w:moveTo w:id="3018" w:author="JORGE CONTRERAS ORTIZ" w:date="2021-09-02T17:28:00Z"/>
        </w:rPr>
      </w:pPr>
      <w:moveTo w:id="3019" w:author="JORGE CONTRERAS ORTIZ" w:date="2021-09-02T17:28:00Z">
        <w:r>
          <w:t>Para esto, se ha usado la secuencia de creación de red con Rol Leader usada anteriormente para el primer nodo, y una vez creada la red, se volvía a usar esta secuencia modificando el Rol a configurar en el nodo para el segundo nodo.</w:t>
        </w:r>
      </w:moveTo>
    </w:p>
    <w:p w14:paraId="19F927FC" w14:textId="77777777" w:rsidR="002135FF" w:rsidRDefault="002135FF" w:rsidP="002135FF">
      <w:pPr>
        <w:jc w:val="both"/>
        <w:rPr>
          <w:moveTo w:id="3020" w:author="JORGE CONTRERAS ORTIZ" w:date="2021-09-02T17:28:00Z"/>
        </w:rPr>
      </w:pPr>
      <w:moveTo w:id="3021" w:author="JORGE CONTRERAS ORTIZ" w:date="2021-09-02T17:28:00Z">
        <w:r>
          <w:t xml:space="preserve">Tras ejecutar el primer nodo su secuencia el comando </w:t>
        </w:r>
        <w:proofErr w:type="spellStart"/>
        <w:r>
          <w:t>IfUp</w:t>
        </w:r>
        <w:proofErr w:type="spellEnd"/>
        <w:r>
          <w:t xml:space="preserve">, se debe dejar un tiempo de alrededor a 7 segundos para que pueda crearse la red definida. A su vez, se comprueba que debe dejarse entre 7 y 9 segundos en el nodo MED después del comando </w:t>
        </w:r>
        <w:proofErr w:type="spellStart"/>
        <w:r>
          <w:t>IfUp</w:t>
        </w:r>
        <w:proofErr w:type="spellEnd"/>
        <w:r>
          <w:t xml:space="preserve"> para que este se una a la red, ya que al ser en modo “</w:t>
        </w:r>
        <w:proofErr w:type="spellStart"/>
        <w:r>
          <w:t>Out</w:t>
        </w:r>
        <w:proofErr w:type="spellEnd"/>
        <w:r>
          <w:t xml:space="preserve">-of-Band </w:t>
        </w:r>
        <w:proofErr w:type="spellStart"/>
        <w:r>
          <w:t>Commissioning</w:t>
        </w:r>
        <w:proofErr w:type="spellEnd"/>
        <w:r>
          <w:t xml:space="preserve">” desactivado, y no tener todos los parámetros, este nodo buscará una red de entre las cercanas que tenga los mismos parámetros a los configurados. Cuando este encuentre la red, saltará un aviso en el nodo LEADER en la herramienta de </w:t>
        </w:r>
        <w:proofErr w:type="spellStart"/>
        <w:r>
          <w:t>KiTools</w:t>
        </w:r>
        <w:proofErr w:type="spellEnd"/>
        <w:r>
          <w:t>, de que se está uniendo un nodo.</w:t>
        </w:r>
      </w:moveTo>
    </w:p>
    <w:p w14:paraId="067FBB6D" w14:textId="77777777" w:rsidR="002135FF" w:rsidRDefault="002135FF" w:rsidP="002135FF">
      <w:pPr>
        <w:jc w:val="both"/>
        <w:rPr>
          <w:moveTo w:id="3022" w:author="JORGE CONTRERAS ORTIZ" w:date="2021-09-02T17:28:00Z"/>
        </w:rPr>
      </w:pPr>
      <w:moveTo w:id="3023" w:author="JORGE CONTRERAS ORTIZ" w:date="2021-09-02T17:28:00Z">
        <w:r>
          <w:t>Por otro lado, cuando se ejecutaban los comandos y se enviaba respuesta al microcontrolador, este las imprimía por pantalla en el PC, pudiendo así detectar posibles fallos en alguno de los comandos para poder arreglarlos.</w:t>
        </w:r>
      </w:moveTo>
    </w:p>
    <w:p w14:paraId="6D460602" w14:textId="77777777" w:rsidR="002135FF" w:rsidRDefault="002135FF" w:rsidP="002135FF">
      <w:pPr>
        <w:pStyle w:val="Textoindependiente"/>
        <w:rPr>
          <w:moveTo w:id="3024" w:author="JORGE CONTRERAS ORTIZ" w:date="2021-09-02T17:28:00Z"/>
        </w:rPr>
      </w:pPr>
    </w:p>
    <w:p w14:paraId="32616A85" w14:textId="0DABFC91" w:rsidR="002135FF" w:rsidRDefault="002135FF">
      <w:pPr>
        <w:pStyle w:val="Ttulo3"/>
        <w:numPr>
          <w:ilvl w:val="2"/>
          <w:numId w:val="1"/>
        </w:numPr>
        <w:rPr>
          <w:moveTo w:id="3025" w:author="JORGE CONTRERAS ORTIZ" w:date="2021-09-02T17:28:00Z"/>
        </w:rPr>
        <w:pPrChange w:id="3026" w:author="JORGE CONTRERAS ORTIZ" w:date="2021-09-02T18:07:00Z">
          <w:pPr>
            <w:pStyle w:val="Ttulo4"/>
            <w:numPr>
              <w:ilvl w:val="3"/>
              <w:numId w:val="1"/>
            </w:numPr>
            <w:ind w:left="1647" w:hanging="1080"/>
          </w:pPr>
        </w:pPrChange>
      </w:pPr>
      <w:bookmarkStart w:id="3027" w:name="_Toc81499463"/>
      <w:moveTo w:id="3028" w:author="JORGE CONTRERAS ORTIZ" w:date="2021-09-02T17:28:00Z">
        <w:r>
          <w:t>Ping entre nodos</w:t>
        </w:r>
        <w:bookmarkEnd w:id="3027"/>
      </w:moveTo>
    </w:p>
    <w:p w14:paraId="5E404A74" w14:textId="77777777" w:rsidR="002135FF" w:rsidRDefault="002135FF" w:rsidP="002135FF">
      <w:pPr>
        <w:jc w:val="both"/>
        <w:rPr>
          <w:moveTo w:id="3029" w:author="JORGE CONTRERAS ORTIZ" w:date="2021-09-02T17:28:00Z"/>
        </w:rPr>
      </w:pPr>
    </w:p>
    <w:p w14:paraId="637531AF" w14:textId="77777777" w:rsidR="002135FF" w:rsidRDefault="002135FF" w:rsidP="002135FF">
      <w:pPr>
        <w:jc w:val="both"/>
        <w:rPr>
          <w:moveTo w:id="3030" w:author="JORGE CONTRERAS ORTIZ" w:date="2021-09-02T17:28:00Z"/>
        </w:rPr>
      </w:pPr>
      <w:moveTo w:id="3031" w:author="JORGE CONTRERAS ORTIZ" w:date="2021-09-02T17:28:00Z">
        <w:r>
          <w:t xml:space="preserve">Una vez tenemos los nodos en la misma red, una primera comprobación de la comunicación entre ambos módulos. En este caso, al ser una prueba rápida y sencilla de comprobación, se ha usado la herramienta </w:t>
        </w:r>
        <w:proofErr w:type="spellStart"/>
        <w:r>
          <w:t>KiTools</w:t>
        </w:r>
        <w:proofErr w:type="spellEnd"/>
        <w:r>
          <w:t xml:space="preserve">, abriendo dos sesiones, una por cada módulo. Una vez en red, se ejecuta el comando </w:t>
        </w:r>
        <w:r>
          <w:rPr>
            <w:i/>
            <w:iCs/>
          </w:rPr>
          <w:t xml:space="preserve">show </w:t>
        </w:r>
        <w:proofErr w:type="spellStart"/>
        <w:r>
          <w:rPr>
            <w:i/>
            <w:iCs/>
          </w:rPr>
          <w:t>netconfig</w:t>
        </w:r>
        <w:proofErr w:type="spellEnd"/>
        <w:r>
          <w:t xml:space="preserve"> desde una de las dos sesiones de </w:t>
        </w:r>
        <w:proofErr w:type="spellStart"/>
        <w:r>
          <w:t>KiTools</w:t>
        </w:r>
        <w:proofErr w:type="spellEnd"/>
        <w:r>
          <w:t>. Con esto podemos ver la dirección IP de los módulos.</w:t>
        </w:r>
      </w:moveTo>
    </w:p>
    <w:p w14:paraId="21FFF5D8" w14:textId="77777777" w:rsidR="002135FF" w:rsidRDefault="002135FF" w:rsidP="002135FF">
      <w:pPr>
        <w:jc w:val="both"/>
        <w:rPr>
          <w:moveTo w:id="3032" w:author="JORGE CONTRERAS ORTIZ" w:date="2021-09-02T17:28:00Z"/>
        </w:rPr>
      </w:pPr>
      <w:moveTo w:id="3033" w:author="JORGE CONTRERAS ORTIZ" w:date="2021-09-02T17:28:00Z">
        <w:r>
          <w:t xml:space="preserve">Tras ver la dirección de uno de los módulos Dongle, se ejecutará el comando </w:t>
        </w:r>
        <w:r>
          <w:rPr>
            <w:i/>
            <w:iCs/>
          </w:rPr>
          <w:t>ping &lt;</w:t>
        </w:r>
        <w:proofErr w:type="spellStart"/>
        <w:r>
          <w:rPr>
            <w:i/>
            <w:iCs/>
          </w:rPr>
          <w:t>arg</w:t>
        </w:r>
        <w:proofErr w:type="spellEnd"/>
        <w:r>
          <w:rPr>
            <w:i/>
            <w:iCs/>
          </w:rPr>
          <w:t xml:space="preserve">&gt; </w:t>
        </w:r>
        <w:r>
          <w:t xml:space="preserve">en el módulo KTDG102 restante, siendo el argumento una de las direcciones IP que hemos visto del otro módulo KTDG102. </w:t>
        </w:r>
      </w:moveTo>
    </w:p>
    <w:p w14:paraId="73872F31" w14:textId="77777777" w:rsidR="002135FF" w:rsidRDefault="002135FF" w:rsidP="002135FF">
      <w:pPr>
        <w:jc w:val="both"/>
        <w:rPr>
          <w:moveTo w:id="3034" w:author="JORGE CONTRERAS ORTIZ" w:date="2021-09-02T17:28:00Z"/>
        </w:rPr>
      </w:pPr>
      <w:moveTo w:id="3035" w:author="JORGE CONTRERAS ORTIZ" w:date="2021-09-02T17:28:00Z">
        <w:r>
          <w:t xml:space="preserve">En el lado que se realiza el ping saldrán los siguientes Logs en </w:t>
        </w:r>
        <w:proofErr w:type="spellStart"/>
        <w:r>
          <w:t>KiTools</w:t>
        </w:r>
        <w:proofErr w:type="spellEnd"/>
        <w:r>
          <w:t>:</w:t>
        </w:r>
      </w:moveTo>
    </w:p>
    <w:p w14:paraId="242A4ED5" w14:textId="77777777" w:rsidR="002135FF" w:rsidRDefault="002135FF" w:rsidP="002135FF">
      <w:pPr>
        <w:keepNext/>
        <w:jc w:val="center"/>
        <w:rPr>
          <w:moveTo w:id="3036" w:author="JORGE CONTRERAS ORTIZ" w:date="2021-09-02T17:28:00Z"/>
        </w:rPr>
      </w:pPr>
      <w:moveTo w:id="3037" w:author="JORGE CONTRERAS ORTIZ" w:date="2021-09-02T17:28:00Z">
        <w:r>
          <w:rPr>
            <w:noProof/>
          </w:rPr>
          <w:drawing>
            <wp:inline distT="0" distB="0" distL="0" distR="0" wp14:anchorId="60996541" wp14:editId="77CE4DEB">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609600"/>
                      </a:xfrm>
                      <a:prstGeom prst="rect">
                        <a:avLst/>
                      </a:prstGeom>
                    </pic:spPr>
                  </pic:pic>
                </a:graphicData>
              </a:graphic>
            </wp:inline>
          </w:drawing>
        </w:r>
      </w:moveTo>
    </w:p>
    <w:p w14:paraId="061F07BE" w14:textId="77777777" w:rsidR="002135FF" w:rsidRDefault="002135FF" w:rsidP="002135FF">
      <w:pPr>
        <w:pStyle w:val="Descripcin"/>
        <w:jc w:val="center"/>
        <w:rPr>
          <w:moveTo w:id="3038" w:author="JORGE CONTRERAS ORTIZ" w:date="2021-09-02T17:28:00Z"/>
        </w:rPr>
      </w:pPr>
      <w:bookmarkStart w:id="3039" w:name="_Toc81499635"/>
      <w:bookmarkStart w:id="3040" w:name="_Toc81499870"/>
      <w:moveTo w:id="3041" w:author="JORGE CONTRERAS ORTIZ" w:date="2021-09-02T17:28:00Z">
        <w:r>
          <w:t xml:space="preserve">Ilustración </w:t>
        </w:r>
        <w:r>
          <w:fldChar w:fldCharType="begin"/>
        </w:r>
        <w:r>
          <w:instrText xml:space="preserve"> SEQ Ilustración \* ARABIC </w:instrText>
        </w:r>
        <w:r>
          <w:fldChar w:fldCharType="separate"/>
        </w:r>
        <w:r>
          <w:rPr>
            <w:noProof/>
          </w:rPr>
          <w:t>43</w:t>
        </w:r>
        <w:r>
          <w:rPr>
            <w:noProof/>
          </w:rPr>
          <w:fldChar w:fldCharType="end"/>
        </w:r>
        <w:r>
          <w:t xml:space="preserve"> Logs </w:t>
        </w:r>
        <w:proofErr w:type="spellStart"/>
        <w:r>
          <w:t>KiTools</w:t>
        </w:r>
        <w:proofErr w:type="spellEnd"/>
        <w:r>
          <w:t xml:space="preserve"> al REALIZAR un Ping</w:t>
        </w:r>
        <w:bookmarkEnd w:id="3039"/>
        <w:bookmarkEnd w:id="3040"/>
      </w:moveTo>
    </w:p>
    <w:p w14:paraId="6F78A6A3" w14:textId="77777777" w:rsidR="002135FF" w:rsidRDefault="002135FF" w:rsidP="002135FF">
      <w:pPr>
        <w:jc w:val="both"/>
        <w:rPr>
          <w:moveTo w:id="3042" w:author="JORGE CONTRERAS ORTIZ" w:date="2021-09-02T17:28:00Z"/>
        </w:rPr>
      </w:pPr>
      <w:moveTo w:id="3043" w:author="JORGE CONTRERAS ORTIZ" w:date="2021-09-02T17:28:00Z">
        <w:r>
          <w:t xml:space="preserve">En cambio en el </w:t>
        </w:r>
        <w:proofErr w:type="spellStart"/>
        <w:r>
          <w:t>KiTools</w:t>
        </w:r>
        <w:proofErr w:type="spellEnd"/>
        <w:r>
          <w:t xml:space="preserve"> del lado que recibimos el ping, saldrán los siguientes Logs:</w:t>
        </w:r>
      </w:moveTo>
    </w:p>
    <w:p w14:paraId="029DB846" w14:textId="77777777" w:rsidR="002135FF" w:rsidRDefault="002135FF" w:rsidP="002135FF">
      <w:pPr>
        <w:keepNext/>
        <w:jc w:val="center"/>
        <w:rPr>
          <w:moveTo w:id="3044" w:author="JORGE CONTRERAS ORTIZ" w:date="2021-09-02T17:28:00Z"/>
        </w:rPr>
      </w:pPr>
      <w:moveTo w:id="3045" w:author="JORGE CONTRERAS ORTIZ" w:date="2021-09-02T17:28:00Z">
        <w:r>
          <w:rPr>
            <w:noProof/>
          </w:rPr>
          <w:drawing>
            <wp:inline distT="0" distB="0" distL="0" distR="0" wp14:anchorId="4090325F" wp14:editId="76E9460B">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1"/>
                      <a:stretch>
                        <a:fillRect/>
                      </a:stretch>
                    </pic:blipFill>
                    <pic:spPr>
                      <a:xfrm>
                        <a:off x="0" y="0"/>
                        <a:ext cx="5400040" cy="504825"/>
                      </a:xfrm>
                      <a:prstGeom prst="rect">
                        <a:avLst/>
                      </a:prstGeom>
                    </pic:spPr>
                  </pic:pic>
                </a:graphicData>
              </a:graphic>
            </wp:inline>
          </w:drawing>
        </w:r>
      </w:moveTo>
    </w:p>
    <w:p w14:paraId="77B30F0C" w14:textId="77777777" w:rsidR="002135FF" w:rsidRDefault="002135FF" w:rsidP="002135FF">
      <w:pPr>
        <w:pStyle w:val="Descripcin"/>
        <w:jc w:val="center"/>
        <w:rPr>
          <w:moveTo w:id="3046" w:author="JORGE CONTRERAS ORTIZ" w:date="2021-09-02T17:28:00Z"/>
        </w:rPr>
      </w:pPr>
      <w:bookmarkStart w:id="3047" w:name="_Toc81499636"/>
      <w:bookmarkStart w:id="3048" w:name="_Toc81499871"/>
      <w:moveTo w:id="3049" w:author="JORGE CONTRERAS ORTIZ" w:date="2021-09-02T17:28:00Z">
        <w:r>
          <w:t xml:space="preserve">Ilustración </w:t>
        </w:r>
        <w:r>
          <w:fldChar w:fldCharType="begin"/>
        </w:r>
        <w:r>
          <w:instrText xml:space="preserve"> SEQ Ilustración \* ARABIC </w:instrText>
        </w:r>
        <w:r>
          <w:fldChar w:fldCharType="separate"/>
        </w:r>
        <w:r>
          <w:rPr>
            <w:noProof/>
          </w:rPr>
          <w:t>44</w:t>
        </w:r>
        <w:r>
          <w:rPr>
            <w:noProof/>
          </w:rPr>
          <w:fldChar w:fldCharType="end"/>
        </w:r>
        <w:r>
          <w:t xml:space="preserve"> </w:t>
        </w:r>
        <w:r w:rsidRPr="00023A0D">
          <w:t xml:space="preserve">Logs </w:t>
        </w:r>
        <w:proofErr w:type="spellStart"/>
        <w:r w:rsidRPr="00023A0D">
          <w:t>KiTools</w:t>
        </w:r>
        <w:proofErr w:type="spellEnd"/>
        <w:r w:rsidRPr="00023A0D">
          <w:t xml:space="preserve"> al </w:t>
        </w:r>
        <w:proofErr w:type="spellStart"/>
        <w:r w:rsidRPr="00023A0D">
          <w:t>RE</w:t>
        </w:r>
        <w:r>
          <w:t>CIBIR</w:t>
        </w:r>
        <w:r w:rsidRPr="00023A0D">
          <w:t>un</w:t>
        </w:r>
        <w:proofErr w:type="spellEnd"/>
        <w:r w:rsidRPr="00023A0D">
          <w:t xml:space="preserve"> Ping</w:t>
        </w:r>
        <w:bookmarkEnd w:id="3047"/>
        <w:bookmarkEnd w:id="3048"/>
      </w:moveTo>
    </w:p>
    <w:p w14:paraId="2B55335A" w14:textId="77777777" w:rsidR="002135FF" w:rsidRDefault="002135FF" w:rsidP="002135FF">
      <w:pPr>
        <w:jc w:val="both"/>
        <w:rPr>
          <w:moveTo w:id="3050" w:author="JORGE CONTRERAS ORTIZ" w:date="2021-09-02T17:28:00Z"/>
        </w:rPr>
      </w:pPr>
    </w:p>
    <w:p w14:paraId="7E9FD524" w14:textId="10088DD6" w:rsidR="002135FF" w:rsidRDefault="002135FF">
      <w:pPr>
        <w:pStyle w:val="Ttulo3"/>
        <w:numPr>
          <w:ilvl w:val="2"/>
          <w:numId w:val="1"/>
        </w:numPr>
        <w:rPr>
          <w:moveTo w:id="3051" w:author="JORGE CONTRERAS ORTIZ" w:date="2021-09-02T17:28:00Z"/>
        </w:rPr>
        <w:pPrChange w:id="3052" w:author="JORGE CONTRERAS ORTIZ" w:date="2021-09-02T18:07:00Z">
          <w:pPr>
            <w:pStyle w:val="Ttulo4"/>
            <w:numPr>
              <w:ilvl w:val="3"/>
              <w:numId w:val="1"/>
            </w:numPr>
            <w:ind w:left="1647" w:hanging="1080"/>
          </w:pPr>
        </w:pPrChange>
      </w:pPr>
      <w:bookmarkStart w:id="3053" w:name="_Toc81499464"/>
      <w:moveTo w:id="3054" w:author="JORGE CONTRERAS ORTIZ" w:date="2021-09-02T17:28:00Z">
        <w:r>
          <w:t>Envío de mensajes UDP a través de Sockets entre ambos nodos</w:t>
        </w:r>
        <w:bookmarkEnd w:id="3053"/>
      </w:moveTo>
    </w:p>
    <w:p w14:paraId="54C0B0ED" w14:textId="77777777" w:rsidR="002135FF" w:rsidRDefault="002135FF" w:rsidP="002135FF">
      <w:pPr>
        <w:rPr>
          <w:moveTo w:id="3055" w:author="JORGE CONTRERAS ORTIZ" w:date="2021-09-02T17:28:00Z"/>
        </w:rPr>
      </w:pPr>
    </w:p>
    <w:p w14:paraId="7F504ED5" w14:textId="77777777" w:rsidR="002135FF" w:rsidRDefault="002135FF" w:rsidP="002135FF">
      <w:pPr>
        <w:jc w:val="both"/>
        <w:rPr>
          <w:moveTo w:id="3056" w:author="JORGE CONTRERAS ORTIZ" w:date="2021-09-02T17:28:00Z"/>
        </w:rPr>
      </w:pPr>
      <w:moveTo w:id="3057" w:author="JORGE CONTRERAS ORTIZ" w:date="2021-09-02T17:28:00Z">
        <w:r>
          <w:t xml:space="preserve">Una vez se ha comprobado que los dos nodos han tenido una primera comunicación básica mediante el comando ping, el siguiente paso es la prueba del envío de mensajes entre ellos vía Sockets UDP. </w:t>
        </w:r>
      </w:moveTo>
    </w:p>
    <w:p w14:paraId="46ED404F" w14:textId="77777777" w:rsidR="002135FF" w:rsidRDefault="002135FF" w:rsidP="002135FF">
      <w:pPr>
        <w:jc w:val="both"/>
        <w:rPr>
          <w:moveTo w:id="3058" w:author="JORGE CONTRERAS ORTIZ" w:date="2021-09-02T17:28:00Z"/>
        </w:rPr>
      </w:pPr>
      <w:moveTo w:id="3059" w:author="JORGE CONTRERAS ORTIZ" w:date="2021-09-02T17:28:00Z">
        <w:r>
          <w:t>Antes de poder enviar y/o recibir un socket, se deberán tener en cuenta dos cosas:</w:t>
        </w:r>
      </w:moveTo>
    </w:p>
    <w:p w14:paraId="16C8E527" w14:textId="77777777" w:rsidR="002135FF" w:rsidRDefault="002135FF" w:rsidP="002135FF">
      <w:pPr>
        <w:pStyle w:val="Prrafodelista"/>
        <w:numPr>
          <w:ilvl w:val="0"/>
          <w:numId w:val="21"/>
        </w:numPr>
        <w:jc w:val="both"/>
        <w:rPr>
          <w:moveTo w:id="3060" w:author="JORGE CONTRERAS ORTIZ" w:date="2021-09-02T17:28:00Z"/>
        </w:rPr>
      </w:pPr>
      <w:moveTo w:id="3061" w:author="JORGE CONTRERAS ORTIZ" w:date="2021-09-02T17:28:00Z">
        <w:r>
          <w:t xml:space="preserve">A priori, no se puede saber la dirección IP que tendrá el nodo una vez conectado a la red. Por lo que convendrá ejecutar el comando de asignación de IP (en nuestro código llamado como </w:t>
        </w:r>
        <w:proofErr w:type="spellStart"/>
        <w:r>
          <w:t>WriteIP</w:t>
        </w:r>
        <w:proofErr w:type="spellEnd"/>
        <w:r>
          <w:t>) con una dirección IP a elegida arbitrariamente. Este comando debe realizarse una vez se haya unido el nodo a la red. Esto convendrá de cara al posterior envío de los mensajes.</w:t>
        </w:r>
      </w:moveTo>
    </w:p>
    <w:p w14:paraId="340BC377" w14:textId="77777777" w:rsidR="002135FF" w:rsidRDefault="002135FF" w:rsidP="002135FF">
      <w:pPr>
        <w:pStyle w:val="Prrafodelista"/>
        <w:numPr>
          <w:ilvl w:val="0"/>
          <w:numId w:val="21"/>
        </w:numPr>
        <w:jc w:val="both"/>
        <w:rPr>
          <w:moveTo w:id="3062" w:author="JORGE CONTRERAS ORTIZ" w:date="2021-09-02T17:28:00Z"/>
        </w:rPr>
      </w:pPr>
      <w:moveTo w:id="3063" w:author="JORGE CONTRERAS ORTIZ" w:date="2021-09-02T17:28:00Z">
        <w:r>
          <w:t xml:space="preserve">En esta prueba, al no haber un nodo </w:t>
        </w:r>
        <w:proofErr w:type="spellStart"/>
        <w:r>
          <w:t>router</w:t>
        </w:r>
        <w:proofErr w:type="spellEnd"/>
        <w:r>
          <w:t xml:space="preserve"> como tal, deberá ejecutarse desde el nodo LEADER el comando ROUTE con dirección al nodo MED. Este creará el enlace para los propios mensajes. Debe ejecutarse antes del envío de los mensajes. Como se ha visto en la prueba </w:t>
        </w:r>
        <w:r>
          <w:fldChar w:fldCharType="begin"/>
        </w:r>
        <w:r>
          <w:instrText xml:space="preserve"> HYPERLINK \l "_Ping_entre_nodos" </w:instrText>
        </w:r>
        <w:r>
          <w:fldChar w:fldCharType="separate"/>
        </w:r>
        <w:r w:rsidRPr="00CD26EA">
          <w:rPr>
            <w:rStyle w:val="Hipervnculo"/>
          </w:rPr>
          <w:t>Ping entre nodos</w:t>
        </w:r>
        <w:r>
          <w:rPr>
            <w:rStyle w:val="Hipervnculo"/>
          </w:rPr>
          <w:fldChar w:fldCharType="end"/>
        </w:r>
        <w:r>
          <w:t xml:space="preserve">, en este caso no hizo falta realizar el comando </w:t>
        </w:r>
        <w:proofErr w:type="spellStart"/>
        <w:r>
          <w:t>route</w:t>
        </w:r>
        <w:proofErr w:type="spellEnd"/>
        <w:r>
          <w:t>, pero a la hora del envío de sockets no se consiguió recibir los mensajes sin este comando previo.</w:t>
        </w:r>
      </w:moveTo>
    </w:p>
    <w:p w14:paraId="42566BD8" w14:textId="77777777" w:rsidR="002135FF" w:rsidRDefault="002135FF" w:rsidP="002135FF">
      <w:pPr>
        <w:jc w:val="both"/>
        <w:rPr>
          <w:moveTo w:id="3064" w:author="JORGE CONTRERAS ORTIZ" w:date="2021-09-02T17:28:00Z"/>
        </w:rPr>
      </w:pPr>
      <w:moveTo w:id="3065" w:author="JORGE CONTRERAS ORTIZ" w:date="2021-09-02T17:28:00Z">
        <w:r>
          <w:t>Para enviar un mensaje a través de sockets UDP, se debe:</w:t>
        </w:r>
      </w:moveTo>
    </w:p>
    <w:p w14:paraId="08741F7B" w14:textId="77777777" w:rsidR="002135FF" w:rsidRDefault="002135FF" w:rsidP="002135FF">
      <w:pPr>
        <w:pStyle w:val="Prrafodelista"/>
        <w:numPr>
          <w:ilvl w:val="0"/>
          <w:numId w:val="13"/>
        </w:numPr>
        <w:jc w:val="both"/>
        <w:rPr>
          <w:moveTo w:id="3066" w:author="JORGE CONTRERAS ORTIZ" w:date="2021-09-02T17:28:00Z"/>
        </w:rPr>
      </w:pPr>
      <w:moveTo w:id="3067" w:author="JORGE CONTRERAS ORTIZ" w:date="2021-09-02T17:28:00Z">
        <w:r>
          <w:lastRenderedPageBreak/>
          <w:t>Abrir un socket en un puerto determinado (por cada nodo). El puerto asociado al socket puede ser diferente en cada nodo.</w:t>
        </w:r>
      </w:moveTo>
    </w:p>
    <w:p w14:paraId="69E85546" w14:textId="77777777" w:rsidR="002135FF" w:rsidRDefault="002135FF" w:rsidP="002135FF">
      <w:pPr>
        <w:pStyle w:val="Prrafodelista"/>
        <w:numPr>
          <w:ilvl w:val="0"/>
          <w:numId w:val="13"/>
        </w:numPr>
        <w:jc w:val="both"/>
        <w:rPr>
          <w:moveTo w:id="3068" w:author="JORGE CONTRERAS ORTIZ" w:date="2021-09-02T17:28:00Z"/>
        </w:rPr>
      </w:pPr>
      <w:moveTo w:id="3069" w:author="JORGE CONTRERAS ORTIZ" w:date="2021-09-02T17:28:00Z">
        <w:r>
          <w:t>Enviar mensaje a través del puerto asignado al socket del propio nodo, al puerto y dirección IPv6 del nodo receptor.</w:t>
        </w:r>
      </w:moveTo>
    </w:p>
    <w:p w14:paraId="111C42FD" w14:textId="77777777" w:rsidR="002135FF" w:rsidRDefault="002135FF" w:rsidP="002135FF">
      <w:pPr>
        <w:jc w:val="both"/>
        <w:rPr>
          <w:moveTo w:id="3070" w:author="JORGE CONTRERAS ORTIZ" w:date="2021-09-02T17:28:00Z"/>
        </w:rPr>
      </w:pPr>
      <w:moveTo w:id="3071" w:author="JORGE CONTRERAS ORTIZ" w:date="2021-09-02T17:28:00Z">
        <w:r>
          <w:t>Para recibir un mensaje a través de sockets UDP, bastará con tan solo abrir un socket en un puerto determinado, en caso de no haberlo abierto para un anterior envío.</w:t>
        </w:r>
      </w:moveTo>
    </w:p>
    <w:p w14:paraId="04428E40" w14:textId="77777777" w:rsidR="002135FF" w:rsidRDefault="002135FF" w:rsidP="002135FF">
      <w:pPr>
        <w:jc w:val="both"/>
        <w:rPr>
          <w:moveTo w:id="3072" w:author="JORGE CONTRERAS ORTIZ" w:date="2021-09-02T17:28:00Z"/>
        </w:rPr>
      </w:pPr>
      <w:moveTo w:id="3073" w:author="JORGE CONTRERAS ORTIZ" w:date="2021-09-02T17:28:00Z">
        <w:r>
          <w:t xml:space="preserve">Para la lectura de los mensajes, se recogerá la notificación enviada por puerto UART al microcontrolador, ya que dispondremos de la información del remitente y del mensaje recibido, mientras que por la herramienta </w:t>
        </w:r>
        <w:proofErr w:type="spellStart"/>
        <w:r>
          <w:t>KiTools</w:t>
        </w:r>
        <w:proofErr w:type="spellEnd"/>
        <w:r>
          <w:t xml:space="preserve"> solo dispondremos de la dirección de origen o de destino del mensaje, según veamos la sesión de un nodo u otro.</w:t>
        </w:r>
      </w:moveTo>
    </w:p>
    <w:p w14:paraId="0857D26B" w14:textId="77777777" w:rsidR="002135FF" w:rsidRDefault="002135FF" w:rsidP="002135FF">
      <w:pPr>
        <w:jc w:val="both"/>
        <w:rPr>
          <w:moveTo w:id="3074" w:author="JORGE CONTRERAS ORTIZ" w:date="2021-09-02T17:28:00Z"/>
        </w:rPr>
      </w:pPr>
    </w:p>
    <w:p w14:paraId="2C3009F2" w14:textId="67C5D861" w:rsidR="002135FF" w:rsidRDefault="0024330D">
      <w:pPr>
        <w:pStyle w:val="Ttulo2"/>
        <w:numPr>
          <w:ilvl w:val="1"/>
          <w:numId w:val="1"/>
        </w:numPr>
        <w:rPr>
          <w:moveTo w:id="3075" w:author="JORGE CONTRERAS ORTIZ" w:date="2021-09-02T17:28:00Z"/>
        </w:rPr>
        <w:pPrChange w:id="3076" w:author="JORGE CONTRERAS ORTIZ" w:date="2021-09-02T18:07:00Z">
          <w:pPr>
            <w:pStyle w:val="Ttulo3"/>
            <w:numPr>
              <w:ilvl w:val="2"/>
              <w:numId w:val="1"/>
            </w:numPr>
            <w:ind w:left="1080" w:hanging="720"/>
          </w:pPr>
        </w:pPrChange>
      </w:pPr>
      <w:bookmarkStart w:id="3077" w:name="_Toc81499465"/>
      <w:moveTo w:id="3078" w:author="JORGE CONTRERAS ORTIZ" w:date="2021-09-02T17:28:00Z">
        <w:r>
          <w:t>PRUEBAS CON EL BORDER ROUTER</w:t>
        </w:r>
        <w:bookmarkEnd w:id="3077"/>
      </w:moveTo>
    </w:p>
    <w:p w14:paraId="49FA4FCC" w14:textId="77777777" w:rsidR="002135FF" w:rsidRDefault="002135FF" w:rsidP="002135FF">
      <w:pPr>
        <w:rPr>
          <w:moveTo w:id="3079" w:author="JORGE CONTRERAS ORTIZ" w:date="2021-09-02T17:28:00Z"/>
        </w:rPr>
      </w:pPr>
    </w:p>
    <w:p w14:paraId="22D41882" w14:textId="77777777" w:rsidR="002135FF" w:rsidRDefault="002135FF" w:rsidP="002135FF">
      <w:pPr>
        <w:jc w:val="both"/>
        <w:rPr>
          <w:moveTo w:id="3080" w:author="JORGE CONTRERAS ORTIZ" w:date="2021-09-02T17:28:00Z"/>
        </w:rPr>
      </w:pPr>
      <w:moveTo w:id="3081" w:author="JORGE CONTRERAS ORTIZ" w:date="2021-09-02T17:28:00Z">
        <w:r>
          <w:t xml:space="preserve">Una vez generada estas primeras pruebas con los KTDG102, se introduce en la red el </w:t>
        </w:r>
        <w:proofErr w:type="spellStart"/>
        <w:r>
          <w:t>Border</w:t>
        </w:r>
        <w:proofErr w:type="spellEnd"/>
        <w:r>
          <w:t xml:space="preserve"> </w:t>
        </w:r>
        <w:proofErr w:type="spellStart"/>
        <w:r>
          <w:t>Router</w:t>
        </w:r>
        <w:proofErr w:type="spellEnd"/>
        <w:r>
          <w:t xml:space="preserve"> de </w:t>
        </w:r>
        <w:proofErr w:type="spellStart"/>
        <w:r>
          <w:t>Kirale</w:t>
        </w:r>
        <w:proofErr w:type="spellEnd"/>
        <w:r>
          <w:t>.</w:t>
        </w:r>
      </w:moveTo>
    </w:p>
    <w:p w14:paraId="3DBCED12" w14:textId="77777777" w:rsidR="002135FF" w:rsidRDefault="002135FF" w:rsidP="002135FF">
      <w:pPr>
        <w:pStyle w:val="Textoindependiente"/>
        <w:rPr>
          <w:moveTo w:id="3082" w:author="JORGE CONTRERAS ORTIZ" w:date="2021-09-02T17:28:00Z"/>
        </w:rPr>
      </w:pPr>
    </w:p>
    <w:p w14:paraId="13DFAE13" w14:textId="0AF10BAC" w:rsidR="002135FF" w:rsidRDefault="002135FF">
      <w:pPr>
        <w:pStyle w:val="Ttulo3"/>
        <w:numPr>
          <w:ilvl w:val="2"/>
          <w:numId w:val="1"/>
        </w:numPr>
        <w:rPr>
          <w:moveTo w:id="3083" w:author="JORGE CONTRERAS ORTIZ" w:date="2021-09-02T17:28:00Z"/>
        </w:rPr>
        <w:pPrChange w:id="3084" w:author="JORGE CONTRERAS ORTIZ" w:date="2021-09-02T18:10:00Z">
          <w:pPr>
            <w:pStyle w:val="Ttulo4"/>
            <w:numPr>
              <w:ilvl w:val="3"/>
              <w:numId w:val="1"/>
            </w:numPr>
            <w:ind w:left="1647" w:hanging="1080"/>
          </w:pPr>
        </w:pPrChange>
      </w:pPr>
      <w:bookmarkStart w:id="3085" w:name="_Toc81499466"/>
      <w:moveTo w:id="3086" w:author="JORGE CONTRERAS ORTIZ" w:date="2021-09-02T17:28:00Z">
        <w:r>
          <w:t xml:space="preserve">Introducción a la configuración del </w:t>
        </w:r>
        <w:proofErr w:type="spellStart"/>
        <w:r>
          <w:t>Router</w:t>
        </w:r>
        <w:proofErr w:type="spellEnd"/>
        <w:r>
          <w:t>.</w:t>
        </w:r>
        <w:bookmarkEnd w:id="3085"/>
      </w:moveTo>
    </w:p>
    <w:p w14:paraId="0725BCEA" w14:textId="77777777" w:rsidR="002135FF" w:rsidRDefault="002135FF" w:rsidP="002135FF">
      <w:pPr>
        <w:rPr>
          <w:moveTo w:id="3087" w:author="JORGE CONTRERAS ORTIZ" w:date="2021-09-02T17:28:00Z"/>
        </w:rPr>
      </w:pPr>
    </w:p>
    <w:p w14:paraId="4DCCFE5A" w14:textId="77777777" w:rsidR="002135FF" w:rsidRDefault="002135FF" w:rsidP="002135FF">
      <w:pPr>
        <w:jc w:val="both"/>
        <w:rPr>
          <w:moveTo w:id="3088" w:author="JORGE CONTRERAS ORTIZ" w:date="2021-09-02T17:28:00Z"/>
        </w:rPr>
      </w:pPr>
      <w:moveTo w:id="3089" w:author="JORGE CONTRERAS ORTIZ" w:date="2021-09-02T17:28:00Z">
        <w:r>
          <w:t xml:space="preserve">Esta primera prueba ha consistido en una primera interacción con la interfaz del panel de administración web del </w:t>
        </w:r>
        <w:proofErr w:type="spellStart"/>
        <w:r>
          <w:t>Border</w:t>
        </w:r>
        <w:proofErr w:type="spellEnd"/>
        <w:r>
          <w:t xml:space="preserve"> </w:t>
        </w:r>
        <w:proofErr w:type="spellStart"/>
        <w:r>
          <w:t>Router</w:t>
        </w:r>
        <w:proofErr w:type="spellEnd"/>
        <w:r>
          <w:t xml:space="preserve"> y a su configuración correcta.  El montaje realizado ha sido:</w:t>
        </w:r>
      </w:moveTo>
    </w:p>
    <w:p w14:paraId="4C469604" w14:textId="77777777" w:rsidR="002135FF" w:rsidRDefault="002135FF" w:rsidP="002135FF">
      <w:pPr>
        <w:pStyle w:val="Textoindependiente"/>
        <w:rPr>
          <w:moveTo w:id="3090" w:author="JORGE CONTRERAS ORTIZ" w:date="2021-09-02T17:28:00Z"/>
        </w:rPr>
      </w:pPr>
      <w:moveTo w:id="3091" w:author="JORGE CONTRERAS ORTIZ" w:date="2021-09-02T17:28:00Z">
        <w:r>
          <w:rPr>
            <w:noProof/>
          </w:rPr>
          <mc:AlternateContent>
            <mc:Choice Requires="wps">
              <w:drawing>
                <wp:anchor distT="0" distB="0" distL="114300" distR="114300" simplePos="0" relativeHeight="251692032" behindDoc="0" locked="0" layoutInCell="1" allowOverlap="1" wp14:anchorId="6E310489" wp14:editId="6987F560">
                  <wp:simplePos x="0" y="0"/>
                  <wp:positionH relativeFrom="column">
                    <wp:posOffset>488950</wp:posOffset>
                  </wp:positionH>
                  <wp:positionV relativeFrom="paragraph">
                    <wp:posOffset>1320800</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553C5DA4" w14:textId="77777777" w:rsidR="002135FF" w:rsidRPr="000061C9" w:rsidRDefault="002135FF" w:rsidP="002135FF">
                              <w:pPr>
                                <w:pStyle w:val="Descripcin"/>
                                <w:jc w:val="center"/>
                                <w:rPr>
                                  <w:noProof/>
                                </w:rPr>
                              </w:pPr>
                              <w:bookmarkStart w:id="3092" w:name="_Toc81499637"/>
                              <w:bookmarkStart w:id="3093" w:name="_Toc81499872"/>
                              <w:r>
                                <w:t xml:space="preserve">Ilustración </w:t>
                              </w:r>
                              <w:r>
                                <w:fldChar w:fldCharType="begin"/>
                              </w:r>
                              <w:r>
                                <w:instrText xml:space="preserve"> SEQ Ilustración \* ARABIC </w:instrText>
                              </w:r>
                              <w:r>
                                <w:fldChar w:fldCharType="separate"/>
                              </w:r>
                              <w:r>
                                <w:rPr>
                                  <w:noProof/>
                                </w:rPr>
                                <w:t>45</w:t>
                              </w:r>
                              <w:r>
                                <w:rPr>
                                  <w:noProof/>
                                </w:rPr>
                                <w:fldChar w:fldCharType="end"/>
                              </w:r>
                              <w:r>
                                <w:t xml:space="preserve"> Montaje </w:t>
                              </w:r>
                              <w:proofErr w:type="spellStart"/>
                              <w:r>
                                <w:t>Border</w:t>
                              </w:r>
                              <w:proofErr w:type="spellEnd"/>
                              <w:r>
                                <w:t xml:space="preserve"> </w:t>
                              </w:r>
                              <w:proofErr w:type="spellStart"/>
                              <w:r>
                                <w:t>Router</w:t>
                              </w:r>
                              <w:bookmarkEnd w:id="3092"/>
                              <w:bookmarkEnd w:id="30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10489" id="Cuadro de texto 86" o:spid="_x0000_s1036" type="#_x0000_t202" style="position:absolute;margin-left:38.5pt;margin-top:104pt;width:375.8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" stroked="f">
                  <v:textbox style="mso-fit-shape-to-text:t" inset="0,0,0,0">
                    <w:txbxContent>
                      <w:p w14:paraId="553C5DA4" w14:textId="77777777" w:rsidR="002135FF" w:rsidRPr="000061C9" w:rsidRDefault="002135FF" w:rsidP="002135FF">
                        <w:pPr>
                          <w:pStyle w:val="Descripcin"/>
                          <w:jc w:val="center"/>
                          <w:rPr>
                            <w:noProof/>
                          </w:rPr>
                        </w:pPr>
                        <w:bookmarkStart w:id="3094" w:name="_Toc81499637"/>
                        <w:bookmarkStart w:id="3095" w:name="_Toc81499872"/>
                        <w:r>
                          <w:t xml:space="preserve">Ilustración </w:t>
                        </w:r>
                        <w:r>
                          <w:fldChar w:fldCharType="begin"/>
                        </w:r>
                        <w:r>
                          <w:instrText xml:space="preserve"> SEQ Ilustración \* ARABIC </w:instrText>
                        </w:r>
                        <w:r>
                          <w:fldChar w:fldCharType="separate"/>
                        </w:r>
                        <w:r>
                          <w:rPr>
                            <w:noProof/>
                          </w:rPr>
                          <w:t>45</w:t>
                        </w:r>
                        <w:r>
                          <w:rPr>
                            <w:noProof/>
                          </w:rPr>
                          <w:fldChar w:fldCharType="end"/>
                        </w:r>
                        <w:r>
                          <w:t xml:space="preserve"> Montaje </w:t>
                        </w:r>
                        <w:proofErr w:type="spellStart"/>
                        <w:r>
                          <w:t>Border</w:t>
                        </w:r>
                        <w:proofErr w:type="spellEnd"/>
                        <w:r>
                          <w:t xml:space="preserve"> </w:t>
                        </w:r>
                        <w:proofErr w:type="spellStart"/>
                        <w:r>
                          <w:t>Router</w:t>
                        </w:r>
                        <w:bookmarkEnd w:id="3094"/>
                        <w:bookmarkEnd w:id="3095"/>
                        <w:proofErr w:type="spellEnd"/>
                      </w:p>
                    </w:txbxContent>
                  </v:textbox>
                  <w10:wrap type="square"/>
                </v:shape>
              </w:pict>
            </mc:Fallback>
          </mc:AlternateContent>
        </w:r>
        <w:r>
          <w:rPr>
            <w:noProof/>
          </w:rPr>
          <w:drawing>
            <wp:anchor distT="0" distB="0" distL="114300" distR="114300" simplePos="0" relativeHeight="251689984" behindDoc="1" locked="0" layoutInCell="1" allowOverlap="1" wp14:anchorId="1FDD5C96" wp14:editId="0A35B1E0">
              <wp:simplePos x="0" y="0"/>
              <wp:positionH relativeFrom="margin">
                <wp:align>center</wp:align>
              </wp:positionH>
              <wp:positionV relativeFrom="paragraph">
                <wp:posOffset>24499</wp:posOffset>
              </wp:positionV>
              <wp:extent cx="4772660" cy="1239520"/>
              <wp:effectExtent l="0" t="0" r="8890" b="0"/>
              <wp:wrapSquare wrapText="bothSides"/>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moveTo>
    </w:p>
    <w:p w14:paraId="4AF5F0B1" w14:textId="77777777" w:rsidR="002135FF" w:rsidRDefault="002135FF" w:rsidP="002135FF">
      <w:pPr>
        <w:pStyle w:val="Textoindependiente"/>
        <w:rPr>
          <w:moveTo w:id="3096" w:author="JORGE CONTRERAS ORTIZ" w:date="2021-09-02T17:28:00Z"/>
        </w:rPr>
      </w:pPr>
    </w:p>
    <w:p w14:paraId="581F9CF4" w14:textId="77777777" w:rsidR="002135FF" w:rsidRDefault="002135FF" w:rsidP="002135FF">
      <w:pPr>
        <w:pStyle w:val="Textoindependiente"/>
        <w:rPr>
          <w:moveTo w:id="3097" w:author="JORGE CONTRERAS ORTIZ" w:date="2021-09-02T17:28:00Z"/>
        </w:rPr>
      </w:pPr>
    </w:p>
    <w:p w14:paraId="4FD510A2" w14:textId="77777777" w:rsidR="002135FF" w:rsidRDefault="002135FF" w:rsidP="002135FF">
      <w:pPr>
        <w:pStyle w:val="Textoindependiente"/>
        <w:rPr>
          <w:moveTo w:id="3098" w:author="JORGE CONTRERAS ORTIZ" w:date="2021-09-02T17:28:00Z"/>
        </w:rPr>
      </w:pPr>
    </w:p>
    <w:p w14:paraId="3BEC0872" w14:textId="77777777" w:rsidR="002135FF" w:rsidRDefault="002135FF" w:rsidP="002135FF">
      <w:pPr>
        <w:pStyle w:val="Textoindependiente"/>
        <w:rPr>
          <w:moveTo w:id="3099" w:author="JORGE CONTRERAS ORTIZ" w:date="2021-09-02T17:28:00Z"/>
        </w:rPr>
      </w:pPr>
    </w:p>
    <w:p w14:paraId="690CBEF9" w14:textId="77777777" w:rsidR="002135FF" w:rsidRDefault="002135FF" w:rsidP="002135FF">
      <w:pPr>
        <w:pStyle w:val="Textoindependiente"/>
        <w:rPr>
          <w:moveTo w:id="3100" w:author="JORGE CONTRERAS ORTIZ" w:date="2021-09-02T17:28:00Z"/>
        </w:rPr>
      </w:pPr>
    </w:p>
    <w:p w14:paraId="29075430" w14:textId="77777777" w:rsidR="002135FF" w:rsidRDefault="002135FF" w:rsidP="002135FF">
      <w:pPr>
        <w:pStyle w:val="Textoindependiente"/>
        <w:rPr>
          <w:moveTo w:id="3101" w:author="JORGE CONTRERAS ORTIZ" w:date="2021-09-02T17:28:00Z"/>
        </w:rPr>
      </w:pPr>
    </w:p>
    <w:p w14:paraId="19358756" w14:textId="77777777" w:rsidR="002135FF" w:rsidRPr="00A56C97" w:rsidRDefault="002135FF" w:rsidP="002135FF">
      <w:pPr>
        <w:jc w:val="both"/>
        <w:rPr>
          <w:moveTo w:id="3102" w:author="JORGE CONTRERAS ORTIZ" w:date="2021-09-02T17:28:00Z"/>
        </w:rPr>
      </w:pPr>
      <w:moveTo w:id="3103" w:author="JORGE CONTRERAS ORTIZ" w:date="2021-09-02T17:28:00Z">
        <w:r>
          <w:t xml:space="preserve">Para una primera configuración del BR, una vez instalados los drivers USB, se abrió una terminal COM con </w:t>
        </w:r>
        <w:proofErr w:type="spellStart"/>
        <w:r>
          <w:t>MobaXterm</w:t>
        </w:r>
        <w:proofErr w:type="spellEnd"/>
        <w:r>
          <w:t xml:space="preserve">, para poder acceder al </w:t>
        </w:r>
        <w:proofErr w:type="spellStart"/>
        <w:r>
          <w:t>Border</w:t>
        </w:r>
        <w:proofErr w:type="spellEnd"/>
        <w:r>
          <w:t xml:space="preserve"> </w:t>
        </w:r>
        <w:proofErr w:type="spellStart"/>
        <w:r>
          <w:t>Router</w:t>
        </w:r>
        <w:proofErr w:type="spellEnd"/>
        <w:r>
          <w:t xml:space="preserve">. Una vez </w:t>
        </w:r>
        <w:proofErr w:type="spellStart"/>
        <w:r>
          <w:t>loggeados</w:t>
        </w:r>
        <w:proofErr w:type="spellEnd"/>
        <w:r>
          <w:t xml:space="preserve"> dentro de la terminal se ha configurado su dirección IPv4 a una dirección dentro de la red que se estaba usando. En este caso la dirección IPv4 configurada para esta prueba y para el futuro funcionamiento ha sido: </w:t>
        </w:r>
        <w:r>
          <w:rPr>
            <w:b/>
            <w:bCs/>
          </w:rPr>
          <w:t xml:space="preserve">192.168.0.102, </w:t>
        </w:r>
        <w:r>
          <w:t>con una configuración de IP estática.</w:t>
        </w:r>
      </w:moveTo>
    </w:p>
    <w:p w14:paraId="3595B62D" w14:textId="77777777" w:rsidR="002135FF" w:rsidRDefault="002135FF" w:rsidP="002135FF">
      <w:pPr>
        <w:jc w:val="both"/>
        <w:rPr>
          <w:moveTo w:id="3104" w:author="JORGE CONTRERAS ORTIZ" w:date="2021-09-02T17:28:00Z"/>
        </w:rPr>
      </w:pPr>
      <w:moveTo w:id="3105" w:author="JORGE CONTRERAS ORTIZ" w:date="2021-09-02T17:28:00Z">
        <w:r>
          <w:t xml:space="preserve">Una vez configurada la dirección IP estática, se podrá acceder también por puerto SSH. Para comprobar también el correcto funcionamiento del BR, se introduce </w:t>
        </w:r>
        <w:r w:rsidRPr="00A56C97">
          <w:rPr>
            <w:i/>
            <w:iCs/>
          </w:rPr>
          <w:t>[Dirección IP asignada]:800</w:t>
        </w:r>
        <w:r>
          <w:rPr>
            <w:i/>
            <w:iCs/>
          </w:rPr>
          <w:t>0</w:t>
        </w:r>
        <w:r>
          <w:t xml:space="preserve">  en el navegador web y debe mostrarse el Panel de Administración Web del BR.</w:t>
        </w:r>
      </w:moveTo>
    </w:p>
    <w:p w14:paraId="4B7A9E36" w14:textId="77777777" w:rsidR="002135FF" w:rsidRDefault="002135FF" w:rsidP="002135FF">
      <w:pPr>
        <w:jc w:val="both"/>
        <w:rPr>
          <w:moveTo w:id="3106" w:author="JORGE CONTRERAS ORTIZ" w:date="2021-09-02T17:28:00Z"/>
        </w:rPr>
      </w:pPr>
      <w:moveTo w:id="3107" w:author="JORGE CONTRERAS ORTIZ" w:date="2021-09-02T17:28:00Z">
        <w:r>
          <w:t xml:space="preserve">Una vez accedidos al sistema, se configura todo el sistema con las DNS y los </w:t>
        </w:r>
        <w:proofErr w:type="spellStart"/>
        <w:r>
          <w:t>Gateways</w:t>
        </w:r>
        <w:proofErr w:type="spellEnd"/>
        <w:r>
          <w:t xml:space="preserve"> a los que se conecta la red local. En este caso se ha configurado los DNS de la red de Movistar en la pestaña de  </w:t>
        </w:r>
        <w:r>
          <w:rPr>
            <w:b/>
            <w:bCs/>
          </w:rPr>
          <w:t xml:space="preserve">DNS, </w:t>
        </w:r>
        <w:r>
          <w:t xml:space="preserve">dentro de menú </w:t>
        </w:r>
        <w:r>
          <w:rPr>
            <w:b/>
            <w:bCs/>
          </w:rPr>
          <w:t>Network</w:t>
        </w:r>
        <w:r>
          <w:t xml:space="preserve"> y se configura  en la interfaz eth0 dentro de la </w:t>
        </w:r>
        <w:r>
          <w:lastRenderedPageBreak/>
          <w:t xml:space="preserve">pestaña </w:t>
        </w:r>
        <w:r>
          <w:rPr>
            <w:b/>
            <w:bCs/>
          </w:rPr>
          <w:t xml:space="preserve">Network: </w:t>
        </w:r>
        <w:r>
          <w:t xml:space="preserve">como Gateway el </w:t>
        </w:r>
        <w:proofErr w:type="spellStart"/>
        <w:r>
          <w:t>Router</w:t>
        </w:r>
        <w:proofErr w:type="spellEnd"/>
        <w:r>
          <w:t xml:space="preserve"> de la red local de la casa, la dirección 192.168.0.1 y con máscara de red 255.255.255.0. </w:t>
        </w:r>
      </w:moveTo>
    </w:p>
    <w:p w14:paraId="3A144A7F" w14:textId="77777777" w:rsidR="002135FF" w:rsidRDefault="002135FF" w:rsidP="002135FF">
      <w:pPr>
        <w:jc w:val="both"/>
        <w:rPr>
          <w:moveTo w:id="3108" w:author="JORGE CONTRERAS ORTIZ" w:date="2021-09-02T17:28:00Z"/>
        </w:rPr>
      </w:pPr>
      <w:moveTo w:id="3109" w:author="JORGE CONTRERAS ORTIZ" w:date="2021-09-02T17:28:00Z">
        <w:r>
          <w:t xml:space="preserve">Finalmente se configura la red Thread a crear y se ejecuta su creación. Se comprueba que desde la CMD de Windows se puede hacer ping a la IPv4 y ping -6 a la dirección IPv6 del </w:t>
        </w:r>
        <w:proofErr w:type="spellStart"/>
        <w:r>
          <w:t>Border</w:t>
        </w:r>
        <w:proofErr w:type="spellEnd"/>
        <w:r>
          <w:t xml:space="preserve"> </w:t>
        </w:r>
        <w:proofErr w:type="spellStart"/>
        <w:r>
          <w:t>Router</w:t>
        </w:r>
        <w:proofErr w:type="spellEnd"/>
        <w:r>
          <w:t>, dando en ambos casos una latencia de 3 ms aproximadamente.</w:t>
        </w:r>
      </w:moveTo>
    </w:p>
    <w:p w14:paraId="377AAB8D" w14:textId="77777777" w:rsidR="002135FF" w:rsidRDefault="002135FF" w:rsidP="002135FF">
      <w:pPr>
        <w:jc w:val="both"/>
        <w:rPr>
          <w:moveTo w:id="3110" w:author="JORGE CONTRERAS ORTIZ" w:date="2021-09-02T17:28:00Z"/>
        </w:rPr>
      </w:pPr>
      <w:moveTo w:id="3111" w:author="JORGE CONTRERAS ORTIZ" w:date="2021-09-02T17:28:00Z">
        <w:r>
          <w:t xml:space="preserve">También desde la sesión SSH o COM abierta desde </w:t>
        </w:r>
        <w:proofErr w:type="spellStart"/>
        <w:r>
          <w:t>MobaXTerm</w:t>
        </w:r>
        <w:proofErr w:type="spellEnd"/>
        <w:r>
          <w:t xml:space="preserve">, se puede probar a hacer el ping a una dirección web como la propia página de </w:t>
        </w:r>
        <w:proofErr w:type="spellStart"/>
        <w:r>
          <w:t>Kirale</w:t>
        </w:r>
        <w:proofErr w:type="spellEnd"/>
        <w:r>
          <w:t xml:space="preserve"> o de Google. En ambos casos daba una latencia mínima de 20 ms.</w:t>
        </w:r>
      </w:moveTo>
    </w:p>
    <w:p w14:paraId="781409A6" w14:textId="77777777" w:rsidR="002135FF" w:rsidRDefault="002135FF" w:rsidP="002135FF">
      <w:pPr>
        <w:jc w:val="both"/>
        <w:rPr>
          <w:moveTo w:id="3112" w:author="JORGE CONTRERAS ORTIZ" w:date="2021-09-02T17:28:00Z"/>
        </w:rPr>
      </w:pPr>
    </w:p>
    <w:p w14:paraId="33C325CF" w14:textId="28986C6C" w:rsidR="002135FF" w:rsidRDefault="002135FF">
      <w:pPr>
        <w:pStyle w:val="Ttulo3"/>
        <w:numPr>
          <w:ilvl w:val="2"/>
          <w:numId w:val="1"/>
        </w:numPr>
        <w:rPr>
          <w:moveTo w:id="3113" w:author="JORGE CONTRERAS ORTIZ" w:date="2021-09-02T17:28:00Z"/>
        </w:rPr>
        <w:pPrChange w:id="3114" w:author="JORGE CONTRERAS ORTIZ" w:date="2021-09-02T18:10:00Z">
          <w:pPr>
            <w:pStyle w:val="Ttulo4"/>
            <w:numPr>
              <w:ilvl w:val="3"/>
              <w:numId w:val="1"/>
            </w:numPr>
            <w:ind w:left="1647" w:hanging="1080"/>
          </w:pPr>
        </w:pPrChange>
      </w:pPr>
      <w:bookmarkStart w:id="3115" w:name="_Toc81499467"/>
      <w:moveTo w:id="3116" w:author="JORGE CONTRERAS ORTIZ" w:date="2021-09-02T17:28:00Z">
        <w:r>
          <w:t>Prueba de conectividad IP entre la red THREAD y la LAN</w:t>
        </w:r>
        <w:bookmarkEnd w:id="3115"/>
      </w:moveTo>
    </w:p>
    <w:p w14:paraId="608E3D74" w14:textId="77777777" w:rsidR="002135FF" w:rsidRDefault="002135FF" w:rsidP="002135FF">
      <w:pPr>
        <w:rPr>
          <w:moveTo w:id="3117" w:author="JORGE CONTRERAS ORTIZ" w:date="2021-09-02T17:28:00Z"/>
        </w:rPr>
      </w:pPr>
    </w:p>
    <w:p w14:paraId="4BD88161" w14:textId="77777777" w:rsidR="002135FF" w:rsidRDefault="002135FF" w:rsidP="002135FF">
      <w:pPr>
        <w:jc w:val="both"/>
        <w:rPr>
          <w:moveTo w:id="3118" w:author="JORGE CONTRERAS ORTIZ" w:date="2021-09-02T17:28:00Z"/>
        </w:rPr>
      </w:pPr>
      <w:moveTo w:id="3119" w:author="JORGE CONTRERAS ORTIZ" w:date="2021-09-02T17:28:00Z">
        <w:r>
          <w:t>Para esta prueba se ha usado el BR y uno de los Dongle KTDG102 formando la siguiente topología de red:</w:t>
        </w:r>
      </w:moveTo>
    </w:p>
    <w:p w14:paraId="4BE831D7" w14:textId="77777777" w:rsidR="002135FF" w:rsidRDefault="002135FF" w:rsidP="002135FF">
      <w:pPr>
        <w:keepNext/>
        <w:jc w:val="center"/>
        <w:rPr>
          <w:moveTo w:id="3120" w:author="JORGE CONTRERAS ORTIZ" w:date="2021-09-02T17:28:00Z"/>
        </w:rPr>
      </w:pPr>
      <w:moveTo w:id="3121" w:author="JORGE CONTRERAS ORTIZ" w:date="2021-09-02T17:28:00Z">
        <w:r>
          <w:rPr>
            <w:noProof/>
          </w:rPr>
          <w:drawing>
            <wp:inline distT="0" distB="0" distL="0" distR="0" wp14:anchorId="48F58783" wp14:editId="0E5C7BB8">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3"/>
                      <a:stretch>
                        <a:fillRect/>
                      </a:stretch>
                    </pic:blipFill>
                    <pic:spPr>
                      <a:xfrm>
                        <a:off x="0" y="0"/>
                        <a:ext cx="5400040" cy="2513965"/>
                      </a:xfrm>
                      <a:prstGeom prst="rect">
                        <a:avLst/>
                      </a:prstGeom>
                    </pic:spPr>
                  </pic:pic>
                </a:graphicData>
              </a:graphic>
            </wp:inline>
          </w:drawing>
        </w:r>
      </w:moveTo>
    </w:p>
    <w:p w14:paraId="25CCE983" w14:textId="77777777" w:rsidR="002135FF" w:rsidRDefault="002135FF" w:rsidP="002135FF">
      <w:pPr>
        <w:pStyle w:val="Descripcin"/>
        <w:jc w:val="center"/>
        <w:rPr>
          <w:moveTo w:id="3122" w:author="JORGE CONTRERAS ORTIZ" w:date="2021-09-02T17:28:00Z"/>
        </w:rPr>
      </w:pPr>
      <w:bookmarkStart w:id="3123" w:name="_Toc81499638"/>
      <w:bookmarkStart w:id="3124" w:name="_Toc81499873"/>
      <w:moveTo w:id="3125" w:author="JORGE CONTRERAS ORTIZ" w:date="2021-09-02T17:28:00Z">
        <w:r>
          <w:t xml:space="preserve">Ilustración </w:t>
        </w:r>
        <w:r>
          <w:fldChar w:fldCharType="begin"/>
        </w:r>
        <w:r>
          <w:instrText xml:space="preserve"> SEQ Ilustración \* ARABIC </w:instrText>
        </w:r>
        <w:r>
          <w:fldChar w:fldCharType="separate"/>
        </w:r>
        <w:r>
          <w:rPr>
            <w:noProof/>
          </w:rPr>
          <w:t>46</w:t>
        </w:r>
        <w:r>
          <w:rPr>
            <w:noProof/>
          </w:rPr>
          <w:fldChar w:fldCharType="end"/>
        </w:r>
        <w:r>
          <w:t xml:space="preserve"> Topología de Red 1 nodo con BR</w:t>
        </w:r>
        <w:bookmarkEnd w:id="3123"/>
        <w:bookmarkEnd w:id="3124"/>
      </w:moveTo>
    </w:p>
    <w:p w14:paraId="4127095A" w14:textId="77777777" w:rsidR="002135FF" w:rsidRDefault="002135FF" w:rsidP="002135FF">
      <w:pPr>
        <w:jc w:val="both"/>
        <w:rPr>
          <w:moveTo w:id="3126" w:author="JORGE CONTRERAS ORTIZ" w:date="2021-09-02T17:28:00Z"/>
        </w:rPr>
      </w:pPr>
      <w:moveTo w:id="3127" w:author="JORGE CONTRERAS ORTIZ" w:date="2021-09-02T17:28:00Z">
        <w:r>
          <w:t xml:space="preserve">El Dongle se usará como REED o </w:t>
        </w:r>
        <w:proofErr w:type="spellStart"/>
        <w:r>
          <w:t>router</w:t>
        </w:r>
        <w:proofErr w:type="spellEnd"/>
        <w:r>
          <w:t xml:space="preserve">, mientras que el BR hará de Leader. En esta prueba se siguen los pasos indicados por </w:t>
        </w:r>
        <w:proofErr w:type="spellStart"/>
        <w:r>
          <w:t>Kirale</w:t>
        </w:r>
        <w:proofErr w:type="spellEnd"/>
        <w:r>
          <w:t xml:space="preserve"> para esta comprobación de conectividad. Los pasos a seguir son los indicados en:</w:t>
        </w:r>
      </w:moveTo>
    </w:p>
    <w:p w14:paraId="119E9578" w14:textId="77777777" w:rsidR="002135FF" w:rsidRDefault="002135FF" w:rsidP="002135FF">
      <w:pPr>
        <w:pStyle w:val="Prrafodelista"/>
        <w:numPr>
          <w:ilvl w:val="0"/>
          <w:numId w:val="22"/>
        </w:numPr>
        <w:jc w:val="both"/>
        <w:rPr>
          <w:moveTo w:id="3128" w:author="JORGE CONTRERAS ORTIZ" w:date="2021-09-02T17:28:00Z"/>
        </w:rPr>
      </w:pPr>
      <w:moveTo w:id="3129" w:author="JORGE CONTRERAS ORTIZ" w:date="2021-09-02T17:28:00Z">
        <w:r>
          <w:fldChar w:fldCharType="begin"/>
        </w:r>
        <w:r>
          <w:instrText xml:space="preserve"> HYPERLINK "https://www.kirale.com/support/kb/ip-connectivity-between-the-thread-network-and-the-lan-part-i/" </w:instrText>
        </w:r>
        <w:r>
          <w:fldChar w:fldCharType="separate"/>
        </w:r>
        <w:r w:rsidRPr="00CC0480">
          <w:rPr>
            <w:rStyle w:val="Hipervnculo"/>
          </w:rPr>
          <w:t>Descripción Genérica y Condiciones Previas</w:t>
        </w:r>
        <w:r>
          <w:rPr>
            <w:rStyle w:val="Hipervnculo"/>
          </w:rPr>
          <w:fldChar w:fldCharType="end"/>
        </w:r>
      </w:moveTo>
    </w:p>
    <w:p w14:paraId="0BD8D2EC" w14:textId="77777777" w:rsidR="002135FF" w:rsidRDefault="002135FF" w:rsidP="002135FF">
      <w:pPr>
        <w:pStyle w:val="Prrafodelista"/>
        <w:numPr>
          <w:ilvl w:val="0"/>
          <w:numId w:val="22"/>
        </w:numPr>
        <w:jc w:val="both"/>
        <w:rPr>
          <w:moveTo w:id="3130" w:author="JORGE CONTRERAS ORTIZ" w:date="2021-09-02T17:28:00Z"/>
        </w:rPr>
      </w:pPr>
      <w:moveTo w:id="3131" w:author="JORGE CONTRERAS ORTIZ" w:date="2021-09-02T17:28:00Z">
        <w:r>
          <w:fldChar w:fldCharType="begin"/>
        </w:r>
        <w:r>
          <w:instrText xml:space="preserve"> HYPERLINK "https://www.kirale.com/support/kb/ip-connectivity-between-the-thread-network-and-the-lan-part-ii/" </w:instrText>
        </w:r>
        <w:r>
          <w:fldChar w:fldCharType="separate"/>
        </w:r>
        <w:r>
          <w:rPr>
            <w:rStyle w:val="Hipervnculo"/>
          </w:rPr>
          <w:t>Conectividad IPv6</w:t>
        </w:r>
        <w:r>
          <w:rPr>
            <w:rStyle w:val="Hipervnculo"/>
          </w:rPr>
          <w:fldChar w:fldCharType="end"/>
        </w:r>
      </w:moveTo>
    </w:p>
    <w:p w14:paraId="18204F4D" w14:textId="77777777" w:rsidR="002135FF" w:rsidRDefault="002135FF" w:rsidP="002135FF">
      <w:pPr>
        <w:pStyle w:val="Prrafodelista"/>
        <w:numPr>
          <w:ilvl w:val="0"/>
          <w:numId w:val="22"/>
        </w:numPr>
        <w:jc w:val="both"/>
        <w:rPr>
          <w:moveTo w:id="3132" w:author="JORGE CONTRERAS ORTIZ" w:date="2021-09-02T17:28:00Z"/>
        </w:rPr>
      </w:pPr>
      <w:moveTo w:id="3133" w:author="JORGE CONTRERAS ORTIZ" w:date="2021-09-02T17:28:00Z">
        <w:r>
          <w:fldChar w:fldCharType="begin"/>
        </w:r>
        <w:r>
          <w:instrText xml:space="preserve"> HYPERLINK "https://www.kirale.com/support/kb/ip-connectivity-between-the-thread-network-and-the-lan-part-iii/" </w:instrText>
        </w:r>
        <w:r>
          <w:fldChar w:fldCharType="separate"/>
        </w:r>
        <w:r w:rsidRPr="00CC0480">
          <w:rPr>
            <w:rStyle w:val="Hipervnculo"/>
          </w:rPr>
          <w:t>Conectividad IPv4 a IPv6</w:t>
        </w:r>
        <w:r>
          <w:rPr>
            <w:rStyle w:val="Hipervnculo"/>
          </w:rPr>
          <w:fldChar w:fldCharType="end"/>
        </w:r>
      </w:moveTo>
    </w:p>
    <w:p w14:paraId="2A8EECDA" w14:textId="77777777" w:rsidR="002135FF" w:rsidRDefault="002135FF" w:rsidP="002135FF">
      <w:pPr>
        <w:pStyle w:val="Prrafodelista"/>
        <w:numPr>
          <w:ilvl w:val="0"/>
          <w:numId w:val="22"/>
        </w:numPr>
        <w:jc w:val="both"/>
        <w:rPr>
          <w:moveTo w:id="3134" w:author="JORGE CONTRERAS ORTIZ" w:date="2021-09-02T17:28:00Z"/>
        </w:rPr>
      </w:pPr>
      <w:moveTo w:id="3135" w:author="JORGE CONTRERAS ORTIZ" w:date="2021-09-02T17:28:00Z">
        <w:r>
          <w:fldChar w:fldCharType="begin"/>
        </w:r>
        <w:r>
          <w:instrText xml:space="preserve"> HYPERLINK "https://www.kirale.com/support/kb/ip-connectivity-between-the-thread-network-and-the-lan-part-iv/" </w:instrText>
        </w:r>
        <w:r>
          <w:fldChar w:fldCharType="separate"/>
        </w:r>
        <w:r w:rsidRPr="00CC0480">
          <w:rPr>
            <w:rStyle w:val="Hipervnculo"/>
          </w:rPr>
          <w:t>Conectividad IPv6 a IPv4</w:t>
        </w:r>
        <w:r>
          <w:rPr>
            <w:rStyle w:val="Hipervnculo"/>
          </w:rPr>
          <w:fldChar w:fldCharType="end"/>
        </w:r>
      </w:moveTo>
    </w:p>
    <w:p w14:paraId="482143A8" w14:textId="2D2DE075" w:rsidR="002135FF" w:rsidRDefault="002135FF" w:rsidP="002135FF">
      <w:pPr>
        <w:jc w:val="both"/>
        <w:rPr>
          <w:ins w:id="3136" w:author="JORGE CONTRERAS ORTIZ" w:date="2021-09-02T17:30:00Z"/>
        </w:rPr>
      </w:pPr>
      <w:moveTo w:id="3137" w:author="JORGE CONTRERAS ORTIZ" w:date="2021-09-02T17:28:00Z">
        <w:r>
          <w:t>Una vez todos estos pasos han salido correctamente, se confirma el correcto funcionamiento del BR.</w:t>
        </w:r>
      </w:moveTo>
    </w:p>
    <w:p w14:paraId="5408B036" w14:textId="77777777" w:rsidR="002135FF" w:rsidRDefault="002135FF" w:rsidP="002135FF">
      <w:pPr>
        <w:jc w:val="both"/>
        <w:rPr>
          <w:moveTo w:id="3138" w:author="JORGE CONTRERAS ORTIZ" w:date="2021-09-02T17:28:00Z"/>
        </w:rPr>
      </w:pPr>
    </w:p>
    <w:p w14:paraId="3F2D636A" w14:textId="69410ECC" w:rsidR="002135FF" w:rsidRDefault="002135FF">
      <w:pPr>
        <w:pStyle w:val="Ttulo3"/>
        <w:numPr>
          <w:ilvl w:val="2"/>
          <w:numId w:val="1"/>
        </w:numPr>
        <w:rPr>
          <w:moveTo w:id="3139" w:author="JORGE CONTRERAS ORTIZ" w:date="2021-09-02T17:28:00Z"/>
        </w:rPr>
        <w:pPrChange w:id="3140" w:author="JORGE CONTRERAS ORTIZ" w:date="2021-09-02T18:10:00Z">
          <w:pPr>
            <w:pStyle w:val="Ttulo4"/>
            <w:numPr>
              <w:ilvl w:val="3"/>
              <w:numId w:val="22"/>
            </w:numPr>
            <w:ind w:left="1080" w:hanging="720"/>
          </w:pPr>
        </w:pPrChange>
      </w:pPr>
      <w:bookmarkStart w:id="3141" w:name="_Toc81499468"/>
      <w:moveTo w:id="3142" w:author="JORGE CONTRERAS ORTIZ" w:date="2021-09-02T17:28:00Z">
        <w:r>
          <w:t>Red con el BR y dos nodos KTDG102</w:t>
        </w:r>
        <w:bookmarkEnd w:id="3141"/>
        <w:r>
          <w:t xml:space="preserve"> </w:t>
        </w:r>
      </w:moveTo>
    </w:p>
    <w:p w14:paraId="4B4BBC1D" w14:textId="77777777" w:rsidR="002135FF" w:rsidRDefault="002135FF" w:rsidP="002135FF">
      <w:pPr>
        <w:rPr>
          <w:moveTo w:id="3143" w:author="JORGE CONTRERAS ORTIZ" w:date="2021-09-02T17:28:00Z"/>
        </w:rPr>
      </w:pPr>
    </w:p>
    <w:p w14:paraId="337C7FE0" w14:textId="77777777" w:rsidR="002135FF" w:rsidRDefault="002135FF" w:rsidP="002135FF">
      <w:pPr>
        <w:jc w:val="both"/>
        <w:rPr>
          <w:moveTo w:id="3144" w:author="JORGE CONTRERAS ORTIZ" w:date="2021-09-02T17:28:00Z"/>
        </w:rPr>
      </w:pPr>
      <w:moveTo w:id="3145" w:author="JORGE CONTRERAS ORTIZ" w:date="2021-09-02T17:28:00Z">
        <w:r>
          <w:t>Una vez configurado correctamente el BR se pasa a la configuración de una red juntando los dos Dongles KTDG102.</w:t>
        </w:r>
      </w:moveTo>
    </w:p>
    <w:p w14:paraId="4A4277F6" w14:textId="77777777" w:rsidR="002135FF" w:rsidRDefault="002135FF" w:rsidP="002135FF">
      <w:pPr>
        <w:jc w:val="both"/>
        <w:rPr>
          <w:moveTo w:id="3146" w:author="JORGE CONTRERAS ORTIZ" w:date="2021-09-02T17:28:00Z"/>
        </w:rPr>
      </w:pPr>
      <w:moveTo w:id="3147" w:author="JORGE CONTRERAS ORTIZ" w:date="2021-09-02T17:28:00Z">
        <w:r>
          <w:lastRenderedPageBreak/>
          <w:t xml:space="preserve">Como primera prueba de creación de esta red, se configuró un Dongle como Leader, otro como </w:t>
        </w:r>
        <w:proofErr w:type="spellStart"/>
        <w:r>
          <w:t>Med</w:t>
        </w:r>
        <w:proofErr w:type="spellEnd"/>
        <w:r>
          <w:t xml:space="preserve"> y el BR como REED. Primero se ejecutaban las secuencias de inicio de ambos Dongles y posteriormente se lanzaba el nodo del BR unirse a la red.</w:t>
        </w:r>
      </w:moveTo>
    </w:p>
    <w:p w14:paraId="7300EC0F" w14:textId="77777777" w:rsidR="002135FF" w:rsidRDefault="002135FF" w:rsidP="002135FF">
      <w:pPr>
        <w:jc w:val="both"/>
        <w:rPr>
          <w:moveTo w:id="3148" w:author="JORGE CONTRERAS ORTIZ" w:date="2021-09-02T17:28:00Z"/>
        </w:rPr>
      </w:pPr>
      <w:moveTo w:id="3149" w:author="JORGE CONTRERAS ORTIZ" w:date="2021-09-02T17:28:00Z">
        <w:r>
          <w:t>Al principio de unirse el BR, se observa en el menú de Visual Network la siguiente topología de red:</w:t>
        </w:r>
      </w:moveTo>
    </w:p>
    <w:p w14:paraId="056CF789" w14:textId="77777777" w:rsidR="002135FF" w:rsidRDefault="002135FF" w:rsidP="002135FF">
      <w:pPr>
        <w:keepNext/>
        <w:jc w:val="center"/>
        <w:rPr>
          <w:moveTo w:id="3150" w:author="JORGE CONTRERAS ORTIZ" w:date="2021-09-02T17:28:00Z"/>
        </w:rPr>
      </w:pPr>
      <w:moveTo w:id="3151" w:author="JORGE CONTRERAS ORTIZ" w:date="2021-09-02T17:28:00Z">
        <w:r>
          <w:rPr>
            <w:noProof/>
          </w:rPr>
          <w:drawing>
            <wp:inline distT="0" distB="0" distL="0" distR="0" wp14:anchorId="0D02EE21" wp14:editId="447628E0">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moveTo>
    </w:p>
    <w:p w14:paraId="4060EE74" w14:textId="77777777" w:rsidR="002135FF" w:rsidRDefault="002135FF" w:rsidP="002135FF">
      <w:pPr>
        <w:pStyle w:val="Descripcin"/>
        <w:jc w:val="center"/>
        <w:rPr>
          <w:moveTo w:id="3152" w:author="JORGE CONTRERAS ORTIZ" w:date="2021-09-02T17:28:00Z"/>
        </w:rPr>
      </w:pPr>
      <w:bookmarkStart w:id="3153" w:name="_Toc81499639"/>
      <w:bookmarkStart w:id="3154" w:name="_Toc81499874"/>
      <w:moveTo w:id="3155" w:author="JORGE CONTRERAS ORTIZ" w:date="2021-09-02T17:28:00Z">
        <w:r>
          <w:t xml:space="preserve">Ilustración </w:t>
        </w:r>
        <w:r>
          <w:fldChar w:fldCharType="begin"/>
        </w:r>
        <w:r>
          <w:instrText xml:space="preserve"> SEQ Ilustración \* ARABIC </w:instrText>
        </w:r>
        <w:r>
          <w:fldChar w:fldCharType="separate"/>
        </w:r>
        <w:r>
          <w:rPr>
            <w:noProof/>
          </w:rPr>
          <w:t>47</w:t>
        </w:r>
        <w:r>
          <w:rPr>
            <w:noProof/>
          </w:rPr>
          <w:fldChar w:fldCharType="end"/>
        </w:r>
        <w:r>
          <w:t xml:space="preserve"> Topología 1 de BR con 2 nodos Dongle</w:t>
        </w:r>
        <w:bookmarkEnd w:id="3153"/>
        <w:bookmarkEnd w:id="3154"/>
      </w:moveTo>
    </w:p>
    <w:p w14:paraId="61A8AE02" w14:textId="77777777" w:rsidR="002135FF" w:rsidRDefault="002135FF" w:rsidP="002135FF">
      <w:pPr>
        <w:jc w:val="both"/>
        <w:rPr>
          <w:moveTo w:id="3156" w:author="JORGE CONTRERAS ORTIZ" w:date="2021-09-02T17:28:00Z"/>
        </w:rPr>
      </w:pPr>
    </w:p>
    <w:p w14:paraId="1F2862B6" w14:textId="77777777" w:rsidR="002135FF" w:rsidRDefault="002135FF" w:rsidP="002135FF">
      <w:pPr>
        <w:jc w:val="both"/>
        <w:rPr>
          <w:moveTo w:id="3157" w:author="JORGE CONTRERAS ORTIZ" w:date="2021-09-02T17:28:00Z"/>
        </w:rPr>
      </w:pPr>
      <w:moveTo w:id="3158" w:author="JORGE CONTRERAS ORTIZ" w:date="2021-09-02T17:28:00Z">
        <w:r>
          <w:t xml:space="preserve">Siendo el Dongle Leader el de color gris, el MED el azul circular y finalmente el BR el nodo cuadrado morado. El BR tardará un rato en configurarse como </w:t>
        </w:r>
        <w:proofErr w:type="spellStart"/>
        <w:r>
          <w:t>router</w:t>
        </w:r>
        <w:proofErr w:type="spellEnd"/>
        <w:r>
          <w:t xml:space="preserve"> y en tener activos todos los servicios de interfaz con la red LAN o el internet.  Una vez pasa un rato, de aproximadamente 1 o 2 minutos, se observa que el BR cambia a color naranja y hay una reestructuración en la Topología, quedando de la siguiente manera:</w:t>
        </w:r>
      </w:moveTo>
    </w:p>
    <w:p w14:paraId="6B5FADBE" w14:textId="77777777" w:rsidR="002135FF" w:rsidRDefault="002135FF" w:rsidP="002135FF">
      <w:pPr>
        <w:keepNext/>
        <w:jc w:val="center"/>
        <w:rPr>
          <w:moveTo w:id="3159" w:author="JORGE CONTRERAS ORTIZ" w:date="2021-09-02T17:28:00Z"/>
        </w:rPr>
      </w:pPr>
      <w:moveTo w:id="3160" w:author="JORGE CONTRERAS ORTIZ" w:date="2021-09-02T17:28:00Z">
        <w:r>
          <w:rPr>
            <w:noProof/>
          </w:rPr>
          <w:drawing>
            <wp:inline distT="0" distB="0" distL="0" distR="0" wp14:anchorId="040AFEC2" wp14:editId="34DC02BD">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moveTo>
    </w:p>
    <w:p w14:paraId="509932C1" w14:textId="77777777" w:rsidR="002135FF" w:rsidRDefault="002135FF" w:rsidP="002135FF">
      <w:pPr>
        <w:pStyle w:val="Descripcin"/>
        <w:jc w:val="center"/>
        <w:rPr>
          <w:moveTo w:id="3161" w:author="JORGE CONTRERAS ORTIZ" w:date="2021-09-02T17:28:00Z"/>
        </w:rPr>
      </w:pPr>
      <w:bookmarkStart w:id="3162" w:name="_Toc81499640"/>
      <w:bookmarkStart w:id="3163" w:name="_Toc81499875"/>
      <w:moveTo w:id="3164" w:author="JORGE CONTRERAS ORTIZ" w:date="2021-09-02T17:28:00Z">
        <w:r>
          <w:t xml:space="preserve">Ilustración </w:t>
        </w:r>
        <w:r>
          <w:fldChar w:fldCharType="begin"/>
        </w:r>
        <w:r>
          <w:instrText xml:space="preserve"> SEQ Ilustración \* ARABIC </w:instrText>
        </w:r>
        <w:r>
          <w:fldChar w:fldCharType="separate"/>
        </w:r>
        <w:r>
          <w:rPr>
            <w:noProof/>
          </w:rPr>
          <w:t>48</w:t>
        </w:r>
        <w:r>
          <w:rPr>
            <w:noProof/>
          </w:rPr>
          <w:fldChar w:fldCharType="end"/>
        </w:r>
        <w:r>
          <w:t xml:space="preserve"> Topología 2 de BR con dos nodos Dongle</w:t>
        </w:r>
        <w:bookmarkEnd w:id="3162"/>
        <w:bookmarkEnd w:id="3163"/>
      </w:moveTo>
    </w:p>
    <w:p w14:paraId="203D0323" w14:textId="77777777" w:rsidR="002135FF" w:rsidRDefault="002135FF" w:rsidP="002135FF">
      <w:pPr>
        <w:jc w:val="both"/>
        <w:rPr>
          <w:moveTo w:id="3165" w:author="JORGE CONTRERAS ORTIZ" w:date="2021-09-02T17:28:00Z"/>
        </w:rPr>
      </w:pPr>
    </w:p>
    <w:p w14:paraId="5FAE1434" w14:textId="77777777" w:rsidR="002135FF" w:rsidRDefault="002135FF" w:rsidP="002135FF">
      <w:pPr>
        <w:jc w:val="both"/>
        <w:rPr>
          <w:moveTo w:id="3166" w:author="JORGE CONTRERAS ORTIZ" w:date="2021-09-02T17:28:00Z"/>
        </w:rPr>
      </w:pPr>
      <w:moveTo w:id="3167" w:author="JORGE CONTRERAS ORTIZ" w:date="2021-09-02T17:28:00Z">
        <w:r>
          <w:lastRenderedPageBreak/>
          <w:t>Se observa el cambio de padre del nodo MED.</w:t>
        </w:r>
      </w:moveTo>
    </w:p>
    <w:p w14:paraId="3449FB76" w14:textId="77777777" w:rsidR="002135FF" w:rsidRDefault="002135FF" w:rsidP="002135FF">
      <w:pPr>
        <w:jc w:val="both"/>
        <w:rPr>
          <w:moveTo w:id="3168" w:author="JORGE CONTRERAS ORTIZ" w:date="2021-09-02T17:28:00Z"/>
          <w:iCs/>
        </w:rPr>
      </w:pPr>
      <w:moveTo w:id="3169" w:author="JORGE CONTRERAS ORTIZ" w:date="2021-09-02T17:28:00Z">
        <w:r>
          <w:t xml:space="preserve">Una vez el </w:t>
        </w:r>
        <w:proofErr w:type="spellStart"/>
        <w:r>
          <w:t>Border</w:t>
        </w:r>
        <w:proofErr w:type="spellEnd"/>
        <w:r>
          <w:t xml:space="preserve"> </w:t>
        </w:r>
        <w:proofErr w:type="spellStart"/>
        <w:r>
          <w:t>Router</w:t>
        </w:r>
        <w:proofErr w:type="spellEnd"/>
        <w:r>
          <w:t xml:space="preserve"> inicia todos sus servicios y la red esta estable, se comprueba la accesibilidad a los nodos desde el PC, haciendo </w:t>
        </w:r>
        <w:r>
          <w:rPr>
            <w:i/>
          </w:rPr>
          <w:t xml:space="preserve">PING -6 </w:t>
        </w:r>
        <w:r>
          <w:rPr>
            <w:iCs/>
          </w:rPr>
          <w:t xml:space="preserve"> a las direcciones IPv6 asignadas a los dos Dongle.</w:t>
        </w:r>
      </w:moveTo>
    </w:p>
    <w:p w14:paraId="1540BF47" w14:textId="77777777" w:rsidR="002135FF" w:rsidRDefault="002135FF" w:rsidP="002135FF">
      <w:pPr>
        <w:jc w:val="both"/>
        <w:rPr>
          <w:moveTo w:id="3170" w:author="JORGE CONTRERAS ORTIZ" w:date="2021-09-02T17:28:00Z"/>
        </w:rPr>
      </w:pPr>
      <w:moveTo w:id="3171" w:author="JORGE CONTRERAS ORTIZ" w:date="2021-09-02T17:28:00Z">
        <w:r>
          <w:rPr>
            <w:b/>
            <w:bCs/>
            <w:i/>
          </w:rPr>
          <w:t>Nota:</w:t>
        </w:r>
        <w:r>
          <w:t xml:space="preserve"> Para ver las direcciones IP de los Dongle KTDG102, abrir la herramienta </w:t>
        </w:r>
        <w:proofErr w:type="spellStart"/>
        <w:r>
          <w:t>KiTools</w:t>
        </w:r>
        <w:proofErr w:type="spellEnd"/>
        <w:r>
          <w:t xml:space="preserve"> en el PC y ejecutar el comando </w:t>
        </w:r>
        <w:r>
          <w:rPr>
            <w:i/>
          </w:rPr>
          <w:t xml:space="preserve">show </w:t>
        </w:r>
        <w:proofErr w:type="spellStart"/>
        <w:r>
          <w:rPr>
            <w:i/>
          </w:rPr>
          <w:t>netconfig</w:t>
        </w:r>
        <w:proofErr w:type="spellEnd"/>
        <w:r>
          <w:t xml:space="preserve">, de las diferentes direcciones IPv6, se debe coger la que empieza con el prefijo configurado en BR y termina con </w:t>
        </w:r>
        <w:r>
          <w:rPr>
            <w:b/>
            <w:bCs/>
            <w:i/>
          </w:rPr>
          <w:t>::a2e:XX</w:t>
        </w:r>
        <w:r>
          <w:t xml:space="preserve">, siendo XX la parte variable de cada módulo.  </w:t>
        </w:r>
      </w:moveTo>
    </w:p>
    <w:p w14:paraId="6FF6BF5C" w14:textId="77777777" w:rsidR="002135FF" w:rsidRDefault="002135FF" w:rsidP="002135FF">
      <w:pPr>
        <w:jc w:val="both"/>
        <w:rPr>
          <w:moveTo w:id="3172" w:author="JORGE CONTRERAS ORTIZ" w:date="2021-09-02T17:28:00Z"/>
        </w:rPr>
      </w:pPr>
      <w:moveTo w:id="3173" w:author="JORGE CONTRERAS ORTIZ" w:date="2021-09-02T17:28:00Z">
        <w:r>
          <w:t>Los resultados de estos PING han sido los siguientes:</w:t>
        </w:r>
      </w:moveTo>
    </w:p>
    <w:p w14:paraId="681831F1" w14:textId="77777777" w:rsidR="002135FF" w:rsidRDefault="002135FF" w:rsidP="002135FF">
      <w:pPr>
        <w:jc w:val="both"/>
        <w:rPr>
          <w:moveTo w:id="3174" w:author="JORGE CONTRERAS ORTIZ" w:date="2021-09-02T17:28:00Z"/>
        </w:rPr>
      </w:pPr>
    </w:p>
    <w:p w14:paraId="0340DEC5" w14:textId="77777777" w:rsidR="002135FF" w:rsidRDefault="002135FF" w:rsidP="002135FF">
      <w:pPr>
        <w:keepNext/>
        <w:jc w:val="center"/>
        <w:rPr>
          <w:moveTo w:id="3175" w:author="JORGE CONTRERAS ORTIZ" w:date="2021-09-02T17:28:00Z"/>
        </w:rPr>
      </w:pPr>
      <w:moveTo w:id="3176" w:author="JORGE CONTRERAS ORTIZ" w:date="2021-09-02T17:28:00Z">
        <w:r>
          <w:rPr>
            <w:iCs/>
            <w:noProof/>
          </w:rPr>
          <w:drawing>
            <wp:inline distT="0" distB="0" distL="0" distR="0" wp14:anchorId="7761D137" wp14:editId="7EA432E6">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moveTo>
    </w:p>
    <w:p w14:paraId="6AAED47A" w14:textId="77777777" w:rsidR="002135FF" w:rsidRDefault="002135FF" w:rsidP="002135FF">
      <w:pPr>
        <w:pStyle w:val="Descripcin"/>
        <w:jc w:val="center"/>
        <w:rPr>
          <w:moveTo w:id="3177" w:author="JORGE CONTRERAS ORTIZ" w:date="2021-09-02T17:28:00Z"/>
        </w:rPr>
      </w:pPr>
      <w:bookmarkStart w:id="3178" w:name="_Toc81499641"/>
      <w:bookmarkStart w:id="3179" w:name="_Toc81499876"/>
      <w:moveTo w:id="3180" w:author="JORGE CONTRERAS ORTIZ" w:date="2021-09-02T17:28:00Z">
        <w:r>
          <w:t xml:space="preserve">Ilustración </w:t>
        </w:r>
        <w:r>
          <w:fldChar w:fldCharType="begin"/>
        </w:r>
        <w:r>
          <w:instrText xml:space="preserve"> SEQ Ilustración \* ARABIC </w:instrText>
        </w:r>
        <w:r>
          <w:fldChar w:fldCharType="separate"/>
        </w:r>
        <w:r>
          <w:rPr>
            <w:noProof/>
          </w:rPr>
          <w:t>49</w:t>
        </w:r>
        <w:r>
          <w:rPr>
            <w:noProof/>
          </w:rPr>
          <w:fldChar w:fldCharType="end"/>
        </w:r>
        <w:r>
          <w:t xml:space="preserve"> Ping desde PC a BR</w:t>
        </w:r>
        <w:bookmarkEnd w:id="3178"/>
        <w:bookmarkEnd w:id="3179"/>
      </w:moveTo>
    </w:p>
    <w:p w14:paraId="501A2CE8" w14:textId="77777777" w:rsidR="002135FF" w:rsidRDefault="002135FF" w:rsidP="002135FF">
      <w:pPr>
        <w:keepNext/>
        <w:jc w:val="center"/>
        <w:rPr>
          <w:moveTo w:id="3181" w:author="JORGE CONTRERAS ORTIZ" w:date="2021-09-02T17:28:00Z"/>
        </w:rPr>
      </w:pPr>
      <w:moveTo w:id="3182" w:author="JORGE CONTRERAS ORTIZ" w:date="2021-09-02T17:28:00Z">
        <w:r>
          <w:rPr>
            <w:iCs/>
            <w:noProof/>
          </w:rPr>
          <w:drawing>
            <wp:inline distT="0" distB="0" distL="0" distR="0" wp14:anchorId="7C418E92" wp14:editId="7A078254">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moveTo>
    </w:p>
    <w:p w14:paraId="17398FEF" w14:textId="77777777" w:rsidR="002135FF" w:rsidRDefault="002135FF" w:rsidP="002135FF">
      <w:pPr>
        <w:pStyle w:val="Descripcin"/>
        <w:jc w:val="center"/>
        <w:rPr>
          <w:moveTo w:id="3183" w:author="JORGE CONTRERAS ORTIZ" w:date="2021-09-02T17:28:00Z"/>
        </w:rPr>
      </w:pPr>
      <w:bookmarkStart w:id="3184" w:name="_Toc81499642"/>
      <w:bookmarkStart w:id="3185" w:name="_Toc81499877"/>
      <w:moveTo w:id="3186" w:author="JORGE CONTRERAS ORTIZ" w:date="2021-09-02T17:28:00Z">
        <w:r>
          <w:t xml:space="preserve">Ilustración </w:t>
        </w:r>
        <w:r>
          <w:fldChar w:fldCharType="begin"/>
        </w:r>
        <w:r>
          <w:instrText xml:space="preserve"> SEQ Ilustración \* ARABIC </w:instrText>
        </w:r>
        <w:r>
          <w:fldChar w:fldCharType="separate"/>
        </w:r>
        <w:r>
          <w:rPr>
            <w:noProof/>
          </w:rPr>
          <w:t>50</w:t>
        </w:r>
        <w:r>
          <w:rPr>
            <w:noProof/>
          </w:rPr>
          <w:fldChar w:fldCharType="end"/>
        </w:r>
        <w:r>
          <w:t xml:space="preserve"> Ping desde PC a nodo LEADER</w:t>
        </w:r>
        <w:bookmarkEnd w:id="3184"/>
        <w:bookmarkEnd w:id="3185"/>
      </w:moveTo>
    </w:p>
    <w:p w14:paraId="16537A86" w14:textId="77777777" w:rsidR="002135FF" w:rsidRPr="00CB479C" w:rsidRDefault="002135FF" w:rsidP="002135FF">
      <w:pPr>
        <w:rPr>
          <w:moveTo w:id="3187" w:author="JORGE CONTRERAS ORTIZ" w:date="2021-09-02T17:28:00Z"/>
        </w:rPr>
      </w:pPr>
    </w:p>
    <w:p w14:paraId="1B903116" w14:textId="77777777" w:rsidR="002135FF" w:rsidRDefault="002135FF" w:rsidP="002135FF">
      <w:pPr>
        <w:keepNext/>
        <w:jc w:val="center"/>
        <w:rPr>
          <w:moveTo w:id="3188" w:author="JORGE CONTRERAS ORTIZ" w:date="2021-09-02T17:28:00Z"/>
        </w:rPr>
      </w:pPr>
      <w:moveTo w:id="3189" w:author="JORGE CONTRERAS ORTIZ" w:date="2021-09-02T17:28:00Z">
        <w:r>
          <w:rPr>
            <w:noProof/>
          </w:rPr>
          <w:drawing>
            <wp:inline distT="0" distB="0" distL="0" distR="0" wp14:anchorId="0D1FC422" wp14:editId="16B40A52">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moveTo>
    </w:p>
    <w:p w14:paraId="05B7DAA2" w14:textId="77777777" w:rsidR="002135FF" w:rsidRDefault="002135FF" w:rsidP="002135FF">
      <w:pPr>
        <w:pStyle w:val="Descripcin"/>
        <w:jc w:val="center"/>
        <w:rPr>
          <w:moveTo w:id="3190" w:author="JORGE CONTRERAS ORTIZ" w:date="2021-09-02T17:28:00Z"/>
        </w:rPr>
      </w:pPr>
      <w:bookmarkStart w:id="3191" w:name="_Toc81499643"/>
      <w:bookmarkStart w:id="3192" w:name="_Toc81499878"/>
      <w:moveTo w:id="3193" w:author="JORGE CONTRERAS ORTIZ" w:date="2021-09-02T17:28:00Z">
        <w:r>
          <w:t xml:space="preserve">Ilustración </w:t>
        </w:r>
        <w:r>
          <w:fldChar w:fldCharType="begin"/>
        </w:r>
        <w:r>
          <w:instrText xml:space="preserve"> SEQ Ilustración \* ARABIC </w:instrText>
        </w:r>
        <w:r>
          <w:fldChar w:fldCharType="separate"/>
        </w:r>
        <w:r>
          <w:rPr>
            <w:noProof/>
          </w:rPr>
          <w:t>51</w:t>
        </w:r>
        <w:r>
          <w:rPr>
            <w:noProof/>
          </w:rPr>
          <w:fldChar w:fldCharType="end"/>
        </w:r>
        <w:r>
          <w:t xml:space="preserve"> Ping desde PC a nodo MED</w:t>
        </w:r>
        <w:bookmarkEnd w:id="3191"/>
        <w:bookmarkEnd w:id="3192"/>
      </w:moveTo>
    </w:p>
    <w:p w14:paraId="794B30D2" w14:textId="77777777" w:rsidR="002135FF" w:rsidRDefault="002135FF" w:rsidP="002135FF">
      <w:pPr>
        <w:jc w:val="both"/>
        <w:rPr>
          <w:moveTo w:id="3194" w:author="JORGE CONTRERAS ORTIZ" w:date="2021-09-02T17:28:00Z"/>
          <w:iCs/>
        </w:rPr>
      </w:pPr>
    </w:p>
    <w:p w14:paraId="549CDC6D" w14:textId="77777777" w:rsidR="002135FF" w:rsidRDefault="002135FF" w:rsidP="002135FF">
      <w:pPr>
        <w:jc w:val="both"/>
        <w:rPr>
          <w:moveTo w:id="3195" w:author="JORGE CONTRERAS ORTIZ" w:date="2021-09-02T17:28:00Z"/>
        </w:rPr>
      </w:pPr>
      <w:moveTo w:id="3196" w:author="JORGE CONTRERAS ORTIZ" w:date="2021-09-02T17:28:00Z">
        <w:r>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fldChar w:fldCharType="begin"/>
        </w:r>
        <w:r>
          <w:instrText xml:space="preserve"> HYPERLINK "http://www.kirale.com" </w:instrText>
        </w:r>
        <w:r>
          <w:fldChar w:fldCharType="separate"/>
        </w:r>
        <w:r w:rsidRPr="00B941CC">
          <w:rPr>
            <w:rStyle w:val="Hipervnculo"/>
            <w:iCs/>
          </w:rPr>
          <w:t>www.kirale.com</w:t>
        </w:r>
        <w:r>
          <w:rPr>
            <w:rStyle w:val="Hipervnculo"/>
            <w:iCs/>
          </w:rPr>
          <w:fldChar w:fldCharType="end"/>
        </w:r>
        <w:r>
          <w:t>, comprobando que en ambos nodos recibimos la respuesta a los ping realizados.</w:t>
        </w:r>
      </w:moveTo>
    </w:p>
    <w:p w14:paraId="20C1306B" w14:textId="77777777" w:rsidR="002135FF" w:rsidRDefault="002135FF" w:rsidP="002135FF">
      <w:pPr>
        <w:rPr>
          <w:moveTo w:id="3197" w:author="JORGE CONTRERAS ORTIZ" w:date="2021-09-02T17:28:00Z"/>
        </w:rPr>
      </w:pPr>
      <w:moveTo w:id="3198" w:author="JORGE CONTRERAS ORTIZ" w:date="2021-09-02T17:28:00Z">
        <w:r>
          <w:br w:type="page"/>
        </w:r>
      </w:moveTo>
    </w:p>
    <w:p w14:paraId="2E6B4526" w14:textId="2A61FC9A" w:rsidR="002135FF" w:rsidRDefault="002135FF">
      <w:pPr>
        <w:pStyle w:val="Ttulo3"/>
        <w:numPr>
          <w:ilvl w:val="2"/>
          <w:numId w:val="1"/>
        </w:numPr>
        <w:rPr>
          <w:moveTo w:id="3199" w:author="JORGE CONTRERAS ORTIZ" w:date="2021-09-02T17:28:00Z"/>
        </w:rPr>
        <w:pPrChange w:id="3200" w:author="JORGE CONTRERAS ORTIZ" w:date="2021-09-02T18:10:00Z">
          <w:pPr>
            <w:pStyle w:val="Ttulo4"/>
            <w:numPr>
              <w:ilvl w:val="3"/>
              <w:numId w:val="22"/>
            </w:numPr>
            <w:ind w:left="1080" w:hanging="720"/>
          </w:pPr>
        </w:pPrChange>
      </w:pPr>
      <w:bookmarkStart w:id="3201" w:name="_Toc81499469"/>
      <w:moveTo w:id="3202" w:author="JORGE CONTRERAS ORTIZ" w:date="2021-09-02T17:28:00Z">
        <w:r>
          <w:lastRenderedPageBreak/>
          <w:t>Envío de mensajes UDP por Sockets entre Dongles y entre PC y Dongles</w:t>
        </w:r>
        <w:bookmarkEnd w:id="3201"/>
      </w:moveTo>
    </w:p>
    <w:p w14:paraId="64489932" w14:textId="77777777" w:rsidR="002135FF" w:rsidRDefault="002135FF" w:rsidP="002135FF">
      <w:pPr>
        <w:rPr>
          <w:moveTo w:id="3203" w:author="JORGE CONTRERAS ORTIZ" w:date="2021-09-02T17:28:00Z"/>
        </w:rPr>
      </w:pPr>
    </w:p>
    <w:p w14:paraId="5029FD90" w14:textId="77777777" w:rsidR="002135FF" w:rsidRDefault="002135FF" w:rsidP="002135FF">
      <w:pPr>
        <w:jc w:val="both"/>
        <w:rPr>
          <w:moveTo w:id="3204" w:author="JORGE CONTRERAS ORTIZ" w:date="2021-09-02T17:28:00Z"/>
        </w:rPr>
      </w:pPr>
      <w:moveTo w:id="3205" w:author="JORGE CONTRERAS ORTIZ" w:date="2021-09-02T17:28:00Z">
        <w:r>
          <w:t>En esta prueba, se ha probado el envío de Sockets entre ambos Dongles y entre PC y Dongles. La topología de red utilizada ha sido la siguiente:</w:t>
        </w:r>
      </w:moveTo>
    </w:p>
    <w:p w14:paraId="75F15473" w14:textId="77777777" w:rsidR="002135FF" w:rsidRDefault="002135FF" w:rsidP="002135FF">
      <w:pPr>
        <w:keepNext/>
        <w:jc w:val="center"/>
        <w:rPr>
          <w:moveTo w:id="3206" w:author="JORGE CONTRERAS ORTIZ" w:date="2021-09-02T17:28:00Z"/>
        </w:rPr>
      </w:pPr>
      <w:moveTo w:id="3207" w:author="JORGE CONTRERAS ORTIZ" w:date="2021-09-02T17:28:00Z">
        <w:r>
          <w:rPr>
            <w:noProof/>
          </w:rPr>
          <w:drawing>
            <wp:inline distT="0" distB="0" distL="0" distR="0" wp14:anchorId="13FCA796" wp14:editId="5EB5D705">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moveTo>
    </w:p>
    <w:p w14:paraId="4641C97F" w14:textId="77777777" w:rsidR="002135FF" w:rsidRDefault="002135FF" w:rsidP="002135FF">
      <w:pPr>
        <w:pStyle w:val="Descripcin"/>
        <w:jc w:val="center"/>
        <w:rPr>
          <w:moveTo w:id="3208" w:author="JORGE CONTRERAS ORTIZ" w:date="2021-09-02T17:28:00Z"/>
        </w:rPr>
      </w:pPr>
      <w:bookmarkStart w:id="3209" w:name="_Toc81499644"/>
      <w:bookmarkStart w:id="3210" w:name="_Toc81499879"/>
      <w:moveTo w:id="3211" w:author="JORGE CONTRERAS ORTIZ" w:date="2021-09-02T17:28:00Z">
        <w:r>
          <w:t xml:space="preserve">Ilustración </w:t>
        </w:r>
        <w:r>
          <w:fldChar w:fldCharType="begin"/>
        </w:r>
        <w:r>
          <w:instrText xml:space="preserve"> SEQ Ilustración \* ARABIC </w:instrText>
        </w:r>
        <w:r>
          <w:fldChar w:fldCharType="separate"/>
        </w:r>
        <w:r>
          <w:rPr>
            <w:noProof/>
          </w:rPr>
          <w:t>52</w:t>
        </w:r>
        <w:r>
          <w:rPr>
            <w:noProof/>
          </w:rPr>
          <w:fldChar w:fldCharType="end"/>
        </w:r>
        <w:r>
          <w:t xml:space="preserve"> Topología para envío de mensajes UDP vía Sockets</w:t>
        </w:r>
        <w:bookmarkEnd w:id="3209"/>
        <w:bookmarkEnd w:id="3210"/>
      </w:moveTo>
    </w:p>
    <w:p w14:paraId="64DBE194" w14:textId="77777777" w:rsidR="002135FF" w:rsidRPr="00CB479C" w:rsidRDefault="002135FF" w:rsidP="002135FF">
      <w:pPr>
        <w:rPr>
          <w:moveTo w:id="3212" w:author="JORGE CONTRERAS ORTIZ" w:date="2021-09-02T17:28:00Z"/>
        </w:rPr>
      </w:pPr>
    </w:p>
    <w:p w14:paraId="6269DFCD" w14:textId="77777777" w:rsidR="002135FF" w:rsidRDefault="002135FF" w:rsidP="002135FF">
      <w:pPr>
        <w:jc w:val="both"/>
        <w:rPr>
          <w:moveTo w:id="3213" w:author="JORGE CONTRERAS ORTIZ" w:date="2021-09-02T17:28:00Z"/>
        </w:rPr>
      </w:pPr>
      <w:moveTo w:id="3214" w:author="JORGE CONTRERAS ORTIZ" w:date="2021-09-02T17:28:00Z">
        <w:r>
          <w:t xml:space="preserve">Para esto, como se ha mencionado en </w:t>
        </w:r>
        <w:r>
          <w:fldChar w:fldCharType="begin"/>
        </w:r>
        <w:r>
          <w:instrText xml:space="preserve"> HYPERLINK \l "_Envío_de_mensajes" </w:instrText>
        </w:r>
        <w:r>
          <w:fldChar w:fldCharType="separate"/>
        </w:r>
        <w:r>
          <w:rPr>
            <w:rStyle w:val="Hipervnculo"/>
          </w:rPr>
          <w:t>Envío de mensajes UDP a través de Sockets entre ambos nodos</w:t>
        </w:r>
        <w:r>
          <w:rPr>
            <w:rStyle w:val="Hipervnculo"/>
          </w:rPr>
          <w:fldChar w:fldCharType="end"/>
        </w:r>
        <w:r>
          <w:t xml:space="preserve"> se deberá tener en cuenta el asignar una dirección IP conocida previamente, la cual debe </w:t>
        </w:r>
        <w:r>
          <w:rPr>
            <w:iCs/>
          </w:rPr>
          <w:t xml:space="preserve">empezar con el prefijo configurado en BR y terminar con </w:t>
        </w:r>
        <w:r>
          <w:rPr>
            <w:b/>
            <w:bCs/>
            <w:i/>
          </w:rPr>
          <w:t>::a2e:XX</w:t>
        </w:r>
        <w:r>
          <w:t xml:space="preserve">. En cuanto al comando </w:t>
        </w:r>
        <w:proofErr w:type="spellStart"/>
        <w:r>
          <w:t>Route</w:t>
        </w:r>
        <w:proofErr w:type="spellEnd"/>
        <w:r>
          <w:t xml:space="preserve">(), ya no hará falta hacerlo, debido a que se dispone de un </w:t>
        </w:r>
        <w:proofErr w:type="spellStart"/>
        <w:r>
          <w:t>router</w:t>
        </w:r>
        <w:proofErr w:type="spellEnd"/>
        <w:r>
          <w:t xml:space="preserve"> (el BR) que hace automáticamente este </w:t>
        </w:r>
        <w:proofErr w:type="spellStart"/>
        <w:r>
          <w:t>enroutado</w:t>
        </w:r>
        <w:proofErr w:type="spellEnd"/>
        <w:r>
          <w:t>.</w:t>
        </w:r>
      </w:moveTo>
    </w:p>
    <w:p w14:paraId="12BBB10A" w14:textId="77777777" w:rsidR="002135FF" w:rsidRDefault="002135FF" w:rsidP="002135FF">
      <w:pPr>
        <w:jc w:val="both"/>
        <w:rPr>
          <w:moveTo w:id="3215" w:author="JORGE CONTRERAS ORTIZ" w:date="2021-09-02T17:28:00Z"/>
        </w:rPr>
      </w:pPr>
      <w:moveTo w:id="3216" w:author="JORGE CONTRERAS ORTIZ" w:date="2021-09-02T17:28:00Z">
        <w:r>
          <w:t>Siguiendo el mismo proceso anteriormente realizado, se comprueba que los sockets llegan correctamente de un nodo a otro pasando por BR como punto intermedio, por lo que se darían dos saltos.</w:t>
        </w:r>
      </w:moveTo>
    </w:p>
    <w:p w14:paraId="45837FE2" w14:textId="77777777" w:rsidR="002135FF" w:rsidRDefault="002135FF" w:rsidP="002135FF">
      <w:pPr>
        <w:jc w:val="both"/>
        <w:rPr>
          <w:moveTo w:id="3217" w:author="JORGE CONTRERAS ORTIZ" w:date="2021-09-02T17:28:00Z"/>
        </w:rPr>
      </w:pPr>
      <w:moveTo w:id="3218" w:author="JORGE CONTRERAS ORTIZ" w:date="2021-09-02T17:28:00Z">
        <w:r>
          <w:t xml:space="preserve">Finalmente con un script de Python se ha probado a enviar mensajes UDP vía Sockets. Gracias a la herramienta </w:t>
        </w:r>
        <w:proofErr w:type="spellStart"/>
        <w:r>
          <w:t>KiTools</w:t>
        </w:r>
        <w:proofErr w:type="spellEnd"/>
        <w:r>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DA3EC6">
          <w:rPr>
            <w:i/>
            <w:iCs/>
          </w:rPr>
          <w:t>receive</w:t>
        </w:r>
        <w:proofErr w:type="spellEnd"/>
        <w:r w:rsidRPr="00DA3EC6">
          <w:rPr>
            <w:i/>
            <w:iCs/>
          </w:rPr>
          <w:t>(</w:t>
        </w:r>
        <w:proofErr w:type="spellStart"/>
        <w:r w:rsidRPr="00DA3EC6">
          <w:rPr>
            <w:i/>
            <w:iCs/>
          </w:rPr>
          <w:t>huart</w:t>
        </w:r>
        <w:proofErr w:type="spellEnd"/>
        <w:r w:rsidRPr="00DA3EC6">
          <w:rPr>
            <w:i/>
            <w:iCs/>
          </w:rPr>
          <w:t xml:space="preserve"> X)</w:t>
        </w:r>
        <w:r>
          <w:t xml:space="preserve"> implementada en el microcontrolador ARM.</w:t>
        </w:r>
      </w:moveTo>
    </w:p>
    <w:p w14:paraId="60CDE43B" w14:textId="77777777" w:rsidR="002135FF" w:rsidRDefault="002135FF" w:rsidP="002135FF">
      <w:pPr>
        <w:jc w:val="both"/>
        <w:rPr>
          <w:moveTo w:id="3219" w:author="JORGE CONTRERAS ORTIZ" w:date="2021-09-02T17:28:00Z"/>
        </w:rPr>
      </w:pPr>
      <w:moveTo w:id="3220" w:author="JORGE CONTRERAS ORTIZ" w:date="2021-09-02T17:28:00Z">
        <w:r>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w:t>
        </w:r>
        <w:r>
          <w:lastRenderedPageBreak/>
          <w:t xml:space="preserve">varias veces, se observa que la red suele mantener una estabilidad alta, a pesar de la </w:t>
        </w:r>
        <w:proofErr w:type="spellStart"/>
        <w:r>
          <w:t>cuál</w:t>
        </w:r>
        <w:proofErr w:type="spellEnd"/>
        <w:r>
          <w:t xml:space="preserve"> hay ciertos problemas en algunas ocasiones, en las que la red se satura y se dejan de recibir mensajes del nodo MED en el nodo Leader  durante un tiempo. </w:t>
        </w:r>
      </w:moveTo>
    </w:p>
    <w:p w14:paraId="55B9912F" w14:textId="77777777" w:rsidR="002135FF" w:rsidRDefault="002135FF" w:rsidP="002135FF">
      <w:pPr>
        <w:jc w:val="both"/>
        <w:rPr>
          <w:moveTo w:id="3221" w:author="JORGE CONTRERAS ORTIZ" w:date="2021-09-02T17:28:00Z"/>
        </w:rPr>
      </w:pPr>
      <w:moveTo w:id="3222" w:author="JORGE CONTRERAS ORTIZ" w:date="2021-09-02T17:28:00Z">
        <w:r>
          <w:t xml:space="preserve">También durante esta última prueba, se va observando la temperatura de ambos Dongles con el comando </w:t>
        </w:r>
        <w:r>
          <w:rPr>
            <w:i/>
            <w:iCs/>
          </w:rPr>
          <w:t xml:space="preserve">show </w:t>
        </w:r>
        <w:proofErr w:type="spellStart"/>
        <w:r>
          <w:rPr>
            <w:i/>
            <w:iCs/>
          </w:rPr>
          <w:t>uptime</w:t>
        </w:r>
        <w:proofErr w:type="spellEnd"/>
        <w:r>
          <w:t xml:space="preserve"> con la herramienta </w:t>
        </w:r>
        <w:proofErr w:type="spellStart"/>
        <w:r>
          <w:t>KiTools</w:t>
        </w:r>
        <w:proofErr w:type="spellEnd"/>
        <w:r>
          <w:t>, se observa que la temperatura del módulo KTWM102 integrado en el Dongle se mantiene constante alrededor de los 33ºC durante toda la prueba.</w:t>
        </w:r>
      </w:moveTo>
    </w:p>
    <w:p w14:paraId="4B03AB8A" w14:textId="3320A13C" w:rsidR="002135FF" w:rsidDel="002135FF" w:rsidRDefault="002135FF" w:rsidP="002135FF">
      <w:pPr>
        <w:pStyle w:val="Ttulo3"/>
        <w:rPr>
          <w:del w:id="3223" w:author="JORGE CONTRERAS ORTIZ" w:date="2021-09-02T17:29:00Z"/>
        </w:rPr>
      </w:pPr>
    </w:p>
    <w:p w14:paraId="05D63C5D" w14:textId="77777777" w:rsidR="002135FF" w:rsidRPr="002135FF" w:rsidRDefault="002135FF">
      <w:pPr>
        <w:rPr>
          <w:ins w:id="3224" w:author="JORGE CONTRERAS ORTIZ" w:date="2021-09-02T17:29:00Z"/>
          <w:moveTo w:id="3225" w:author="JORGE CONTRERAS ORTIZ" w:date="2021-09-02T17:28:00Z"/>
        </w:rPr>
        <w:pPrChange w:id="3226" w:author="JORGE CONTRERAS ORTIZ" w:date="2021-09-02T17:29:00Z">
          <w:pPr>
            <w:jc w:val="both"/>
          </w:pPr>
        </w:pPrChange>
      </w:pPr>
    </w:p>
    <w:p w14:paraId="66D8A373" w14:textId="56770625" w:rsidR="002135FF" w:rsidRPr="0024330D" w:rsidRDefault="0024330D">
      <w:pPr>
        <w:pStyle w:val="Ttulo2"/>
        <w:numPr>
          <w:ilvl w:val="1"/>
          <w:numId w:val="1"/>
        </w:numPr>
        <w:rPr>
          <w:moveTo w:id="3227" w:author="JORGE CONTRERAS ORTIZ" w:date="2021-09-02T17:28:00Z"/>
          <w:rPrChange w:id="3228" w:author="JORGE CONTRERAS ORTIZ" w:date="2021-09-02T18:07:00Z">
            <w:rPr>
              <w:moveTo w:id="3229" w:author="JORGE CONTRERAS ORTIZ" w:date="2021-09-02T17:28:00Z"/>
            </w:rPr>
          </w:rPrChange>
        </w:rPr>
        <w:pPrChange w:id="3230" w:author="JORGE CONTRERAS ORTIZ" w:date="2021-09-02T18:07:00Z">
          <w:pPr>
            <w:pStyle w:val="Ttulo3"/>
            <w:numPr>
              <w:ilvl w:val="2"/>
              <w:numId w:val="22"/>
            </w:numPr>
            <w:ind w:left="1080" w:hanging="720"/>
          </w:pPr>
        </w:pPrChange>
      </w:pPr>
      <w:bookmarkStart w:id="3231" w:name="_Toc81499470"/>
      <w:moveTo w:id="3232" w:author="JORGE CONTRERAS ORTIZ" w:date="2021-09-02T17:28:00Z">
        <w:r w:rsidRPr="007D1A85">
          <w:t xml:space="preserve">PRUEBAS CON PCB COOCKIE THREAD COMO CUARTO </w:t>
        </w:r>
        <w:r w:rsidRPr="0024330D">
          <w:rPr>
            <w:rPrChange w:id="3233" w:author="JORGE CONTRERAS ORTIZ" w:date="2021-09-02T18:07:00Z">
              <w:rPr/>
            </w:rPrChange>
          </w:rPr>
          <w:t>NODO</w:t>
        </w:r>
        <w:bookmarkEnd w:id="3231"/>
      </w:moveTo>
    </w:p>
    <w:p w14:paraId="20035636" w14:textId="77777777" w:rsidR="002135FF" w:rsidRDefault="002135FF" w:rsidP="002135FF">
      <w:pPr>
        <w:rPr>
          <w:moveTo w:id="3234" w:author="JORGE CONTRERAS ORTIZ" w:date="2021-09-02T17:28:00Z"/>
        </w:rPr>
      </w:pPr>
    </w:p>
    <w:p w14:paraId="3B0F0A84" w14:textId="77777777" w:rsidR="002135FF" w:rsidRDefault="002135FF" w:rsidP="002135FF">
      <w:pPr>
        <w:rPr>
          <w:moveTo w:id="3235" w:author="JORGE CONTRERAS ORTIZ" w:date="2021-09-02T17:28:00Z"/>
        </w:rPr>
      </w:pPr>
      <w:moveTo w:id="3236" w:author="JORGE CONTRERAS ORTIZ" w:date="2021-09-02T17:28:00Z">
        <w:r>
          <w:t xml:space="preserve">Una vez las primeras pruebas con solo los 2 Dongles y el BR, se integra el módulo KTWM102 integrado en la PCB </w:t>
        </w:r>
        <w:proofErr w:type="spellStart"/>
        <w:r>
          <w:t>Coockie</w:t>
        </w:r>
        <w:proofErr w:type="spellEnd"/>
        <w:r>
          <w:t xml:space="preserve"> Thread diseñada. Para unas primeras pruebas del correcto funcionamiento se prueba este nuevo nodo con la herramienta </w:t>
        </w:r>
        <w:proofErr w:type="spellStart"/>
        <w:r>
          <w:t>KiTools</w:t>
        </w:r>
        <w:proofErr w:type="spellEnd"/>
        <w:r>
          <w:t xml:space="preserve"> conectándolo por USB al PC, como los Dongles.</w:t>
        </w:r>
      </w:moveTo>
    </w:p>
    <w:p w14:paraId="4B134CEF" w14:textId="77777777" w:rsidR="002135FF" w:rsidRDefault="002135FF" w:rsidP="002135FF">
      <w:pPr>
        <w:rPr>
          <w:moveTo w:id="3237" w:author="JORGE CONTRERAS ORTIZ" w:date="2021-09-02T17:28:00Z"/>
        </w:rPr>
      </w:pPr>
      <w:moveTo w:id="3238" w:author="JORGE CONTRERAS ORTIZ" w:date="2021-09-02T17:28:00Z">
        <w:r>
          <w:t>Para estas pruebas se han usado dos topologías:</w:t>
        </w:r>
      </w:moveTo>
    </w:p>
    <w:p w14:paraId="3E7B44A4" w14:textId="77777777" w:rsidR="002135FF" w:rsidRDefault="002135FF" w:rsidP="002135FF">
      <w:pPr>
        <w:pStyle w:val="Prrafodelista"/>
        <w:numPr>
          <w:ilvl w:val="0"/>
          <w:numId w:val="25"/>
        </w:numPr>
        <w:rPr>
          <w:moveTo w:id="3239" w:author="JORGE CONTRERAS ORTIZ" w:date="2021-09-02T17:28:00Z"/>
        </w:rPr>
      </w:pPr>
      <w:moveTo w:id="3240" w:author="JORGE CONTRERAS ORTIZ" w:date="2021-09-02T17:28:00Z">
        <w:r>
          <w:t xml:space="preserve">La primera, configurando 1 Dongle como Leader, el otro como REED o </w:t>
        </w:r>
        <w:proofErr w:type="spellStart"/>
        <w:r>
          <w:t>router</w:t>
        </w:r>
        <w:proofErr w:type="spellEnd"/>
        <w:r>
          <w:t xml:space="preserve"> y el BR como REED o </w:t>
        </w:r>
        <w:proofErr w:type="spellStart"/>
        <w:r>
          <w:t>router</w:t>
        </w:r>
        <w:proofErr w:type="spellEnd"/>
        <w:r>
          <w:t>. Finalmente el nuevo nodo se configura como MED. Quedando una topología como mostramos en la siguiente imagen:</w:t>
        </w:r>
      </w:moveTo>
    </w:p>
    <w:p w14:paraId="1A051CED" w14:textId="77777777" w:rsidR="002135FF" w:rsidRDefault="002135FF" w:rsidP="002135FF">
      <w:pPr>
        <w:keepNext/>
        <w:jc w:val="center"/>
        <w:rPr>
          <w:moveTo w:id="3241" w:author="JORGE CONTRERAS ORTIZ" w:date="2021-09-02T17:28:00Z"/>
        </w:rPr>
      </w:pPr>
      <w:moveTo w:id="3242" w:author="JORGE CONTRERAS ORTIZ" w:date="2021-09-02T17:28:00Z">
        <w:r>
          <w:rPr>
            <w:noProof/>
          </w:rPr>
          <w:drawing>
            <wp:inline distT="0" distB="0" distL="0" distR="0" wp14:anchorId="0106B722" wp14:editId="79AC3E6F">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moveTo>
    </w:p>
    <w:p w14:paraId="51335F4D" w14:textId="77777777" w:rsidR="002135FF" w:rsidRDefault="002135FF" w:rsidP="002135FF">
      <w:pPr>
        <w:pStyle w:val="Descripcin"/>
        <w:jc w:val="center"/>
        <w:rPr>
          <w:moveTo w:id="3243" w:author="JORGE CONTRERAS ORTIZ" w:date="2021-09-02T17:28:00Z"/>
        </w:rPr>
      </w:pPr>
      <w:bookmarkStart w:id="3244" w:name="_Toc81499645"/>
      <w:bookmarkStart w:id="3245" w:name="_Toc81499880"/>
      <w:moveTo w:id="3246" w:author="JORGE CONTRERAS ORTIZ" w:date="2021-09-02T17:28:00Z">
        <w:r>
          <w:t xml:space="preserve">Ilustración </w:t>
        </w:r>
        <w:r>
          <w:fldChar w:fldCharType="begin"/>
        </w:r>
        <w:r>
          <w:instrText xml:space="preserve"> SEQ Ilustración \* ARABIC </w:instrText>
        </w:r>
        <w:r>
          <w:fldChar w:fldCharType="separate"/>
        </w:r>
        <w:r>
          <w:rPr>
            <w:noProof/>
          </w:rPr>
          <w:t>53</w:t>
        </w:r>
        <w:r>
          <w:rPr>
            <w:noProof/>
          </w:rPr>
          <w:fldChar w:fldCharType="end"/>
        </w:r>
        <w:r>
          <w:t xml:space="preserve"> Topología 4 nodos con un Dongle como LEADER</w:t>
        </w:r>
        <w:bookmarkEnd w:id="3244"/>
        <w:bookmarkEnd w:id="3245"/>
      </w:moveTo>
    </w:p>
    <w:p w14:paraId="3ADBF772" w14:textId="77777777" w:rsidR="002135FF" w:rsidRDefault="002135FF" w:rsidP="002135FF">
      <w:pPr>
        <w:rPr>
          <w:moveTo w:id="3247" w:author="JORGE CONTRERAS ORTIZ" w:date="2021-09-02T17:28:00Z"/>
        </w:rPr>
      </w:pPr>
      <w:moveTo w:id="3248" w:author="JORGE CONTRERAS ORTIZ" w:date="2021-09-02T17:28:00Z">
        <w:r>
          <w:br w:type="page"/>
        </w:r>
      </w:moveTo>
    </w:p>
    <w:p w14:paraId="23B0AE87" w14:textId="77777777" w:rsidR="002135FF" w:rsidRDefault="002135FF" w:rsidP="002135FF">
      <w:pPr>
        <w:pStyle w:val="Prrafodelista"/>
        <w:numPr>
          <w:ilvl w:val="0"/>
          <w:numId w:val="25"/>
        </w:numPr>
        <w:jc w:val="both"/>
        <w:rPr>
          <w:moveTo w:id="3249" w:author="JORGE CONTRERAS ORTIZ" w:date="2021-09-02T17:28:00Z"/>
        </w:rPr>
      </w:pPr>
      <w:moveTo w:id="3250" w:author="JORGE CONTRERAS ORTIZ" w:date="2021-09-02T17:28:00Z">
        <w:r>
          <w:lastRenderedPageBreak/>
          <w:t xml:space="preserve">Se configura el BR como Leader de la red, un Dongle se configura como REED o </w:t>
        </w:r>
        <w:proofErr w:type="spellStart"/>
        <w:r>
          <w:t>Router</w:t>
        </w:r>
        <w:proofErr w:type="spellEnd"/>
        <w:r>
          <w:t xml:space="preserve"> y el otro Dongle como MED. Finalmente el nuevo nodo se configura como MED. La topología resultante sería: </w:t>
        </w:r>
      </w:moveTo>
    </w:p>
    <w:p w14:paraId="4C2429EA" w14:textId="77777777" w:rsidR="002135FF" w:rsidRDefault="002135FF" w:rsidP="002135FF">
      <w:pPr>
        <w:keepNext/>
        <w:jc w:val="center"/>
        <w:rPr>
          <w:moveTo w:id="3251" w:author="JORGE CONTRERAS ORTIZ" w:date="2021-09-02T17:28:00Z"/>
        </w:rPr>
      </w:pPr>
      <w:moveTo w:id="3252" w:author="JORGE CONTRERAS ORTIZ" w:date="2021-09-02T17:28:00Z">
        <w:r>
          <w:rPr>
            <w:noProof/>
          </w:rPr>
          <w:drawing>
            <wp:inline distT="0" distB="0" distL="0" distR="0" wp14:anchorId="5FE4132C" wp14:editId="4BC0651C">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moveTo>
    </w:p>
    <w:p w14:paraId="2268CAAE" w14:textId="77777777" w:rsidR="002135FF" w:rsidRDefault="002135FF" w:rsidP="002135FF">
      <w:pPr>
        <w:pStyle w:val="Descripcin"/>
        <w:jc w:val="center"/>
        <w:rPr>
          <w:moveTo w:id="3253" w:author="JORGE CONTRERAS ORTIZ" w:date="2021-09-02T17:28:00Z"/>
        </w:rPr>
      </w:pPr>
      <w:bookmarkStart w:id="3254" w:name="_Toc81499646"/>
      <w:bookmarkStart w:id="3255" w:name="_Toc81499881"/>
      <w:moveTo w:id="3256" w:author="JORGE CONTRERAS ORTIZ" w:date="2021-09-02T17:28:00Z">
        <w:r>
          <w:t xml:space="preserve">Ilustración </w:t>
        </w:r>
        <w:r>
          <w:fldChar w:fldCharType="begin"/>
        </w:r>
        <w:r>
          <w:instrText xml:space="preserve"> SEQ Ilustración \* ARABIC </w:instrText>
        </w:r>
        <w:r>
          <w:fldChar w:fldCharType="separate"/>
        </w:r>
        <w:r>
          <w:rPr>
            <w:noProof/>
          </w:rPr>
          <w:t>54</w:t>
        </w:r>
        <w:r>
          <w:rPr>
            <w:noProof/>
          </w:rPr>
          <w:fldChar w:fldCharType="end"/>
        </w:r>
        <w:r>
          <w:t xml:space="preserve"> Topología 4 nodos con BR como Leader</w:t>
        </w:r>
        <w:bookmarkEnd w:id="3254"/>
        <w:bookmarkEnd w:id="3255"/>
      </w:moveTo>
    </w:p>
    <w:p w14:paraId="2934326E" w14:textId="77777777" w:rsidR="002135FF" w:rsidRDefault="002135FF" w:rsidP="002135FF">
      <w:pPr>
        <w:pStyle w:val="Descripcin"/>
        <w:jc w:val="center"/>
        <w:rPr>
          <w:moveTo w:id="3257" w:author="JORGE CONTRERAS ORTIZ" w:date="2021-09-02T17:28:00Z"/>
        </w:rPr>
      </w:pPr>
    </w:p>
    <w:p w14:paraId="527F68CC" w14:textId="1D987002" w:rsidR="002135FF" w:rsidRDefault="002135FF">
      <w:pPr>
        <w:pStyle w:val="Ttulo3"/>
        <w:numPr>
          <w:ilvl w:val="2"/>
          <w:numId w:val="1"/>
        </w:numPr>
        <w:rPr>
          <w:moveTo w:id="3258" w:author="JORGE CONTRERAS ORTIZ" w:date="2021-09-02T17:28:00Z"/>
        </w:rPr>
        <w:pPrChange w:id="3259" w:author="JORGE CONTRERAS ORTIZ" w:date="2021-09-02T18:09:00Z">
          <w:pPr>
            <w:pStyle w:val="Ttulo4"/>
            <w:numPr>
              <w:ilvl w:val="3"/>
              <w:numId w:val="29"/>
            </w:numPr>
            <w:ind w:left="1080" w:hanging="720"/>
          </w:pPr>
        </w:pPrChange>
      </w:pPr>
      <w:bookmarkStart w:id="3260" w:name="_Toc81499471"/>
      <w:moveTo w:id="3261" w:author="JORGE CONTRERAS ORTIZ" w:date="2021-09-02T17:28:00Z">
        <w:r>
          <w:t>Pruebas de conectividad con el cuarto nodo</w:t>
        </w:r>
        <w:bookmarkEnd w:id="3260"/>
      </w:moveTo>
    </w:p>
    <w:p w14:paraId="7CE434D8" w14:textId="77777777" w:rsidR="002135FF" w:rsidRPr="001925E3" w:rsidRDefault="002135FF" w:rsidP="002135FF">
      <w:pPr>
        <w:rPr>
          <w:moveTo w:id="3262" w:author="JORGE CONTRERAS ORTIZ" w:date="2021-09-02T17:28:00Z"/>
        </w:rPr>
      </w:pPr>
    </w:p>
    <w:p w14:paraId="59CC4165" w14:textId="77777777" w:rsidR="002135FF" w:rsidRDefault="002135FF" w:rsidP="002135FF">
      <w:pPr>
        <w:rPr>
          <w:moveTo w:id="3263" w:author="JORGE CONTRERAS ORTIZ" w:date="2021-09-02T17:28:00Z"/>
        </w:rPr>
      </w:pPr>
      <w:moveTo w:id="3264" w:author="JORGE CONTRERAS ORTIZ" w:date="2021-09-02T17:28:00Z">
        <w:r>
          <w:t xml:space="preserve">Una vez formada la red en cualquiera de sus dos topologías con 4 nodos, queda el nodo nuevo, formado por la PCB diseñada con el KTWM102, a 2 saltos de distancia del BR. Para probar la conectividad de este </w:t>
        </w:r>
        <w:proofErr w:type="spellStart"/>
        <w:r>
          <w:t>nodo</w:t>
        </w:r>
        <w:proofErr w:type="spellEnd"/>
        <w:r>
          <w:t>, se realiza ping desde el PC a este nuevo nodo y comprobamos que el resultado medio es de aproximadamente 46 ms:</w:t>
        </w:r>
      </w:moveTo>
    </w:p>
    <w:p w14:paraId="0BF5B482" w14:textId="77777777" w:rsidR="002135FF" w:rsidRDefault="002135FF" w:rsidP="002135FF">
      <w:pPr>
        <w:keepNext/>
        <w:jc w:val="center"/>
        <w:rPr>
          <w:moveTo w:id="3265" w:author="JORGE CONTRERAS ORTIZ" w:date="2021-09-02T17:28:00Z"/>
        </w:rPr>
      </w:pPr>
      <w:moveTo w:id="3266" w:author="JORGE CONTRERAS ORTIZ" w:date="2021-09-02T17:28:00Z">
        <w:r>
          <w:rPr>
            <w:noProof/>
          </w:rPr>
          <w:drawing>
            <wp:inline distT="0" distB="0" distL="0" distR="0" wp14:anchorId="2EF3D31E" wp14:editId="5AF6E79C">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moveTo>
    </w:p>
    <w:p w14:paraId="6C1A9985" w14:textId="77777777" w:rsidR="002135FF" w:rsidRDefault="002135FF" w:rsidP="002135FF">
      <w:pPr>
        <w:pStyle w:val="Descripcin"/>
        <w:jc w:val="center"/>
        <w:rPr>
          <w:moveTo w:id="3267" w:author="JORGE CONTRERAS ORTIZ" w:date="2021-09-02T17:28:00Z"/>
        </w:rPr>
      </w:pPr>
      <w:bookmarkStart w:id="3268" w:name="_Toc81499647"/>
      <w:bookmarkStart w:id="3269" w:name="_Toc81499882"/>
      <w:moveTo w:id="3270" w:author="JORGE CONTRERAS ORTIZ" w:date="2021-09-02T17:28:00Z">
        <w:r>
          <w:t xml:space="preserve">Ilustración </w:t>
        </w:r>
        <w:r>
          <w:fldChar w:fldCharType="begin"/>
        </w:r>
        <w:r>
          <w:instrText xml:space="preserve"> SEQ Ilustración \* ARABIC </w:instrText>
        </w:r>
        <w:r>
          <w:fldChar w:fldCharType="separate"/>
        </w:r>
        <w:r>
          <w:rPr>
            <w:noProof/>
          </w:rPr>
          <w:t>55</w:t>
        </w:r>
        <w:r>
          <w:rPr>
            <w:noProof/>
          </w:rPr>
          <w:fldChar w:fldCharType="end"/>
        </w:r>
        <w:r>
          <w:t xml:space="preserve"> Ping desde PC a nuevo nodo MED.</w:t>
        </w:r>
        <w:bookmarkEnd w:id="3268"/>
        <w:bookmarkEnd w:id="3269"/>
      </w:moveTo>
    </w:p>
    <w:p w14:paraId="5380694B" w14:textId="77777777" w:rsidR="002135FF" w:rsidRDefault="002135FF" w:rsidP="002135FF">
      <w:pPr>
        <w:pStyle w:val="Textoindependiente"/>
        <w:jc w:val="both"/>
        <w:rPr>
          <w:moveTo w:id="3271" w:author="JORGE CONTRERAS ORTIZ" w:date="2021-09-02T17:28:00Z"/>
        </w:rPr>
      </w:pPr>
      <w:moveTo w:id="3272" w:author="JORGE CONTRERAS ORTIZ" w:date="2021-09-02T17:28:00Z">
        <w:r>
          <w:t>Teniendo en cuenta que para nodo a un solo salto del BR hay una media de 21-22 ms de ping, podemos ver, que para este nuevo salto se incrementa alrededor de 24 ms.</w:t>
        </w:r>
      </w:moveTo>
    </w:p>
    <w:p w14:paraId="00544455" w14:textId="77777777" w:rsidR="002135FF" w:rsidRPr="004F5252" w:rsidRDefault="002135FF" w:rsidP="002135FF">
      <w:pPr>
        <w:pStyle w:val="Textoindependiente"/>
        <w:jc w:val="both"/>
        <w:rPr>
          <w:moveTo w:id="3273" w:author="JORGE CONTRERAS ORTIZ" w:date="2021-09-02T17:28:00Z"/>
          <w:i/>
        </w:rPr>
      </w:pPr>
      <w:moveTo w:id="3274" w:author="JORGE CONTRERAS ORTIZ" w:date="2021-09-02T17:28:00Z">
        <w:r w:rsidRPr="004F5252">
          <w:rPr>
            <w:b/>
            <w:bCs/>
            <w:i/>
          </w:rPr>
          <w:t>Nota:</w:t>
        </w:r>
        <w:r w:rsidRPr="004F5252">
          <w:rPr>
            <w:i/>
          </w:rPr>
          <w:t xml:space="preserve"> Tener en cuenta que los dos saltos realizados son entre nodos separados la misma distancia de 30 – 35 cm de distancia.</w:t>
        </w:r>
      </w:moveTo>
    </w:p>
    <w:p w14:paraId="3BCE1B70" w14:textId="77777777" w:rsidR="002135FF" w:rsidRDefault="002135FF" w:rsidP="002135FF">
      <w:pPr>
        <w:pStyle w:val="Textoindependiente"/>
        <w:jc w:val="both"/>
        <w:rPr>
          <w:moveTo w:id="3275" w:author="JORGE CONTRERAS ORTIZ" w:date="2021-09-02T17:28:00Z"/>
        </w:rPr>
      </w:pPr>
      <w:moveTo w:id="3276" w:author="JORGE CONTRERAS ORTIZ" w:date="2021-09-02T17:28:00Z">
        <w:r>
          <w:lastRenderedPageBreak/>
          <w:t xml:space="preserve">Desde el propio nodo se hace ping a </w:t>
        </w:r>
        <w:r>
          <w:fldChar w:fldCharType="begin"/>
        </w:r>
        <w:r>
          <w:instrText xml:space="preserve"> HYPERLINK "http://www.kirale.com" </w:instrText>
        </w:r>
        <w:r>
          <w:fldChar w:fldCharType="separate"/>
        </w:r>
        <w:r w:rsidRPr="00402594">
          <w:rPr>
            <w:rStyle w:val="Hipervnculo"/>
          </w:rPr>
          <w:t>www.kirale.com</w:t>
        </w:r>
        <w:r>
          <w:rPr>
            <w:rStyle w:val="Hipervnculo"/>
          </w:rPr>
          <w:fldChar w:fldCharType="end"/>
        </w:r>
        <w:r>
          <w:t xml:space="preserve">, a </w:t>
        </w:r>
        <w:r>
          <w:fldChar w:fldCharType="begin"/>
        </w:r>
        <w:r>
          <w:instrText xml:space="preserve"> HYPERLINK "http://www.google.com" </w:instrText>
        </w:r>
        <w:r>
          <w:fldChar w:fldCharType="separate"/>
        </w:r>
        <w:r w:rsidRPr="00402594">
          <w:rPr>
            <w:rStyle w:val="Hipervnculo"/>
          </w:rPr>
          <w:t>www.google.com</w:t>
        </w:r>
        <w:r>
          <w:rPr>
            <w:rStyle w:val="Hipervnculo"/>
          </w:rPr>
          <w:fldChar w:fldCharType="end"/>
        </w:r>
        <w:r>
          <w:t xml:space="preserve"> , al PC y a los diferentes nodos, y desde todos los puntos se recibe correctamente la respuesta al ping.</w:t>
        </w:r>
      </w:moveTo>
    </w:p>
    <w:p w14:paraId="6CFF781F" w14:textId="77777777" w:rsidR="002135FF" w:rsidRDefault="002135FF" w:rsidP="002135FF">
      <w:pPr>
        <w:pStyle w:val="Textoindependiente"/>
        <w:rPr>
          <w:moveTo w:id="3277" w:author="JORGE CONTRERAS ORTIZ" w:date="2021-09-02T17:28:00Z"/>
        </w:rPr>
      </w:pPr>
    </w:p>
    <w:p w14:paraId="1FB01CB9" w14:textId="5484BAC4" w:rsidR="002135FF" w:rsidRDefault="0024330D">
      <w:pPr>
        <w:pStyle w:val="Ttulo3"/>
        <w:numPr>
          <w:ilvl w:val="2"/>
          <w:numId w:val="1"/>
        </w:numPr>
        <w:rPr>
          <w:moveTo w:id="3278" w:author="JORGE CONTRERAS ORTIZ" w:date="2021-09-02T17:28:00Z"/>
        </w:rPr>
        <w:pPrChange w:id="3279" w:author="JORGE CONTRERAS ORTIZ" w:date="2021-09-02T18:09:00Z">
          <w:pPr>
            <w:pStyle w:val="Ttulo4"/>
            <w:numPr>
              <w:ilvl w:val="3"/>
              <w:numId w:val="29"/>
            </w:numPr>
            <w:ind w:left="1080" w:hanging="720"/>
          </w:pPr>
        </w:pPrChange>
      </w:pPr>
      <w:ins w:id="3280" w:author="JORGE CONTRERAS ORTIZ" w:date="2021-09-02T18:09:00Z">
        <w:r>
          <w:t xml:space="preserve"> </w:t>
        </w:r>
      </w:ins>
      <w:bookmarkStart w:id="3281" w:name="_Toc81499472"/>
      <w:moveTo w:id="3282" w:author="JORGE CONTRERAS ORTIZ" w:date="2021-09-02T17:28:00Z">
        <w:r w:rsidR="002135FF">
          <w:t>Envío / Recibo de Sockets</w:t>
        </w:r>
        <w:bookmarkEnd w:id="3281"/>
      </w:moveTo>
    </w:p>
    <w:p w14:paraId="424AA891" w14:textId="77777777" w:rsidR="002135FF" w:rsidRPr="001925E3" w:rsidRDefault="002135FF" w:rsidP="002135FF">
      <w:pPr>
        <w:rPr>
          <w:moveTo w:id="3283" w:author="JORGE CONTRERAS ORTIZ" w:date="2021-09-02T17:28:00Z"/>
        </w:rPr>
      </w:pPr>
    </w:p>
    <w:p w14:paraId="4531A7D4" w14:textId="77777777" w:rsidR="002135FF" w:rsidRDefault="002135FF" w:rsidP="002135FF">
      <w:pPr>
        <w:jc w:val="both"/>
        <w:rPr>
          <w:moveTo w:id="3284" w:author="JORGE CONTRERAS ORTIZ" w:date="2021-09-02T17:28:00Z"/>
        </w:rPr>
      </w:pPr>
      <w:moveTo w:id="3285" w:author="JORGE CONTRERAS ORTIZ" w:date="2021-09-02T17:28:00Z">
        <w:r>
          <w:t xml:space="preserve">Siguiendo con el uso de las dos topologías mencionadas en </w:t>
        </w:r>
        <w:r>
          <w:fldChar w:fldCharType="begin"/>
        </w:r>
        <w:r>
          <w:instrText xml:space="preserve"> HYPERLINK \l "_Pruebas_con_PCB" </w:instrText>
        </w:r>
        <w:r>
          <w:fldChar w:fldCharType="separate"/>
        </w:r>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r>
          <w:rPr>
            <w:rStyle w:val="Hipervnculo"/>
          </w:rPr>
          <w:fldChar w:fldCharType="end"/>
        </w:r>
        <w:r>
          <w:t xml:space="preserve"> se prueba la interacción de Sockets. Para el recibo de Sockets se usan los modos de </w:t>
        </w:r>
        <w:proofErr w:type="spellStart"/>
        <w:r>
          <w:t>debug</w:t>
        </w:r>
        <w:proofErr w:type="spellEnd"/>
        <w:r>
          <w:t xml:space="preserve"> de la herramienta </w:t>
        </w:r>
        <w:proofErr w:type="spellStart"/>
        <w:r>
          <w:t>KiTools</w:t>
        </w:r>
        <w:proofErr w:type="spellEnd"/>
        <w:r>
          <w:t>, de la misma manera que se ha usado anteriormente.</w:t>
        </w:r>
      </w:moveTo>
    </w:p>
    <w:p w14:paraId="1D005219" w14:textId="77777777" w:rsidR="002135FF" w:rsidRDefault="002135FF" w:rsidP="002135FF">
      <w:pPr>
        <w:jc w:val="both"/>
        <w:rPr>
          <w:moveTo w:id="3286" w:author="JORGE CONTRERAS ORTIZ" w:date="2021-09-02T17:28:00Z"/>
        </w:rPr>
      </w:pPr>
      <w:moveTo w:id="3287" w:author="JORGE CONTRERAS ORTIZ" w:date="2021-09-02T17:28:00Z">
        <w:r>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t>KiTools</w:t>
        </w:r>
        <w:proofErr w:type="spellEnd"/>
        <w:r>
          <w:t>.</w:t>
        </w:r>
      </w:moveTo>
    </w:p>
    <w:p w14:paraId="305A5A02" w14:textId="77777777" w:rsidR="002135FF" w:rsidRDefault="002135FF" w:rsidP="002135FF">
      <w:pPr>
        <w:jc w:val="both"/>
        <w:rPr>
          <w:moveTo w:id="3288" w:author="JORGE CONTRERAS ORTIZ" w:date="2021-09-02T17:28:00Z"/>
        </w:rPr>
      </w:pPr>
      <w:moveTo w:id="3289" w:author="JORGE CONTRERAS ORTIZ" w:date="2021-09-02T17:28:00Z">
        <w:r>
          <w:t xml:space="preserve">En estas pruebas se ve que los envíos de sockets entre distintos nodos llegan correctamente sin pérdidas, o muy ínfimas. </w:t>
        </w:r>
      </w:moveTo>
    </w:p>
    <w:p w14:paraId="153BB8CD" w14:textId="77777777" w:rsidR="002135FF" w:rsidRDefault="002135FF" w:rsidP="002135FF">
      <w:pPr>
        <w:jc w:val="both"/>
        <w:rPr>
          <w:moveTo w:id="3290" w:author="JORGE CONTRERAS ORTIZ" w:date="2021-09-02T17:28:00Z"/>
        </w:rPr>
      </w:pPr>
      <w:moveTo w:id="3291" w:author="JORGE CONTRERAS ORTIZ" w:date="2021-09-02T17:28:00Z">
        <w:r>
          <w:t xml:space="preserve">Como segunda prueba, con la  segunda topología de red indicada en </w:t>
        </w:r>
        <w:r>
          <w:fldChar w:fldCharType="begin"/>
        </w:r>
        <w:r>
          <w:instrText xml:space="preserve"> HYPERLINK \l "_Pruebas_con_PCB" </w:instrText>
        </w:r>
        <w:r>
          <w:fldChar w:fldCharType="separate"/>
        </w:r>
        <w:r w:rsidRPr="003C06F4">
          <w:rPr>
            <w:rStyle w:val="Hipervnculo"/>
          </w:rPr>
          <w:t xml:space="preserve">Pruebas con PCB </w:t>
        </w:r>
        <w:proofErr w:type="spellStart"/>
        <w:r w:rsidRPr="003C06F4">
          <w:rPr>
            <w:rStyle w:val="Hipervnculo"/>
          </w:rPr>
          <w:t>Coockie</w:t>
        </w:r>
        <w:proofErr w:type="spellEnd"/>
        <w:r w:rsidRPr="003C06F4">
          <w:rPr>
            <w:rStyle w:val="Hipervnculo"/>
          </w:rPr>
          <w:t xml:space="preserve"> Thread como cuarto nodo</w:t>
        </w:r>
        <w:r>
          <w:rPr>
            <w:rStyle w:val="Hipervnculo"/>
          </w:rPr>
          <w:fldChar w:fldCharType="end"/>
        </w:r>
        <w:r w:rsidRPr="001E12B6">
          <w:t xml:space="preserve">, </w:t>
        </w:r>
        <w:r>
          <w:t xml:space="preserve">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proofErr w:type="spellStart"/>
        <w:r>
          <w:t>Coockie</w:t>
        </w:r>
        <w:proofErr w:type="spellEnd"/>
        <w:r>
          <w:t xml:space="preserve"> cada 2 segundos. Esta prueba se realiza con una duración de 2 horas y media, varias veces, observando como en </w:t>
        </w:r>
        <w:r>
          <w:fldChar w:fldCharType="begin"/>
        </w:r>
        <w:r>
          <w:instrText xml:space="preserve"> HYPERLINK \l "_Envío_de_mensajes_1" </w:instrText>
        </w:r>
        <w:r>
          <w:fldChar w:fldCharType="separate"/>
        </w:r>
        <w:r w:rsidRPr="008620DA">
          <w:rPr>
            <w:rStyle w:val="Hipervnculo"/>
          </w:rPr>
          <w:t>Envío de mensajes UDP por Sockets entre Dongles y entre PC y Dongles</w:t>
        </w:r>
        <w:r>
          <w:rPr>
            <w:rStyle w:val="Hipervnculo"/>
          </w:rPr>
          <w:fldChar w:fldCharType="end"/>
        </w:r>
        <w:r>
          <w:t xml:space="preserve"> que la red es estable salvo en ciertos momentos en los que la comunicación entre nodos se cae. En algunas ocasiones, se observa en la pestaña de Visual Network, dentro del Panel de Administración Web del sistema </w:t>
        </w:r>
        <w:proofErr w:type="spellStart"/>
        <w:r>
          <w:t>KiBRA</w:t>
        </w:r>
        <w:proofErr w:type="spellEnd"/>
        <w:r>
          <w:t xml:space="preserve">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moveTo>
    </w:p>
    <w:p w14:paraId="2F2D3B2F" w14:textId="77777777" w:rsidR="002135FF" w:rsidRDefault="002135FF" w:rsidP="002135FF">
      <w:pPr>
        <w:pStyle w:val="Ttulo4"/>
        <w:rPr>
          <w:moveTo w:id="3292" w:author="JORGE CONTRERAS ORTIZ" w:date="2021-09-02T17:28:00Z"/>
        </w:rPr>
      </w:pPr>
      <w:moveTo w:id="3293" w:author="JORGE CONTRERAS ORTIZ" w:date="2021-09-02T17:28:00Z">
        <w:r>
          <w:br w:type="page"/>
        </w:r>
      </w:moveTo>
    </w:p>
    <w:p w14:paraId="75444214" w14:textId="45F8FC18" w:rsidR="002135FF" w:rsidRDefault="0024330D">
      <w:pPr>
        <w:pStyle w:val="Ttulo2"/>
        <w:numPr>
          <w:ilvl w:val="1"/>
          <w:numId w:val="1"/>
        </w:numPr>
        <w:rPr>
          <w:moveTo w:id="3294" w:author="JORGE CONTRERAS ORTIZ" w:date="2021-09-02T17:28:00Z"/>
        </w:rPr>
        <w:pPrChange w:id="3295" w:author="JORGE CONTRERAS ORTIZ" w:date="2021-09-02T18:08:00Z">
          <w:pPr>
            <w:pStyle w:val="Ttulo3"/>
            <w:numPr>
              <w:ilvl w:val="2"/>
              <w:numId w:val="29"/>
            </w:numPr>
            <w:ind w:left="1080" w:hanging="720"/>
          </w:pPr>
        </w:pPrChange>
      </w:pPr>
      <w:bookmarkStart w:id="3296" w:name="_Toc81499473"/>
      <w:moveTo w:id="3297" w:author="JORGE CONTRERAS ORTIZ" w:date="2021-09-02T17:28:00Z">
        <w:r>
          <w:lastRenderedPageBreak/>
          <w:t>PRUEBAS DE ESTABILIDAD CON 5 NODOS</w:t>
        </w:r>
        <w:bookmarkEnd w:id="3296"/>
      </w:moveTo>
    </w:p>
    <w:p w14:paraId="56A7E875" w14:textId="77777777" w:rsidR="002135FF" w:rsidRDefault="002135FF" w:rsidP="002135FF">
      <w:pPr>
        <w:rPr>
          <w:moveTo w:id="3298" w:author="JORGE CONTRERAS ORTIZ" w:date="2021-09-02T17:28:00Z"/>
        </w:rPr>
      </w:pPr>
    </w:p>
    <w:p w14:paraId="028DBFA0" w14:textId="77777777" w:rsidR="002135FF" w:rsidRDefault="002135FF" w:rsidP="002135FF">
      <w:pPr>
        <w:jc w:val="both"/>
        <w:rPr>
          <w:moveTo w:id="3299" w:author="JORGE CONTRERAS ORTIZ" w:date="2021-09-02T17:28:00Z"/>
        </w:rPr>
      </w:pPr>
      <w:moveTo w:id="3300" w:author="JORGE CONTRERAS ORTIZ" w:date="2021-09-02T17:28:00Z">
        <w:r>
          <w:t xml:space="preserve">Tras validar el funcionamiento de la primera PCB </w:t>
        </w:r>
        <w:proofErr w:type="spellStart"/>
        <w:r>
          <w:t>Coockie</w:t>
        </w:r>
        <w:proofErr w:type="spellEnd"/>
        <w:r>
          <w:t xml:space="preserve"> Thread, se crea el código para el manejo de los módulos KTWM102 desde el kit de la </w:t>
        </w:r>
        <w:proofErr w:type="spellStart"/>
        <w:r>
          <w:t>Coockie</w:t>
        </w:r>
        <w:proofErr w:type="spellEnd"/>
        <w:r>
          <w:t xml:space="preserve">  y se añade como 5 nodo a la red otra PCB de </w:t>
        </w:r>
        <w:proofErr w:type="spellStart"/>
        <w:r>
          <w:t>Coockie</w:t>
        </w:r>
        <w:proofErr w:type="spellEnd"/>
        <w:r>
          <w:t xml:space="preserve"> Thread, controlada a través de </w:t>
        </w:r>
        <w:proofErr w:type="spellStart"/>
        <w:r>
          <w:t>KiTools</w:t>
        </w:r>
        <w:proofErr w:type="spellEnd"/>
        <w:r>
          <w:t>.</w:t>
        </w:r>
      </w:moveTo>
    </w:p>
    <w:p w14:paraId="12FD1EEA" w14:textId="77777777" w:rsidR="002135FF" w:rsidRDefault="002135FF" w:rsidP="002135FF">
      <w:pPr>
        <w:jc w:val="both"/>
        <w:rPr>
          <w:moveTo w:id="3301" w:author="JORGE CONTRERAS ORTIZ" w:date="2021-09-02T17:28:00Z"/>
        </w:rPr>
      </w:pPr>
      <w:moveTo w:id="3302" w:author="JORGE CONTRERAS ORTIZ" w:date="2021-09-02T17:28:00Z">
        <w:r>
          <w:t xml:space="preserve">En este caso se han probado dos topologías diferentes, en las cuales los nodos se han configurado de la misma manera: El nodo BR como líder, un nodo Dongle como </w:t>
        </w:r>
        <w:proofErr w:type="spellStart"/>
        <w:r>
          <w:t>Router</w:t>
        </w:r>
        <w:proofErr w:type="spellEnd"/>
        <w:r>
          <w:t>/REED, y el resto como MED. Solo ha cambiado el padre al que se conectaban los diferentes nodos.</w:t>
        </w:r>
      </w:moveTo>
    </w:p>
    <w:p w14:paraId="1397BCEC" w14:textId="77777777" w:rsidR="002135FF" w:rsidRDefault="002135FF" w:rsidP="002135FF">
      <w:pPr>
        <w:pStyle w:val="Prrafodelista"/>
        <w:numPr>
          <w:ilvl w:val="0"/>
          <w:numId w:val="28"/>
        </w:numPr>
        <w:jc w:val="both"/>
        <w:rPr>
          <w:moveTo w:id="3303" w:author="JORGE CONTRERAS ORTIZ" w:date="2021-09-02T17:28:00Z"/>
        </w:rPr>
      </w:pPr>
      <w:moveTo w:id="3304" w:author="JORGE CONTRERAS ORTIZ" w:date="2021-09-02T17:28:00Z">
        <w:r>
          <w:t>Todos los nodos se han conectado al BR como nodo padre.</w:t>
        </w:r>
      </w:moveTo>
    </w:p>
    <w:p w14:paraId="3F375FE8" w14:textId="77777777" w:rsidR="002135FF" w:rsidRDefault="002135FF" w:rsidP="002135FF">
      <w:pPr>
        <w:keepNext/>
        <w:jc w:val="center"/>
        <w:rPr>
          <w:moveTo w:id="3305" w:author="JORGE CONTRERAS ORTIZ" w:date="2021-09-02T17:28:00Z"/>
        </w:rPr>
      </w:pPr>
      <w:moveTo w:id="3306" w:author="JORGE CONTRERAS ORTIZ" w:date="2021-09-02T17:28:00Z">
        <w:r>
          <w:rPr>
            <w:noProof/>
          </w:rPr>
          <w:drawing>
            <wp:inline distT="0" distB="0" distL="0" distR="0" wp14:anchorId="4D2030F9" wp14:editId="6703B079">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moveTo>
    </w:p>
    <w:p w14:paraId="4A672DA2" w14:textId="77777777" w:rsidR="002135FF" w:rsidRDefault="002135FF" w:rsidP="002135FF">
      <w:pPr>
        <w:pStyle w:val="Descripcin"/>
        <w:jc w:val="center"/>
        <w:rPr>
          <w:moveTo w:id="3307" w:author="JORGE CONTRERAS ORTIZ" w:date="2021-09-02T17:28:00Z"/>
        </w:rPr>
      </w:pPr>
      <w:bookmarkStart w:id="3308" w:name="_Toc81499648"/>
      <w:bookmarkStart w:id="3309" w:name="_Toc81499883"/>
      <w:moveTo w:id="3310" w:author="JORGE CONTRERAS ORTIZ" w:date="2021-09-02T17:28:00Z">
        <w:r>
          <w:t xml:space="preserve">Ilustración </w:t>
        </w:r>
        <w:r>
          <w:fldChar w:fldCharType="begin"/>
        </w:r>
        <w:r>
          <w:instrText xml:space="preserve"> SEQ Ilustración \* ARABIC </w:instrText>
        </w:r>
        <w:r>
          <w:fldChar w:fldCharType="separate"/>
        </w:r>
        <w:r>
          <w:rPr>
            <w:noProof/>
          </w:rPr>
          <w:t>56</w:t>
        </w:r>
        <w:r>
          <w:rPr>
            <w:noProof/>
          </w:rPr>
          <w:fldChar w:fldCharType="end"/>
        </w:r>
        <w:r>
          <w:t xml:space="preserve"> Topología A de 5 nodos</w:t>
        </w:r>
        <w:bookmarkEnd w:id="3308"/>
        <w:bookmarkEnd w:id="3309"/>
        <w:r>
          <w:br w:type="page"/>
        </w:r>
      </w:moveTo>
    </w:p>
    <w:p w14:paraId="734E7E55" w14:textId="77777777" w:rsidR="002135FF" w:rsidRDefault="002135FF" w:rsidP="002135FF">
      <w:pPr>
        <w:pStyle w:val="Prrafodelista"/>
        <w:numPr>
          <w:ilvl w:val="0"/>
          <w:numId w:val="28"/>
        </w:numPr>
        <w:jc w:val="both"/>
        <w:rPr>
          <w:moveTo w:id="3311" w:author="JORGE CONTRERAS ORTIZ" w:date="2021-09-02T17:28:00Z"/>
        </w:rPr>
      </w:pPr>
      <w:moveTo w:id="3312" w:author="JORGE CONTRERAS ORTIZ" w:date="2021-09-02T17:28:00Z">
        <w:r>
          <w:lastRenderedPageBreak/>
          <w:t>El nodo REED se conecta al BR como nodo hijo, y el los MED se conectan al REED.</w:t>
        </w:r>
      </w:moveTo>
    </w:p>
    <w:p w14:paraId="255184F5" w14:textId="77777777" w:rsidR="002135FF" w:rsidRDefault="002135FF" w:rsidP="002135FF">
      <w:pPr>
        <w:keepNext/>
        <w:jc w:val="center"/>
        <w:rPr>
          <w:moveTo w:id="3313" w:author="JORGE CONTRERAS ORTIZ" w:date="2021-09-02T17:28:00Z"/>
        </w:rPr>
      </w:pPr>
      <w:moveTo w:id="3314" w:author="JORGE CONTRERAS ORTIZ" w:date="2021-09-02T17:28:00Z">
        <w:r>
          <w:rPr>
            <w:noProof/>
          </w:rPr>
          <w:drawing>
            <wp:inline distT="0" distB="0" distL="0" distR="0" wp14:anchorId="13960101" wp14:editId="7CB13E2E">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moveTo>
    </w:p>
    <w:p w14:paraId="43666B11" w14:textId="77777777" w:rsidR="002135FF" w:rsidRDefault="002135FF" w:rsidP="002135FF">
      <w:pPr>
        <w:pStyle w:val="Descripcin"/>
        <w:jc w:val="center"/>
        <w:rPr>
          <w:moveTo w:id="3315" w:author="JORGE CONTRERAS ORTIZ" w:date="2021-09-02T17:28:00Z"/>
        </w:rPr>
      </w:pPr>
      <w:bookmarkStart w:id="3316" w:name="_Toc81499649"/>
      <w:bookmarkStart w:id="3317" w:name="_Toc81499884"/>
      <w:moveTo w:id="3318" w:author="JORGE CONTRERAS ORTIZ" w:date="2021-09-02T17:28:00Z">
        <w:r>
          <w:t xml:space="preserve">Ilustración </w:t>
        </w:r>
        <w:r>
          <w:fldChar w:fldCharType="begin"/>
        </w:r>
        <w:r>
          <w:instrText xml:space="preserve"> SEQ Ilustración \* ARABIC </w:instrText>
        </w:r>
        <w:r>
          <w:fldChar w:fldCharType="separate"/>
        </w:r>
        <w:r>
          <w:rPr>
            <w:noProof/>
          </w:rPr>
          <w:t>57</w:t>
        </w:r>
        <w:r>
          <w:rPr>
            <w:noProof/>
          </w:rPr>
          <w:fldChar w:fldCharType="end"/>
        </w:r>
        <w:r>
          <w:t xml:space="preserve"> Topología B con 5 nodos</w:t>
        </w:r>
        <w:bookmarkEnd w:id="3316"/>
        <w:bookmarkEnd w:id="3317"/>
      </w:moveTo>
    </w:p>
    <w:p w14:paraId="4B2650A1" w14:textId="77777777" w:rsidR="002135FF" w:rsidRPr="00E71F03" w:rsidRDefault="002135FF" w:rsidP="002135FF">
      <w:pPr>
        <w:rPr>
          <w:moveTo w:id="3319" w:author="JORGE CONTRERAS ORTIZ" w:date="2021-09-02T17:28:00Z"/>
        </w:rPr>
      </w:pPr>
    </w:p>
    <w:p w14:paraId="17F00815" w14:textId="648746DE" w:rsidR="002135FF" w:rsidRDefault="002135FF">
      <w:pPr>
        <w:pStyle w:val="Ttulo3"/>
        <w:numPr>
          <w:ilvl w:val="2"/>
          <w:numId w:val="1"/>
        </w:numPr>
        <w:rPr>
          <w:moveTo w:id="3320" w:author="JORGE CONTRERAS ORTIZ" w:date="2021-09-02T17:28:00Z"/>
        </w:rPr>
        <w:pPrChange w:id="3321" w:author="JORGE CONTRERAS ORTIZ" w:date="2021-09-02T18:09:00Z">
          <w:pPr>
            <w:pStyle w:val="Ttulo4"/>
            <w:numPr>
              <w:ilvl w:val="3"/>
              <w:numId w:val="29"/>
            </w:numPr>
            <w:ind w:left="1080" w:hanging="720"/>
          </w:pPr>
        </w:pPrChange>
      </w:pPr>
      <w:bookmarkStart w:id="3322" w:name="_Toc81499474"/>
      <w:moveTo w:id="3323" w:author="JORGE CONTRERAS ORTIZ" w:date="2021-09-02T17:28:00Z">
        <w:r>
          <w:t>Pruebas de conectividad</w:t>
        </w:r>
        <w:bookmarkEnd w:id="3322"/>
      </w:moveTo>
    </w:p>
    <w:p w14:paraId="6E72CE11" w14:textId="77777777" w:rsidR="002135FF" w:rsidRDefault="002135FF" w:rsidP="002135FF">
      <w:pPr>
        <w:rPr>
          <w:moveTo w:id="3324" w:author="JORGE CONTRERAS ORTIZ" w:date="2021-09-02T17:28:00Z"/>
        </w:rPr>
      </w:pPr>
    </w:p>
    <w:p w14:paraId="4558441B" w14:textId="77777777" w:rsidR="002135FF" w:rsidRDefault="002135FF" w:rsidP="002135FF">
      <w:pPr>
        <w:jc w:val="both"/>
        <w:rPr>
          <w:moveTo w:id="3325" w:author="JORGE CONTRERAS ORTIZ" w:date="2021-09-02T17:28:00Z"/>
        </w:rPr>
      </w:pPr>
      <w:moveTo w:id="3326" w:author="JORGE CONTRERAS ORTIZ" w:date="2021-09-02T17:28:00Z">
        <w:r>
          <w:t>Para verificar los datos obtenidos en las pruebas con 4 nodos, se vuelve a verificar la latencia entre el PC y los diferentes nodos.</w:t>
        </w:r>
      </w:moveTo>
    </w:p>
    <w:p w14:paraId="6639A93B" w14:textId="77777777" w:rsidR="002135FF" w:rsidRDefault="002135FF" w:rsidP="002135FF">
      <w:pPr>
        <w:jc w:val="both"/>
        <w:rPr>
          <w:moveTo w:id="3327" w:author="JORGE CONTRERAS ORTIZ" w:date="2021-09-02T17:28:00Z"/>
        </w:rPr>
      </w:pPr>
      <w:moveTo w:id="3328" w:author="JORGE CONTRERAS ORTIZ" w:date="2021-09-02T17:28:00Z">
        <w:r>
          <w:t>En el caso de la primera topología, al estar todos a un salto de distancia del BR, se verifica que para todos los nodos, la latencia aproximada entre el PC y los nodos MED, es de alrededor de 22 o 23 ms.</w:t>
        </w:r>
      </w:moveTo>
    </w:p>
    <w:p w14:paraId="4D1E2C14" w14:textId="77777777" w:rsidR="002135FF" w:rsidRDefault="002135FF" w:rsidP="002135FF">
      <w:pPr>
        <w:jc w:val="both"/>
        <w:rPr>
          <w:moveTo w:id="3329" w:author="JORGE CONTRERAS ORTIZ" w:date="2021-09-02T17:28:00Z"/>
        </w:rPr>
      </w:pPr>
      <w:moveTo w:id="3330" w:author="JORGE CONTRERAS ORTIZ" w:date="2021-09-02T17:28:00Z">
        <w:r>
          <w:t xml:space="preserve">En el caso de la segunda topología, para el nodo </w:t>
        </w:r>
        <w:proofErr w:type="spellStart"/>
        <w:r>
          <w:t>Router</w:t>
        </w:r>
        <w:proofErr w:type="spellEnd"/>
        <w:r>
          <w:t>, se sigue observando esa latencia de 22 o 23 ms, mientras que a los nodos MED se ha visto que la latencia sigue siendo alrededor de los 45-46 ms, como en las primeras pruebas.</w:t>
        </w:r>
      </w:moveTo>
    </w:p>
    <w:p w14:paraId="198DC778" w14:textId="77777777" w:rsidR="002135FF" w:rsidRDefault="002135FF" w:rsidP="002135FF">
      <w:pPr>
        <w:jc w:val="both"/>
        <w:rPr>
          <w:moveTo w:id="3331" w:author="JORGE CONTRERAS ORTIZ" w:date="2021-09-02T17:28:00Z"/>
        </w:rPr>
      </w:pPr>
    </w:p>
    <w:p w14:paraId="6F2A1604" w14:textId="537CCF98" w:rsidR="002135FF" w:rsidRDefault="002135FF">
      <w:pPr>
        <w:pStyle w:val="Ttulo3"/>
        <w:numPr>
          <w:ilvl w:val="2"/>
          <w:numId w:val="1"/>
        </w:numPr>
        <w:rPr>
          <w:moveTo w:id="3332" w:author="JORGE CONTRERAS ORTIZ" w:date="2021-09-02T17:28:00Z"/>
        </w:rPr>
        <w:pPrChange w:id="3333" w:author="JORGE CONTRERAS ORTIZ" w:date="2021-09-02T18:09:00Z">
          <w:pPr>
            <w:pStyle w:val="Ttulo4"/>
            <w:numPr>
              <w:ilvl w:val="3"/>
              <w:numId w:val="29"/>
            </w:numPr>
            <w:ind w:left="1080" w:hanging="720"/>
          </w:pPr>
        </w:pPrChange>
      </w:pPr>
      <w:bookmarkStart w:id="3334" w:name="_Toc81499475"/>
      <w:moveTo w:id="3335" w:author="JORGE CONTRERAS ORTIZ" w:date="2021-09-02T17:28:00Z">
        <w:r>
          <w:t>Envío / Recibo de Sockets</w:t>
        </w:r>
        <w:bookmarkEnd w:id="3334"/>
      </w:moveTo>
    </w:p>
    <w:p w14:paraId="3C9B85F9" w14:textId="77777777" w:rsidR="002135FF" w:rsidRDefault="002135FF" w:rsidP="002135FF">
      <w:pPr>
        <w:jc w:val="both"/>
        <w:rPr>
          <w:moveTo w:id="3336" w:author="JORGE CONTRERAS ORTIZ" w:date="2021-09-02T17:28:00Z"/>
        </w:rPr>
      </w:pPr>
    </w:p>
    <w:p w14:paraId="356F784D" w14:textId="77777777" w:rsidR="002135FF" w:rsidRDefault="002135FF" w:rsidP="002135FF">
      <w:pPr>
        <w:jc w:val="both"/>
        <w:rPr>
          <w:moveTo w:id="3337" w:author="JORGE CONTRERAS ORTIZ" w:date="2021-09-02T17:28:00Z"/>
        </w:rPr>
      </w:pPr>
      <w:moveTo w:id="3338" w:author="JORGE CONTRERAS ORTIZ" w:date="2021-09-02T17:28:00Z">
        <w:r>
          <w:t>En esta prueba se mandan mensajes UDP por Sockets de la siguiente manera:</w:t>
        </w:r>
      </w:moveTo>
    </w:p>
    <w:p w14:paraId="1066E975" w14:textId="77777777" w:rsidR="002135FF" w:rsidRDefault="002135FF" w:rsidP="002135FF">
      <w:pPr>
        <w:pStyle w:val="Prrafodelista"/>
        <w:numPr>
          <w:ilvl w:val="0"/>
          <w:numId w:val="13"/>
        </w:numPr>
        <w:jc w:val="both"/>
        <w:rPr>
          <w:moveTo w:id="3339" w:author="JORGE CONTRERAS ORTIZ" w:date="2021-09-02T17:28:00Z"/>
        </w:rPr>
      </w:pPr>
      <w:moveTo w:id="3340" w:author="JORGE CONTRERAS ORTIZ" w:date="2021-09-02T17:28:00Z">
        <w:r>
          <w:t xml:space="preserve">Los 2 nodos Dongles (1 REED y 1 MED) mandan mensajes a los dos nodos MED formados por las </w:t>
        </w:r>
        <w:proofErr w:type="spellStart"/>
        <w:r>
          <w:t>PCBs</w:t>
        </w:r>
        <w:proofErr w:type="spellEnd"/>
        <w:r>
          <w:t>.</w:t>
        </w:r>
      </w:moveTo>
    </w:p>
    <w:p w14:paraId="5716EBEB" w14:textId="77777777" w:rsidR="002135FF" w:rsidRDefault="002135FF" w:rsidP="002135FF">
      <w:pPr>
        <w:pStyle w:val="Prrafodelista"/>
        <w:numPr>
          <w:ilvl w:val="0"/>
          <w:numId w:val="13"/>
        </w:numPr>
        <w:jc w:val="both"/>
        <w:rPr>
          <w:moveTo w:id="3341" w:author="JORGE CONTRERAS ORTIZ" w:date="2021-09-02T17:28:00Z"/>
        </w:rPr>
      </w:pPr>
      <w:moveTo w:id="3342" w:author="JORGE CONTRERAS ORTIZ" w:date="2021-09-02T17:28:00Z">
        <w:r>
          <w:t xml:space="preserve">Nodo formado por la </w:t>
        </w:r>
        <w:proofErr w:type="spellStart"/>
        <w:r>
          <w:t>Coockie</w:t>
        </w:r>
        <w:proofErr w:type="spellEnd"/>
        <w:r>
          <w:t xml:space="preserve"> Completa (PCB Thread + </w:t>
        </w:r>
        <w:proofErr w:type="spellStart"/>
        <w:r>
          <w:t>Coockie</w:t>
        </w:r>
        <w:proofErr w:type="spellEnd"/>
        <w:r>
          <w:t>) envía mensajes al nodo REED formado por el Dongle.</w:t>
        </w:r>
      </w:moveTo>
    </w:p>
    <w:p w14:paraId="25657BFA" w14:textId="77777777" w:rsidR="002135FF" w:rsidRDefault="002135FF" w:rsidP="002135FF">
      <w:pPr>
        <w:pStyle w:val="Prrafodelista"/>
        <w:numPr>
          <w:ilvl w:val="0"/>
          <w:numId w:val="13"/>
        </w:numPr>
        <w:jc w:val="both"/>
        <w:rPr>
          <w:moveTo w:id="3343" w:author="JORGE CONTRERAS ORTIZ" w:date="2021-09-02T17:28:00Z"/>
        </w:rPr>
      </w:pPr>
      <w:moveTo w:id="3344" w:author="JORGE CONTRERAS ORTIZ" w:date="2021-09-02T17:28:00Z">
        <w:r>
          <w:t>PC envía mensajes a todos los nodos salvo al BR.</w:t>
        </w:r>
      </w:moveTo>
    </w:p>
    <w:p w14:paraId="4151E4FC" w14:textId="77777777" w:rsidR="002135FF" w:rsidRPr="00207A12" w:rsidRDefault="002135FF" w:rsidP="002135FF">
      <w:pPr>
        <w:pStyle w:val="Prrafodelista"/>
        <w:numPr>
          <w:ilvl w:val="0"/>
          <w:numId w:val="13"/>
        </w:numPr>
        <w:jc w:val="both"/>
        <w:rPr>
          <w:moveTo w:id="3345" w:author="JORGE CONTRERAS ORTIZ" w:date="2021-09-02T17:28:00Z"/>
        </w:rPr>
      </w:pPr>
      <w:moveTo w:id="3346" w:author="JORGE CONTRERAS ORTIZ" w:date="2021-09-02T17:28:00Z">
        <w:r>
          <w:lastRenderedPageBreak/>
          <w:t xml:space="preserve">El último nodo MED, formado por la PCB </w:t>
        </w:r>
        <w:proofErr w:type="spellStart"/>
        <w:r>
          <w:t>Coockie</w:t>
        </w:r>
        <w:proofErr w:type="spellEnd"/>
        <w:r>
          <w:t xml:space="preserve"> Thread, al no disponer de un microcontrolador que envíe los comandos a ejecutar, solo recibirá mensajes.</w:t>
        </w:r>
      </w:moveTo>
    </w:p>
    <w:p w14:paraId="7DCA761A" w14:textId="77777777" w:rsidR="002135FF" w:rsidRDefault="002135FF" w:rsidP="002135FF">
      <w:pPr>
        <w:jc w:val="both"/>
        <w:rPr>
          <w:moveTo w:id="3347" w:author="JORGE CONTRERAS ORTIZ" w:date="2021-09-02T17:28:00Z"/>
        </w:rPr>
      </w:pPr>
      <w:moveTo w:id="3348" w:author="JORGE CONTRERAS ORTIZ" w:date="2021-09-02T17:28:00Z">
        <w:r>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t>debuggear</w:t>
        </w:r>
        <w:proofErr w:type="spellEnd"/>
        <w:r>
          <w:t xml:space="preserve"> el BR desde las herramientas </w:t>
        </w:r>
        <w:proofErr w:type="spellStart"/>
        <w:r>
          <w:t>KiTools</w:t>
        </w:r>
        <w:proofErr w:type="spellEnd"/>
        <w:r>
          <w:t>, no se ha podido ver forma sencilla de ver esa gestión de los mensajes que le llegan de un nodo a otro, solo podemos ver el aviso de recibo en el nodo receptor.</w:t>
        </w:r>
      </w:moveTo>
    </w:p>
    <w:p w14:paraId="5B21CC7D" w14:textId="77777777" w:rsidR="002135FF" w:rsidRDefault="002135FF" w:rsidP="002135FF">
      <w:pPr>
        <w:jc w:val="both"/>
        <w:rPr>
          <w:moveTo w:id="3349" w:author="JORGE CONTRERAS ORTIZ" w:date="2021-09-02T17:28:00Z"/>
        </w:rPr>
      </w:pPr>
      <w:moveTo w:id="3350" w:author="JORGE CONTRERAS ORTIZ" w:date="2021-09-02T17:28:00Z">
        <w:r>
          <w:t xml:space="preserve">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w:t>
        </w:r>
        <w:proofErr w:type="spellStart"/>
        <w:r>
          <w:t>debug</w:t>
        </w:r>
        <w:proofErr w:type="spellEnd"/>
        <w:r>
          <w:t xml:space="preserve"> en la herramienta </w:t>
        </w:r>
        <w:proofErr w:type="spellStart"/>
        <w:r>
          <w:t>KiTools</w:t>
        </w:r>
        <w:proofErr w:type="spellEnd"/>
        <w:r>
          <w:t>:</w:t>
        </w:r>
      </w:moveTo>
    </w:p>
    <w:p w14:paraId="3AAEB9CB" w14:textId="77777777" w:rsidR="002135FF" w:rsidRDefault="002135FF" w:rsidP="002135FF">
      <w:pPr>
        <w:pStyle w:val="Prrafodelista"/>
        <w:numPr>
          <w:ilvl w:val="0"/>
          <w:numId w:val="13"/>
        </w:numPr>
        <w:jc w:val="both"/>
        <w:rPr>
          <w:moveTo w:id="3351" w:author="JORGE CONTRERAS ORTIZ" w:date="2021-09-02T17:28:00Z"/>
        </w:rPr>
      </w:pPr>
      <w:moveTo w:id="3352" w:author="JORGE CONTRERAS ORTIZ" w:date="2021-09-02T17:28:00Z">
        <w:r>
          <w:t>El primero es un mensaje de RX con la dirección RLOC16 del nodo emisor. En caso de haber más saltos anteriores, la dirección RLOC16 que se muestra en este aviso es la del anterior nodo al actual.</w:t>
        </w:r>
      </w:moveTo>
    </w:p>
    <w:p w14:paraId="5C1A672D" w14:textId="77777777" w:rsidR="002135FF" w:rsidRDefault="002135FF" w:rsidP="002135FF">
      <w:pPr>
        <w:pStyle w:val="Prrafodelista"/>
        <w:numPr>
          <w:ilvl w:val="0"/>
          <w:numId w:val="13"/>
        </w:numPr>
        <w:jc w:val="both"/>
        <w:rPr>
          <w:moveTo w:id="3353" w:author="JORGE CONTRERAS ORTIZ" w:date="2021-09-02T17:28:00Z"/>
        </w:rPr>
      </w:pPr>
      <w:moveTo w:id="3354" w:author="JORGE CONTRERAS ORTIZ" w:date="2021-09-02T17:28:00Z">
        <w:r>
          <w:t>El segundo es un mensaje de TX con la dirección RLOC16 del siguiente nodo receptor al que manda el mensaje, ya sea para gestionar otro salto o su recepción final.</w:t>
        </w:r>
      </w:moveTo>
    </w:p>
    <w:p w14:paraId="7BF51FA8" w14:textId="77777777" w:rsidR="002135FF" w:rsidRDefault="002135FF" w:rsidP="002135FF">
      <w:pPr>
        <w:jc w:val="both"/>
        <w:rPr>
          <w:moveTo w:id="3355" w:author="JORGE CONTRERAS ORTIZ" w:date="2021-09-02T17:28:00Z"/>
        </w:rPr>
      </w:pPr>
      <w:moveTo w:id="3356" w:author="JORGE CONTRERAS ORTIZ" w:date="2021-09-02T17:28:00Z">
        <w:r>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moveTo>
    </w:p>
    <w:p w14:paraId="05CC68F8" w14:textId="77777777" w:rsidR="002135FF" w:rsidRDefault="002135FF" w:rsidP="002135FF">
      <w:pPr>
        <w:jc w:val="both"/>
        <w:rPr>
          <w:moveTo w:id="3357" w:author="JORGE CONTRERAS ORTIZ" w:date="2021-09-02T17:28:00Z"/>
        </w:rPr>
      </w:pPr>
    </w:p>
    <w:p w14:paraId="0DE3AC2B" w14:textId="77777777" w:rsidR="002135FF" w:rsidRDefault="002135FF" w:rsidP="002135FF">
      <w:pPr>
        <w:rPr>
          <w:moveTo w:id="3358" w:author="JORGE CONTRERAS ORTIZ" w:date="2021-09-02T17:28:00Z"/>
          <w:rFonts w:eastAsiaTheme="majorEastAsia" w:cstheme="majorBidi"/>
          <w:color w:val="1F3763" w:themeColor="accent1" w:themeShade="7F"/>
          <w:sz w:val="26"/>
          <w:szCs w:val="24"/>
          <w:highlight w:val="lightGray"/>
        </w:rPr>
      </w:pPr>
      <w:moveTo w:id="3359" w:author="JORGE CONTRERAS ORTIZ" w:date="2021-09-02T17:28:00Z">
        <w:r>
          <w:rPr>
            <w:highlight w:val="lightGray"/>
          </w:rPr>
          <w:br w:type="page"/>
        </w:r>
      </w:moveTo>
    </w:p>
    <w:p w14:paraId="72509854" w14:textId="4D733E4A" w:rsidR="002135FF" w:rsidRDefault="0024330D">
      <w:pPr>
        <w:pStyle w:val="Ttulo2"/>
        <w:numPr>
          <w:ilvl w:val="1"/>
          <w:numId w:val="1"/>
        </w:numPr>
        <w:rPr>
          <w:moveTo w:id="3360" w:author="JORGE CONTRERAS ORTIZ" w:date="2021-09-02T17:28:00Z"/>
        </w:rPr>
        <w:pPrChange w:id="3361" w:author="JORGE CONTRERAS ORTIZ" w:date="2021-09-02T18:09:00Z">
          <w:pPr>
            <w:pStyle w:val="Ttulo3"/>
            <w:numPr>
              <w:ilvl w:val="2"/>
              <w:numId w:val="29"/>
            </w:numPr>
            <w:ind w:left="1080" w:hanging="720"/>
          </w:pPr>
        </w:pPrChange>
      </w:pPr>
      <w:bookmarkStart w:id="3362" w:name="_Toc81499476"/>
      <w:moveTo w:id="3363" w:author="JORGE CONTRERAS ORTIZ" w:date="2021-09-02T17:28:00Z">
        <w:r>
          <w:lastRenderedPageBreak/>
          <w:t>PRUEBAS CON 6 NODOS Y CON ENVÍO DE MENSAJES CON MULTISALTO</w:t>
        </w:r>
        <w:bookmarkEnd w:id="3362"/>
      </w:moveTo>
    </w:p>
    <w:p w14:paraId="18F0BCE3" w14:textId="77777777" w:rsidR="002135FF" w:rsidRDefault="002135FF" w:rsidP="002135FF">
      <w:pPr>
        <w:rPr>
          <w:moveTo w:id="3364" w:author="JORGE CONTRERAS ORTIZ" w:date="2021-09-02T17:28:00Z"/>
        </w:rPr>
      </w:pPr>
    </w:p>
    <w:p w14:paraId="668B195E" w14:textId="77777777" w:rsidR="002135FF" w:rsidRDefault="002135FF" w:rsidP="002135FF">
      <w:pPr>
        <w:jc w:val="both"/>
        <w:rPr>
          <w:moveTo w:id="3365" w:author="JORGE CONTRERAS ORTIZ" w:date="2021-09-02T17:28:00Z"/>
        </w:rPr>
      </w:pPr>
      <w:moveTo w:id="3366" w:author="JORGE CONTRERAS ORTIZ" w:date="2021-09-02T17:28:00Z">
        <w:r>
          <w:t xml:space="preserve">Viendo que con 5 nodos ya hay buena estabilidad en cuanto a la red, se incrementa el número de nodos a 6 añadiendo una PCB </w:t>
        </w:r>
        <w:proofErr w:type="spellStart"/>
        <w:r w:rsidRPr="00A3098D">
          <w:rPr>
            <w:color w:val="FF0000"/>
          </w:rPr>
          <w:t>Coockie</w:t>
        </w:r>
        <w:proofErr w:type="spellEnd"/>
        <w:r w:rsidRPr="00A3098D">
          <w:rPr>
            <w:color w:val="FF0000"/>
          </w:rPr>
          <w:t xml:space="preserve"> </w:t>
        </w:r>
        <w:r>
          <w:t xml:space="preserve">Thread controlada desde el PC Se ha configurado la red con el BR como nodo Líder, un Dongle KTDG102 y una PCB </w:t>
        </w:r>
        <w:proofErr w:type="spellStart"/>
        <w:r>
          <w:t>Coockie</w:t>
        </w:r>
        <w:proofErr w:type="spellEnd"/>
        <w:r>
          <w:t xml:space="preserve"> Thread como </w:t>
        </w:r>
        <w:proofErr w:type="spellStart"/>
        <w:r>
          <w:t>REEDs</w:t>
        </w:r>
        <w:proofErr w:type="spellEnd"/>
        <w:r>
          <w:t xml:space="preserve"> o </w:t>
        </w:r>
        <w:proofErr w:type="spellStart"/>
        <w:r>
          <w:t>Routers</w:t>
        </w:r>
        <w:proofErr w:type="spellEnd"/>
        <w:r>
          <w:t xml:space="preserve">, y las otras dos PCB (una de ellas con la </w:t>
        </w:r>
        <w:proofErr w:type="spellStart"/>
        <w:r w:rsidRPr="00A3098D">
          <w:rPr>
            <w:color w:val="FF0000"/>
          </w:rPr>
          <w:t>Coockie</w:t>
        </w:r>
        <w:proofErr w:type="spellEnd"/>
        <w:r w:rsidRPr="00A3098D">
          <w:rPr>
            <w:color w:val="FF0000"/>
          </w:rPr>
          <w:t xml:space="preserve"> </w:t>
        </w:r>
        <w:r>
          <w:t>Completa) y el Dongle restantes como MED.</w:t>
        </w:r>
      </w:moveTo>
    </w:p>
    <w:p w14:paraId="0159213D" w14:textId="77777777" w:rsidR="002135FF" w:rsidRDefault="002135FF" w:rsidP="002135FF">
      <w:pPr>
        <w:jc w:val="both"/>
        <w:rPr>
          <w:moveTo w:id="3367" w:author="JORGE CONTRERAS ORTIZ" w:date="2021-09-02T17:28:00Z"/>
        </w:rPr>
      </w:pPr>
      <w:moveTo w:id="3368" w:author="JORGE CONTRERAS ORTIZ" w:date="2021-09-02T17:28:00Z">
        <w:r>
          <w:t xml:space="preserve">Para buscar el mayor número de saltos entre nodos MED, se distanciaron tanto el BR, como los dos </w:t>
        </w:r>
        <w:proofErr w:type="spellStart"/>
        <w:r>
          <w:t>Routers</w:t>
        </w:r>
        <w:proofErr w:type="spellEnd"/>
        <w:r>
          <w:t xml:space="preserve"> lo máximo posible entre sí y posteriormente se configuraron los nodos MED con una potencia de transmisión de -17 dBm, para que al conectarse a la red, solo viera como potencial nodo padre a uno de todos los posibles. </w:t>
        </w:r>
      </w:moveTo>
    </w:p>
    <w:p w14:paraId="535CDED3" w14:textId="77777777" w:rsidR="002135FF" w:rsidRDefault="002135FF" w:rsidP="002135FF">
      <w:pPr>
        <w:jc w:val="both"/>
        <w:rPr>
          <w:moveTo w:id="3369" w:author="JORGE CONTRERAS ORTIZ" w:date="2021-09-02T17:28:00Z"/>
        </w:rPr>
      </w:pPr>
      <w:moveTo w:id="3370" w:author="JORGE CONTRERAS ORTIZ" w:date="2021-09-02T17:28:00Z">
        <w:r>
          <w:t>Haciendo esto en los 3 nodos MED, se creó la siguiente topología:</w:t>
        </w:r>
      </w:moveTo>
    </w:p>
    <w:p w14:paraId="2CDD314D" w14:textId="77777777" w:rsidR="002135FF" w:rsidRDefault="002135FF" w:rsidP="002135FF">
      <w:pPr>
        <w:keepNext/>
        <w:jc w:val="center"/>
        <w:rPr>
          <w:moveTo w:id="3371" w:author="JORGE CONTRERAS ORTIZ" w:date="2021-09-02T17:28:00Z"/>
        </w:rPr>
      </w:pPr>
      <w:moveTo w:id="3372" w:author="JORGE CONTRERAS ORTIZ" w:date="2021-09-02T17:28:00Z">
        <w:r>
          <w:rPr>
            <w:noProof/>
          </w:rPr>
          <w:drawing>
            <wp:inline distT="0" distB="0" distL="0" distR="0" wp14:anchorId="36AB5B1B" wp14:editId="66D2DFF7">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moveTo>
    </w:p>
    <w:p w14:paraId="3CB92473" w14:textId="77777777" w:rsidR="002135FF" w:rsidRDefault="002135FF" w:rsidP="002135FF">
      <w:pPr>
        <w:pStyle w:val="Descripcin"/>
        <w:jc w:val="center"/>
        <w:rPr>
          <w:moveTo w:id="3373" w:author="JORGE CONTRERAS ORTIZ" w:date="2021-09-02T17:28:00Z"/>
        </w:rPr>
      </w:pPr>
      <w:bookmarkStart w:id="3374" w:name="_Toc81499650"/>
      <w:bookmarkStart w:id="3375" w:name="_Toc81499885"/>
      <w:moveTo w:id="3376" w:author="JORGE CONTRERAS ORTIZ" w:date="2021-09-02T17:28:00Z">
        <w:r>
          <w:t xml:space="preserve">Ilustración </w:t>
        </w:r>
        <w:r>
          <w:fldChar w:fldCharType="begin"/>
        </w:r>
        <w:r>
          <w:instrText xml:space="preserve"> SEQ Ilustración \* ARABIC </w:instrText>
        </w:r>
        <w:r>
          <w:fldChar w:fldCharType="separate"/>
        </w:r>
        <w:r>
          <w:rPr>
            <w:noProof/>
          </w:rPr>
          <w:t>58</w:t>
        </w:r>
        <w:r>
          <w:rPr>
            <w:noProof/>
          </w:rPr>
          <w:fldChar w:fldCharType="end"/>
        </w:r>
        <w:r>
          <w:t xml:space="preserve"> Topología con 6 nodos</w:t>
        </w:r>
        <w:bookmarkEnd w:id="3374"/>
        <w:bookmarkEnd w:id="3375"/>
      </w:moveTo>
    </w:p>
    <w:p w14:paraId="25B82293" w14:textId="77777777" w:rsidR="002135FF" w:rsidRPr="00574B30" w:rsidRDefault="002135FF" w:rsidP="002135FF">
      <w:pPr>
        <w:jc w:val="both"/>
        <w:rPr>
          <w:moveTo w:id="3377" w:author="JORGE CONTRERAS ORTIZ" w:date="2021-09-02T17:28:00Z"/>
          <w:i/>
          <w:iCs/>
        </w:rPr>
      </w:pPr>
      <w:moveTo w:id="3378" w:author="JORGE CONTRERAS ORTIZ" w:date="2021-09-02T17:28:00Z">
        <w:r>
          <w:rPr>
            <w:b/>
            <w:bCs/>
            <w:i/>
            <w:iCs/>
          </w:rPr>
          <w:t>Nota:</w:t>
        </w:r>
        <w:r>
          <w:rPr>
            <w:i/>
            <w:iCs/>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moveTo>
    </w:p>
    <w:p w14:paraId="2413303B" w14:textId="77777777" w:rsidR="002135FF" w:rsidRDefault="002135FF" w:rsidP="002135FF">
      <w:pPr>
        <w:jc w:val="both"/>
        <w:rPr>
          <w:moveTo w:id="3379" w:author="JORGE CONTRERAS ORTIZ" w:date="2021-09-02T17:28:00Z"/>
        </w:rPr>
      </w:pPr>
      <w:moveTo w:id="3380" w:author="JORGE CONTRERAS ORTIZ" w:date="2021-09-02T17:28:00Z">
        <w:r>
          <w:t xml:space="preserve">En este </w:t>
        </w:r>
        <w:proofErr w:type="spellStart"/>
        <w:r>
          <w:t>casó</w:t>
        </w:r>
        <w:proofErr w:type="spellEnd"/>
        <w:r>
          <w:t xml:space="preserve"> los dos nodos MED formados por las PCB se unieron a la red como nodos hijo del </w:t>
        </w:r>
        <w:proofErr w:type="spellStart"/>
        <w:r>
          <w:t>Router</w:t>
        </w:r>
        <w:proofErr w:type="spellEnd"/>
        <w:r>
          <w:t xml:space="preserve"> con RLOC16 0x2400, el nodo </w:t>
        </w:r>
        <w:proofErr w:type="spellStart"/>
        <w:r>
          <w:t>Router</w:t>
        </w:r>
        <w:proofErr w:type="spellEnd"/>
        <w:r>
          <w:t xml:space="preserve"> formado por la tercera PCB, mientras que el nodo MED Dongle es el nodo hijo del otro nodo </w:t>
        </w:r>
        <w:proofErr w:type="spellStart"/>
        <w:r>
          <w:t>Router</w:t>
        </w:r>
        <w:proofErr w:type="spellEnd"/>
        <w:r>
          <w:t xml:space="preserve"> Dongle con dirección RLOC16 0x6800.</w:t>
        </w:r>
      </w:moveTo>
    </w:p>
    <w:p w14:paraId="0F2DFE36" w14:textId="77777777" w:rsidR="002135FF" w:rsidRDefault="002135FF" w:rsidP="002135FF">
      <w:pPr>
        <w:jc w:val="both"/>
        <w:rPr>
          <w:moveTo w:id="3381" w:author="JORGE CONTRERAS ORTIZ" w:date="2021-09-02T17:28:00Z"/>
        </w:rPr>
      </w:pPr>
      <w:moveTo w:id="3382" w:author="JORGE CONTRERAS ORTIZ" w:date="2021-09-02T17:28:00Z">
        <w:r>
          <w:t>En esta prueba, las diferentes rutas de envío de mensajes UDP a través de sockets han sido:</w:t>
        </w:r>
      </w:moveTo>
    </w:p>
    <w:p w14:paraId="727E08A0" w14:textId="77777777" w:rsidR="002135FF" w:rsidRDefault="002135FF" w:rsidP="002135FF">
      <w:pPr>
        <w:pStyle w:val="Prrafodelista"/>
        <w:numPr>
          <w:ilvl w:val="0"/>
          <w:numId w:val="13"/>
        </w:numPr>
        <w:jc w:val="both"/>
        <w:rPr>
          <w:moveTo w:id="3383" w:author="JORGE CONTRERAS ORTIZ" w:date="2021-09-02T17:28:00Z"/>
        </w:rPr>
      </w:pPr>
      <w:moveTo w:id="3384" w:author="JORGE CONTRERAS ORTIZ" w:date="2021-09-02T17:28:00Z">
        <w:r w:rsidRPr="001C7ED7">
          <w:rPr>
            <w:b/>
            <w:bCs/>
          </w:rPr>
          <w:t>Nodo MED Dongle (0x6802):</w:t>
        </w:r>
        <w:r>
          <w:t xml:space="preserve"> Envía a los 3 nodos de PCB Cookie, teniendo que dar 2 saltos en caso de enviar al nodo REED (0x2400), y 3 saltos a los otros dos nodos MED de PCB (0x2401 y 0x2402).</w:t>
        </w:r>
      </w:moveTo>
    </w:p>
    <w:p w14:paraId="681DC601" w14:textId="77777777" w:rsidR="002135FF" w:rsidRDefault="002135FF" w:rsidP="002135FF">
      <w:pPr>
        <w:pStyle w:val="Prrafodelista"/>
        <w:numPr>
          <w:ilvl w:val="0"/>
          <w:numId w:val="13"/>
        </w:numPr>
        <w:jc w:val="both"/>
        <w:rPr>
          <w:moveTo w:id="3385" w:author="JORGE CONTRERAS ORTIZ" w:date="2021-09-02T17:28:00Z"/>
        </w:rPr>
      </w:pPr>
      <w:moveTo w:id="3386" w:author="JORGE CONTRERAS ORTIZ" w:date="2021-09-02T17:28:00Z">
        <w:r w:rsidRPr="001C7ED7">
          <w:rPr>
            <w:b/>
            <w:bCs/>
          </w:rPr>
          <w:lastRenderedPageBreak/>
          <w:t>Nodo REED Dongle (0x6800)</w:t>
        </w:r>
        <w:r>
          <w:t>:</w:t>
        </w:r>
        <w:r w:rsidRPr="004A7932">
          <w:t xml:space="preserve"> Envía a lo</w:t>
        </w:r>
        <w:r>
          <w:t>s 3 nodos de PCB, teniendo 1 y 2 saltos respectivamente.</w:t>
        </w:r>
      </w:moveTo>
    </w:p>
    <w:p w14:paraId="5941F325" w14:textId="77777777" w:rsidR="002135FF" w:rsidRDefault="002135FF" w:rsidP="002135FF">
      <w:pPr>
        <w:pStyle w:val="Prrafodelista"/>
        <w:numPr>
          <w:ilvl w:val="0"/>
          <w:numId w:val="13"/>
        </w:numPr>
        <w:jc w:val="both"/>
        <w:rPr>
          <w:moveTo w:id="3387" w:author="JORGE CONTRERAS ORTIZ" w:date="2021-09-02T17:28:00Z"/>
        </w:rPr>
      </w:pPr>
      <w:moveTo w:id="3388" w:author="JORGE CONTRERAS ORTIZ" w:date="2021-09-02T17:28:00Z">
        <w:r w:rsidRPr="001C7ED7">
          <w:rPr>
            <w:b/>
            <w:bCs/>
          </w:rPr>
          <w:t xml:space="preserve">Nodo MED </w:t>
        </w:r>
        <w:proofErr w:type="spellStart"/>
        <w:r w:rsidRPr="001C7ED7">
          <w:rPr>
            <w:b/>
            <w:bCs/>
          </w:rPr>
          <w:t>Coockie</w:t>
        </w:r>
        <w:proofErr w:type="spellEnd"/>
        <w:r w:rsidRPr="001C7ED7">
          <w:rPr>
            <w:b/>
            <w:bCs/>
          </w:rPr>
          <w:t xml:space="preserve"> Completa (0x2402)</w:t>
        </w:r>
        <w:r>
          <w:t>: Envía al nodo REED formado por el Dongle.</w:t>
        </w:r>
      </w:moveTo>
    </w:p>
    <w:p w14:paraId="5219CA07" w14:textId="77777777" w:rsidR="002135FF" w:rsidRDefault="002135FF" w:rsidP="002135FF">
      <w:pPr>
        <w:pStyle w:val="Prrafodelista"/>
        <w:numPr>
          <w:ilvl w:val="0"/>
          <w:numId w:val="13"/>
        </w:numPr>
        <w:jc w:val="both"/>
        <w:rPr>
          <w:moveTo w:id="3389" w:author="JORGE CONTRERAS ORTIZ" w:date="2021-09-02T17:28:00Z"/>
        </w:rPr>
      </w:pPr>
      <w:moveTo w:id="3390" w:author="JORGE CONTRERAS ORTIZ" w:date="2021-09-02T17:28:00Z">
        <w:r w:rsidRPr="001C7ED7">
          <w:rPr>
            <w:b/>
            <w:bCs/>
          </w:rPr>
          <w:t>Nodos MED (0x2401) y REED (0x2400)</w:t>
        </w:r>
        <w:r>
          <w:t xml:space="preserve"> de PCB </w:t>
        </w:r>
        <w:proofErr w:type="spellStart"/>
        <w:r>
          <w:t>Coockie</w:t>
        </w:r>
        <w:proofErr w:type="spellEnd"/>
        <w:r>
          <w:t xml:space="preserve"> restantes solo reciben.</w:t>
        </w:r>
      </w:moveTo>
    </w:p>
    <w:p w14:paraId="4268447C" w14:textId="77777777" w:rsidR="002135FF" w:rsidRDefault="002135FF" w:rsidP="002135FF">
      <w:pPr>
        <w:pStyle w:val="Prrafodelista"/>
        <w:numPr>
          <w:ilvl w:val="0"/>
          <w:numId w:val="13"/>
        </w:numPr>
        <w:jc w:val="both"/>
        <w:rPr>
          <w:moveTo w:id="3391" w:author="JORGE CONTRERAS ORTIZ" w:date="2021-09-02T17:28:00Z"/>
        </w:rPr>
      </w:pPr>
      <w:moveTo w:id="3392" w:author="JORGE CONTRERAS ORTIZ" w:date="2021-09-02T17:28:00Z">
        <w:r w:rsidRPr="001C7ED7">
          <w:rPr>
            <w:b/>
            <w:bCs/>
          </w:rPr>
          <w:t>PC</w:t>
        </w:r>
        <w:r>
          <w:t>: Envía a todos los nodos, teniendo 1 y 2 saltos dentro de la red Thread.</w:t>
        </w:r>
      </w:moveTo>
    </w:p>
    <w:p w14:paraId="35183000" w14:textId="77777777" w:rsidR="002135FF" w:rsidRDefault="002135FF" w:rsidP="002135FF">
      <w:pPr>
        <w:ind w:left="360"/>
        <w:jc w:val="both"/>
        <w:rPr>
          <w:moveTo w:id="3393" w:author="JORGE CONTRERAS ORTIZ" w:date="2021-09-02T17:28:00Z"/>
        </w:rPr>
      </w:pPr>
      <w:moveTo w:id="3394" w:author="JORGE CONTRERAS ORTIZ" w:date="2021-09-02T17:28:00Z">
        <w:r>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moveTo>
    </w:p>
    <w:p w14:paraId="7BF63980" w14:textId="77777777" w:rsidR="002135FF" w:rsidRDefault="002135FF" w:rsidP="002135FF">
      <w:pPr>
        <w:ind w:left="360"/>
        <w:jc w:val="both"/>
        <w:rPr>
          <w:moveTo w:id="3395" w:author="JORGE CONTRERAS ORTIZ" w:date="2021-09-02T17:28:00Z"/>
        </w:rPr>
      </w:pPr>
      <w:moveTo w:id="3396" w:author="JORGE CONTRERAS ORTIZ" w:date="2021-09-02T17:28:00Z">
        <w:r>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moveTo>
    </w:p>
    <w:p w14:paraId="3008EAF9" w14:textId="77777777" w:rsidR="002135FF" w:rsidRDefault="002135FF" w:rsidP="002135FF">
      <w:pPr>
        <w:ind w:left="360"/>
        <w:jc w:val="both"/>
        <w:rPr>
          <w:moveTo w:id="3397" w:author="JORGE CONTRERAS ORTIZ" w:date="2021-09-02T17:28:00Z"/>
        </w:rPr>
      </w:pPr>
      <w:moveTo w:id="3398" w:author="JORGE CONTRERAS ORTIZ" w:date="2021-09-02T17:28:00Z">
        <w:r>
          <w:t xml:space="preserve">Con el cambio del tamaño de los mensajes enviados desde el PC, se observa que, incluso para mensajes largos de 100 bytes, la red sigue siendo estable durante largo tiempo sin problemas de </w:t>
        </w:r>
        <w:proofErr w:type="spellStart"/>
        <w:r>
          <w:t>perdidas</w:t>
        </w:r>
        <w:proofErr w:type="spellEnd"/>
        <w:r>
          <w:t xml:space="preserve"> de datos en los nodos receptores.</w:t>
        </w:r>
      </w:moveTo>
    </w:p>
    <w:p w14:paraId="612B1584" w14:textId="77777777" w:rsidR="002135FF" w:rsidRDefault="002135FF" w:rsidP="002135FF">
      <w:pPr>
        <w:ind w:left="360"/>
        <w:jc w:val="both"/>
        <w:rPr>
          <w:moveTo w:id="3399" w:author="JORGE CONTRERAS ORTIZ" w:date="2021-09-02T17:28:00Z"/>
        </w:rPr>
      </w:pPr>
      <w:moveTo w:id="3400" w:author="JORGE CONTRERAS ORTIZ" w:date="2021-09-02T17:28:00Z">
        <w:r>
          <w:t xml:space="preserve">Al igual que en </w:t>
        </w:r>
        <w:r>
          <w:fldChar w:fldCharType="begin"/>
        </w:r>
        <w:r>
          <w:instrText xml:space="preserve"> HYPERLINK \l "_4.3.5.2._Envío_/" </w:instrText>
        </w:r>
        <w:r>
          <w:fldChar w:fldCharType="separate"/>
        </w:r>
        <w:r w:rsidRPr="008D139D">
          <w:rPr>
            <w:rStyle w:val="Hipervnculo"/>
          </w:rPr>
          <w:t>Envío / Recibo de Sockets</w:t>
        </w:r>
        <w:r>
          <w:rPr>
            <w:rStyle w:val="Hipervnculo"/>
          </w:rPr>
          <w:fldChar w:fldCharType="end"/>
        </w:r>
        <w:r>
          <w:t xml:space="preserve">, se observa que, cuando un mensaje UDP pasa por uno de los nodos intermedios, este nodo intermedio da un aviso por la herramienta </w:t>
        </w:r>
        <w:proofErr w:type="spellStart"/>
        <w:r>
          <w:t>KiTools</w:t>
        </w:r>
        <w:proofErr w:type="spellEnd"/>
        <w:r>
          <w:t xml:space="preserve"> indicando el nodo del que proviene el mensaje y el nodo al que se envía. Por ejemplo:</w:t>
        </w:r>
      </w:moveTo>
    </w:p>
    <w:p w14:paraId="4CE55899" w14:textId="77777777" w:rsidR="002135FF" w:rsidRDefault="002135FF" w:rsidP="002135FF">
      <w:pPr>
        <w:ind w:left="360"/>
        <w:jc w:val="both"/>
        <w:rPr>
          <w:moveTo w:id="3401" w:author="JORGE CONTRERAS ORTIZ" w:date="2021-09-02T17:28:00Z"/>
        </w:rPr>
      </w:pPr>
      <w:moveTo w:id="3402" w:author="JORGE CONTRERAS ORTIZ" w:date="2021-09-02T17:28:00Z">
        <w:r>
          <w:t>En el caso de los mensajes enviados desde en nodo MED (0x6802) al nodo MED 0x2401, el mensaje daría 3 saltos para llegar desde el emisor al receptor, teniendo 2 puntos medios, los dos REED.</w:t>
        </w:r>
      </w:moveTo>
    </w:p>
    <w:p w14:paraId="1584B1C9" w14:textId="77777777" w:rsidR="002135FF" w:rsidRDefault="002135FF" w:rsidP="002135FF">
      <w:pPr>
        <w:pStyle w:val="Prrafodelista"/>
        <w:numPr>
          <w:ilvl w:val="0"/>
          <w:numId w:val="13"/>
        </w:numPr>
        <w:jc w:val="both"/>
        <w:rPr>
          <w:moveTo w:id="3403" w:author="JORGE CONTRERAS ORTIZ" w:date="2021-09-02T17:28:00Z"/>
        </w:rPr>
      </w:pPr>
      <w:moveTo w:id="3404" w:author="JORGE CONTRERAS ORTIZ" w:date="2021-09-02T17:28:00Z">
        <w:r>
          <w:t>En el primer REED por donde pasa el mensaje, nodo 0x6800, indicará que se reciben datos por el RX provenientes del nodo 0x6802, y que se envían por el TX al nodo 0x2400, el siguiente REED.</w:t>
        </w:r>
      </w:moveTo>
    </w:p>
    <w:p w14:paraId="1EA53B72" w14:textId="77777777" w:rsidR="002135FF" w:rsidRDefault="002135FF" w:rsidP="002135FF">
      <w:pPr>
        <w:pStyle w:val="Prrafodelista"/>
        <w:numPr>
          <w:ilvl w:val="0"/>
          <w:numId w:val="13"/>
        </w:numPr>
        <w:jc w:val="both"/>
        <w:rPr>
          <w:moveTo w:id="3405" w:author="JORGE CONTRERAS ORTIZ" w:date="2021-09-02T17:28:00Z"/>
        </w:rPr>
      </w:pPr>
      <w:moveTo w:id="3406" w:author="JORGE CONTRERAS ORTIZ" w:date="2021-09-02T17:28:00Z">
        <w:r>
          <w:t>En el segundo REED por donde pasa el mensaje, nodo 0x2400, indicará que se reciben datos por el RX provenientes del nodo 0x6800 y se envían por el TX al nodo 0x2401.</w:t>
        </w:r>
      </w:moveTo>
    </w:p>
    <w:p w14:paraId="43E64C92" w14:textId="77777777" w:rsidR="002135FF" w:rsidRDefault="002135FF" w:rsidP="002135FF">
      <w:pPr>
        <w:pStyle w:val="Prrafodelista"/>
        <w:numPr>
          <w:ilvl w:val="0"/>
          <w:numId w:val="13"/>
        </w:numPr>
        <w:jc w:val="both"/>
        <w:rPr>
          <w:moveTo w:id="3407" w:author="JORGE CONTRERAS ORTIZ" w:date="2021-09-02T17:28:00Z"/>
        </w:rPr>
      </w:pPr>
      <w:moveTo w:id="3408" w:author="JORGE CONTRERAS ORTIZ" w:date="2021-09-02T17:28:00Z">
        <w:r>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t>KiTools</w:t>
        </w:r>
        <w:proofErr w:type="spellEnd"/>
        <w:r>
          <w:t xml:space="preserve"> que se han recibido datos por el RX de la dirección IP del emisor y el tamaño en bytes del mensaje recibido. </w:t>
        </w:r>
      </w:moveTo>
    </w:p>
    <w:p w14:paraId="716A79FA" w14:textId="346757E3" w:rsidR="0051362D" w:rsidDel="001065B5" w:rsidRDefault="0051362D" w:rsidP="0051362D">
      <w:pPr>
        <w:jc w:val="both"/>
        <w:rPr>
          <w:moveFrom w:id="3409" w:author="JORGE CONTRERAS ORTIZ" w:date="2021-09-02T17:09:00Z"/>
        </w:rPr>
      </w:pPr>
      <w:moveFromRangeStart w:id="3410" w:author="JORGE CONTRERAS ORTIZ" w:date="2021-09-02T17:09:00Z" w:name="move81494991"/>
      <w:moveToRangeEnd w:id="2964"/>
      <w:moveFrom w:id="3411" w:author="JORGE CONTRERAS ORTIZ" w:date="2021-09-02T17:09:00Z">
        <w:r w:rsidDel="001065B5">
          <w:t>En este capítulo se mostrará el diseño del esquemático y el respectivo Layout de la PCB realizada para la integración del dispositivo KTWM102.</w:t>
        </w:r>
      </w:moveFrom>
    </w:p>
    <w:p w14:paraId="11339134" w14:textId="7BA35F4D" w:rsidR="00E6039F" w:rsidDel="001065B5" w:rsidRDefault="00E6039F" w:rsidP="0051362D">
      <w:pPr>
        <w:jc w:val="both"/>
        <w:rPr>
          <w:moveFrom w:id="3412" w:author="JORGE CONTRERAS ORTIZ" w:date="2021-09-02T17:09:00Z"/>
        </w:rPr>
      </w:pPr>
    </w:p>
    <w:p w14:paraId="41EF629C" w14:textId="1FEF1166" w:rsidR="00E6039F" w:rsidDel="001065B5" w:rsidRDefault="00E6039F" w:rsidP="00E6039F">
      <w:pPr>
        <w:pStyle w:val="Ttulo2"/>
        <w:numPr>
          <w:ilvl w:val="1"/>
          <w:numId w:val="1"/>
        </w:numPr>
        <w:rPr>
          <w:moveFrom w:id="3413" w:author="JORGE CONTRERAS ORTIZ" w:date="2021-09-02T17:09:00Z"/>
        </w:rPr>
      </w:pPr>
      <w:moveFrom w:id="3414" w:author="JORGE CONTRERAS ORTIZ" w:date="2021-09-02T17:09:00Z">
        <w:r w:rsidDel="001065B5">
          <w:t>JERARQUÍA</w:t>
        </w:r>
        <w:r w:rsidR="002B00CB" w:rsidDel="001065B5">
          <w:t xml:space="preserve"> DEL CIRCUITO</w:t>
        </w:r>
      </w:moveFrom>
    </w:p>
    <w:p w14:paraId="4C48EDF9" w14:textId="317B39DE" w:rsidR="002B00CB" w:rsidDel="001065B5" w:rsidRDefault="002B00CB" w:rsidP="002B00CB">
      <w:pPr>
        <w:rPr>
          <w:moveFrom w:id="3415" w:author="JORGE CONTRERAS ORTIZ" w:date="2021-09-02T17:09:00Z"/>
        </w:rPr>
      </w:pPr>
    </w:p>
    <w:p w14:paraId="31720918" w14:textId="299FBCD2" w:rsidR="002B00CB" w:rsidDel="001065B5" w:rsidRDefault="002B00CB" w:rsidP="002B00CB">
      <w:pPr>
        <w:rPr>
          <w:moveFrom w:id="3416" w:author="JORGE CONTRERAS ORTIZ" w:date="2021-09-02T17:09:00Z"/>
        </w:rPr>
      </w:pPr>
      <w:moveFrom w:id="3417" w:author="JORGE CONTRERAS ORTIZ" w:date="2021-09-02T17:09:00Z">
        <w:r w:rsidDel="001065B5">
          <w:t>El circuito se ha compuesto de las siguientes partes:</w:t>
        </w:r>
      </w:moveFrom>
    </w:p>
    <w:p w14:paraId="101254F6" w14:textId="55EF1825" w:rsidR="002B00CB" w:rsidRPr="002B00CB" w:rsidDel="001065B5" w:rsidRDefault="002B00CB" w:rsidP="002B00CB">
      <w:pPr>
        <w:pStyle w:val="Prrafodelista"/>
        <w:numPr>
          <w:ilvl w:val="0"/>
          <w:numId w:val="13"/>
        </w:numPr>
        <w:jc w:val="both"/>
        <w:rPr>
          <w:moveFrom w:id="3418" w:author="JORGE CONTRERAS ORTIZ" w:date="2021-09-02T17:09:00Z"/>
          <w:b/>
          <w:bCs/>
        </w:rPr>
      </w:pPr>
      <w:moveFrom w:id="3419" w:author="JORGE CONTRERAS ORTIZ" w:date="2021-09-02T17:09:00Z">
        <w:r w:rsidRPr="002B00CB" w:rsidDel="001065B5">
          <w:rPr>
            <w:b/>
            <w:bCs/>
          </w:rPr>
          <w:t>Alimentación</w:t>
        </w:r>
        <w:r w:rsidDel="001065B5">
          <w:rPr>
            <w:b/>
            <w:bCs/>
          </w:rPr>
          <w:t>:</w:t>
        </w:r>
        <w:r w:rsidDel="001065B5">
          <w:t xml:space="preserve"> Se gestiona la alimentación del circuito ya sea desde 5V o 3V3.</w:t>
        </w:r>
      </w:moveFrom>
    </w:p>
    <w:p w14:paraId="6C11534C" w14:textId="2214513C" w:rsidR="002B00CB" w:rsidDel="001065B5" w:rsidRDefault="002B00CB" w:rsidP="002B00CB">
      <w:pPr>
        <w:pStyle w:val="Prrafodelista"/>
        <w:numPr>
          <w:ilvl w:val="0"/>
          <w:numId w:val="13"/>
        </w:numPr>
        <w:jc w:val="both"/>
        <w:rPr>
          <w:moveFrom w:id="3420" w:author="JORGE CONTRERAS ORTIZ" w:date="2021-09-02T17:09:00Z"/>
        </w:rPr>
      </w:pPr>
      <w:moveFrom w:id="3421" w:author="JORGE CONTRERAS ORTIZ" w:date="2021-09-02T17:09:00Z">
        <w:r w:rsidDel="001065B5">
          <w:rPr>
            <w:b/>
            <w:bCs/>
          </w:rPr>
          <w:t xml:space="preserve">Módulo: </w:t>
        </w:r>
        <w:r w:rsidDel="001065B5">
          <w:t>Se implementa el módulo KTWM102 junto con el circuito necesario.</w:t>
        </w:r>
      </w:moveFrom>
    </w:p>
    <w:p w14:paraId="1DC689C4" w14:textId="4C3B1A8C" w:rsidR="002B00CB" w:rsidDel="001065B5" w:rsidRDefault="002B00CB" w:rsidP="002B00CB">
      <w:pPr>
        <w:pStyle w:val="Prrafodelista"/>
        <w:numPr>
          <w:ilvl w:val="0"/>
          <w:numId w:val="13"/>
        </w:numPr>
        <w:jc w:val="both"/>
        <w:rPr>
          <w:moveFrom w:id="3422" w:author="JORGE CONTRERAS ORTIZ" w:date="2021-09-02T17:09:00Z"/>
        </w:rPr>
      </w:pPr>
      <w:moveFrom w:id="3423" w:author="JORGE CONTRERAS ORTIZ" w:date="2021-09-02T17:09:00Z">
        <w:r w:rsidDel="001065B5">
          <w:rPr>
            <w:b/>
            <w:bCs/>
          </w:rPr>
          <w:t>Coockie Connector:</w:t>
        </w:r>
        <w:r w:rsidDel="001065B5">
          <w:t xml:space="preserve"> Zona donde se definen los conectores a utilizar para integrar la PCB a la Coockie.</w:t>
        </w:r>
      </w:moveFrom>
    </w:p>
    <w:p w14:paraId="0EF1E908" w14:textId="322B5827" w:rsidR="002B00CB" w:rsidDel="001065B5" w:rsidRDefault="002B00CB" w:rsidP="002B00CB">
      <w:pPr>
        <w:pStyle w:val="Prrafodelista"/>
        <w:numPr>
          <w:ilvl w:val="0"/>
          <w:numId w:val="13"/>
        </w:numPr>
        <w:jc w:val="both"/>
        <w:rPr>
          <w:moveFrom w:id="3424" w:author="JORGE CONTRERAS ORTIZ" w:date="2021-09-02T17:09:00Z"/>
        </w:rPr>
      </w:pPr>
      <w:moveFrom w:id="3425" w:author="JORGE CONTRERAS ORTIZ" w:date="2021-09-02T17:09:00Z">
        <w:r w:rsidDel="001065B5">
          <w:rPr>
            <w:b/>
            <w:bCs/>
          </w:rPr>
          <w:t>USB:</w:t>
        </w:r>
        <w:r w:rsidDel="001065B5">
          <w:t xml:space="preserve"> Se introduce un conector micro USB tipo B.</w:t>
        </w:r>
      </w:moveFrom>
    </w:p>
    <w:p w14:paraId="58DCD33B" w14:textId="05DDD999" w:rsidR="002B00CB" w:rsidDel="001065B5" w:rsidRDefault="002B00CB" w:rsidP="002B00CB">
      <w:pPr>
        <w:jc w:val="both"/>
        <w:rPr>
          <w:moveFrom w:id="3426" w:author="JORGE CONTRERAS ORTIZ" w:date="2021-09-02T17:09:00Z"/>
        </w:rPr>
      </w:pPr>
      <w:moveFrom w:id="3427" w:author="JORGE CONTRERAS ORTIZ" w:date="2021-09-02T17:09:00Z">
        <w:r w:rsidDel="001065B5">
          <w:rPr>
            <w:noProof/>
          </w:rPr>
          <mc:AlternateContent>
            <mc:Choice Requires="wps">
              <w:drawing>
                <wp:anchor distT="0" distB="0" distL="114300" distR="114300" simplePos="0" relativeHeight="251682816" behindDoc="1" locked="0" layoutInCell="1" allowOverlap="1" wp14:anchorId="30574BDC" wp14:editId="1230EA2F">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3428" w:name="_Toc81499651"/>
                              <w:bookmarkStart w:id="3429" w:name="_Toc81499886"/>
                              <w:r>
                                <w:t xml:space="preserve">Ilustración </w:t>
                              </w:r>
                              <w:r w:rsidR="00E20257">
                                <w:fldChar w:fldCharType="begin"/>
                              </w:r>
                              <w:r w:rsidR="00E20257">
                                <w:instrText xml:space="preserve"> SEQ Ilustración \* ARABIC </w:instrText>
                              </w:r>
                              <w:r w:rsidR="00E20257">
                                <w:fldChar w:fldCharType="separate"/>
                              </w:r>
                              <w:r w:rsidR="006E5AFC">
                                <w:rPr>
                                  <w:noProof/>
                                </w:rPr>
                                <w:t>59</w:t>
                              </w:r>
                              <w:r w:rsidR="00E20257">
                                <w:rPr>
                                  <w:noProof/>
                                </w:rPr>
                                <w:fldChar w:fldCharType="end"/>
                              </w:r>
                              <w:r>
                                <w:t xml:space="preserve"> Jerarquía Circuito</w:t>
                              </w:r>
                              <w:bookmarkEnd w:id="3428"/>
                              <w:bookmarkEnd w:id="34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4BDC" id="Cuadro de texto 69" o:spid="_x0000_s1037" type="#_x0000_t202" style="position:absolute;left:0;text-align:left;margin-left:-21.5pt;margin-top:232.35pt;width:496.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" stroked="f">
                  <v:textbox style="mso-fit-shape-to-text:t" inset="0,0,0,0">
                    <w:txbxContent>
                      <w:p w14:paraId="42C485D5" w14:textId="77777777" w:rsidR="00514EED" w:rsidRDefault="00514EED" w:rsidP="002B00CB">
                        <w:pPr>
                          <w:pStyle w:val="Descripcin"/>
                          <w:jc w:val="center"/>
                        </w:pPr>
                      </w:p>
                      <w:p w14:paraId="65D133C3" w14:textId="2A1740F5" w:rsidR="002B00CB" w:rsidRPr="005E6469" w:rsidRDefault="002B00CB" w:rsidP="002B00CB">
                        <w:pPr>
                          <w:pStyle w:val="Descripcin"/>
                          <w:jc w:val="center"/>
                          <w:rPr>
                            <w:noProof/>
                          </w:rPr>
                        </w:pPr>
                        <w:bookmarkStart w:id="3430" w:name="_Toc81499651"/>
                        <w:bookmarkStart w:id="3431" w:name="_Toc81499886"/>
                        <w:r>
                          <w:t xml:space="preserve">Ilustración </w:t>
                        </w:r>
                        <w:r w:rsidR="00E20257">
                          <w:fldChar w:fldCharType="begin"/>
                        </w:r>
                        <w:r w:rsidR="00E20257">
                          <w:instrText xml:space="preserve"> SEQ Ilustración \* ARABIC </w:instrText>
                        </w:r>
                        <w:r w:rsidR="00E20257">
                          <w:fldChar w:fldCharType="separate"/>
                        </w:r>
                        <w:r w:rsidR="006E5AFC">
                          <w:rPr>
                            <w:noProof/>
                          </w:rPr>
                          <w:t>59</w:t>
                        </w:r>
                        <w:r w:rsidR="00E20257">
                          <w:rPr>
                            <w:noProof/>
                          </w:rPr>
                          <w:fldChar w:fldCharType="end"/>
                        </w:r>
                        <w:r>
                          <w:t xml:space="preserve"> Jerarquía Circuito</w:t>
                        </w:r>
                        <w:bookmarkEnd w:id="3430"/>
                        <w:bookmarkEnd w:id="3431"/>
                      </w:p>
                    </w:txbxContent>
                  </v:textbox>
                  <w10:wrap type="tight"/>
                </v:shape>
              </w:pict>
            </mc:Fallback>
          </mc:AlternateContent>
        </w:r>
        <w:r w:rsidDel="001065B5">
          <w:rPr>
            <w:noProof/>
          </w:rPr>
          <w:drawing>
            <wp:anchor distT="0" distB="0" distL="114300" distR="114300" simplePos="0" relativeHeight="251680768" behindDoc="1" locked="0" layoutInCell="1" allowOverlap="1" wp14:anchorId="54C13224" wp14:editId="706BC92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Del="001065B5">
          <w:t>Estas cuatro partes se integran y se conectan entre sí de la siguiente manera:</w:t>
        </w:r>
      </w:moveFrom>
    </w:p>
    <w:p w14:paraId="31DC9852" w14:textId="0B08FD9C" w:rsidR="00025978" w:rsidDel="001065B5" w:rsidRDefault="00025978">
      <w:pPr>
        <w:rPr>
          <w:moveFrom w:id="3432" w:author="JORGE CONTRERAS ORTIZ" w:date="2021-09-02T17:09:00Z"/>
        </w:rPr>
      </w:pPr>
      <w:moveFrom w:id="3433" w:author="JORGE CONTRERAS ORTIZ" w:date="2021-09-02T17:09:00Z">
        <w:r w:rsidDel="001065B5">
          <w:br w:type="page"/>
        </w:r>
      </w:moveFrom>
    </w:p>
    <w:p w14:paraId="1F16D55B" w14:textId="5F152280" w:rsidR="002B00CB" w:rsidDel="001065B5" w:rsidRDefault="00025978" w:rsidP="00025978">
      <w:pPr>
        <w:pStyle w:val="Ttulo2"/>
        <w:numPr>
          <w:ilvl w:val="1"/>
          <w:numId w:val="1"/>
        </w:numPr>
        <w:rPr>
          <w:moveFrom w:id="3434" w:author="JORGE CONTRERAS ORTIZ" w:date="2021-09-02T17:09:00Z"/>
        </w:rPr>
      </w:pPr>
      <w:moveFrom w:id="3435" w:author="JORGE CONTRERAS ORTIZ" w:date="2021-09-02T17:09:00Z">
        <w:r w:rsidDel="001065B5">
          <w:t>CIRCUITO DE ALIMENTACIÓN</w:t>
        </w:r>
      </w:moveFrom>
    </w:p>
    <w:p w14:paraId="6D772D3A" w14:textId="48D96CD4" w:rsidR="00025978" w:rsidDel="001065B5" w:rsidRDefault="00025978" w:rsidP="00025978">
      <w:pPr>
        <w:rPr>
          <w:moveFrom w:id="3436" w:author="JORGE CONTRERAS ORTIZ" w:date="2021-09-02T17:09:00Z"/>
        </w:rPr>
      </w:pPr>
    </w:p>
    <w:p w14:paraId="62708628" w14:textId="6687E6E0" w:rsidR="00025978" w:rsidDel="001065B5" w:rsidRDefault="00025978" w:rsidP="00025978">
      <w:pPr>
        <w:rPr>
          <w:moveFrom w:id="3437" w:author="JORGE CONTRERAS ORTIZ" w:date="2021-09-02T17:09:00Z"/>
        </w:rPr>
      </w:pPr>
      <w:moveFrom w:id="3438" w:author="JORGE CONTRERAS ORTIZ" w:date="2021-09-02T17:09:00Z">
        <w:r w:rsidDel="001065B5">
          <w:t>En la parte de alimentación, el circuito realizado ha sido el siguiente:</w:t>
        </w:r>
      </w:moveFrom>
    </w:p>
    <w:p w14:paraId="6C62B6F0" w14:textId="06B0FBB1" w:rsidR="002B6FE0" w:rsidDel="001065B5" w:rsidRDefault="002B6FE0" w:rsidP="00025978">
      <w:pPr>
        <w:rPr>
          <w:moveFrom w:id="3439" w:author="JORGE CONTRERAS ORTIZ" w:date="2021-09-02T17:09:00Z"/>
        </w:rPr>
      </w:pPr>
    </w:p>
    <w:p w14:paraId="19A83D3C" w14:textId="1E2E3296" w:rsidR="00025978" w:rsidDel="001065B5" w:rsidRDefault="00025978" w:rsidP="00025978">
      <w:pPr>
        <w:keepNext/>
        <w:jc w:val="center"/>
        <w:rPr>
          <w:moveFrom w:id="3440" w:author="JORGE CONTRERAS ORTIZ" w:date="2021-09-02T17:09:00Z"/>
        </w:rPr>
      </w:pPr>
      <w:moveFrom w:id="3441" w:author="JORGE CONTRERAS ORTIZ" w:date="2021-09-02T17:09:00Z">
        <w:r w:rsidDel="001065B5">
          <w:rPr>
            <w:noProof/>
          </w:rPr>
          <w:drawing>
            <wp:inline distT="0" distB="0" distL="0" distR="0" wp14:anchorId="192530DB" wp14:editId="6F234C4C">
              <wp:extent cx="5759450" cy="4532630"/>
              <wp:effectExtent l="0" t="0" r="0" b="1270"/>
              <wp:docPr id="71" name="Imagen 7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22"/>
                      <a:stretch>
                        <a:fillRect/>
                      </a:stretch>
                    </pic:blipFill>
                    <pic:spPr>
                      <a:xfrm>
                        <a:off x="0" y="0"/>
                        <a:ext cx="5759450" cy="4532630"/>
                      </a:xfrm>
                      <a:prstGeom prst="rect">
                        <a:avLst/>
                      </a:prstGeom>
                    </pic:spPr>
                  </pic:pic>
                </a:graphicData>
              </a:graphic>
            </wp:inline>
          </w:drawing>
        </w:r>
      </w:moveFrom>
    </w:p>
    <w:p w14:paraId="011DA3FA" w14:textId="4C0921B8" w:rsidR="00025978" w:rsidDel="001065B5" w:rsidRDefault="00025978" w:rsidP="00025978">
      <w:pPr>
        <w:pStyle w:val="Descripcin"/>
        <w:jc w:val="center"/>
        <w:rPr>
          <w:moveFrom w:id="3442" w:author="JORGE CONTRERAS ORTIZ" w:date="2021-09-02T17:09:00Z"/>
        </w:rPr>
      </w:pPr>
      <w:moveFrom w:id="3443" w:author="JORGE CONTRERAS ORTIZ" w:date="2021-09-02T17:09:00Z">
        <w:r w:rsidDel="001065B5">
          <w:t>Ilustración  Circuito de Alimentación</w:t>
        </w:r>
      </w:moveFrom>
    </w:p>
    <w:p w14:paraId="026E7D4F" w14:textId="098E42EE" w:rsidR="00025978" w:rsidDel="001065B5" w:rsidRDefault="00025978" w:rsidP="00025978">
      <w:pPr>
        <w:jc w:val="both"/>
        <w:rPr>
          <w:moveFrom w:id="3444" w:author="JORGE CONTRERAS ORTIZ" w:date="2021-09-02T17:09:00Z"/>
        </w:rPr>
      </w:pPr>
      <w:moveFrom w:id="3445" w:author="JORGE CONTRERAS ORTIZ" w:date="2021-09-02T17:09:00Z">
        <w:r w:rsidDel="001065B5">
          <w:t>Para entender el circuito deberemos tener en cuenta que disponemos de dos alimentaciones posibles:</w:t>
        </w:r>
      </w:moveFrom>
    </w:p>
    <w:p w14:paraId="311C76F8" w14:textId="1D643B88" w:rsidR="00025978" w:rsidDel="001065B5" w:rsidRDefault="00025978" w:rsidP="00025978">
      <w:pPr>
        <w:pStyle w:val="Prrafodelista"/>
        <w:numPr>
          <w:ilvl w:val="0"/>
          <w:numId w:val="13"/>
        </w:numPr>
        <w:jc w:val="both"/>
        <w:rPr>
          <w:moveFrom w:id="3446" w:author="JORGE CONTRERAS ORTIZ" w:date="2021-09-02T17:09:00Z"/>
        </w:rPr>
      </w:pPr>
      <w:moveFrom w:id="3447" w:author="JORGE CONTRERAS ORTIZ" w:date="2021-09-02T17:09:00Z">
        <w:r w:rsidDel="001065B5">
          <w:t xml:space="preserve">Alimentación de 5V recibida por el conector USB (definida como </w:t>
        </w:r>
        <w:r w:rsidRPr="00025978" w:rsidDel="001065B5">
          <w:rPr>
            <w:b/>
            <w:bCs/>
          </w:rPr>
          <w:t>VBUS</w:t>
        </w:r>
        <w:r w:rsidDel="001065B5">
          <w:t>).</w:t>
        </w:r>
      </w:moveFrom>
    </w:p>
    <w:p w14:paraId="1CBD4D14" w14:textId="6174160F" w:rsidR="00025978" w:rsidDel="001065B5" w:rsidRDefault="00025978" w:rsidP="00025978">
      <w:pPr>
        <w:pStyle w:val="Prrafodelista"/>
        <w:numPr>
          <w:ilvl w:val="0"/>
          <w:numId w:val="13"/>
        </w:numPr>
        <w:jc w:val="both"/>
        <w:rPr>
          <w:moveFrom w:id="3448" w:author="JORGE CONTRERAS ORTIZ" w:date="2021-09-02T17:09:00Z"/>
        </w:rPr>
      </w:pPr>
      <w:moveFrom w:id="3449" w:author="JORGE CONTRERAS ORTIZ" w:date="2021-09-02T17:09:00Z">
        <w:r w:rsidDel="001065B5">
          <w:t>Alimentación de 3V3 recibida de la placa de alimentación de la Coockie (definida como</w:t>
        </w:r>
        <w:r w:rsidDel="001065B5">
          <w:rPr>
            <w:b/>
            <w:bCs/>
          </w:rPr>
          <w:t xml:space="preserve"> DVDD</w:t>
        </w:r>
        <w:r w:rsidDel="001065B5">
          <w:t>).</w:t>
        </w:r>
      </w:moveFrom>
    </w:p>
    <w:p w14:paraId="28E26D2B" w14:textId="22BA349E" w:rsidR="00025978" w:rsidDel="001065B5" w:rsidRDefault="00025978" w:rsidP="00025978">
      <w:pPr>
        <w:jc w:val="both"/>
        <w:rPr>
          <w:moveFrom w:id="3450" w:author="JORGE CONTRERAS ORTIZ" w:date="2021-09-02T17:09:00Z"/>
        </w:rPr>
      </w:pPr>
      <w:moveFrom w:id="3451" w:author="JORGE CONTRERAS ORTIZ" w:date="2021-09-02T17:09:00Z">
        <w:r w:rsidDel="001065B5">
          <w:t xml:space="preserve">En primer lugar, ambas líneas de alimentación pasan por U1, un switch de potencia, el </w:t>
        </w:r>
        <w:r w:rsidR="00925AA5" w:rsidDel="001065B5">
          <w:t>cual</w:t>
        </w:r>
        <w:r w:rsidDel="001065B5">
          <w:t xml:space="preserve">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5B2EB5" w:rsidDel="001065B5">
          <w:rPr>
            <w:b/>
            <w:bCs/>
          </w:rPr>
          <w:t>PMUX</w:t>
        </w:r>
        <w:r w:rsidDel="001065B5">
          <w:t xml:space="preserve">) </w:t>
        </w:r>
        <w:r w:rsidR="005B2EB5" w:rsidDel="001065B5">
          <w:t>se hará pasar por U2, LDO a 3V3, asegurándonos así una alimentación estable de 3V3, ya se haya seleccionado previamente 5V o 3V3. Finalmente ya se pasará esta alimentación al resto del circuito.</w:t>
        </w:r>
      </w:moveFrom>
    </w:p>
    <w:p w14:paraId="1E95F39F" w14:textId="4B3DB75E" w:rsidR="00925AA5" w:rsidDel="001065B5" w:rsidRDefault="00925AA5" w:rsidP="00025978">
      <w:pPr>
        <w:jc w:val="both"/>
        <w:rPr>
          <w:moveFrom w:id="3452" w:author="JORGE CONTRERAS ORTIZ" w:date="2021-09-02T17:09:00Z"/>
        </w:rPr>
      </w:pPr>
      <w:moveFrom w:id="3453" w:author="JORGE CONTRERAS ORTIZ" w:date="2021-09-02T17:09:00Z">
        <w:r w:rsidDel="001065B5">
          <w:t>Se ha añadido un Led SMD, junto con una resistencia en serie, a la salida de 3V3 del LDO (U2) para confirmar el correcto funcionamiento de esta parte del circuito.</w:t>
        </w:r>
      </w:moveFrom>
    </w:p>
    <w:p w14:paraId="3A77EDB3" w14:textId="4B2C3DF5" w:rsidR="005B2EB5" w:rsidDel="001065B5" w:rsidRDefault="007838F1" w:rsidP="002B6FE0">
      <w:pPr>
        <w:pStyle w:val="Ttulo2"/>
        <w:numPr>
          <w:ilvl w:val="1"/>
          <w:numId w:val="1"/>
        </w:numPr>
        <w:rPr>
          <w:moveFrom w:id="3454" w:author="JORGE CONTRERAS ORTIZ" w:date="2021-09-02T17:09:00Z"/>
        </w:rPr>
      </w:pPr>
      <w:moveFrom w:id="3455" w:author="JORGE CONTRERAS ORTIZ" w:date="2021-09-02T17:09:00Z">
        <w:r w:rsidDel="001065B5">
          <w:t>INTEGRACIÓN DEL MÓDULO</w:t>
        </w:r>
      </w:moveFrom>
    </w:p>
    <w:p w14:paraId="03B0B79D" w14:textId="7B51BFAF" w:rsidR="002B6FE0" w:rsidDel="001065B5" w:rsidRDefault="002B6FE0" w:rsidP="002B6FE0">
      <w:pPr>
        <w:rPr>
          <w:moveFrom w:id="3456" w:author="JORGE CONTRERAS ORTIZ" w:date="2021-09-02T17:09:00Z"/>
        </w:rPr>
      </w:pPr>
    </w:p>
    <w:p w14:paraId="3F3E8310" w14:textId="78D032F0" w:rsidR="002B6FE0" w:rsidDel="001065B5" w:rsidRDefault="002B6FE0" w:rsidP="002B6FE0">
      <w:pPr>
        <w:rPr>
          <w:moveFrom w:id="3457" w:author="JORGE CONTRERAS ORTIZ" w:date="2021-09-02T17:09:00Z"/>
        </w:rPr>
      </w:pPr>
      <w:moveFrom w:id="3458" w:author="JORGE CONTRERAS ORTIZ" w:date="2021-09-02T17:09:00Z">
        <w:r w:rsidDel="001065B5">
          <w:t>El circuito realizado para integrar el módulo KTWM102 es el siguiente:</w:t>
        </w:r>
      </w:moveFrom>
    </w:p>
    <w:p w14:paraId="7D363C22" w14:textId="5F6B260A" w:rsidR="00B47D51" w:rsidDel="001065B5" w:rsidRDefault="00B47D51" w:rsidP="00B47D51">
      <w:pPr>
        <w:keepNext/>
        <w:rPr>
          <w:moveFrom w:id="3459" w:author="JORGE CONTRERAS ORTIZ" w:date="2021-09-02T17:09:00Z"/>
        </w:rPr>
      </w:pPr>
      <w:moveFrom w:id="3460" w:author="JORGE CONTRERAS ORTIZ" w:date="2021-09-02T17:09:00Z">
        <w:r w:rsidDel="001065B5">
          <w:rPr>
            <w:noProof/>
          </w:rPr>
          <w:drawing>
            <wp:inline distT="0" distB="0" distL="0" distR="0" wp14:anchorId="591D910E" wp14:editId="03F7D147">
              <wp:extent cx="5759450" cy="3343275"/>
              <wp:effectExtent l="0" t="0" r="0" b="9525"/>
              <wp:docPr id="70" name="Imagen 7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23"/>
                      <a:stretch>
                        <a:fillRect/>
                      </a:stretch>
                    </pic:blipFill>
                    <pic:spPr>
                      <a:xfrm>
                        <a:off x="0" y="0"/>
                        <a:ext cx="5759450" cy="3343275"/>
                      </a:xfrm>
                      <a:prstGeom prst="rect">
                        <a:avLst/>
                      </a:prstGeom>
                    </pic:spPr>
                  </pic:pic>
                </a:graphicData>
              </a:graphic>
            </wp:inline>
          </w:drawing>
        </w:r>
      </w:moveFrom>
    </w:p>
    <w:p w14:paraId="24ADE17C" w14:textId="1DE4BCC5" w:rsidR="00B47D51" w:rsidDel="001065B5" w:rsidRDefault="00B47D51" w:rsidP="00B47D51">
      <w:pPr>
        <w:pStyle w:val="Descripcin"/>
        <w:jc w:val="center"/>
        <w:rPr>
          <w:moveFrom w:id="3461" w:author="JORGE CONTRERAS ORTIZ" w:date="2021-09-02T17:09:00Z"/>
        </w:rPr>
      </w:pPr>
      <w:moveFrom w:id="3462"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1</w:t>
        </w:r>
        <w:r w:rsidR="00E20257" w:rsidDel="001065B5">
          <w:rPr>
            <w:noProof/>
          </w:rPr>
          <w:fldChar w:fldCharType="end"/>
        </w:r>
        <w:r w:rsidDel="001065B5">
          <w:t xml:space="preserve"> Circuito Integración del Módulo</w:t>
        </w:r>
      </w:moveFrom>
    </w:p>
    <w:p w14:paraId="587CC876" w14:textId="6B2A9885" w:rsidR="00925AA5" w:rsidDel="001065B5" w:rsidRDefault="00925AA5">
      <w:pPr>
        <w:rPr>
          <w:moveFrom w:id="3463" w:author="JORGE CONTRERAS ORTIZ" w:date="2021-09-02T17:09:00Z"/>
        </w:rPr>
      </w:pPr>
    </w:p>
    <w:p w14:paraId="78E28A9D" w14:textId="5828AD3B" w:rsidR="00925AA5" w:rsidDel="001065B5" w:rsidRDefault="00925AA5">
      <w:pPr>
        <w:rPr>
          <w:moveFrom w:id="3464" w:author="JORGE CONTRERAS ORTIZ" w:date="2021-09-02T17:09:00Z"/>
        </w:rPr>
      </w:pPr>
      <w:moveFrom w:id="3465" w:author="JORGE CONTRERAS ORTIZ" w:date="2021-09-02T17:09:00Z">
        <w:r w:rsidDel="001065B5">
          <w:t>El dispositivo KTWM102, tal como hemos mostrado anteriormente, es el siguiente:</w:t>
        </w:r>
      </w:moveFrom>
    </w:p>
    <w:p w14:paraId="5B08DA30" w14:textId="2B8AA147" w:rsidR="007838F1" w:rsidDel="001065B5" w:rsidRDefault="007838F1">
      <w:pPr>
        <w:rPr>
          <w:moveFrom w:id="3466" w:author="JORGE CONTRERAS ORTIZ" w:date="2021-09-02T17:09:00Z"/>
        </w:rPr>
      </w:pPr>
    </w:p>
    <w:p w14:paraId="6266800C" w14:textId="7DC02BE4" w:rsidR="00925AA5" w:rsidDel="001065B5" w:rsidRDefault="00925AA5" w:rsidP="00925AA5">
      <w:pPr>
        <w:keepNext/>
        <w:jc w:val="center"/>
        <w:rPr>
          <w:moveFrom w:id="3467" w:author="JORGE CONTRERAS ORTIZ" w:date="2021-09-02T17:09:00Z"/>
        </w:rPr>
      </w:pPr>
      <w:moveFrom w:id="3468" w:author="JORGE CONTRERAS ORTIZ" w:date="2021-09-02T17:09:00Z">
        <w:r w:rsidDel="001065B5">
          <w:rPr>
            <w:noProof/>
          </w:rPr>
          <w:drawing>
            <wp:inline distT="0" distB="0" distL="0" distR="0" wp14:anchorId="04504D76" wp14:editId="17B85B45">
              <wp:extent cx="2498566" cy="1839433"/>
              <wp:effectExtent l="0" t="0" r="0" b="8890"/>
              <wp:docPr id="72" name="Imagen 7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moveFrom>
    </w:p>
    <w:p w14:paraId="114B2FB8" w14:textId="31B90424" w:rsidR="00925AA5" w:rsidDel="001065B5" w:rsidRDefault="00925AA5" w:rsidP="00925AA5">
      <w:pPr>
        <w:pStyle w:val="Descripcin"/>
        <w:jc w:val="center"/>
        <w:rPr>
          <w:moveFrom w:id="3469" w:author="JORGE CONTRERAS ORTIZ" w:date="2021-09-02T17:09:00Z"/>
        </w:rPr>
      </w:pPr>
      <w:moveFrom w:id="3470"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2</w:t>
        </w:r>
        <w:r w:rsidR="00E20257" w:rsidDel="001065B5">
          <w:rPr>
            <w:noProof/>
          </w:rPr>
          <w:fldChar w:fldCharType="end"/>
        </w:r>
        <w:r w:rsidDel="001065B5">
          <w:t xml:space="preserve"> Dispositivo KTWM102</w:t>
        </w:r>
      </w:moveFrom>
    </w:p>
    <w:p w14:paraId="26F2D521" w14:textId="21E0A5BB" w:rsidR="007838F1" w:rsidDel="001065B5" w:rsidRDefault="007838F1" w:rsidP="00925AA5">
      <w:pPr>
        <w:jc w:val="both"/>
        <w:rPr>
          <w:moveFrom w:id="3471" w:author="JORGE CONTRERAS ORTIZ" w:date="2021-09-02T17:09:00Z"/>
        </w:rPr>
      </w:pPr>
    </w:p>
    <w:p w14:paraId="4DF1482F" w14:textId="3E322D08" w:rsidR="00925AA5" w:rsidDel="001065B5" w:rsidRDefault="00925AA5" w:rsidP="00925AA5">
      <w:pPr>
        <w:jc w:val="both"/>
        <w:rPr>
          <w:moveFrom w:id="3472" w:author="JORGE CONTRERAS ORTIZ" w:date="2021-09-02T17:09:00Z"/>
        </w:rPr>
      </w:pPr>
      <w:moveFrom w:id="3473" w:author="JORGE CONTRERAS ORTIZ" w:date="2021-09-02T17:09:00Z">
        <w:r w:rsidDel="001065B5">
          <w:t>Es el dispositivo utilizado para las comunicaciones entre los diferentes nodos. Para el diseño de esta parte del circuito, se han seguido las recomendaciones de KIRALE.</w:t>
        </w:r>
        <w:r w:rsidR="007838F1" w:rsidDel="001065B5">
          <w:t xml:space="preserve"> Se añaden un pulsador con pull-up para el RESET_n del propio KTWM102. El Led SMD incluido es utilizado para indicar el estado del nodo (conectado a la red, sin conexión, etc…).</w:t>
        </w:r>
      </w:moveFrom>
    </w:p>
    <w:p w14:paraId="634219C8" w14:textId="76543CF5" w:rsidR="007838F1" w:rsidDel="001065B5" w:rsidRDefault="007838F1">
      <w:pPr>
        <w:rPr>
          <w:moveFrom w:id="3474" w:author="JORGE CONTRERAS ORTIZ" w:date="2021-09-02T17:09:00Z"/>
        </w:rPr>
      </w:pPr>
      <w:moveFrom w:id="3475" w:author="JORGE CONTRERAS ORTIZ" w:date="2021-09-02T17:09:00Z">
        <w:r w:rsidDel="001065B5">
          <w:br w:type="page"/>
        </w:r>
      </w:moveFrom>
    </w:p>
    <w:p w14:paraId="3BC1076F" w14:textId="312C7681" w:rsidR="007838F1" w:rsidDel="001065B5" w:rsidRDefault="007838F1" w:rsidP="007838F1">
      <w:pPr>
        <w:pStyle w:val="Ttulo2"/>
        <w:numPr>
          <w:ilvl w:val="1"/>
          <w:numId w:val="1"/>
        </w:numPr>
        <w:rPr>
          <w:moveFrom w:id="3476" w:author="JORGE CONTRERAS ORTIZ" w:date="2021-09-02T17:09:00Z"/>
        </w:rPr>
      </w:pPr>
      <w:moveFrom w:id="3477" w:author="JORGE CONTRERAS ORTIZ" w:date="2021-09-02T17:09:00Z">
        <w:r w:rsidDel="001065B5">
          <w:t>COOCKIE CONNECTOR</w:t>
        </w:r>
      </w:moveFrom>
    </w:p>
    <w:p w14:paraId="0D3556FD" w14:textId="11CB0836" w:rsidR="007838F1" w:rsidDel="001065B5" w:rsidRDefault="007838F1" w:rsidP="007838F1">
      <w:pPr>
        <w:rPr>
          <w:moveFrom w:id="3478" w:author="JORGE CONTRERAS ORTIZ" w:date="2021-09-02T17:09:00Z"/>
        </w:rPr>
      </w:pPr>
    </w:p>
    <w:p w14:paraId="6B13E0A6" w14:textId="5E26D4E9" w:rsidR="007838F1" w:rsidDel="001065B5" w:rsidRDefault="007838F1" w:rsidP="007838F1">
      <w:pPr>
        <w:jc w:val="both"/>
        <w:rPr>
          <w:moveFrom w:id="3479" w:author="JORGE CONTRERAS ORTIZ" w:date="2021-09-02T17:09:00Z"/>
        </w:rPr>
      </w:pPr>
      <w:moveFrom w:id="3480" w:author="JORGE CONTRERAS ORTIZ" w:date="2021-09-02T17:09:00Z">
        <w:r w:rsidDel="001065B5">
          <w:t>Esta parte del circuito, es la interfaz con el resto de PCB integrantes de la Coockie a través de conectores verticales:</w:t>
        </w:r>
      </w:moveFrom>
    </w:p>
    <w:p w14:paraId="63E9D9F9" w14:textId="2487248F" w:rsidR="007838F1" w:rsidDel="001065B5" w:rsidRDefault="007838F1" w:rsidP="007838F1">
      <w:pPr>
        <w:keepNext/>
        <w:jc w:val="center"/>
        <w:rPr>
          <w:moveFrom w:id="3481" w:author="JORGE CONTRERAS ORTIZ" w:date="2021-09-02T17:09:00Z"/>
        </w:rPr>
      </w:pPr>
      <w:moveFrom w:id="3482" w:author="JORGE CONTRERAS ORTIZ" w:date="2021-09-02T17:09:00Z">
        <w:r w:rsidDel="001065B5">
          <w:rPr>
            <w:noProof/>
          </w:rPr>
          <w:drawing>
            <wp:inline distT="0" distB="0" distL="0" distR="0" wp14:anchorId="1A8E12E1" wp14:editId="24EDD12F">
              <wp:extent cx="5759450" cy="6643370"/>
              <wp:effectExtent l="0" t="0" r="0" b="5080"/>
              <wp:docPr id="67" name="Imagen 67"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25"/>
                      <a:stretch>
                        <a:fillRect/>
                      </a:stretch>
                    </pic:blipFill>
                    <pic:spPr>
                      <a:xfrm>
                        <a:off x="0" y="0"/>
                        <a:ext cx="5759450" cy="6643370"/>
                      </a:xfrm>
                      <a:prstGeom prst="rect">
                        <a:avLst/>
                      </a:prstGeom>
                    </pic:spPr>
                  </pic:pic>
                </a:graphicData>
              </a:graphic>
            </wp:inline>
          </w:drawing>
        </w:r>
      </w:moveFrom>
    </w:p>
    <w:p w14:paraId="5C54D4CC" w14:textId="6ED519D8" w:rsidR="007838F1" w:rsidDel="001065B5" w:rsidRDefault="007838F1" w:rsidP="007838F1">
      <w:pPr>
        <w:pStyle w:val="Descripcin"/>
        <w:jc w:val="center"/>
        <w:rPr>
          <w:moveFrom w:id="3483" w:author="JORGE CONTRERAS ORTIZ" w:date="2021-09-02T17:09:00Z"/>
        </w:rPr>
      </w:pPr>
      <w:moveFrom w:id="3484"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3</w:t>
        </w:r>
        <w:r w:rsidR="00E20257" w:rsidDel="001065B5">
          <w:rPr>
            <w:noProof/>
          </w:rPr>
          <w:fldChar w:fldCharType="end"/>
        </w:r>
        <w:r w:rsidDel="001065B5">
          <w:t xml:space="preserve"> Conectores Verticales</w:t>
        </w:r>
      </w:moveFrom>
    </w:p>
    <w:p w14:paraId="06680E04" w14:textId="36FC57FD" w:rsidR="005B4B3D" w:rsidDel="001065B5" w:rsidRDefault="005B4B3D">
      <w:pPr>
        <w:rPr>
          <w:moveFrom w:id="3485" w:author="JORGE CONTRERAS ORTIZ" w:date="2021-09-02T17:09:00Z"/>
        </w:rPr>
      </w:pPr>
      <w:moveFrom w:id="3486" w:author="JORGE CONTRERAS ORTIZ" w:date="2021-09-02T17:09:00Z">
        <w:r w:rsidDel="001065B5">
          <w:br w:type="page"/>
        </w:r>
      </w:moveFrom>
    </w:p>
    <w:p w14:paraId="6612BED1" w14:textId="5D802D46" w:rsidR="007838F1" w:rsidDel="001065B5" w:rsidRDefault="005B4B3D" w:rsidP="005B4B3D">
      <w:pPr>
        <w:pStyle w:val="Ttulo2"/>
        <w:numPr>
          <w:ilvl w:val="1"/>
          <w:numId w:val="1"/>
        </w:numPr>
        <w:rPr>
          <w:moveFrom w:id="3487" w:author="JORGE CONTRERAS ORTIZ" w:date="2021-09-02T17:09:00Z"/>
        </w:rPr>
      </w:pPr>
      <w:moveFrom w:id="3488" w:author="JORGE CONTRERAS ORTIZ" w:date="2021-09-02T17:09:00Z">
        <w:r w:rsidDel="001065B5">
          <w:t>USB</w:t>
        </w:r>
      </w:moveFrom>
    </w:p>
    <w:p w14:paraId="4CB1454D" w14:textId="1955BDAF" w:rsidR="005B4B3D" w:rsidDel="001065B5" w:rsidRDefault="005B4B3D" w:rsidP="005B4B3D">
      <w:pPr>
        <w:rPr>
          <w:moveFrom w:id="3489" w:author="JORGE CONTRERAS ORTIZ" w:date="2021-09-02T17:09:00Z"/>
        </w:rPr>
      </w:pPr>
    </w:p>
    <w:p w14:paraId="25FF2889" w14:textId="74F5EE7A" w:rsidR="005B4B3D" w:rsidDel="001065B5" w:rsidRDefault="005B4B3D" w:rsidP="005B4B3D">
      <w:pPr>
        <w:jc w:val="both"/>
        <w:rPr>
          <w:moveFrom w:id="3490" w:author="JORGE CONTRERAS ORTIZ" w:date="2021-09-02T17:09:00Z"/>
        </w:rPr>
      </w:pPr>
      <w:moveFrom w:id="3491" w:author="JORGE CONTRERAS ORTIZ" w:date="2021-09-02T17:09:00Z">
        <w:r w:rsidDel="001065B5">
          <w:t>Esta última parte implementa un conector micro USB tipo B, pudiendo así conectar el dispositivo KTWM102 con un PC a través de la herramienta KiTools.</w:t>
        </w:r>
      </w:moveFrom>
    </w:p>
    <w:p w14:paraId="055B4476" w14:textId="6C6B9A5F" w:rsidR="005B4B3D" w:rsidDel="001065B5" w:rsidRDefault="005B4B3D" w:rsidP="005B4B3D">
      <w:pPr>
        <w:keepNext/>
        <w:jc w:val="both"/>
        <w:rPr>
          <w:moveFrom w:id="3492" w:author="JORGE CONTRERAS ORTIZ" w:date="2021-09-02T17:09:00Z"/>
        </w:rPr>
      </w:pPr>
      <w:moveFrom w:id="3493" w:author="JORGE CONTRERAS ORTIZ" w:date="2021-09-02T17:09:00Z">
        <w:r w:rsidDel="001065B5">
          <w:rPr>
            <w:noProof/>
          </w:rPr>
          <w:drawing>
            <wp:inline distT="0" distB="0" distL="0" distR="0" wp14:anchorId="7779FE67" wp14:editId="63AD062F">
              <wp:extent cx="5759450" cy="2359660"/>
              <wp:effectExtent l="0" t="0" r="0" b="2540"/>
              <wp:docPr id="73" name="Imagen 7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26"/>
                      <a:stretch>
                        <a:fillRect/>
                      </a:stretch>
                    </pic:blipFill>
                    <pic:spPr>
                      <a:xfrm>
                        <a:off x="0" y="0"/>
                        <a:ext cx="5759450" cy="2359660"/>
                      </a:xfrm>
                      <a:prstGeom prst="rect">
                        <a:avLst/>
                      </a:prstGeom>
                    </pic:spPr>
                  </pic:pic>
                </a:graphicData>
              </a:graphic>
            </wp:inline>
          </w:drawing>
        </w:r>
      </w:moveFrom>
    </w:p>
    <w:p w14:paraId="01E27A4B" w14:textId="501CE2CC" w:rsidR="005B4B3D" w:rsidRPr="005B4B3D" w:rsidDel="001065B5" w:rsidRDefault="005B4B3D" w:rsidP="005B4B3D">
      <w:pPr>
        <w:pStyle w:val="Descripcin"/>
        <w:jc w:val="center"/>
        <w:rPr>
          <w:moveFrom w:id="3494" w:author="JORGE CONTRERAS ORTIZ" w:date="2021-09-02T17:09:00Z"/>
        </w:rPr>
      </w:pPr>
      <w:moveFrom w:id="3495" w:author="JORGE CONTRERAS ORTIZ" w:date="2021-09-02T17:09:00Z">
        <w:r w:rsidDel="001065B5">
          <w:t xml:space="preserve">Ilustración </w:t>
        </w:r>
        <w:r w:rsidR="00E20257" w:rsidDel="001065B5">
          <w:fldChar w:fldCharType="begin"/>
        </w:r>
        <w:r w:rsidR="00E20257" w:rsidDel="001065B5">
          <w:instrText xml:space="preserve"> SEQ Ilustración \* ARABIC </w:instrText>
        </w:r>
        <w:r w:rsidR="00E20257" w:rsidDel="001065B5">
          <w:fldChar w:fldCharType="separate"/>
        </w:r>
        <w:r w:rsidR="006E5AFC" w:rsidDel="001065B5">
          <w:rPr>
            <w:noProof/>
          </w:rPr>
          <w:t>64</w:t>
        </w:r>
        <w:r w:rsidR="00E20257" w:rsidDel="001065B5">
          <w:rPr>
            <w:noProof/>
          </w:rPr>
          <w:fldChar w:fldCharType="end"/>
        </w:r>
        <w:r w:rsidDel="001065B5">
          <w:t xml:space="preserve"> Conector USB</w:t>
        </w:r>
      </w:moveFrom>
    </w:p>
    <w:p w14:paraId="5E184EE9" w14:textId="3593B8DD" w:rsidR="006A5288" w:rsidDel="001065B5" w:rsidRDefault="005B4B3D" w:rsidP="00925AA5">
      <w:pPr>
        <w:jc w:val="both"/>
        <w:rPr>
          <w:moveFrom w:id="3496" w:author="JORGE CONTRERAS ORTIZ" w:date="2021-09-02T17:09:00Z"/>
        </w:rPr>
      </w:pPr>
      <w:moveFrom w:id="3497" w:author="JORGE CONTRERAS ORTIZ" w:date="2021-09-02T17:09:00Z">
        <w:r w:rsidDel="001065B5">
          <w:t xml:space="preserve">Se añade un Led SMD con una resistencia en serie, como comprobación de que lleguen los </w:t>
        </w:r>
        <w:commentRangeStart w:id="3498"/>
        <w:r w:rsidDel="001065B5">
          <w:t>5V</w:t>
        </w:r>
        <w:commentRangeEnd w:id="3498"/>
        <w:r w:rsidR="00820D44" w:rsidDel="001065B5">
          <w:rPr>
            <w:rStyle w:val="Refdecomentario"/>
          </w:rPr>
          <w:commentReference w:id="3498"/>
        </w:r>
        <w:r w:rsidDel="001065B5">
          <w:t xml:space="preserve"> correctamente al circuito, como símbolo de una buena conexión del conector.</w:t>
        </w:r>
      </w:moveFrom>
    </w:p>
    <w:moveFromRangeEnd w:id="3410"/>
    <w:p w14:paraId="76F71BCD" w14:textId="77777777" w:rsidR="00B935FD" w:rsidRPr="00925AA5" w:rsidRDefault="00B935FD" w:rsidP="00925AA5">
      <w:pPr>
        <w:jc w:val="both"/>
      </w:pPr>
    </w:p>
    <w:p w14:paraId="35946422" w14:textId="5B86EE08" w:rsidR="00B47D51" w:rsidRDefault="00B47D51" w:rsidP="00925AA5">
      <w:pPr>
        <w:jc w:val="center"/>
      </w:pPr>
      <w:r>
        <w:br w:type="page"/>
      </w:r>
    </w:p>
    <w:p w14:paraId="2735D21C" w14:textId="5BAF7A15" w:rsidR="00FB1A0B" w:rsidRPr="006D074E" w:rsidRDefault="00FB1A0B">
      <w:pPr>
        <w:pStyle w:val="Ttulo1"/>
        <w:numPr>
          <w:ilvl w:val="0"/>
          <w:numId w:val="1"/>
        </w:numPr>
        <w:rPr>
          <w:rFonts w:cs="Arial"/>
        </w:rPr>
      </w:pPr>
      <w:bookmarkStart w:id="3499" w:name="_Toc81499477"/>
      <w:r w:rsidRPr="006D074E">
        <w:rPr>
          <w:rFonts w:cs="Arial"/>
        </w:rPr>
        <w:lastRenderedPageBreak/>
        <w:t>CONCLUSIONES</w:t>
      </w:r>
      <w:bookmarkEnd w:id="3499"/>
    </w:p>
    <w:p w14:paraId="4CA5F1EE" w14:textId="7BDEF0B1" w:rsidR="006F3EF5" w:rsidRDefault="006F3EF5"/>
    <w:p w14:paraId="32C4BA53" w14:textId="05C3B032" w:rsidR="00EF5AA7" w:rsidRDefault="00EF5AA7" w:rsidP="00EF5AA7">
      <w:pPr>
        <w:jc w:val="both"/>
      </w:pPr>
      <w:r>
        <w:t xml:space="preserve">En este proyecto se ha buscado la viabilidad de la implementación de las comunicaciones THREAD en el sistema de la </w:t>
      </w:r>
      <w:proofErr w:type="spellStart"/>
      <w:r>
        <w:t>Coockie</w:t>
      </w:r>
      <w:proofErr w:type="spellEnd"/>
      <w:r>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3F4B32A6" w14:textId="0F656459" w:rsidR="00243B51" w:rsidRDefault="00243B51" w:rsidP="00EF5AA7">
      <w:pPr>
        <w:jc w:val="both"/>
      </w:pPr>
      <w:r>
        <w:t>Tras las diferentes pruebas realizadas, se ha visto que</w:t>
      </w:r>
      <w:r w:rsidR="00DA387F">
        <w:t>:</w:t>
      </w:r>
    </w:p>
    <w:p w14:paraId="36B88F40" w14:textId="336C8027" w:rsidR="008B346B" w:rsidRDefault="00DA387F" w:rsidP="008B346B">
      <w:pPr>
        <w:pStyle w:val="Prrafodelista"/>
        <w:numPr>
          <w:ilvl w:val="0"/>
          <w:numId w:val="13"/>
        </w:numPr>
        <w:jc w:val="both"/>
      </w:pPr>
      <w:r>
        <w:t>Las redes THREAD son redes bastante estables y con una buena capacidad multisalto entre nodos con muy escasa pérdida de la información enviada.</w:t>
      </w:r>
    </w:p>
    <w:p w14:paraId="647D23B2" w14:textId="77777777" w:rsidR="008B346B" w:rsidRDefault="008B346B" w:rsidP="008B346B">
      <w:pPr>
        <w:pStyle w:val="Prrafodelista"/>
        <w:jc w:val="both"/>
      </w:pPr>
    </w:p>
    <w:p w14:paraId="3D014954" w14:textId="5C841CF4" w:rsidR="008B346B" w:rsidRDefault="00DA387F" w:rsidP="008B346B">
      <w:pPr>
        <w:pStyle w:val="Prrafodelista"/>
        <w:numPr>
          <w:ilvl w:val="0"/>
          <w:numId w:val="13"/>
        </w:numPr>
        <w:jc w:val="both"/>
      </w:pPr>
      <w:r>
        <w:t>Variedad de opciones en las configuraciones disponibles a la hora de configurar tanto la red como los diferentes nodos que la compondrán.</w:t>
      </w:r>
    </w:p>
    <w:p w14:paraId="66AFAAC1" w14:textId="77777777" w:rsidR="008B346B" w:rsidRDefault="008B346B" w:rsidP="008B346B">
      <w:pPr>
        <w:pStyle w:val="Prrafodelista"/>
      </w:pPr>
    </w:p>
    <w:p w14:paraId="7446307B" w14:textId="2656389F" w:rsidR="008B346B" w:rsidRDefault="008B346B" w:rsidP="008B346B">
      <w:pPr>
        <w:pStyle w:val="Prrafodelista"/>
        <w:numPr>
          <w:ilvl w:val="0"/>
          <w:numId w:val="13"/>
        </w:numPr>
        <w:jc w:val="both"/>
      </w:pPr>
      <w:r>
        <w:t>Sencillez a la hora de crear la red y de configurar los nodos para su unión</w:t>
      </w:r>
      <w:r w:rsidR="00E707AD">
        <w:t xml:space="preserve"> gracias a la herramienta </w:t>
      </w:r>
      <w:proofErr w:type="spellStart"/>
      <w:r w:rsidR="00E707AD">
        <w:t>KiTools</w:t>
      </w:r>
      <w:proofErr w:type="spellEnd"/>
      <w:r w:rsidR="00E707AD">
        <w:t xml:space="preserve"> y los comandos KSH, los cuáles son con una interfaz sencilla con lenguaje humano</w:t>
      </w:r>
      <w:r>
        <w:t>.</w:t>
      </w:r>
    </w:p>
    <w:p w14:paraId="3DD7EE62" w14:textId="77777777" w:rsidR="008B346B" w:rsidRDefault="008B346B" w:rsidP="008B346B">
      <w:pPr>
        <w:pStyle w:val="Prrafodelista"/>
      </w:pPr>
    </w:p>
    <w:p w14:paraId="098B3E0B" w14:textId="1DF4E8B5" w:rsidR="008B346B" w:rsidRDefault="008B346B" w:rsidP="008B346B">
      <w:pPr>
        <w:pStyle w:val="Prrafodelista"/>
        <w:numPr>
          <w:ilvl w:val="0"/>
          <w:numId w:val="13"/>
        </w:numPr>
        <w:jc w:val="both"/>
      </w:pPr>
      <w:r>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57903A2D" w14:textId="5F473122" w:rsidR="00E707AD" w:rsidRDefault="00E707AD" w:rsidP="00E707AD">
      <w:pPr>
        <w:jc w:val="both"/>
      </w:pPr>
    </w:p>
    <w:p w14:paraId="5357B460" w14:textId="77777777" w:rsidR="008B346B" w:rsidRDefault="008B346B" w:rsidP="008B346B">
      <w:pPr>
        <w:pStyle w:val="Prrafodelista"/>
        <w:jc w:val="both"/>
      </w:pPr>
    </w:p>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0458F404" w:rsidR="00FB1A0B" w:rsidRDefault="00FB1A0B">
      <w:pPr>
        <w:pStyle w:val="Ttulo1"/>
        <w:numPr>
          <w:ilvl w:val="0"/>
          <w:numId w:val="1"/>
        </w:numPr>
        <w:rPr>
          <w:rFonts w:cs="Arial"/>
        </w:rPr>
      </w:pPr>
      <w:bookmarkStart w:id="3500" w:name="_Toc81499478"/>
      <w:r w:rsidRPr="006D074E">
        <w:rPr>
          <w:rFonts w:cs="Arial"/>
        </w:rPr>
        <w:lastRenderedPageBreak/>
        <w:t>LINEAS FUTURAS</w:t>
      </w:r>
      <w:bookmarkEnd w:id="3500"/>
    </w:p>
    <w:p w14:paraId="6395E730" w14:textId="08D2FCF3" w:rsidR="00EF5AA7" w:rsidRDefault="00EF5AA7" w:rsidP="00EF5AA7"/>
    <w:p w14:paraId="0E5D73B8" w14:textId="322D0FCB" w:rsidR="00243B51" w:rsidRDefault="00EF5AA7" w:rsidP="00EF5AA7">
      <w:pPr>
        <w:jc w:val="both"/>
      </w:pPr>
      <w:r>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1E6C81A2" w14:textId="501D47EF" w:rsidR="00243B51" w:rsidRDefault="00243B51" w:rsidP="00EF5AA7">
      <w:pPr>
        <w:jc w:val="both"/>
      </w:pPr>
      <w:r>
        <w:t xml:space="preserve">Esta propuesta de añadir una plataforma Web de gestión, ayudaría a una gestión mucho más fácil de los nodos, ya que el panel de Administración Web proporcionado por el </w:t>
      </w:r>
      <w:proofErr w:type="spellStart"/>
      <w:r>
        <w:t>Border</w:t>
      </w:r>
      <w:proofErr w:type="spellEnd"/>
      <w:r>
        <w:t xml:space="preserve"> </w:t>
      </w:r>
      <w:proofErr w:type="spellStart"/>
      <w:r>
        <w:t>Router</w:t>
      </w:r>
      <w:proofErr w:type="spellEnd"/>
      <w:r>
        <w:t xml:space="preserve">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69753273" w14:textId="77777777" w:rsidR="00243B51" w:rsidRPr="00EF5AA7" w:rsidRDefault="00243B51" w:rsidP="00EF5AA7">
      <w:pPr>
        <w:jc w:val="both"/>
      </w:pPr>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pPr>
        <w:pStyle w:val="Ttulo1"/>
        <w:numPr>
          <w:ilvl w:val="0"/>
          <w:numId w:val="1"/>
        </w:numPr>
        <w:rPr>
          <w:rFonts w:cs="Arial"/>
        </w:rPr>
      </w:pPr>
      <w:bookmarkStart w:id="3501" w:name="_Toc81499479"/>
      <w:r w:rsidRPr="006D074E">
        <w:rPr>
          <w:rFonts w:cs="Arial"/>
        </w:rPr>
        <w:lastRenderedPageBreak/>
        <w:t>PLANIFICACIÓN TEMPORAL Y PRESUPUESTO</w:t>
      </w:r>
      <w:bookmarkEnd w:id="3501"/>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pPr>
        <w:pStyle w:val="Ttulo1"/>
        <w:numPr>
          <w:ilvl w:val="0"/>
          <w:numId w:val="1"/>
        </w:numPr>
        <w:rPr>
          <w:rFonts w:cs="Arial"/>
        </w:rPr>
      </w:pPr>
      <w:bookmarkStart w:id="3502" w:name="_Toc81499480"/>
      <w:r w:rsidRPr="006D074E">
        <w:rPr>
          <w:rFonts w:cs="Arial"/>
        </w:rPr>
        <w:lastRenderedPageBreak/>
        <w:t>BIBLIOGRAFÍA</w:t>
      </w:r>
      <w:bookmarkEnd w:id="3502"/>
    </w:p>
    <w:p w14:paraId="2140A38D" w14:textId="34AD76CE" w:rsidR="006F3EF5" w:rsidRPr="006D074E" w:rsidRDefault="006F3EF5" w:rsidP="006F3EF5">
      <w:pPr>
        <w:rPr>
          <w:rFonts w:cs="Arial"/>
        </w:rPr>
      </w:pPr>
    </w:p>
    <w:p w14:paraId="4579DD93" w14:textId="51623ADF" w:rsidR="0019260F" w:rsidRPr="002135FF" w:rsidRDefault="00220A01" w:rsidP="0019260F">
      <w:pPr>
        <w:widowControl w:val="0"/>
        <w:autoSpaceDE w:val="0"/>
        <w:autoSpaceDN w:val="0"/>
        <w:adjustRightInd w:val="0"/>
        <w:spacing w:line="240" w:lineRule="auto"/>
        <w:ind w:left="640" w:hanging="640"/>
        <w:rPr>
          <w:rFonts w:cs="Arial"/>
          <w:noProof/>
          <w:szCs w:val="24"/>
          <w:lang w:val="en-US"/>
          <w:rPrChange w:id="3503" w:author="JORGE CONTRERAS ORTIZ" w:date="2021-09-02T17:33:00Z">
            <w:rPr>
              <w:rFonts w:cs="Arial"/>
              <w:noProof/>
              <w:szCs w:val="24"/>
            </w:rPr>
          </w:rPrChange>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19260F" w:rsidRPr="002135FF">
        <w:rPr>
          <w:rFonts w:cs="Arial"/>
          <w:noProof/>
          <w:szCs w:val="24"/>
          <w:lang w:val="en-US"/>
          <w:rPrChange w:id="3504" w:author="JORGE CONTRERAS ORTIZ" w:date="2021-09-02T17:33:00Z">
            <w:rPr>
              <w:rFonts w:cs="Arial"/>
              <w:noProof/>
              <w:szCs w:val="24"/>
            </w:rPr>
          </w:rPrChange>
        </w:rPr>
        <w:t>[1]</w:t>
      </w:r>
      <w:r w:rsidR="0019260F" w:rsidRPr="002135FF">
        <w:rPr>
          <w:rFonts w:cs="Arial"/>
          <w:noProof/>
          <w:szCs w:val="24"/>
          <w:lang w:val="en-US"/>
          <w:rPrChange w:id="3505" w:author="JORGE CONTRERAS ORTIZ" w:date="2021-09-02T17:33:00Z">
            <w:rPr>
              <w:rFonts w:cs="Arial"/>
              <w:noProof/>
              <w:szCs w:val="24"/>
            </w:rPr>
          </w:rPrChange>
        </w:rPr>
        <w:tab/>
        <w:t xml:space="preserve">S. Li, L. Da Xu, and S. Zhao, “5G Internet of Things: A survey,” </w:t>
      </w:r>
      <w:r w:rsidR="0019260F" w:rsidRPr="002135FF">
        <w:rPr>
          <w:rFonts w:cs="Arial"/>
          <w:i/>
          <w:iCs/>
          <w:noProof/>
          <w:szCs w:val="24"/>
          <w:lang w:val="en-US"/>
          <w:rPrChange w:id="3506" w:author="JORGE CONTRERAS ORTIZ" w:date="2021-09-02T17:33:00Z">
            <w:rPr>
              <w:rFonts w:cs="Arial"/>
              <w:i/>
              <w:iCs/>
              <w:noProof/>
              <w:szCs w:val="24"/>
            </w:rPr>
          </w:rPrChange>
        </w:rPr>
        <w:t>J. Ind. Inf. Integr.</w:t>
      </w:r>
      <w:r w:rsidR="0019260F" w:rsidRPr="002135FF">
        <w:rPr>
          <w:rFonts w:cs="Arial"/>
          <w:noProof/>
          <w:szCs w:val="24"/>
          <w:lang w:val="en-US"/>
          <w:rPrChange w:id="3507" w:author="JORGE CONTRERAS ORTIZ" w:date="2021-09-02T17:33:00Z">
            <w:rPr>
              <w:rFonts w:cs="Arial"/>
              <w:noProof/>
              <w:szCs w:val="24"/>
            </w:rPr>
          </w:rPrChange>
        </w:rPr>
        <w:t>, vol. 10, no. February, pp. 1–9, 2018, doi: 10.1016/j.jii.2018.01.005.</w:t>
      </w:r>
    </w:p>
    <w:p w14:paraId="6F363062"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08" w:author="JORGE CONTRERAS ORTIZ" w:date="2021-09-02T17:33:00Z">
            <w:rPr>
              <w:rFonts w:cs="Arial"/>
              <w:noProof/>
              <w:szCs w:val="24"/>
            </w:rPr>
          </w:rPrChange>
        </w:rPr>
      </w:pPr>
      <w:r w:rsidRPr="002135FF">
        <w:rPr>
          <w:rFonts w:cs="Arial"/>
          <w:noProof/>
          <w:szCs w:val="24"/>
          <w:lang w:val="en-US"/>
          <w:rPrChange w:id="3509" w:author="JORGE CONTRERAS ORTIZ" w:date="2021-09-02T17:33:00Z">
            <w:rPr>
              <w:rFonts w:cs="Arial"/>
              <w:noProof/>
              <w:szCs w:val="24"/>
            </w:rPr>
          </w:rPrChange>
        </w:rPr>
        <w:t>[2]</w:t>
      </w:r>
      <w:r w:rsidRPr="002135FF">
        <w:rPr>
          <w:rFonts w:cs="Arial"/>
          <w:noProof/>
          <w:szCs w:val="24"/>
          <w:lang w:val="en-US"/>
          <w:rPrChange w:id="3510" w:author="JORGE CONTRERAS ORTIZ" w:date="2021-09-02T17:33:00Z">
            <w:rPr>
              <w:rFonts w:cs="Arial"/>
              <w:noProof/>
              <w:szCs w:val="24"/>
            </w:rPr>
          </w:rPrChange>
        </w:rPr>
        <w:tab/>
        <w:t xml:space="preserve">R. M. Gomathi, G. H. S. Krishna, E. Brumancia, and Y. M. Dhas, “A Survey on IoT Technologies, Evolution and Architecture,” </w:t>
      </w:r>
      <w:r w:rsidRPr="002135FF">
        <w:rPr>
          <w:rFonts w:cs="Arial"/>
          <w:i/>
          <w:iCs/>
          <w:noProof/>
          <w:szCs w:val="24"/>
          <w:lang w:val="en-US"/>
          <w:rPrChange w:id="3511" w:author="JORGE CONTRERAS ORTIZ" w:date="2021-09-02T17:33:00Z">
            <w:rPr>
              <w:rFonts w:cs="Arial"/>
              <w:i/>
              <w:iCs/>
              <w:noProof/>
              <w:szCs w:val="24"/>
            </w:rPr>
          </w:rPrChange>
        </w:rPr>
        <w:t>2nd Int. Conf. Comput. Commun. Signal Process. Spec. Focus Technol. Innov. Smart Environ. ICCCSP 2018</w:t>
      </w:r>
      <w:r w:rsidRPr="002135FF">
        <w:rPr>
          <w:rFonts w:cs="Arial"/>
          <w:noProof/>
          <w:szCs w:val="24"/>
          <w:lang w:val="en-US"/>
          <w:rPrChange w:id="3512" w:author="JORGE CONTRERAS ORTIZ" w:date="2021-09-02T17:33:00Z">
            <w:rPr>
              <w:rFonts w:cs="Arial"/>
              <w:noProof/>
              <w:szCs w:val="24"/>
            </w:rPr>
          </w:rPrChange>
        </w:rPr>
        <w:t>, no. Icccsp, pp. 1–5, 2018, doi: 10.1109/ICCCSP.2018.8452820.</w:t>
      </w:r>
    </w:p>
    <w:p w14:paraId="0CEB1398"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13" w:author="JORGE CONTRERAS ORTIZ" w:date="2021-09-02T17:33:00Z">
            <w:rPr>
              <w:rFonts w:cs="Arial"/>
              <w:noProof/>
              <w:szCs w:val="24"/>
            </w:rPr>
          </w:rPrChange>
        </w:rPr>
      </w:pPr>
      <w:r w:rsidRPr="002135FF">
        <w:rPr>
          <w:rFonts w:cs="Arial"/>
          <w:noProof/>
          <w:szCs w:val="24"/>
          <w:lang w:val="en-US"/>
          <w:rPrChange w:id="3514" w:author="JORGE CONTRERAS ORTIZ" w:date="2021-09-02T17:33:00Z">
            <w:rPr>
              <w:rFonts w:cs="Arial"/>
              <w:noProof/>
              <w:szCs w:val="24"/>
            </w:rPr>
          </w:rPrChange>
        </w:rPr>
        <w:t>[3]</w:t>
      </w:r>
      <w:r w:rsidRPr="002135FF">
        <w:rPr>
          <w:rFonts w:cs="Arial"/>
          <w:noProof/>
          <w:szCs w:val="24"/>
          <w:lang w:val="en-US"/>
          <w:rPrChange w:id="3515" w:author="JORGE CONTRERAS ORTIZ" w:date="2021-09-02T17:33:00Z">
            <w:rPr>
              <w:rFonts w:cs="Arial"/>
              <w:noProof/>
              <w:szCs w:val="24"/>
            </w:rPr>
          </w:rPrChange>
        </w:rPr>
        <w:tab/>
        <w:t xml:space="preserve">L. Da Xu, W. He, and S. Li, “Internet of things in industries: A survey,” </w:t>
      </w:r>
      <w:r w:rsidRPr="002135FF">
        <w:rPr>
          <w:rFonts w:cs="Arial"/>
          <w:i/>
          <w:iCs/>
          <w:noProof/>
          <w:szCs w:val="24"/>
          <w:lang w:val="en-US"/>
          <w:rPrChange w:id="3516" w:author="JORGE CONTRERAS ORTIZ" w:date="2021-09-02T17:33:00Z">
            <w:rPr>
              <w:rFonts w:cs="Arial"/>
              <w:i/>
              <w:iCs/>
              <w:noProof/>
              <w:szCs w:val="24"/>
            </w:rPr>
          </w:rPrChange>
        </w:rPr>
        <w:t>IEEE Trans. Ind. Informatics</w:t>
      </w:r>
      <w:r w:rsidRPr="002135FF">
        <w:rPr>
          <w:rFonts w:cs="Arial"/>
          <w:noProof/>
          <w:szCs w:val="24"/>
          <w:lang w:val="en-US"/>
          <w:rPrChange w:id="3517" w:author="JORGE CONTRERAS ORTIZ" w:date="2021-09-02T17:33:00Z">
            <w:rPr>
              <w:rFonts w:cs="Arial"/>
              <w:noProof/>
              <w:szCs w:val="24"/>
            </w:rPr>
          </w:rPrChange>
        </w:rPr>
        <w:t>, vol. 10, no. 4, pp. 2233–2243, 2014, doi: 10.1109/TII.2014.2300753.</w:t>
      </w:r>
    </w:p>
    <w:p w14:paraId="315B6897"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18" w:author="JORGE CONTRERAS ORTIZ" w:date="2021-09-02T17:33:00Z">
            <w:rPr>
              <w:rFonts w:cs="Arial"/>
              <w:noProof/>
              <w:szCs w:val="24"/>
            </w:rPr>
          </w:rPrChange>
        </w:rPr>
      </w:pPr>
      <w:r w:rsidRPr="002135FF">
        <w:rPr>
          <w:rFonts w:cs="Arial"/>
          <w:noProof/>
          <w:szCs w:val="24"/>
          <w:lang w:val="en-US"/>
          <w:rPrChange w:id="3519" w:author="JORGE CONTRERAS ORTIZ" w:date="2021-09-02T17:33:00Z">
            <w:rPr>
              <w:rFonts w:cs="Arial"/>
              <w:noProof/>
              <w:szCs w:val="24"/>
            </w:rPr>
          </w:rPrChange>
        </w:rPr>
        <w:t>[4]</w:t>
      </w:r>
      <w:r w:rsidRPr="002135FF">
        <w:rPr>
          <w:rFonts w:cs="Arial"/>
          <w:noProof/>
          <w:szCs w:val="24"/>
          <w:lang w:val="en-US"/>
          <w:rPrChange w:id="3520" w:author="JORGE CONTRERAS ORTIZ" w:date="2021-09-02T17:33:00Z">
            <w:rPr>
              <w:rFonts w:cs="Arial"/>
              <w:noProof/>
              <w:szCs w:val="24"/>
            </w:rPr>
          </w:rPrChange>
        </w:rPr>
        <w:tab/>
        <w:t xml:space="preserve">A. J. Albarakati, J. Qayyum, and K. a. Fakeeh, “A Survey on 6LowPAN &amp; its Future Research Challenges,” </w:t>
      </w:r>
      <w:r w:rsidRPr="002135FF">
        <w:rPr>
          <w:rFonts w:cs="Arial"/>
          <w:i/>
          <w:iCs/>
          <w:noProof/>
          <w:szCs w:val="24"/>
          <w:lang w:val="en-US"/>
          <w:rPrChange w:id="3521" w:author="JORGE CONTRERAS ORTIZ" w:date="2021-09-02T17:33:00Z">
            <w:rPr>
              <w:rFonts w:cs="Arial"/>
              <w:i/>
              <w:iCs/>
              <w:noProof/>
              <w:szCs w:val="24"/>
            </w:rPr>
          </w:rPrChange>
        </w:rPr>
        <w:t>Int. J. Comput. Sci. Mob. Comput.</w:t>
      </w:r>
      <w:r w:rsidRPr="002135FF">
        <w:rPr>
          <w:rFonts w:cs="Arial"/>
          <w:noProof/>
          <w:szCs w:val="24"/>
          <w:lang w:val="en-US"/>
          <w:rPrChange w:id="3522" w:author="JORGE CONTRERAS ORTIZ" w:date="2021-09-02T17:33:00Z">
            <w:rPr>
              <w:rFonts w:cs="Arial"/>
              <w:noProof/>
              <w:szCs w:val="24"/>
            </w:rPr>
          </w:rPrChange>
        </w:rPr>
        <w:t>, vol. 3, no. 10, pp. 558–570, 2014.</w:t>
      </w:r>
    </w:p>
    <w:p w14:paraId="1AC82F71"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23" w:author="JORGE CONTRERAS ORTIZ" w:date="2021-09-02T17:33:00Z">
            <w:rPr>
              <w:rFonts w:cs="Arial"/>
              <w:noProof/>
              <w:szCs w:val="24"/>
            </w:rPr>
          </w:rPrChange>
        </w:rPr>
      </w:pPr>
      <w:r w:rsidRPr="002135FF">
        <w:rPr>
          <w:rFonts w:cs="Arial"/>
          <w:noProof/>
          <w:szCs w:val="24"/>
          <w:lang w:val="en-US"/>
          <w:rPrChange w:id="3524" w:author="JORGE CONTRERAS ORTIZ" w:date="2021-09-02T17:33:00Z">
            <w:rPr>
              <w:rFonts w:cs="Arial"/>
              <w:noProof/>
              <w:szCs w:val="24"/>
            </w:rPr>
          </w:rPrChange>
        </w:rPr>
        <w:t>[5]</w:t>
      </w:r>
      <w:r w:rsidRPr="002135FF">
        <w:rPr>
          <w:rFonts w:cs="Arial"/>
          <w:noProof/>
          <w:szCs w:val="24"/>
          <w:lang w:val="en-US"/>
          <w:rPrChange w:id="3525" w:author="JORGE CONTRERAS ORTIZ" w:date="2021-09-02T17:33:00Z">
            <w:rPr>
              <w:rFonts w:cs="Arial"/>
              <w:noProof/>
              <w:szCs w:val="24"/>
            </w:rPr>
          </w:rPrChange>
        </w:rPr>
        <w:tab/>
        <w:t xml:space="preserve">Y. Chen </w:t>
      </w:r>
      <w:r w:rsidRPr="002135FF">
        <w:rPr>
          <w:rFonts w:cs="Arial"/>
          <w:i/>
          <w:iCs/>
          <w:noProof/>
          <w:szCs w:val="24"/>
          <w:lang w:val="en-US"/>
          <w:rPrChange w:id="3526" w:author="JORGE CONTRERAS ORTIZ" w:date="2021-09-02T17:33:00Z">
            <w:rPr>
              <w:rFonts w:cs="Arial"/>
              <w:i/>
              <w:iCs/>
              <w:noProof/>
              <w:szCs w:val="24"/>
            </w:rPr>
          </w:rPrChange>
        </w:rPr>
        <w:t>et al.</w:t>
      </w:r>
      <w:r w:rsidRPr="002135FF">
        <w:rPr>
          <w:rFonts w:cs="Arial"/>
          <w:noProof/>
          <w:szCs w:val="24"/>
          <w:lang w:val="en-US"/>
          <w:rPrChange w:id="3527" w:author="JORGE CONTRERAS ORTIZ" w:date="2021-09-02T17:33:00Z">
            <w:rPr>
              <w:rFonts w:cs="Arial"/>
              <w:noProof/>
              <w:szCs w:val="24"/>
            </w:rPr>
          </w:rPrChange>
        </w:rPr>
        <w:t xml:space="preserve">, “6LoWPAN stacks: A survey,” </w:t>
      </w:r>
      <w:r w:rsidRPr="002135FF">
        <w:rPr>
          <w:rFonts w:cs="Arial"/>
          <w:i/>
          <w:iCs/>
          <w:noProof/>
          <w:szCs w:val="24"/>
          <w:lang w:val="en-US"/>
          <w:rPrChange w:id="3528" w:author="JORGE CONTRERAS ORTIZ" w:date="2021-09-02T17:33:00Z">
            <w:rPr>
              <w:rFonts w:cs="Arial"/>
              <w:i/>
              <w:iCs/>
              <w:noProof/>
              <w:szCs w:val="24"/>
            </w:rPr>
          </w:rPrChange>
        </w:rPr>
        <w:t>7th Int. Conf. Wirel. Commun. Netw. Mob. Comput. WiCOM 2011</w:t>
      </w:r>
      <w:r w:rsidRPr="002135FF">
        <w:rPr>
          <w:rFonts w:cs="Arial"/>
          <w:noProof/>
          <w:szCs w:val="24"/>
          <w:lang w:val="en-US"/>
          <w:rPrChange w:id="3529" w:author="JORGE CONTRERAS ORTIZ" w:date="2021-09-02T17:33:00Z">
            <w:rPr>
              <w:rFonts w:cs="Arial"/>
              <w:noProof/>
              <w:szCs w:val="24"/>
            </w:rPr>
          </w:rPrChange>
        </w:rPr>
        <w:t>, pp. 6–9, 2011, doi: 10.1109/wicom.2011.6040344.</w:t>
      </w:r>
    </w:p>
    <w:p w14:paraId="0CD0B993"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30" w:author="JORGE CONTRERAS ORTIZ" w:date="2021-09-02T17:33:00Z">
            <w:rPr>
              <w:rFonts w:cs="Arial"/>
              <w:noProof/>
              <w:szCs w:val="24"/>
            </w:rPr>
          </w:rPrChange>
        </w:rPr>
      </w:pPr>
      <w:r w:rsidRPr="002135FF">
        <w:rPr>
          <w:rFonts w:cs="Arial"/>
          <w:noProof/>
          <w:szCs w:val="24"/>
          <w:lang w:val="en-US"/>
          <w:rPrChange w:id="3531" w:author="JORGE CONTRERAS ORTIZ" w:date="2021-09-02T17:33:00Z">
            <w:rPr>
              <w:rFonts w:cs="Arial"/>
              <w:noProof/>
              <w:szCs w:val="24"/>
            </w:rPr>
          </w:rPrChange>
        </w:rPr>
        <w:t>[6]</w:t>
      </w:r>
      <w:r w:rsidRPr="002135FF">
        <w:rPr>
          <w:rFonts w:cs="Arial"/>
          <w:noProof/>
          <w:szCs w:val="24"/>
          <w:lang w:val="en-US"/>
          <w:rPrChange w:id="3532" w:author="JORGE CONTRERAS ORTIZ" w:date="2021-09-02T17:33:00Z">
            <w:rPr>
              <w:rFonts w:cs="Arial"/>
              <w:noProof/>
              <w:szCs w:val="24"/>
            </w:rPr>
          </w:rPrChange>
        </w:rPr>
        <w:tab/>
        <w:t xml:space="preserve">Z. Shelby and C. Bormann, </w:t>
      </w:r>
      <w:r w:rsidRPr="002135FF">
        <w:rPr>
          <w:rFonts w:cs="Arial"/>
          <w:i/>
          <w:iCs/>
          <w:noProof/>
          <w:szCs w:val="24"/>
          <w:lang w:val="en-US"/>
          <w:rPrChange w:id="3533" w:author="JORGE CONTRERAS ORTIZ" w:date="2021-09-02T17:33:00Z">
            <w:rPr>
              <w:rFonts w:cs="Arial"/>
              <w:i/>
              <w:iCs/>
              <w:noProof/>
              <w:szCs w:val="24"/>
            </w:rPr>
          </w:rPrChange>
        </w:rPr>
        <w:t>6LoWPAN: The Wireless Embedded Internet</w:t>
      </w:r>
      <w:r w:rsidRPr="002135FF">
        <w:rPr>
          <w:rFonts w:cs="Arial"/>
          <w:noProof/>
          <w:szCs w:val="24"/>
          <w:lang w:val="en-US"/>
          <w:rPrChange w:id="3534" w:author="JORGE CONTRERAS ORTIZ" w:date="2021-09-02T17:33:00Z">
            <w:rPr>
              <w:rFonts w:cs="Arial"/>
              <w:noProof/>
              <w:szCs w:val="24"/>
            </w:rPr>
          </w:rPrChange>
        </w:rPr>
        <w:t>, no. c. 2009.</w:t>
      </w:r>
    </w:p>
    <w:p w14:paraId="3E6C06BB"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35" w:author="JORGE CONTRERAS ORTIZ" w:date="2021-09-02T17:33:00Z">
            <w:rPr>
              <w:rFonts w:cs="Arial"/>
              <w:noProof/>
              <w:szCs w:val="24"/>
            </w:rPr>
          </w:rPrChange>
        </w:rPr>
      </w:pPr>
      <w:r w:rsidRPr="002135FF">
        <w:rPr>
          <w:rFonts w:cs="Arial"/>
          <w:noProof/>
          <w:szCs w:val="24"/>
          <w:lang w:val="en-US"/>
          <w:rPrChange w:id="3536" w:author="JORGE CONTRERAS ORTIZ" w:date="2021-09-02T17:33:00Z">
            <w:rPr>
              <w:rFonts w:cs="Arial"/>
              <w:noProof/>
              <w:szCs w:val="24"/>
            </w:rPr>
          </w:rPrChange>
        </w:rPr>
        <w:t>[7]</w:t>
      </w:r>
      <w:r w:rsidRPr="002135FF">
        <w:rPr>
          <w:rFonts w:cs="Arial"/>
          <w:noProof/>
          <w:szCs w:val="24"/>
          <w:lang w:val="en-US"/>
          <w:rPrChange w:id="3537" w:author="JORGE CONTRERAS ORTIZ" w:date="2021-09-02T17:33:00Z">
            <w:rPr>
              <w:rFonts w:cs="Arial"/>
              <w:noProof/>
              <w:szCs w:val="24"/>
            </w:rPr>
          </w:rPrChange>
        </w:rPr>
        <w:tab/>
        <w:t xml:space="preserve">Z. Yang and C. H. Chang, “6LoWPAN overview and implementations,” </w:t>
      </w:r>
      <w:r w:rsidRPr="002135FF">
        <w:rPr>
          <w:rFonts w:cs="Arial"/>
          <w:i/>
          <w:iCs/>
          <w:noProof/>
          <w:szCs w:val="24"/>
          <w:lang w:val="en-US"/>
          <w:rPrChange w:id="3538" w:author="JORGE CONTRERAS ORTIZ" w:date="2021-09-02T17:33:00Z">
            <w:rPr>
              <w:rFonts w:cs="Arial"/>
              <w:i/>
              <w:iCs/>
              <w:noProof/>
              <w:szCs w:val="24"/>
            </w:rPr>
          </w:rPrChange>
        </w:rPr>
        <w:t>Proc. 2019 Int. Conf. Embed. Wirel. Syst. Networks</w:t>
      </w:r>
      <w:r w:rsidRPr="002135FF">
        <w:rPr>
          <w:rFonts w:cs="Arial"/>
          <w:noProof/>
          <w:szCs w:val="24"/>
          <w:lang w:val="en-US"/>
          <w:rPrChange w:id="3539" w:author="JORGE CONTRERAS ORTIZ" w:date="2021-09-02T17:33:00Z">
            <w:rPr>
              <w:rFonts w:cs="Arial"/>
              <w:noProof/>
              <w:szCs w:val="24"/>
            </w:rPr>
          </w:rPrChange>
        </w:rPr>
        <w:t>, pp. 357–361, 2019, [Online]. Available: https://dl.acm.org/doi/10.5555/3324320.3324409.</w:t>
      </w:r>
    </w:p>
    <w:p w14:paraId="514B14F7"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40" w:author="JORGE CONTRERAS ORTIZ" w:date="2021-09-02T17:33:00Z">
            <w:rPr>
              <w:rFonts w:cs="Arial"/>
              <w:noProof/>
              <w:szCs w:val="24"/>
            </w:rPr>
          </w:rPrChange>
        </w:rPr>
      </w:pPr>
      <w:r w:rsidRPr="002135FF">
        <w:rPr>
          <w:rFonts w:cs="Arial"/>
          <w:noProof/>
          <w:szCs w:val="24"/>
          <w:lang w:val="en-US"/>
          <w:rPrChange w:id="3541" w:author="JORGE CONTRERAS ORTIZ" w:date="2021-09-02T17:33:00Z">
            <w:rPr>
              <w:rFonts w:cs="Arial"/>
              <w:noProof/>
              <w:szCs w:val="24"/>
            </w:rPr>
          </w:rPrChange>
        </w:rPr>
        <w:t>[8]</w:t>
      </w:r>
      <w:r w:rsidRPr="002135FF">
        <w:rPr>
          <w:rFonts w:cs="Arial"/>
          <w:noProof/>
          <w:szCs w:val="24"/>
          <w:lang w:val="en-US"/>
          <w:rPrChange w:id="3542" w:author="JORGE CONTRERAS ORTIZ" w:date="2021-09-02T17:33:00Z">
            <w:rPr>
              <w:rFonts w:cs="Arial"/>
              <w:noProof/>
              <w:szCs w:val="24"/>
            </w:rPr>
          </w:rPrChange>
        </w:rPr>
        <w:tab/>
        <w:t xml:space="preserve">W. Rzepecki, L. Iwanecki, and P. Ryba, “IEEE 802.15.4 thread mesh network - Data transmission in harsh environment,” </w:t>
      </w:r>
      <w:r w:rsidRPr="002135FF">
        <w:rPr>
          <w:rFonts w:cs="Arial"/>
          <w:i/>
          <w:iCs/>
          <w:noProof/>
          <w:szCs w:val="24"/>
          <w:lang w:val="en-US"/>
          <w:rPrChange w:id="3543" w:author="JORGE CONTRERAS ORTIZ" w:date="2021-09-02T17:33:00Z">
            <w:rPr>
              <w:rFonts w:cs="Arial"/>
              <w:i/>
              <w:iCs/>
              <w:noProof/>
              <w:szCs w:val="24"/>
            </w:rPr>
          </w:rPrChange>
        </w:rPr>
        <w:t>Proc. - 2018 IEEE 6th Int. Conf. Futur. Internet Things Cloud Work. W-FiCloud 2018</w:t>
      </w:r>
      <w:r w:rsidRPr="002135FF">
        <w:rPr>
          <w:rFonts w:cs="Arial"/>
          <w:noProof/>
          <w:szCs w:val="24"/>
          <w:lang w:val="en-US"/>
          <w:rPrChange w:id="3544" w:author="JORGE CONTRERAS ORTIZ" w:date="2021-09-02T17:33:00Z">
            <w:rPr>
              <w:rFonts w:cs="Arial"/>
              <w:noProof/>
              <w:szCs w:val="24"/>
            </w:rPr>
          </w:rPrChange>
        </w:rPr>
        <w:t>, pp. 42–47, 2018, doi: 10.1109/W-FiCloud.2018.00013.</w:t>
      </w:r>
    </w:p>
    <w:p w14:paraId="48702A30"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45" w:author="JORGE CONTRERAS ORTIZ" w:date="2021-09-02T17:33:00Z">
            <w:rPr>
              <w:rFonts w:cs="Arial"/>
              <w:noProof/>
              <w:szCs w:val="24"/>
            </w:rPr>
          </w:rPrChange>
        </w:rPr>
      </w:pPr>
      <w:r w:rsidRPr="002135FF">
        <w:rPr>
          <w:rFonts w:cs="Arial"/>
          <w:noProof/>
          <w:szCs w:val="24"/>
          <w:lang w:val="en-US"/>
          <w:rPrChange w:id="3546" w:author="JORGE CONTRERAS ORTIZ" w:date="2021-09-02T17:33:00Z">
            <w:rPr>
              <w:rFonts w:cs="Arial"/>
              <w:noProof/>
              <w:szCs w:val="24"/>
            </w:rPr>
          </w:rPrChange>
        </w:rPr>
        <w:t>[9]</w:t>
      </w:r>
      <w:r w:rsidRPr="002135FF">
        <w:rPr>
          <w:rFonts w:cs="Arial"/>
          <w:noProof/>
          <w:szCs w:val="24"/>
          <w:lang w:val="en-US"/>
          <w:rPrChange w:id="3547" w:author="JORGE CONTRERAS ORTIZ" w:date="2021-09-02T17:33:00Z">
            <w:rPr>
              <w:rFonts w:cs="Arial"/>
              <w:noProof/>
              <w:szCs w:val="24"/>
            </w:rPr>
          </w:rPrChange>
        </w:rPr>
        <w:tab/>
        <w:t>Thread Group, “Thread 1.1. 1 Specification.” Thread Group, 2017.</w:t>
      </w:r>
    </w:p>
    <w:p w14:paraId="120F40D7"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48" w:author="JORGE CONTRERAS ORTIZ" w:date="2021-09-02T17:33:00Z">
            <w:rPr>
              <w:rFonts w:cs="Arial"/>
              <w:noProof/>
              <w:szCs w:val="24"/>
            </w:rPr>
          </w:rPrChange>
        </w:rPr>
      </w:pPr>
      <w:r w:rsidRPr="002135FF">
        <w:rPr>
          <w:rFonts w:cs="Arial"/>
          <w:noProof/>
          <w:szCs w:val="24"/>
          <w:lang w:val="en-US"/>
          <w:rPrChange w:id="3549" w:author="JORGE CONTRERAS ORTIZ" w:date="2021-09-02T17:33:00Z">
            <w:rPr>
              <w:rFonts w:cs="Arial"/>
              <w:noProof/>
              <w:szCs w:val="24"/>
            </w:rPr>
          </w:rPrChange>
        </w:rPr>
        <w:t>[10]</w:t>
      </w:r>
      <w:r w:rsidRPr="002135FF">
        <w:rPr>
          <w:rFonts w:cs="Arial"/>
          <w:noProof/>
          <w:szCs w:val="24"/>
          <w:lang w:val="en-US"/>
          <w:rPrChange w:id="3550" w:author="JORGE CONTRERAS ORTIZ" w:date="2021-09-02T17:33:00Z">
            <w:rPr>
              <w:rFonts w:cs="Arial"/>
              <w:noProof/>
              <w:szCs w:val="24"/>
            </w:rPr>
          </w:rPrChange>
        </w:rPr>
        <w:tab/>
        <w:t>Kirale, “KTWM102 Thread NCP module.” pp. 1–17, [Online]. Available: www.kirale.com.</w:t>
      </w:r>
    </w:p>
    <w:p w14:paraId="6E3743EE"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51" w:author="JORGE CONTRERAS ORTIZ" w:date="2021-09-02T17:33:00Z">
            <w:rPr>
              <w:rFonts w:cs="Arial"/>
              <w:noProof/>
              <w:szCs w:val="24"/>
            </w:rPr>
          </w:rPrChange>
        </w:rPr>
      </w:pPr>
      <w:r w:rsidRPr="002135FF">
        <w:rPr>
          <w:rFonts w:cs="Arial"/>
          <w:noProof/>
          <w:szCs w:val="24"/>
          <w:lang w:val="en-US"/>
          <w:rPrChange w:id="3552" w:author="JORGE CONTRERAS ORTIZ" w:date="2021-09-02T17:33:00Z">
            <w:rPr>
              <w:rFonts w:cs="Arial"/>
              <w:noProof/>
              <w:szCs w:val="24"/>
            </w:rPr>
          </w:rPrChange>
        </w:rPr>
        <w:t>[11]</w:t>
      </w:r>
      <w:r w:rsidRPr="002135FF">
        <w:rPr>
          <w:rFonts w:cs="Arial"/>
          <w:noProof/>
          <w:szCs w:val="24"/>
          <w:lang w:val="en-US"/>
          <w:rPrChange w:id="3553" w:author="JORGE CONTRERAS ORTIZ" w:date="2021-09-02T17:33:00Z">
            <w:rPr>
              <w:rFonts w:cs="Arial"/>
              <w:noProof/>
              <w:szCs w:val="24"/>
            </w:rPr>
          </w:rPrChange>
        </w:rPr>
        <w:tab/>
        <w:t>Kirale, “Kirale Command-Line Shell,” 2019.</w:t>
      </w:r>
    </w:p>
    <w:p w14:paraId="5935FAC5"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54" w:author="JORGE CONTRERAS ORTIZ" w:date="2021-09-02T17:33:00Z">
            <w:rPr>
              <w:rFonts w:cs="Arial"/>
              <w:noProof/>
              <w:szCs w:val="24"/>
            </w:rPr>
          </w:rPrChange>
        </w:rPr>
      </w:pPr>
      <w:r w:rsidRPr="002135FF">
        <w:rPr>
          <w:rFonts w:cs="Arial"/>
          <w:noProof/>
          <w:szCs w:val="24"/>
          <w:lang w:val="en-US"/>
          <w:rPrChange w:id="3555" w:author="JORGE CONTRERAS ORTIZ" w:date="2021-09-02T17:33:00Z">
            <w:rPr>
              <w:rFonts w:cs="Arial"/>
              <w:noProof/>
              <w:szCs w:val="24"/>
            </w:rPr>
          </w:rPrChange>
        </w:rPr>
        <w:t>[12]</w:t>
      </w:r>
      <w:r w:rsidRPr="002135FF">
        <w:rPr>
          <w:rFonts w:cs="Arial"/>
          <w:noProof/>
          <w:szCs w:val="24"/>
          <w:lang w:val="en-US"/>
          <w:rPrChange w:id="3556" w:author="JORGE CONTRERAS ORTIZ" w:date="2021-09-02T17:33:00Z">
            <w:rPr>
              <w:rFonts w:cs="Arial"/>
              <w:noProof/>
              <w:szCs w:val="24"/>
            </w:rPr>
          </w:rPrChange>
        </w:rPr>
        <w:tab/>
        <w:t xml:space="preserve">I. Unwala, Z. Taqvi, and J. Lu, “Thread: An IoT protocol,” </w:t>
      </w:r>
      <w:r w:rsidRPr="002135FF">
        <w:rPr>
          <w:rFonts w:cs="Arial"/>
          <w:i/>
          <w:iCs/>
          <w:noProof/>
          <w:szCs w:val="24"/>
          <w:lang w:val="en-US"/>
          <w:rPrChange w:id="3557" w:author="JORGE CONTRERAS ORTIZ" w:date="2021-09-02T17:33:00Z">
            <w:rPr>
              <w:rFonts w:cs="Arial"/>
              <w:i/>
              <w:iCs/>
              <w:noProof/>
              <w:szCs w:val="24"/>
            </w:rPr>
          </w:rPrChange>
        </w:rPr>
        <w:t>IEEE Green Technol. Conf.</w:t>
      </w:r>
      <w:r w:rsidRPr="002135FF">
        <w:rPr>
          <w:rFonts w:cs="Arial"/>
          <w:noProof/>
          <w:szCs w:val="24"/>
          <w:lang w:val="en-US"/>
          <w:rPrChange w:id="3558" w:author="JORGE CONTRERAS ORTIZ" w:date="2021-09-02T17:33:00Z">
            <w:rPr>
              <w:rFonts w:cs="Arial"/>
              <w:noProof/>
              <w:szCs w:val="24"/>
            </w:rPr>
          </w:rPrChange>
        </w:rPr>
        <w:t>, vol. 2018-April, pp. 161–167, 2018, doi: 10.1109/GreenTech.2018.00037.</w:t>
      </w:r>
    </w:p>
    <w:p w14:paraId="06E23468"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59" w:author="JORGE CONTRERAS ORTIZ" w:date="2021-09-02T17:33:00Z">
            <w:rPr>
              <w:rFonts w:cs="Arial"/>
              <w:noProof/>
              <w:szCs w:val="24"/>
            </w:rPr>
          </w:rPrChange>
        </w:rPr>
      </w:pPr>
      <w:r w:rsidRPr="002135FF">
        <w:rPr>
          <w:rFonts w:cs="Arial"/>
          <w:noProof/>
          <w:szCs w:val="24"/>
          <w:lang w:val="en-US"/>
          <w:rPrChange w:id="3560" w:author="JORGE CONTRERAS ORTIZ" w:date="2021-09-02T17:33:00Z">
            <w:rPr>
              <w:rFonts w:cs="Arial"/>
              <w:noProof/>
              <w:szCs w:val="24"/>
            </w:rPr>
          </w:rPrChange>
        </w:rPr>
        <w:t>[13]</w:t>
      </w:r>
      <w:r w:rsidRPr="002135FF">
        <w:rPr>
          <w:rFonts w:cs="Arial"/>
          <w:noProof/>
          <w:szCs w:val="24"/>
          <w:lang w:val="en-US"/>
          <w:rPrChange w:id="3561" w:author="JORGE CONTRERAS ORTIZ" w:date="2021-09-02T17:33:00Z">
            <w:rPr>
              <w:rFonts w:cs="Arial"/>
              <w:noProof/>
              <w:szCs w:val="24"/>
            </w:rPr>
          </w:rPrChange>
        </w:rPr>
        <w:tab/>
        <w:t xml:space="preserve">J. Gopaluni, I. Unwala, J. Lu, and X. Yang, “Implementation of GUI for open thread,” </w:t>
      </w:r>
      <w:r w:rsidRPr="002135FF">
        <w:rPr>
          <w:rFonts w:cs="Arial"/>
          <w:i/>
          <w:iCs/>
          <w:noProof/>
          <w:szCs w:val="24"/>
          <w:lang w:val="en-US"/>
          <w:rPrChange w:id="3562" w:author="JORGE CONTRERAS ORTIZ" w:date="2021-09-02T17:33:00Z">
            <w:rPr>
              <w:rFonts w:cs="Arial"/>
              <w:i/>
              <w:iCs/>
              <w:noProof/>
              <w:szCs w:val="24"/>
            </w:rPr>
          </w:rPrChange>
        </w:rPr>
        <w:t>Proc. - 2018 Int. Conf. Comput. Sci. Comput. Intell. CSCI 2018</w:t>
      </w:r>
      <w:r w:rsidRPr="002135FF">
        <w:rPr>
          <w:rFonts w:cs="Arial"/>
          <w:noProof/>
          <w:szCs w:val="24"/>
          <w:lang w:val="en-US"/>
          <w:rPrChange w:id="3563" w:author="JORGE CONTRERAS ORTIZ" w:date="2021-09-02T17:33:00Z">
            <w:rPr>
              <w:rFonts w:cs="Arial"/>
              <w:noProof/>
              <w:szCs w:val="24"/>
            </w:rPr>
          </w:rPrChange>
        </w:rPr>
        <w:t>, pp. 1015–1018, 2018, doi: 10.1109/CSCI46756.2018.00196.</w:t>
      </w:r>
    </w:p>
    <w:p w14:paraId="2F012F48"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64" w:author="JORGE CONTRERAS ORTIZ" w:date="2021-09-02T17:33:00Z">
            <w:rPr>
              <w:rFonts w:cs="Arial"/>
              <w:noProof/>
              <w:szCs w:val="24"/>
            </w:rPr>
          </w:rPrChange>
        </w:rPr>
      </w:pPr>
      <w:r w:rsidRPr="002135FF">
        <w:rPr>
          <w:rFonts w:cs="Arial"/>
          <w:noProof/>
          <w:szCs w:val="24"/>
          <w:lang w:val="en-US"/>
          <w:rPrChange w:id="3565" w:author="JORGE CONTRERAS ORTIZ" w:date="2021-09-02T17:33:00Z">
            <w:rPr>
              <w:rFonts w:cs="Arial"/>
              <w:noProof/>
              <w:szCs w:val="24"/>
            </w:rPr>
          </w:rPrChange>
        </w:rPr>
        <w:t>[14]</w:t>
      </w:r>
      <w:r w:rsidRPr="002135FF">
        <w:rPr>
          <w:rFonts w:cs="Arial"/>
          <w:noProof/>
          <w:szCs w:val="24"/>
          <w:lang w:val="en-US"/>
          <w:rPrChange w:id="3566" w:author="JORGE CONTRERAS ORTIZ" w:date="2021-09-02T17:33:00Z">
            <w:rPr>
              <w:rFonts w:cs="Arial"/>
              <w:noProof/>
              <w:szCs w:val="24"/>
            </w:rPr>
          </w:rPrChange>
        </w:rPr>
        <w:tab/>
        <w:t xml:space="preserve">I. Unwala, Z. Taqvi, and J. Lu, “IoT security: ZWave and thread,” </w:t>
      </w:r>
      <w:r w:rsidRPr="002135FF">
        <w:rPr>
          <w:rFonts w:cs="Arial"/>
          <w:i/>
          <w:iCs/>
          <w:noProof/>
          <w:szCs w:val="24"/>
          <w:lang w:val="en-US"/>
          <w:rPrChange w:id="3567" w:author="JORGE CONTRERAS ORTIZ" w:date="2021-09-02T17:33:00Z">
            <w:rPr>
              <w:rFonts w:cs="Arial"/>
              <w:i/>
              <w:iCs/>
              <w:noProof/>
              <w:szCs w:val="24"/>
            </w:rPr>
          </w:rPrChange>
        </w:rPr>
        <w:t>IEEE Green Technol. Conf.</w:t>
      </w:r>
      <w:r w:rsidRPr="002135FF">
        <w:rPr>
          <w:rFonts w:cs="Arial"/>
          <w:noProof/>
          <w:szCs w:val="24"/>
          <w:lang w:val="en-US"/>
          <w:rPrChange w:id="3568" w:author="JORGE CONTRERAS ORTIZ" w:date="2021-09-02T17:33:00Z">
            <w:rPr>
              <w:rFonts w:cs="Arial"/>
              <w:noProof/>
              <w:szCs w:val="24"/>
            </w:rPr>
          </w:rPrChange>
        </w:rPr>
        <w:t>, vol. 2018-April, pp. 176–182, 2018, doi: 10.1109/GreenTech.2018.00040.</w:t>
      </w:r>
    </w:p>
    <w:p w14:paraId="5B7FAB28"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69" w:author="JORGE CONTRERAS ORTIZ" w:date="2021-09-02T17:33:00Z">
            <w:rPr>
              <w:rFonts w:cs="Arial"/>
              <w:noProof/>
              <w:szCs w:val="24"/>
            </w:rPr>
          </w:rPrChange>
        </w:rPr>
      </w:pPr>
      <w:r w:rsidRPr="002135FF">
        <w:rPr>
          <w:rFonts w:cs="Arial"/>
          <w:noProof/>
          <w:szCs w:val="24"/>
          <w:lang w:val="en-US"/>
          <w:rPrChange w:id="3570" w:author="JORGE CONTRERAS ORTIZ" w:date="2021-09-02T17:33:00Z">
            <w:rPr>
              <w:rFonts w:cs="Arial"/>
              <w:noProof/>
              <w:szCs w:val="24"/>
            </w:rPr>
          </w:rPrChange>
        </w:rPr>
        <w:t>[15]</w:t>
      </w:r>
      <w:r w:rsidRPr="002135FF">
        <w:rPr>
          <w:rFonts w:cs="Arial"/>
          <w:noProof/>
          <w:szCs w:val="24"/>
          <w:lang w:val="en-US"/>
          <w:rPrChange w:id="3571" w:author="JORGE CONTRERAS ORTIZ" w:date="2021-09-02T17:33:00Z">
            <w:rPr>
              <w:rFonts w:cs="Arial"/>
              <w:noProof/>
              <w:szCs w:val="24"/>
            </w:rPr>
          </w:rPrChange>
        </w:rPr>
        <w:tab/>
        <w:t>IEEE Std 802.15.4, “IEEE Standards, Part 15.4: Wireless Medium Access Control (MAC) and Physical Layer (PHY) Specifications for Low- Rate Wireless Personal Area Networks (WPANs),” 2006.</w:t>
      </w:r>
    </w:p>
    <w:p w14:paraId="4BD5FABE"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72" w:author="JORGE CONTRERAS ORTIZ" w:date="2021-09-02T17:33:00Z">
            <w:rPr>
              <w:rFonts w:cs="Arial"/>
              <w:noProof/>
              <w:szCs w:val="24"/>
            </w:rPr>
          </w:rPrChange>
        </w:rPr>
      </w:pPr>
      <w:r w:rsidRPr="002135FF">
        <w:rPr>
          <w:rFonts w:cs="Arial"/>
          <w:noProof/>
          <w:szCs w:val="24"/>
          <w:lang w:val="en-US"/>
          <w:rPrChange w:id="3573" w:author="JORGE CONTRERAS ORTIZ" w:date="2021-09-02T17:33:00Z">
            <w:rPr>
              <w:rFonts w:cs="Arial"/>
              <w:noProof/>
              <w:szCs w:val="24"/>
            </w:rPr>
          </w:rPrChange>
        </w:rPr>
        <w:t>[16]</w:t>
      </w:r>
      <w:r w:rsidRPr="002135FF">
        <w:rPr>
          <w:rFonts w:cs="Arial"/>
          <w:noProof/>
          <w:szCs w:val="24"/>
          <w:lang w:val="en-US"/>
          <w:rPrChange w:id="3574" w:author="JORGE CONTRERAS ORTIZ" w:date="2021-09-02T17:33:00Z">
            <w:rPr>
              <w:rFonts w:cs="Arial"/>
              <w:noProof/>
              <w:szCs w:val="24"/>
            </w:rPr>
          </w:rPrChange>
        </w:rPr>
        <w:tab/>
        <w:t>“RFC 4944, “Transmission of IPv6 Packets over IEEE 802.15.4 Networks",” 2007. https://tools.ietf.org/html/rfc4944.</w:t>
      </w:r>
    </w:p>
    <w:p w14:paraId="6B01235D"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75" w:author="JORGE CONTRERAS ORTIZ" w:date="2021-09-02T17:33:00Z">
            <w:rPr>
              <w:rFonts w:cs="Arial"/>
              <w:noProof/>
              <w:szCs w:val="24"/>
            </w:rPr>
          </w:rPrChange>
        </w:rPr>
      </w:pPr>
      <w:r w:rsidRPr="002135FF">
        <w:rPr>
          <w:rFonts w:cs="Arial"/>
          <w:noProof/>
          <w:szCs w:val="24"/>
          <w:lang w:val="en-US"/>
          <w:rPrChange w:id="3576" w:author="JORGE CONTRERAS ORTIZ" w:date="2021-09-02T17:33:00Z">
            <w:rPr>
              <w:rFonts w:cs="Arial"/>
              <w:noProof/>
              <w:szCs w:val="24"/>
            </w:rPr>
          </w:rPrChange>
        </w:rPr>
        <w:t>[17]</w:t>
      </w:r>
      <w:r w:rsidRPr="002135FF">
        <w:rPr>
          <w:rFonts w:cs="Arial"/>
          <w:noProof/>
          <w:szCs w:val="24"/>
          <w:lang w:val="en-US"/>
          <w:rPrChange w:id="3577" w:author="JORGE CONTRERAS ORTIZ" w:date="2021-09-02T17:33:00Z">
            <w:rPr>
              <w:rFonts w:cs="Arial"/>
              <w:noProof/>
              <w:szCs w:val="24"/>
            </w:rPr>
          </w:rPrChange>
        </w:rPr>
        <w:tab/>
        <w:t>“RFC 6282 ‘Compression Format for IPv6 Datagrams over IEEE 802.15.4-Based Networks,’” 2019. https://tools.ietf.org/html/rfc6282.</w:t>
      </w:r>
    </w:p>
    <w:p w14:paraId="25B6868C"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78" w:author="JORGE CONTRERAS ORTIZ" w:date="2021-09-02T17:33:00Z">
            <w:rPr>
              <w:rFonts w:cs="Arial"/>
              <w:noProof/>
              <w:szCs w:val="24"/>
            </w:rPr>
          </w:rPrChange>
        </w:rPr>
      </w:pPr>
      <w:r w:rsidRPr="002135FF">
        <w:rPr>
          <w:rFonts w:cs="Arial"/>
          <w:noProof/>
          <w:szCs w:val="24"/>
          <w:lang w:val="en-US"/>
          <w:rPrChange w:id="3579" w:author="JORGE CONTRERAS ORTIZ" w:date="2021-09-02T17:33:00Z">
            <w:rPr>
              <w:rFonts w:cs="Arial"/>
              <w:noProof/>
              <w:szCs w:val="24"/>
            </w:rPr>
          </w:rPrChange>
        </w:rPr>
        <w:t>[18]</w:t>
      </w:r>
      <w:r w:rsidRPr="002135FF">
        <w:rPr>
          <w:rFonts w:cs="Arial"/>
          <w:noProof/>
          <w:szCs w:val="24"/>
          <w:lang w:val="en-US"/>
          <w:rPrChange w:id="3580" w:author="JORGE CONTRERAS ORTIZ" w:date="2021-09-02T17:33:00Z">
            <w:rPr>
              <w:rFonts w:cs="Arial"/>
              <w:noProof/>
              <w:szCs w:val="24"/>
            </w:rPr>
          </w:rPrChange>
        </w:rPr>
        <w:tab/>
        <w:t>“RFC 2460 ‘Internet Protocol, Version 6 (IPv6) Specification,’” 1998. .</w:t>
      </w:r>
    </w:p>
    <w:p w14:paraId="665461BA"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81" w:author="JORGE CONTRERAS ORTIZ" w:date="2021-09-02T17:33:00Z">
            <w:rPr>
              <w:rFonts w:cs="Arial"/>
              <w:noProof/>
              <w:szCs w:val="24"/>
            </w:rPr>
          </w:rPrChange>
        </w:rPr>
      </w:pPr>
      <w:r w:rsidRPr="002135FF">
        <w:rPr>
          <w:rFonts w:cs="Arial"/>
          <w:noProof/>
          <w:szCs w:val="24"/>
          <w:lang w:val="en-US"/>
          <w:rPrChange w:id="3582" w:author="JORGE CONTRERAS ORTIZ" w:date="2021-09-02T17:33:00Z">
            <w:rPr>
              <w:rFonts w:cs="Arial"/>
              <w:noProof/>
              <w:szCs w:val="24"/>
            </w:rPr>
          </w:rPrChange>
        </w:rPr>
        <w:lastRenderedPageBreak/>
        <w:t>[19]</w:t>
      </w:r>
      <w:r w:rsidRPr="002135FF">
        <w:rPr>
          <w:rFonts w:cs="Arial"/>
          <w:noProof/>
          <w:szCs w:val="24"/>
          <w:lang w:val="en-US"/>
          <w:rPrChange w:id="3583" w:author="JORGE CONTRERAS ORTIZ" w:date="2021-09-02T17:33:00Z">
            <w:rPr>
              <w:rFonts w:cs="Arial"/>
              <w:noProof/>
              <w:szCs w:val="24"/>
            </w:rPr>
          </w:rPrChange>
        </w:rPr>
        <w:tab/>
        <w:t>“RFC 4291 ‘IP Version 6 Addressing Architecture,’” 2006. https://www.ietf.org/rfc/rfc4291.</w:t>
      </w:r>
    </w:p>
    <w:p w14:paraId="4E36179A"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84" w:author="JORGE CONTRERAS ORTIZ" w:date="2021-09-02T17:33:00Z">
            <w:rPr>
              <w:rFonts w:cs="Arial"/>
              <w:noProof/>
              <w:szCs w:val="24"/>
            </w:rPr>
          </w:rPrChange>
        </w:rPr>
      </w:pPr>
      <w:r w:rsidRPr="002135FF">
        <w:rPr>
          <w:rFonts w:cs="Arial"/>
          <w:noProof/>
          <w:szCs w:val="24"/>
          <w:lang w:val="en-US"/>
          <w:rPrChange w:id="3585" w:author="JORGE CONTRERAS ORTIZ" w:date="2021-09-02T17:33:00Z">
            <w:rPr>
              <w:rFonts w:cs="Arial"/>
              <w:noProof/>
              <w:szCs w:val="24"/>
            </w:rPr>
          </w:rPrChange>
        </w:rPr>
        <w:t>[20]</w:t>
      </w:r>
      <w:r w:rsidRPr="002135FF">
        <w:rPr>
          <w:rFonts w:cs="Arial"/>
          <w:noProof/>
          <w:szCs w:val="24"/>
          <w:lang w:val="en-US"/>
          <w:rPrChange w:id="3586" w:author="JORGE CONTRERAS ORTIZ" w:date="2021-09-02T17:33:00Z">
            <w:rPr>
              <w:rFonts w:cs="Arial"/>
              <w:noProof/>
              <w:szCs w:val="24"/>
            </w:rPr>
          </w:rPrChange>
        </w:rPr>
        <w:tab/>
        <w:t>“RFC 4443 ‘Internet Control Message Protocol (ICMPv6) for the Internet Protocol Version 6 (IPv6) Specification,’” 2006. https://tools.ietf.org/html/rfc4443.</w:t>
      </w:r>
    </w:p>
    <w:p w14:paraId="0C345287"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87" w:author="JORGE CONTRERAS ORTIZ" w:date="2021-09-02T17:33:00Z">
            <w:rPr>
              <w:rFonts w:cs="Arial"/>
              <w:noProof/>
              <w:szCs w:val="24"/>
            </w:rPr>
          </w:rPrChange>
        </w:rPr>
      </w:pPr>
      <w:r w:rsidRPr="002135FF">
        <w:rPr>
          <w:rFonts w:cs="Arial"/>
          <w:noProof/>
          <w:szCs w:val="24"/>
          <w:lang w:val="en-US"/>
          <w:rPrChange w:id="3588" w:author="JORGE CONTRERAS ORTIZ" w:date="2021-09-02T17:33:00Z">
            <w:rPr>
              <w:rFonts w:cs="Arial"/>
              <w:noProof/>
              <w:szCs w:val="24"/>
            </w:rPr>
          </w:rPrChange>
        </w:rPr>
        <w:t>[21]</w:t>
      </w:r>
      <w:r w:rsidRPr="002135FF">
        <w:rPr>
          <w:rFonts w:cs="Arial"/>
          <w:noProof/>
          <w:szCs w:val="24"/>
          <w:lang w:val="en-US"/>
          <w:rPrChange w:id="3589" w:author="JORGE CONTRERAS ORTIZ" w:date="2021-09-02T17:33:00Z">
            <w:rPr>
              <w:rFonts w:cs="Arial"/>
              <w:noProof/>
              <w:szCs w:val="24"/>
            </w:rPr>
          </w:rPrChange>
        </w:rPr>
        <w:tab/>
        <w:t>“RFC 768 ‘ User Datagram Protocol,’” 1980. https://tools.ietf.org/html/rfc768.</w:t>
      </w:r>
    </w:p>
    <w:p w14:paraId="4E4EC7E1"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90" w:author="JORGE CONTRERAS ORTIZ" w:date="2021-09-02T17:33:00Z">
            <w:rPr>
              <w:rFonts w:cs="Arial"/>
              <w:noProof/>
              <w:szCs w:val="24"/>
            </w:rPr>
          </w:rPrChange>
        </w:rPr>
      </w:pPr>
      <w:r w:rsidRPr="002135FF">
        <w:rPr>
          <w:rFonts w:cs="Arial"/>
          <w:noProof/>
          <w:szCs w:val="24"/>
          <w:lang w:val="en-US"/>
          <w:rPrChange w:id="3591" w:author="JORGE CONTRERAS ORTIZ" w:date="2021-09-02T17:33:00Z">
            <w:rPr>
              <w:rFonts w:cs="Arial"/>
              <w:noProof/>
              <w:szCs w:val="24"/>
            </w:rPr>
          </w:rPrChange>
        </w:rPr>
        <w:t>[22]</w:t>
      </w:r>
      <w:r w:rsidRPr="002135FF">
        <w:rPr>
          <w:rFonts w:cs="Arial"/>
          <w:noProof/>
          <w:szCs w:val="24"/>
          <w:lang w:val="en-US"/>
          <w:rPrChange w:id="3592" w:author="JORGE CONTRERAS ORTIZ" w:date="2021-09-02T17:33:00Z">
            <w:rPr>
              <w:rFonts w:cs="Arial"/>
              <w:noProof/>
              <w:szCs w:val="24"/>
            </w:rPr>
          </w:rPrChange>
        </w:rPr>
        <w:tab/>
        <w:t>“RFC 1122 ‘Requirements for Internet Hosts -- Communication Layers,’” 1989. https://tools.ietf.org/html/rfc1122.</w:t>
      </w:r>
    </w:p>
    <w:p w14:paraId="3F56DD7A"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93" w:author="JORGE CONTRERAS ORTIZ" w:date="2021-09-02T17:33:00Z">
            <w:rPr>
              <w:rFonts w:cs="Arial"/>
              <w:noProof/>
              <w:szCs w:val="24"/>
            </w:rPr>
          </w:rPrChange>
        </w:rPr>
      </w:pPr>
      <w:r w:rsidRPr="002135FF">
        <w:rPr>
          <w:rFonts w:cs="Arial"/>
          <w:noProof/>
          <w:szCs w:val="24"/>
          <w:lang w:val="en-US"/>
          <w:rPrChange w:id="3594" w:author="JORGE CONTRERAS ORTIZ" w:date="2021-09-02T17:33:00Z">
            <w:rPr>
              <w:rFonts w:cs="Arial"/>
              <w:noProof/>
              <w:szCs w:val="24"/>
            </w:rPr>
          </w:rPrChange>
        </w:rPr>
        <w:t>[23]</w:t>
      </w:r>
      <w:r w:rsidRPr="002135FF">
        <w:rPr>
          <w:rFonts w:cs="Arial"/>
          <w:noProof/>
          <w:szCs w:val="24"/>
          <w:lang w:val="en-US"/>
          <w:rPrChange w:id="3595" w:author="JORGE CONTRERAS ORTIZ" w:date="2021-09-02T17:33:00Z">
            <w:rPr>
              <w:rFonts w:cs="Arial"/>
              <w:noProof/>
              <w:szCs w:val="24"/>
            </w:rPr>
          </w:rPrChange>
        </w:rPr>
        <w:tab/>
        <w:t xml:space="preserve">M. B. Tamboli and D. D. Ambawade, “Secure and efficient CoAP based authentication and access control for internet of things (IoT),” </w:t>
      </w:r>
      <w:r w:rsidRPr="002135FF">
        <w:rPr>
          <w:rFonts w:cs="Arial"/>
          <w:i/>
          <w:iCs/>
          <w:noProof/>
          <w:szCs w:val="24"/>
          <w:lang w:val="en-US"/>
          <w:rPrChange w:id="3596" w:author="JORGE CONTRERAS ORTIZ" w:date="2021-09-02T17:33:00Z">
            <w:rPr>
              <w:rFonts w:cs="Arial"/>
              <w:i/>
              <w:iCs/>
              <w:noProof/>
              <w:szCs w:val="24"/>
            </w:rPr>
          </w:rPrChange>
        </w:rPr>
        <w:t>2016 IEEE Int. Conf. Recent Trends Electron. Inf. Commun. Technol. RTEICT 2016 - Proc.</w:t>
      </w:r>
      <w:r w:rsidRPr="002135FF">
        <w:rPr>
          <w:rFonts w:cs="Arial"/>
          <w:noProof/>
          <w:szCs w:val="24"/>
          <w:lang w:val="en-US"/>
          <w:rPrChange w:id="3597" w:author="JORGE CONTRERAS ORTIZ" w:date="2021-09-02T17:33:00Z">
            <w:rPr>
              <w:rFonts w:cs="Arial"/>
              <w:noProof/>
              <w:szCs w:val="24"/>
            </w:rPr>
          </w:rPrChange>
        </w:rPr>
        <w:t>, pp. 1245–1250, 2017, doi: 10.1109/RTEICT.2016.7808031.</w:t>
      </w:r>
    </w:p>
    <w:p w14:paraId="027B69E4"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598" w:author="JORGE CONTRERAS ORTIZ" w:date="2021-09-02T17:33:00Z">
            <w:rPr>
              <w:rFonts w:cs="Arial"/>
              <w:noProof/>
              <w:szCs w:val="24"/>
            </w:rPr>
          </w:rPrChange>
        </w:rPr>
      </w:pPr>
      <w:r w:rsidRPr="002135FF">
        <w:rPr>
          <w:rFonts w:cs="Arial"/>
          <w:noProof/>
          <w:szCs w:val="24"/>
          <w:lang w:val="en-US"/>
          <w:rPrChange w:id="3599" w:author="JORGE CONTRERAS ORTIZ" w:date="2021-09-02T17:33:00Z">
            <w:rPr>
              <w:rFonts w:cs="Arial"/>
              <w:noProof/>
              <w:szCs w:val="24"/>
            </w:rPr>
          </w:rPrChange>
        </w:rPr>
        <w:t>[24]</w:t>
      </w:r>
      <w:r w:rsidRPr="002135FF">
        <w:rPr>
          <w:rFonts w:cs="Arial"/>
          <w:noProof/>
          <w:szCs w:val="24"/>
          <w:lang w:val="en-US"/>
          <w:rPrChange w:id="3600" w:author="JORGE CONTRERAS ORTIZ" w:date="2021-09-02T17:33:00Z">
            <w:rPr>
              <w:rFonts w:cs="Arial"/>
              <w:noProof/>
              <w:szCs w:val="24"/>
            </w:rPr>
          </w:rPrChange>
        </w:rPr>
        <w:tab/>
        <w:t xml:space="preserve">C. Bormann, A. P. Castellani, and Z. Shelby, “CoAP: An application protocol for billions of tiny internet nodes,” </w:t>
      </w:r>
      <w:r w:rsidRPr="002135FF">
        <w:rPr>
          <w:rFonts w:cs="Arial"/>
          <w:i/>
          <w:iCs/>
          <w:noProof/>
          <w:szCs w:val="24"/>
          <w:lang w:val="en-US"/>
          <w:rPrChange w:id="3601" w:author="JORGE CONTRERAS ORTIZ" w:date="2021-09-02T17:33:00Z">
            <w:rPr>
              <w:rFonts w:cs="Arial"/>
              <w:i/>
              <w:iCs/>
              <w:noProof/>
              <w:szCs w:val="24"/>
            </w:rPr>
          </w:rPrChange>
        </w:rPr>
        <w:t>IEEE Internet Comput.</w:t>
      </w:r>
      <w:r w:rsidRPr="002135FF">
        <w:rPr>
          <w:rFonts w:cs="Arial"/>
          <w:noProof/>
          <w:szCs w:val="24"/>
          <w:lang w:val="en-US"/>
          <w:rPrChange w:id="3602" w:author="JORGE CONTRERAS ORTIZ" w:date="2021-09-02T17:33:00Z">
            <w:rPr>
              <w:rFonts w:cs="Arial"/>
              <w:noProof/>
              <w:szCs w:val="24"/>
            </w:rPr>
          </w:rPrChange>
        </w:rPr>
        <w:t>, vol. 16, no. 2, pp. 62–67, 2012, doi: 10.1109/MIC.2012.29.</w:t>
      </w:r>
    </w:p>
    <w:p w14:paraId="5399F7C4"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603" w:author="JORGE CONTRERAS ORTIZ" w:date="2021-09-02T17:33:00Z">
            <w:rPr>
              <w:rFonts w:cs="Arial"/>
              <w:noProof/>
              <w:szCs w:val="24"/>
            </w:rPr>
          </w:rPrChange>
        </w:rPr>
      </w:pPr>
      <w:r w:rsidRPr="002135FF">
        <w:rPr>
          <w:rFonts w:cs="Arial"/>
          <w:noProof/>
          <w:szCs w:val="24"/>
          <w:lang w:val="en-US"/>
          <w:rPrChange w:id="3604" w:author="JORGE CONTRERAS ORTIZ" w:date="2021-09-02T17:33:00Z">
            <w:rPr>
              <w:rFonts w:cs="Arial"/>
              <w:noProof/>
              <w:szCs w:val="24"/>
            </w:rPr>
          </w:rPrChange>
        </w:rPr>
        <w:t>[25]</w:t>
      </w:r>
      <w:r w:rsidRPr="002135FF">
        <w:rPr>
          <w:rFonts w:cs="Arial"/>
          <w:noProof/>
          <w:szCs w:val="24"/>
          <w:lang w:val="en-US"/>
          <w:rPrChange w:id="3605" w:author="JORGE CONTRERAS ORTIZ" w:date="2021-09-02T17:33:00Z">
            <w:rPr>
              <w:rFonts w:cs="Arial"/>
              <w:noProof/>
              <w:szCs w:val="24"/>
            </w:rPr>
          </w:rPrChange>
        </w:rPr>
        <w:tab/>
        <w:t>“RFC 6347 ‘Datagram Transport Layer Security Version 1.2,’” 2012. https://tools.ietf.org/html/rfc6347.</w:t>
      </w:r>
    </w:p>
    <w:p w14:paraId="54C2ECED" w14:textId="77777777" w:rsidR="0019260F" w:rsidRPr="002135FF" w:rsidRDefault="0019260F" w:rsidP="0019260F">
      <w:pPr>
        <w:widowControl w:val="0"/>
        <w:autoSpaceDE w:val="0"/>
        <w:autoSpaceDN w:val="0"/>
        <w:adjustRightInd w:val="0"/>
        <w:spacing w:line="240" w:lineRule="auto"/>
        <w:ind w:left="640" w:hanging="640"/>
        <w:rPr>
          <w:rFonts w:cs="Arial"/>
          <w:noProof/>
          <w:szCs w:val="24"/>
          <w:lang w:val="en-US"/>
          <w:rPrChange w:id="3606" w:author="JORGE CONTRERAS ORTIZ" w:date="2021-09-02T17:33:00Z">
            <w:rPr>
              <w:rFonts w:cs="Arial"/>
              <w:noProof/>
              <w:szCs w:val="24"/>
            </w:rPr>
          </w:rPrChange>
        </w:rPr>
      </w:pPr>
      <w:r w:rsidRPr="002135FF">
        <w:rPr>
          <w:rFonts w:cs="Arial"/>
          <w:noProof/>
          <w:szCs w:val="24"/>
          <w:lang w:val="en-US"/>
          <w:rPrChange w:id="3607" w:author="JORGE CONTRERAS ORTIZ" w:date="2021-09-02T17:33:00Z">
            <w:rPr>
              <w:rFonts w:cs="Arial"/>
              <w:noProof/>
              <w:szCs w:val="24"/>
            </w:rPr>
          </w:rPrChange>
        </w:rPr>
        <w:t>[26]</w:t>
      </w:r>
      <w:r w:rsidRPr="002135FF">
        <w:rPr>
          <w:rFonts w:cs="Arial"/>
          <w:noProof/>
          <w:szCs w:val="24"/>
          <w:lang w:val="en-US"/>
          <w:rPrChange w:id="3608" w:author="JORGE CONTRERAS ORTIZ" w:date="2021-09-02T17:33:00Z">
            <w:rPr>
              <w:rFonts w:cs="Arial"/>
              <w:noProof/>
              <w:szCs w:val="24"/>
            </w:rPr>
          </w:rPrChange>
        </w:rPr>
        <w:tab/>
        <w:t>“RFC 7250 ‘Using Raw Public Keys in Transport Layer Security (TLS) and Datagram Transport Layer Security (DTLS),’” 2014. https://tools.ietf.org/html/rfc7250.</w:t>
      </w:r>
    </w:p>
    <w:p w14:paraId="55081EF5" w14:textId="77777777" w:rsidR="0019260F" w:rsidRPr="002135FF" w:rsidRDefault="0019260F" w:rsidP="0019260F">
      <w:pPr>
        <w:widowControl w:val="0"/>
        <w:autoSpaceDE w:val="0"/>
        <w:autoSpaceDN w:val="0"/>
        <w:adjustRightInd w:val="0"/>
        <w:spacing w:line="240" w:lineRule="auto"/>
        <w:ind w:left="640" w:hanging="640"/>
        <w:rPr>
          <w:rFonts w:cs="Arial"/>
          <w:noProof/>
          <w:lang w:val="en-US"/>
          <w:rPrChange w:id="3609" w:author="JORGE CONTRERAS ORTIZ" w:date="2021-09-02T17:33:00Z">
            <w:rPr>
              <w:rFonts w:cs="Arial"/>
              <w:noProof/>
            </w:rPr>
          </w:rPrChange>
        </w:rPr>
      </w:pPr>
      <w:r w:rsidRPr="002135FF">
        <w:rPr>
          <w:rFonts w:cs="Arial"/>
          <w:noProof/>
          <w:szCs w:val="24"/>
          <w:lang w:val="en-US"/>
          <w:rPrChange w:id="3610" w:author="JORGE CONTRERAS ORTIZ" w:date="2021-09-02T17:33:00Z">
            <w:rPr>
              <w:rFonts w:cs="Arial"/>
              <w:noProof/>
              <w:szCs w:val="24"/>
            </w:rPr>
          </w:rPrChange>
        </w:rPr>
        <w:t>[27]</w:t>
      </w:r>
      <w:r w:rsidRPr="002135FF">
        <w:rPr>
          <w:rFonts w:cs="Arial"/>
          <w:noProof/>
          <w:szCs w:val="24"/>
          <w:lang w:val="en-US"/>
          <w:rPrChange w:id="3611" w:author="JORGE CONTRERAS ORTIZ" w:date="2021-09-02T17:33:00Z">
            <w:rPr>
              <w:rFonts w:cs="Arial"/>
              <w:noProof/>
              <w:szCs w:val="24"/>
            </w:rPr>
          </w:rPrChange>
        </w:rPr>
        <w:tab/>
        <w:t>“RFC 5246 ‘The Transport Layer Security (TLS) Protocol Version 1.2,’” 2008.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7F59E7">
      <w:headerReference w:type="default" r:id="rId98"/>
      <w:footerReference w:type="default" r:id="rId99"/>
      <w:type w:val="continuous"/>
      <w:pgSz w:w="11906" w:h="16838"/>
      <w:pgMar w:top="1418" w:right="1418" w:bottom="1418"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05" w:author="GABRIEL NOE MUJICA ROJAS" w:date="2021-09-02T12:11:00Z" w:initials="GNMR">
    <w:p w14:paraId="2B0A9802" w14:textId="1FE9AF82" w:rsidR="00382767" w:rsidRDefault="00382767">
      <w:pPr>
        <w:pStyle w:val="Textocomentario"/>
      </w:pPr>
      <w:r>
        <w:rPr>
          <w:rStyle w:val="Refdecomentario"/>
        </w:rPr>
        <w:annotationRef/>
      </w:r>
      <w:r>
        <w:t>Aquí hay que incluir los objetivos y alcance del trabajo</w:t>
      </w:r>
    </w:p>
  </w:comment>
  <w:comment w:id="1641" w:author="GABRIEL NOE MUJICA ROJAS" w:date="2021-09-02T12:18:00Z" w:initials="GNMR">
    <w:p w14:paraId="3D4A2B95" w14:textId="77777777" w:rsidR="001065B5" w:rsidRDefault="001065B5" w:rsidP="001065B5">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1661" w:author="GABRIEL NOE MUJICA ROJAS" w:date="2021-09-02T11:52:00Z" w:initials="GNMR">
    <w:p w14:paraId="17B715CB" w14:textId="659DB2FB" w:rsidR="00276093" w:rsidRDefault="00276093">
      <w:pPr>
        <w:pStyle w:val="Textocomentario"/>
      </w:pPr>
      <w:r>
        <w:rPr>
          <w:rStyle w:val="Refdecomentario"/>
        </w:rPr>
        <w:annotationRef/>
      </w:r>
      <w:r>
        <w:t>Escribir en tercera persona todo el documento</w:t>
      </w:r>
    </w:p>
  </w:comment>
  <w:comment w:id="1670" w:author="GABRIEL NOE MUJICA ROJAS" w:date="2021-09-02T11:57:00Z" w:initials="GNMR">
    <w:p w14:paraId="41CCBE13" w14:textId="4AD2FCCD" w:rsidR="00276093" w:rsidRDefault="00276093">
      <w:pPr>
        <w:pStyle w:val="Textocomentario"/>
      </w:pPr>
      <w:r>
        <w:rPr>
          <w:rStyle w:val="Refdecomentario"/>
        </w:rPr>
        <w:annotationRef/>
      </w:r>
      <w:r>
        <w:t xml:space="preserve">No tiene relación con la frase relacionada con WSN. En general, los conceptos están muy desconectados entre sí. </w:t>
      </w:r>
    </w:p>
  </w:comment>
  <w:comment w:id="1666" w:author="GABRIEL NOE MUJICA ROJAS" w:date="2021-09-02T12:00:00Z" w:initials="GNMR">
    <w:p w14:paraId="102928BE" w14:textId="5CE2CDA8" w:rsidR="000205E9" w:rsidRDefault="000205E9">
      <w:pPr>
        <w:pStyle w:val="Textocomentario"/>
      </w:pPr>
      <w:r>
        <w:rPr>
          <w:rStyle w:val="Refdecomentario"/>
        </w:rPr>
        <w:annotationRef/>
      </w:r>
      <w:r>
        <w:t xml:space="preserve">Estas traduciendo de forma literal el </w:t>
      </w:r>
      <w:proofErr w:type="spellStart"/>
      <w:r>
        <w:t>paper</w:t>
      </w:r>
      <w:proofErr w:type="spellEnd"/>
      <w:r>
        <w:t xml:space="preserve"> que referencias y eso no es correcto. Puedes referenciar conceptos importantes de artículos </w:t>
      </w:r>
      <w:r w:rsidR="00A905C3">
        <w:t>que sean de interés para el documento, pero no copiar o traducir</w:t>
      </w:r>
      <w:r w:rsidR="006F299A">
        <w:t xml:space="preserve"> literalmente. Además, el artículo que referencias es de una calidad baja, muy general</w:t>
      </w:r>
      <w:r w:rsidR="00A905C3">
        <w:t xml:space="preserve">. </w:t>
      </w:r>
    </w:p>
  </w:comment>
  <w:comment w:id="1683" w:author="GABRIEL NOE MUJICA ROJAS" w:date="2021-09-02T12:05:00Z" w:initials="GNMR">
    <w:p w14:paraId="6F9B586B" w14:textId="571DFC24" w:rsidR="00E03EC9" w:rsidRDefault="00E03EC9">
      <w:pPr>
        <w:pStyle w:val="Textocomentario"/>
      </w:pPr>
      <w:r>
        <w:rPr>
          <w:rStyle w:val="Refdecomentario"/>
        </w:rPr>
        <w:annotationRef/>
      </w:r>
      <w:r>
        <w:t xml:space="preserve">Copia del </w:t>
      </w:r>
      <w:proofErr w:type="spellStart"/>
      <w:r>
        <w:t>paper</w:t>
      </w:r>
      <w:proofErr w:type="spellEnd"/>
      <w:r>
        <w:t xml:space="preserve"> traducido al español</w:t>
      </w:r>
    </w:p>
  </w:comment>
  <w:comment w:id="1702" w:author="GABRIEL NOE MUJICA ROJAS" w:date="2021-09-02T12:12:00Z" w:initials="GNMR">
    <w:p w14:paraId="2457EB4D" w14:textId="77777777" w:rsidR="00382767" w:rsidRDefault="00382767">
      <w:pPr>
        <w:pStyle w:val="Textocomentario"/>
      </w:pPr>
      <w:r>
        <w:rPr>
          <w:rStyle w:val="Refdecomentario"/>
        </w:rPr>
        <w:annotationRef/>
      </w:r>
      <w:r>
        <w:t>Muchas partes del documento están escritas con un lenguaje poco técnico. Hay que mejorar la redacción de este tipo de frases.</w:t>
      </w:r>
    </w:p>
    <w:p w14:paraId="62FED81B" w14:textId="42C8970F" w:rsidR="00382767" w:rsidRDefault="00382767">
      <w:pPr>
        <w:pStyle w:val="Textocomentario"/>
      </w:pPr>
    </w:p>
  </w:comment>
  <w:comment w:id="1712" w:author="GABRIEL NOE MUJICA ROJAS" w:date="2021-09-02T12:10:00Z" w:initials="GNMR">
    <w:p w14:paraId="48E7B14B" w14:textId="7F9FA85B" w:rsidR="00B77F4E" w:rsidRDefault="00B77F4E">
      <w:pPr>
        <w:pStyle w:val="Textocomentario"/>
      </w:pPr>
      <w:r>
        <w:rPr>
          <w:rStyle w:val="Refdecomentario"/>
        </w:rPr>
        <w:annotationRef/>
      </w:r>
      <w:r>
        <w:t xml:space="preserve">Aquí hay que incluir al menos un párrafo de introducción a Thread y puesto que es el protocolo seleccionado </w:t>
      </w:r>
      <w:r w:rsidR="00382767">
        <w:t>se profundizará en la sección 2.3</w:t>
      </w:r>
    </w:p>
  </w:comment>
  <w:comment w:id="1720" w:author="GABRIEL NOE MUJICA ROJAS" w:date="2021-09-02T12:14:00Z" w:initials="GNMR">
    <w:p w14:paraId="5BEA9C13" w14:textId="1DF93ED2" w:rsidR="00382767" w:rsidRDefault="00382767">
      <w:pPr>
        <w:pStyle w:val="Textocomentario"/>
      </w:pPr>
      <w:r>
        <w:rPr>
          <w:rStyle w:val="Refdecomentario"/>
        </w:rPr>
        <w:annotationRef/>
      </w:r>
      <w:r>
        <w:t>En general, si hay secciones enteras con copia literal hay que reescribirlas.</w:t>
      </w:r>
    </w:p>
  </w:comment>
  <w:comment w:id="1724" w:author="GABRIEL NOE MUJICA ROJAS" w:date="2021-09-02T12:16:00Z" w:initials="GNMR">
    <w:p w14:paraId="7DEBBCDA" w14:textId="322EBF78" w:rsidR="00382767" w:rsidRDefault="00382767">
      <w:pPr>
        <w:pStyle w:val="Textocomentario"/>
      </w:pPr>
      <w:r>
        <w:rPr>
          <w:rStyle w:val="Refdecomentario"/>
        </w:rPr>
        <w:annotationRef/>
      </w:r>
      <w:r>
        <w:t>Mejorar la calidad de las imágenes</w:t>
      </w:r>
    </w:p>
  </w:comment>
  <w:comment w:id="1760" w:author="GABRIEL NOE MUJICA ROJAS" w:date="2021-09-02T12:16:00Z" w:initials="GNMR">
    <w:p w14:paraId="1516A1A4" w14:textId="21EAE58E" w:rsidR="00382767" w:rsidRDefault="00382767">
      <w:pPr>
        <w:pStyle w:val="Textocomentario"/>
      </w:pPr>
      <w:r>
        <w:rPr>
          <w:rStyle w:val="Refdecomentario"/>
        </w:rPr>
        <w:annotationRef/>
      </w:r>
      <w:r>
        <w:t xml:space="preserve">Traducción literal. Utiliza el término en inglés </w:t>
      </w:r>
      <w:proofErr w:type="spellStart"/>
      <w:r>
        <w:t>Commissioning</w:t>
      </w:r>
      <w:proofErr w:type="spellEnd"/>
    </w:p>
  </w:comment>
  <w:comment w:id="1763" w:author="GABRIEL NOE MUJICA ROJAS" w:date="2021-09-02T12:20:00Z" w:initials="GNMR">
    <w:p w14:paraId="713DDC1C" w14:textId="031E07F5" w:rsidR="00382767" w:rsidRDefault="00382767">
      <w:pPr>
        <w:pStyle w:val="Textocomentario"/>
      </w:pPr>
      <w:r>
        <w:rPr>
          <w:rStyle w:val="Refdecomentario"/>
        </w:rPr>
        <w:annotationRef/>
      </w:r>
      <w:r>
        <w:t>Esto hay que moverlo al capítulo de introducción</w:t>
      </w:r>
    </w:p>
  </w:comment>
  <w:comment w:id="1953" w:author="GABRIEL NOE MUJICA ROJAS" w:date="2021-09-02T12:38:00Z" w:initials="GNMR">
    <w:p w14:paraId="6F163A69" w14:textId="77777777" w:rsidR="001065B5" w:rsidRDefault="001065B5" w:rsidP="001065B5">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2023" w:author="GABRIEL NOE MUJICA ROJAS" w:date="2021-09-02T12:30:00Z" w:initials="GNMR">
    <w:p w14:paraId="048FB5CD" w14:textId="77777777" w:rsidR="00190053" w:rsidRDefault="00190053" w:rsidP="00190053">
      <w:pPr>
        <w:pStyle w:val="Textocomentario"/>
      </w:pPr>
      <w:r>
        <w:rPr>
          <w:rStyle w:val="Refdecomentario"/>
        </w:rPr>
        <w:annotationRef/>
      </w:r>
      <w:r>
        <w:t xml:space="preserve">Todas estas imágenes tienen que llevar su </w:t>
      </w:r>
      <w:proofErr w:type="spellStart"/>
      <w:r>
        <w:t>titulo</w:t>
      </w:r>
      <w:proofErr w:type="spellEnd"/>
      <w:r>
        <w:t xml:space="preserve"> de figura </w:t>
      </w:r>
    </w:p>
  </w:comment>
  <w:comment w:id="2035" w:author="GABRIEL NOE MUJICA ROJAS" w:date="2021-09-02T12:18:00Z" w:initials="GNMR">
    <w:p w14:paraId="0B32D48E" w14:textId="4273D84D" w:rsidR="00382767" w:rsidRDefault="0038276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52" w:author="GABRIEL NOE MUJICA ROJAS" w:date="2021-09-02T12:17:00Z" w:initials="GNMR">
    <w:p w14:paraId="4B753D4B" w14:textId="42964861" w:rsidR="00382767" w:rsidRDefault="00382767">
      <w:pPr>
        <w:pStyle w:val="Textocomentario"/>
      </w:pPr>
      <w:r>
        <w:rPr>
          <w:rStyle w:val="Refdecomentario"/>
        </w:rPr>
        <w:annotationRef/>
      </w:r>
      <w:r>
        <w:t xml:space="preserve">Siempre hablas de </w:t>
      </w:r>
      <w:proofErr w:type="spellStart"/>
      <w:r>
        <w:t>Coockie</w:t>
      </w:r>
      <w:proofErr w:type="spellEnd"/>
      <w:r>
        <w:t>, pero es Cookie</w:t>
      </w:r>
    </w:p>
  </w:comment>
  <w:comment w:id="2083" w:author="GABRIEL NOE MUJICA ROJAS" w:date="2021-09-02T12:20:00Z" w:initials="GNMR">
    <w:p w14:paraId="715EB571" w14:textId="4B71F973" w:rsidR="00382767" w:rsidRDefault="00382767">
      <w:pPr>
        <w:pStyle w:val="Textocomentario"/>
      </w:pPr>
      <w:r>
        <w:rPr>
          <w:rStyle w:val="Refdecomentario"/>
        </w:rPr>
        <w:annotationRef/>
      </w:r>
      <w:r>
        <w:t>Esta sección se tiene que llamar</w:t>
      </w:r>
      <w:r w:rsidR="00C06345">
        <w:t xml:space="preserve">, por ejemplo, “Análisis de tecnología Thread” y hay que incluir un análisis inicial de porqué seleccionamos estos módulos y mencionar alguno más disponible en el mercado. </w:t>
      </w:r>
    </w:p>
    <w:p w14:paraId="3223FEC6" w14:textId="76472B8F" w:rsidR="00C06345" w:rsidRDefault="00C06345">
      <w:pPr>
        <w:pStyle w:val="Textocomentario"/>
      </w:pPr>
      <w:r>
        <w:t xml:space="preserve">Luego se pasa a la explicación de su funcionamiento y las configuraciones. </w:t>
      </w:r>
    </w:p>
  </w:comment>
  <w:comment w:id="2091" w:author="GABRIEL NOE MUJICA ROJAS" w:date="2021-09-02T12:25:00Z" w:initials="GNMR">
    <w:p w14:paraId="1AA534AA" w14:textId="242C0268" w:rsidR="006E2CCE" w:rsidRDefault="006E2CCE">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123" w:author="GABRIEL NOE MUJICA ROJAS" w:date="2021-09-02T12:22:00Z" w:initials="GNMR">
    <w:p w14:paraId="6E7B8CDD" w14:textId="6E78C8CD" w:rsidR="00C06345" w:rsidRDefault="00C06345">
      <w:pPr>
        <w:pStyle w:val="Textocomentario"/>
      </w:pPr>
      <w:r>
        <w:rPr>
          <w:rStyle w:val="Refdecomentario"/>
        </w:rPr>
        <w:annotationRef/>
      </w:r>
      <w:r>
        <w:t>Esto está en primera persona y es muy coloquial. Es un documento de TFM y no un tutorial, por lo que hay que escribirlo de manera formal.</w:t>
      </w:r>
    </w:p>
  </w:comment>
  <w:comment w:id="2339" w:author="GABRIEL NOE MUJICA ROJAS" w:date="2021-09-02T12:27:00Z" w:initials="GNMR">
    <w:p w14:paraId="5E0C83B4" w14:textId="6BA8E3A9" w:rsidR="006E2CCE" w:rsidRDefault="006E2CCE">
      <w:pPr>
        <w:pStyle w:val="Textocomentario"/>
      </w:pPr>
      <w:r>
        <w:rPr>
          <w:rStyle w:val="Refdecomentario"/>
        </w:rPr>
        <w:annotationRef/>
      </w:r>
      <w:r w:rsidR="00A44F5B">
        <w:t>Tiene</w:t>
      </w:r>
      <w:r>
        <w:t xml:space="preserve"> que </w:t>
      </w:r>
      <w:r w:rsidR="00A44F5B">
        <w:t>haber</w:t>
      </w:r>
      <w:r>
        <w:t xml:space="preserve"> un capítulo dedicado a “Implementación hardware” en el que incluirás tanto el hardware comercial utilizado como el diseño de la capa de comunicaciones (que lo has puesto en el siguiente capítulo) junto con fotos reales de la capa fabricada y montada.</w:t>
      </w:r>
    </w:p>
    <w:p w14:paraId="47650DAC" w14:textId="4932B11F" w:rsidR="006E2CCE" w:rsidRDefault="006E2CCE">
      <w:pPr>
        <w:pStyle w:val="Textocomentario"/>
      </w:pPr>
      <w:r>
        <w:t xml:space="preserve">Las pruebas de red se incluyen en un </w:t>
      </w:r>
      <w:proofErr w:type="spellStart"/>
      <w:r>
        <w:t>capitulo</w:t>
      </w:r>
      <w:proofErr w:type="spellEnd"/>
      <w:r>
        <w:t xml:space="preserve"> de “Pruebas experimentales”</w:t>
      </w:r>
    </w:p>
  </w:comment>
  <w:comment w:id="2340" w:author="GABRIEL NOE MUJICA ROJAS" w:date="2021-09-02T12:31:00Z" w:initials="GNMR">
    <w:p w14:paraId="56CFA0BC" w14:textId="7DEDD10B" w:rsidR="004D0F5C" w:rsidRDefault="004D0F5C">
      <w:pPr>
        <w:pStyle w:val="Textocomentario"/>
      </w:pPr>
      <w:r>
        <w:rPr>
          <w:rStyle w:val="Refdecomentario"/>
        </w:rPr>
        <w:annotationRef/>
      </w:r>
      <w:r>
        <w:t>En los documentos hay que referenciar en el texto las figuras. Por ejemplo, no es correcto decir en la siguiente figura, si no, en la Figura 23 (incluir l</w:t>
      </w:r>
      <w:r w:rsidR="00A44F5B">
        <w:t>a</w:t>
      </w:r>
      <w:r>
        <w:t>s respectivas referencias cruzadas)</w:t>
      </w:r>
    </w:p>
  </w:comment>
  <w:comment w:id="2365" w:author="GABRIEL NOE MUJICA ROJAS" w:date="2021-09-02T12:30:00Z" w:initials="GNMR">
    <w:p w14:paraId="0E04C07A" w14:textId="18AE5C67" w:rsidR="006E2CCE" w:rsidRDefault="006E2CCE">
      <w:pPr>
        <w:pStyle w:val="Textocomentario"/>
      </w:pPr>
      <w:r>
        <w:rPr>
          <w:rStyle w:val="Refdecomentario"/>
        </w:rPr>
        <w:annotationRef/>
      </w:r>
      <w:r>
        <w:t>Todas estas imágenes tiene</w:t>
      </w:r>
      <w:r w:rsidR="00A44F5B">
        <w:t>n</w:t>
      </w:r>
      <w:r>
        <w:t xml:space="preserve"> que llevar su </w:t>
      </w:r>
      <w:proofErr w:type="spellStart"/>
      <w:r>
        <w:t>titulo</w:t>
      </w:r>
      <w:proofErr w:type="spellEnd"/>
      <w:r>
        <w:t xml:space="preserve"> de </w:t>
      </w:r>
      <w:r w:rsidR="004D0F5C">
        <w:t>figura</w:t>
      </w:r>
      <w:r>
        <w:t xml:space="preserve"> </w:t>
      </w:r>
    </w:p>
  </w:comment>
  <w:comment w:id="2373" w:author="GABRIEL NOE MUJICA ROJAS" w:date="2021-09-02T12:31:00Z" w:initials="GNMR">
    <w:p w14:paraId="5660816F" w14:textId="27505828" w:rsidR="006E2CCE" w:rsidRDefault="006E2CCE">
      <w:pPr>
        <w:pStyle w:val="Textocomentario"/>
      </w:pPr>
      <w:r>
        <w:rPr>
          <w:rStyle w:val="Refdecomentario"/>
        </w:rPr>
        <w:annotationRef/>
      </w:r>
      <w:r>
        <w:t xml:space="preserve">Falta título de figura </w:t>
      </w:r>
    </w:p>
  </w:comment>
  <w:comment w:id="2854" w:author="GABRIEL NOE MUJICA ROJAS" w:date="2021-09-02T12:38:00Z" w:initials="GNMR">
    <w:p w14:paraId="03A44FBE" w14:textId="77777777" w:rsidR="00430746" w:rsidRDefault="00430746" w:rsidP="00430746">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2979" w:author="GABRIEL NOE MUJICA ROJAS" w:date="2021-09-02T12:31:00Z" w:initials="GNMR">
    <w:p w14:paraId="42E6F9AC" w14:textId="77777777" w:rsidR="002135FF" w:rsidRDefault="002135FF" w:rsidP="002135FF">
      <w:pPr>
        <w:pStyle w:val="Textocomentario"/>
      </w:pPr>
      <w:r>
        <w:rPr>
          <w:rStyle w:val="Refdecomentario"/>
        </w:rPr>
        <w:annotationRef/>
      </w:r>
      <w:r>
        <w:t xml:space="preserve">Falta título de figura </w:t>
      </w:r>
    </w:p>
  </w:comment>
  <w:comment w:id="3498" w:author="GABRIEL NOE MUJICA ROJAS" w:date="2021-09-02T12:38:00Z" w:initials="GNMR">
    <w:p w14:paraId="173ED3D8" w14:textId="1D0D4BBE" w:rsidR="00820D44" w:rsidRDefault="00820D44">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0A9802" w15:done="0"/>
  <w15:commentEx w15:paraId="3D4A2B95" w15:done="0"/>
  <w15:commentEx w15:paraId="17B715CB" w15:done="0"/>
  <w15:commentEx w15:paraId="41CCBE13" w15:done="0"/>
  <w15:commentEx w15:paraId="102928BE" w15:done="0"/>
  <w15:commentEx w15:paraId="6F9B586B" w15:done="0"/>
  <w15:commentEx w15:paraId="62FED81B" w15:done="0"/>
  <w15:commentEx w15:paraId="48E7B14B" w15:done="0"/>
  <w15:commentEx w15:paraId="5BEA9C13" w15:done="0"/>
  <w15:commentEx w15:paraId="7DEBBCDA" w15:done="0"/>
  <w15:commentEx w15:paraId="1516A1A4" w15:done="0"/>
  <w15:commentEx w15:paraId="713DDC1C" w15:done="0"/>
  <w15:commentEx w15:paraId="6F163A69" w15:done="0"/>
  <w15:commentEx w15:paraId="048FB5CD" w15:done="0"/>
  <w15:commentEx w15:paraId="0B32D48E" w15:done="0"/>
  <w15:commentEx w15:paraId="4B753D4B" w15:done="0"/>
  <w15:commentEx w15:paraId="3223FEC6" w15:done="0"/>
  <w15:commentEx w15:paraId="1AA534AA" w15:done="0"/>
  <w15:commentEx w15:paraId="6E7B8CDD" w15:done="0"/>
  <w15:commentEx w15:paraId="47650DAC" w15:done="0"/>
  <w15:commentEx w15:paraId="56CFA0BC" w15:done="0"/>
  <w15:commentEx w15:paraId="0E04C07A" w15:done="0"/>
  <w15:commentEx w15:paraId="5660816F" w15:done="0"/>
  <w15:commentEx w15:paraId="03A44FBE" w15:done="0"/>
  <w15:commentEx w15:paraId="42E6F9AC" w15:done="0"/>
  <w15:commentEx w15:paraId="173ED3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96E" w16cex:dateUtc="2021-09-02T09:52: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B3F33" w16cex:dateUtc="2021-09-02T10:16:00Z"/>
  <w16cex:commentExtensible w16cex:durableId="24DB3FF0" w16cex:dateUtc="2021-09-02T10:20:00Z"/>
  <w16cex:commentExtensible w16cex:durableId="24DB83CF" w16cex:dateUtc="2021-09-02T10:38:00Z"/>
  <w16cex:commentExtensible w16cex:durableId="24DB8F58" w16cex:dateUtc="2021-09-02T10:30:00Z"/>
  <w16cex:commentExtensible w16cex:durableId="24DB3FAA" w16cex:dateUtc="2021-09-02T10:18:00Z"/>
  <w16cex:commentExtensible w16cex:durableId="24DB3F70" w16cex:dateUtc="2021-09-02T10:17:00Z"/>
  <w16cex:commentExtensible w16cex:durableId="24DB4016" w16cex:dateUtc="2021-09-02T10:20:00Z"/>
  <w16cex:commentExtensible w16cex:durableId="24DB4151" w16cex:dateUtc="2021-09-02T10:25:00Z"/>
  <w16cex:commentExtensible w16cex:durableId="24DB409F" w16cex:dateUtc="2021-09-02T10:22:00Z"/>
  <w16cex:commentExtensible w16cex:durableId="24DB41C0" w16cex:dateUtc="2021-09-02T10:27:00Z"/>
  <w16cex:commentExtensible w16cex:durableId="24DB42AD" w16cex:dateUtc="2021-09-02T10:31:00Z"/>
  <w16cex:commentExtensible w16cex:durableId="24DB4280" w16cex:dateUtc="2021-09-02T10:30:00Z"/>
  <w16cex:commentExtensible w16cex:durableId="24DB4292" w16cex:dateUtc="2021-09-02T10:31:00Z"/>
  <w16cex:commentExtensible w16cex:durableId="24DB9477" w16cex:dateUtc="2021-09-02T10:38:00Z"/>
  <w16cex:commentExtensible w16cex:durableId="24DB8836" w16cex:dateUtc="2021-09-02T10:31:00Z"/>
  <w16cex:commentExtensible w16cex:durableId="24DB4451" w16cex:dateUtc="2021-09-02T1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0A9802" w16cid:durableId="24DB3DE1"/>
  <w16cid:commentId w16cid:paraId="3D4A2B95" w16cid:durableId="24DB8395"/>
  <w16cid:commentId w16cid:paraId="17B715CB" w16cid:durableId="24DB396E"/>
  <w16cid:commentId w16cid:paraId="41CCBE13" w16cid:durableId="24DB3ABD"/>
  <w16cid:commentId w16cid:paraId="102928BE" w16cid:durableId="24DB3B42"/>
  <w16cid:commentId w16cid:paraId="6F9B586B" w16cid:durableId="24DB3C72"/>
  <w16cid:commentId w16cid:paraId="62FED81B" w16cid:durableId="24DB3E1F"/>
  <w16cid:commentId w16cid:paraId="48E7B14B" w16cid:durableId="24DB3D9B"/>
  <w16cid:commentId w16cid:paraId="5BEA9C13" w16cid:durableId="24DB3E8B"/>
  <w16cid:commentId w16cid:paraId="7DEBBCDA" w16cid:durableId="24DB3F07"/>
  <w16cid:commentId w16cid:paraId="1516A1A4" w16cid:durableId="24DB3F33"/>
  <w16cid:commentId w16cid:paraId="713DDC1C" w16cid:durableId="24DB3FF0"/>
  <w16cid:commentId w16cid:paraId="6F163A69" w16cid:durableId="24DB83CF"/>
  <w16cid:commentId w16cid:paraId="048FB5CD" w16cid:durableId="24DB8F58"/>
  <w16cid:commentId w16cid:paraId="0B32D48E" w16cid:durableId="24DB3FAA"/>
  <w16cid:commentId w16cid:paraId="4B753D4B" w16cid:durableId="24DB3F70"/>
  <w16cid:commentId w16cid:paraId="3223FEC6" w16cid:durableId="24DB4016"/>
  <w16cid:commentId w16cid:paraId="1AA534AA" w16cid:durableId="24DB4151"/>
  <w16cid:commentId w16cid:paraId="6E7B8CDD" w16cid:durableId="24DB409F"/>
  <w16cid:commentId w16cid:paraId="47650DAC" w16cid:durableId="24DB41C0"/>
  <w16cid:commentId w16cid:paraId="56CFA0BC" w16cid:durableId="24DB42AD"/>
  <w16cid:commentId w16cid:paraId="0E04C07A" w16cid:durableId="24DB4280"/>
  <w16cid:commentId w16cid:paraId="5660816F" w16cid:durableId="24DB4292"/>
  <w16cid:commentId w16cid:paraId="03A44FBE" w16cid:durableId="24DB9477"/>
  <w16cid:commentId w16cid:paraId="42E6F9AC" w16cid:durableId="24DB8836"/>
  <w16cid:commentId w16cid:paraId="173ED3D8" w16cid:durableId="24DB44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A2D3A" w14:textId="77777777" w:rsidR="008442FF" w:rsidRDefault="008442FF" w:rsidP="00770FBD">
      <w:pPr>
        <w:spacing w:after="0" w:line="240" w:lineRule="auto"/>
      </w:pPr>
      <w:r>
        <w:separator/>
      </w:r>
    </w:p>
  </w:endnote>
  <w:endnote w:type="continuationSeparator" w:id="0">
    <w:p w14:paraId="5CAF3783" w14:textId="77777777" w:rsidR="008442FF" w:rsidRDefault="008442FF" w:rsidP="00770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13A2" w14:textId="38EC503F" w:rsidR="00F72109" w:rsidRDefault="00F72109">
    <w:pPr>
      <w:pStyle w:val="Piedepgina"/>
      <w:jc w:val="right"/>
    </w:pPr>
  </w:p>
  <w:p w14:paraId="67D9F726" w14:textId="77777777" w:rsidR="00F72109" w:rsidRDefault="00F7210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B01B8" w14:textId="77777777" w:rsidR="007461E6" w:rsidRDefault="007461E6">
    <w:pPr>
      <w:pStyle w:val="Piedepgina"/>
      <w:jc w:val="right"/>
    </w:pPr>
  </w:p>
  <w:p w14:paraId="7FFDD585" w14:textId="77777777" w:rsidR="007461E6" w:rsidRDefault="007461E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521611"/>
      <w:docPartObj>
        <w:docPartGallery w:val="Page Numbers (Bottom of Page)"/>
        <w:docPartUnique/>
      </w:docPartObj>
    </w:sdtPr>
    <w:sdtEndPr/>
    <w:sdtContent>
      <w:p w14:paraId="648E16A5" w14:textId="52B7D190" w:rsidR="007461E6" w:rsidRDefault="007461E6">
        <w:pPr>
          <w:pStyle w:val="Piedepgina"/>
          <w:jc w:val="right"/>
        </w:pPr>
        <w:r>
          <w:fldChar w:fldCharType="begin"/>
        </w:r>
        <w:r>
          <w:instrText>PAGE   \* MERGEFORMAT</w:instrText>
        </w:r>
        <w:r>
          <w:fldChar w:fldCharType="separate"/>
        </w:r>
        <w:r>
          <w:t>2</w:t>
        </w:r>
        <w:r>
          <w:fldChar w:fldCharType="end"/>
        </w:r>
      </w:p>
    </w:sdtContent>
  </w:sdt>
  <w:p w14:paraId="74DEC9F8" w14:textId="77777777" w:rsidR="00F72109" w:rsidRDefault="00F7210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346930"/>
      <w:docPartObj>
        <w:docPartGallery w:val="Page Numbers (Bottom of Page)"/>
        <w:docPartUnique/>
      </w:docPartObj>
    </w:sdtPr>
    <w:sdtEndPr/>
    <w:sdtContent>
      <w:p w14:paraId="116BDE78" w14:textId="79193EED" w:rsidR="007461E6" w:rsidRDefault="007461E6">
        <w:pPr>
          <w:pStyle w:val="Piedepgina"/>
          <w:jc w:val="right"/>
        </w:pPr>
        <w:r>
          <w:fldChar w:fldCharType="begin"/>
        </w:r>
        <w:r>
          <w:instrText>PAGE   \* MERGEFORMAT</w:instrText>
        </w:r>
        <w:r>
          <w:fldChar w:fldCharType="separate"/>
        </w:r>
        <w:r>
          <w:t>2</w:t>
        </w:r>
        <w:r>
          <w:fldChar w:fldCharType="end"/>
        </w:r>
      </w:p>
    </w:sdtContent>
  </w:sdt>
  <w:p w14:paraId="30714CEA" w14:textId="77777777" w:rsidR="00F72109" w:rsidRDefault="00F721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DF555" w14:textId="77777777" w:rsidR="008442FF" w:rsidRDefault="008442FF" w:rsidP="00770FBD">
      <w:pPr>
        <w:spacing w:after="0" w:line="240" w:lineRule="auto"/>
      </w:pPr>
      <w:r>
        <w:separator/>
      </w:r>
    </w:p>
  </w:footnote>
  <w:footnote w:type="continuationSeparator" w:id="0">
    <w:p w14:paraId="74C2376C" w14:textId="77777777" w:rsidR="008442FF" w:rsidRDefault="008442FF" w:rsidP="00770F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D6E7" w14:textId="77777777" w:rsidR="00F72109" w:rsidRDefault="00F7210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1137" w14:textId="77777777" w:rsidR="00F72109" w:rsidRDefault="00F7210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17D5169"/>
    <w:multiLevelType w:val="multilevel"/>
    <w:tmpl w:val="EEE44828"/>
    <w:lvl w:ilvl="0">
      <w:start w:val="5"/>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647"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A22F2"/>
    <w:multiLevelType w:val="multilevel"/>
    <w:tmpl w:val="C08C75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4A7B5A"/>
    <w:multiLevelType w:val="multilevel"/>
    <w:tmpl w:val="12EAF3BA"/>
    <w:lvl w:ilvl="0">
      <w:start w:val="5"/>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2AD1728"/>
    <w:multiLevelType w:val="hybridMultilevel"/>
    <w:tmpl w:val="176E1720"/>
    <w:lvl w:ilvl="0" w:tplc="3BA4572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0494763"/>
    <w:multiLevelType w:val="multilevel"/>
    <w:tmpl w:val="571EA7B0"/>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26A665C"/>
    <w:multiLevelType w:val="hybridMultilevel"/>
    <w:tmpl w:val="B9126F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D6578A4"/>
    <w:multiLevelType w:val="multilevel"/>
    <w:tmpl w:val="F12EF890"/>
    <w:lvl w:ilvl="0">
      <w:start w:val="5"/>
      <w:numFmt w:val="decimal"/>
      <w:lvlText w:val="%1."/>
      <w:lvlJc w:val="left"/>
      <w:pPr>
        <w:ind w:left="630" w:hanging="630"/>
      </w:pPr>
      <w:rPr>
        <w:rFonts w:hint="default"/>
      </w:rPr>
    </w:lvl>
    <w:lvl w:ilvl="1">
      <w:start w:val="1"/>
      <w:numFmt w:val="decimal"/>
      <w:lvlText w:val="%1.%2."/>
      <w:lvlJc w:val="left"/>
      <w:pPr>
        <w:ind w:left="1440" w:hanging="72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93F2D88"/>
    <w:multiLevelType w:val="multilevel"/>
    <w:tmpl w:val="82FCA344"/>
    <w:lvl w:ilvl="0">
      <w:start w:val="4"/>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27"/>
  </w:num>
  <w:num w:numId="3">
    <w:abstractNumId w:val="26"/>
  </w:num>
  <w:num w:numId="4">
    <w:abstractNumId w:val="29"/>
  </w:num>
  <w:num w:numId="5">
    <w:abstractNumId w:val="32"/>
  </w:num>
  <w:num w:numId="6">
    <w:abstractNumId w:val="25"/>
  </w:num>
  <w:num w:numId="7">
    <w:abstractNumId w:val="8"/>
  </w:num>
  <w:num w:numId="8">
    <w:abstractNumId w:val="24"/>
  </w:num>
  <w:num w:numId="9">
    <w:abstractNumId w:val="22"/>
  </w:num>
  <w:num w:numId="10">
    <w:abstractNumId w:val="9"/>
  </w:num>
  <w:num w:numId="11">
    <w:abstractNumId w:val="34"/>
  </w:num>
  <w:num w:numId="12">
    <w:abstractNumId w:val="7"/>
  </w:num>
  <w:num w:numId="13">
    <w:abstractNumId w:val="13"/>
  </w:num>
  <w:num w:numId="14">
    <w:abstractNumId w:val="2"/>
  </w:num>
  <w:num w:numId="15">
    <w:abstractNumId w:val="31"/>
  </w:num>
  <w:num w:numId="16">
    <w:abstractNumId w:val="0"/>
  </w:num>
  <w:num w:numId="17">
    <w:abstractNumId w:val="10"/>
  </w:num>
  <w:num w:numId="18">
    <w:abstractNumId w:val="12"/>
  </w:num>
  <w:num w:numId="19">
    <w:abstractNumId w:val="17"/>
  </w:num>
  <w:num w:numId="20">
    <w:abstractNumId w:val="11"/>
  </w:num>
  <w:num w:numId="21">
    <w:abstractNumId w:val="15"/>
  </w:num>
  <w:num w:numId="22">
    <w:abstractNumId w:val="6"/>
  </w:num>
  <w:num w:numId="23">
    <w:abstractNumId w:val="16"/>
  </w:num>
  <w:num w:numId="24">
    <w:abstractNumId w:val="19"/>
  </w:num>
  <w:num w:numId="25">
    <w:abstractNumId w:val="23"/>
  </w:num>
  <w:num w:numId="26">
    <w:abstractNumId w:val="20"/>
  </w:num>
  <w:num w:numId="27">
    <w:abstractNumId w:val="33"/>
  </w:num>
  <w:num w:numId="28">
    <w:abstractNumId w:val="28"/>
  </w:num>
  <w:num w:numId="29">
    <w:abstractNumId w:val="18"/>
  </w:num>
  <w:num w:numId="30">
    <w:abstractNumId w:val="21"/>
  </w:num>
  <w:num w:numId="31">
    <w:abstractNumId w:val="30"/>
  </w:num>
  <w:num w:numId="32">
    <w:abstractNumId w:val="4"/>
  </w:num>
  <w:num w:numId="33">
    <w:abstractNumId w:val="14"/>
  </w:num>
  <w:num w:numId="34">
    <w:abstractNumId w:val="5"/>
  </w:num>
  <w:num w:numId="35">
    <w:abstractNumId w:val="1"/>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53E9"/>
    <w:rsid w:val="00016357"/>
    <w:rsid w:val="000201CA"/>
    <w:rsid w:val="000205E9"/>
    <w:rsid w:val="000224C8"/>
    <w:rsid w:val="00022D82"/>
    <w:rsid w:val="00024422"/>
    <w:rsid w:val="00024F11"/>
    <w:rsid w:val="00025978"/>
    <w:rsid w:val="00026ED4"/>
    <w:rsid w:val="00030CC2"/>
    <w:rsid w:val="00035BA7"/>
    <w:rsid w:val="0004197A"/>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0F418A"/>
    <w:rsid w:val="00101707"/>
    <w:rsid w:val="001065B5"/>
    <w:rsid w:val="00107D4C"/>
    <w:rsid w:val="00111F0C"/>
    <w:rsid w:val="0011325E"/>
    <w:rsid w:val="0011383A"/>
    <w:rsid w:val="001178D2"/>
    <w:rsid w:val="00120BC0"/>
    <w:rsid w:val="0012358C"/>
    <w:rsid w:val="00123A48"/>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0053"/>
    <w:rsid w:val="00191491"/>
    <w:rsid w:val="001925E3"/>
    <w:rsid w:val="0019260F"/>
    <w:rsid w:val="00195505"/>
    <w:rsid w:val="00196A7D"/>
    <w:rsid w:val="0019792C"/>
    <w:rsid w:val="001A3A4C"/>
    <w:rsid w:val="001A4178"/>
    <w:rsid w:val="001A47D3"/>
    <w:rsid w:val="001A68CA"/>
    <w:rsid w:val="001B0788"/>
    <w:rsid w:val="001B15C0"/>
    <w:rsid w:val="001B475D"/>
    <w:rsid w:val="001B77AD"/>
    <w:rsid w:val="001C147A"/>
    <w:rsid w:val="001C7ED7"/>
    <w:rsid w:val="001D093C"/>
    <w:rsid w:val="001D4F68"/>
    <w:rsid w:val="001D5487"/>
    <w:rsid w:val="001D5AAF"/>
    <w:rsid w:val="001D7393"/>
    <w:rsid w:val="001E083C"/>
    <w:rsid w:val="001E1B34"/>
    <w:rsid w:val="001E2FD6"/>
    <w:rsid w:val="001E321A"/>
    <w:rsid w:val="001F2B27"/>
    <w:rsid w:val="001F3076"/>
    <w:rsid w:val="00202124"/>
    <w:rsid w:val="00204991"/>
    <w:rsid w:val="00205760"/>
    <w:rsid w:val="002070AE"/>
    <w:rsid w:val="00207A12"/>
    <w:rsid w:val="002135FF"/>
    <w:rsid w:val="00214DCF"/>
    <w:rsid w:val="002159D9"/>
    <w:rsid w:val="0021664D"/>
    <w:rsid w:val="002176BA"/>
    <w:rsid w:val="00220A01"/>
    <w:rsid w:val="0022229F"/>
    <w:rsid w:val="00222FA1"/>
    <w:rsid w:val="00231B6E"/>
    <w:rsid w:val="002338B8"/>
    <w:rsid w:val="0024330D"/>
    <w:rsid w:val="00243B51"/>
    <w:rsid w:val="00244FCB"/>
    <w:rsid w:val="00251A22"/>
    <w:rsid w:val="00254139"/>
    <w:rsid w:val="00254172"/>
    <w:rsid w:val="00256E1E"/>
    <w:rsid w:val="00260D8E"/>
    <w:rsid w:val="00263678"/>
    <w:rsid w:val="002650C5"/>
    <w:rsid w:val="00266D53"/>
    <w:rsid w:val="00267D25"/>
    <w:rsid w:val="002741ED"/>
    <w:rsid w:val="00276093"/>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0CB"/>
    <w:rsid w:val="002B08C1"/>
    <w:rsid w:val="002B0C44"/>
    <w:rsid w:val="002B6B80"/>
    <w:rsid w:val="002B6FE0"/>
    <w:rsid w:val="002C4779"/>
    <w:rsid w:val="002C4C3B"/>
    <w:rsid w:val="002C5A37"/>
    <w:rsid w:val="002C6078"/>
    <w:rsid w:val="002D4E54"/>
    <w:rsid w:val="002E09B9"/>
    <w:rsid w:val="002E158A"/>
    <w:rsid w:val="002E179F"/>
    <w:rsid w:val="002F3C3E"/>
    <w:rsid w:val="002F74D0"/>
    <w:rsid w:val="00302719"/>
    <w:rsid w:val="00302BDF"/>
    <w:rsid w:val="00303AD2"/>
    <w:rsid w:val="00303D5D"/>
    <w:rsid w:val="003156BD"/>
    <w:rsid w:val="00321DC3"/>
    <w:rsid w:val="00324118"/>
    <w:rsid w:val="003264EC"/>
    <w:rsid w:val="00336850"/>
    <w:rsid w:val="00345D40"/>
    <w:rsid w:val="0034699F"/>
    <w:rsid w:val="00351140"/>
    <w:rsid w:val="0036138C"/>
    <w:rsid w:val="003617C1"/>
    <w:rsid w:val="003679BA"/>
    <w:rsid w:val="00375719"/>
    <w:rsid w:val="003815FB"/>
    <w:rsid w:val="003822DE"/>
    <w:rsid w:val="00382767"/>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3F2A46"/>
    <w:rsid w:val="00402804"/>
    <w:rsid w:val="00403E10"/>
    <w:rsid w:val="00410D26"/>
    <w:rsid w:val="00413396"/>
    <w:rsid w:val="00413451"/>
    <w:rsid w:val="00416378"/>
    <w:rsid w:val="00424EFA"/>
    <w:rsid w:val="00427960"/>
    <w:rsid w:val="00430746"/>
    <w:rsid w:val="00433108"/>
    <w:rsid w:val="00443B99"/>
    <w:rsid w:val="00446A4F"/>
    <w:rsid w:val="00465D5B"/>
    <w:rsid w:val="00467C7F"/>
    <w:rsid w:val="00470EC8"/>
    <w:rsid w:val="00474C2B"/>
    <w:rsid w:val="00481B0A"/>
    <w:rsid w:val="0048583C"/>
    <w:rsid w:val="00486911"/>
    <w:rsid w:val="004874E3"/>
    <w:rsid w:val="0049092D"/>
    <w:rsid w:val="00492437"/>
    <w:rsid w:val="00494989"/>
    <w:rsid w:val="00496C91"/>
    <w:rsid w:val="004A51A0"/>
    <w:rsid w:val="004A7932"/>
    <w:rsid w:val="004A79ED"/>
    <w:rsid w:val="004B2D72"/>
    <w:rsid w:val="004C2D13"/>
    <w:rsid w:val="004C663B"/>
    <w:rsid w:val="004D073C"/>
    <w:rsid w:val="004D0F5C"/>
    <w:rsid w:val="004E0FD4"/>
    <w:rsid w:val="004E27A4"/>
    <w:rsid w:val="004E372C"/>
    <w:rsid w:val="004E376D"/>
    <w:rsid w:val="004E518D"/>
    <w:rsid w:val="004E51B5"/>
    <w:rsid w:val="004E6EB3"/>
    <w:rsid w:val="004F0D8B"/>
    <w:rsid w:val="004F3371"/>
    <w:rsid w:val="004F4934"/>
    <w:rsid w:val="005036D8"/>
    <w:rsid w:val="00503CAD"/>
    <w:rsid w:val="0051362D"/>
    <w:rsid w:val="00514063"/>
    <w:rsid w:val="00514EED"/>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0234"/>
    <w:rsid w:val="00572BAF"/>
    <w:rsid w:val="00574B30"/>
    <w:rsid w:val="00574D75"/>
    <w:rsid w:val="0057681C"/>
    <w:rsid w:val="00584679"/>
    <w:rsid w:val="00585F39"/>
    <w:rsid w:val="00594ED3"/>
    <w:rsid w:val="005A1BAE"/>
    <w:rsid w:val="005A201C"/>
    <w:rsid w:val="005A3F26"/>
    <w:rsid w:val="005A4E78"/>
    <w:rsid w:val="005A57C8"/>
    <w:rsid w:val="005A5E3F"/>
    <w:rsid w:val="005B258E"/>
    <w:rsid w:val="005B2EB5"/>
    <w:rsid w:val="005B47A6"/>
    <w:rsid w:val="005B4B3D"/>
    <w:rsid w:val="005B5DBB"/>
    <w:rsid w:val="005B6500"/>
    <w:rsid w:val="005B66C8"/>
    <w:rsid w:val="005B77A3"/>
    <w:rsid w:val="005C6802"/>
    <w:rsid w:val="005D52AB"/>
    <w:rsid w:val="005D55A8"/>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84B"/>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136E"/>
    <w:rsid w:val="00644FEE"/>
    <w:rsid w:val="0065248D"/>
    <w:rsid w:val="00657A32"/>
    <w:rsid w:val="00665114"/>
    <w:rsid w:val="00666E77"/>
    <w:rsid w:val="0067085A"/>
    <w:rsid w:val="006730F7"/>
    <w:rsid w:val="00682C5D"/>
    <w:rsid w:val="006832BE"/>
    <w:rsid w:val="006872D0"/>
    <w:rsid w:val="00691341"/>
    <w:rsid w:val="00692561"/>
    <w:rsid w:val="00695819"/>
    <w:rsid w:val="006971A9"/>
    <w:rsid w:val="006A0AB9"/>
    <w:rsid w:val="006A0CB0"/>
    <w:rsid w:val="006A5288"/>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2CCE"/>
    <w:rsid w:val="006E330E"/>
    <w:rsid w:val="006E5AFC"/>
    <w:rsid w:val="006F12CA"/>
    <w:rsid w:val="006F17D0"/>
    <w:rsid w:val="006F299A"/>
    <w:rsid w:val="006F3EF5"/>
    <w:rsid w:val="006F5689"/>
    <w:rsid w:val="0070167E"/>
    <w:rsid w:val="00704BC6"/>
    <w:rsid w:val="00704E72"/>
    <w:rsid w:val="00711464"/>
    <w:rsid w:val="00712A41"/>
    <w:rsid w:val="00714ACA"/>
    <w:rsid w:val="0072109E"/>
    <w:rsid w:val="00724D75"/>
    <w:rsid w:val="00731C81"/>
    <w:rsid w:val="00732AB0"/>
    <w:rsid w:val="007452FF"/>
    <w:rsid w:val="00745A48"/>
    <w:rsid w:val="00745F9E"/>
    <w:rsid w:val="007461E6"/>
    <w:rsid w:val="007537F4"/>
    <w:rsid w:val="00756EB0"/>
    <w:rsid w:val="00757D02"/>
    <w:rsid w:val="00764A4E"/>
    <w:rsid w:val="00765F32"/>
    <w:rsid w:val="00766245"/>
    <w:rsid w:val="00767D17"/>
    <w:rsid w:val="00770AC6"/>
    <w:rsid w:val="00770FBD"/>
    <w:rsid w:val="00774857"/>
    <w:rsid w:val="00774AC2"/>
    <w:rsid w:val="007775A8"/>
    <w:rsid w:val="007838F1"/>
    <w:rsid w:val="007845A0"/>
    <w:rsid w:val="00784873"/>
    <w:rsid w:val="00784A88"/>
    <w:rsid w:val="0078745C"/>
    <w:rsid w:val="00790941"/>
    <w:rsid w:val="007A17D8"/>
    <w:rsid w:val="007A1D11"/>
    <w:rsid w:val="007A269A"/>
    <w:rsid w:val="007B7220"/>
    <w:rsid w:val="007C386F"/>
    <w:rsid w:val="007C3FEF"/>
    <w:rsid w:val="007C48C6"/>
    <w:rsid w:val="007C7499"/>
    <w:rsid w:val="007D1A85"/>
    <w:rsid w:val="007D2257"/>
    <w:rsid w:val="007D3010"/>
    <w:rsid w:val="007D4513"/>
    <w:rsid w:val="007D74EB"/>
    <w:rsid w:val="007E0A90"/>
    <w:rsid w:val="007E5D0C"/>
    <w:rsid w:val="007E68BD"/>
    <w:rsid w:val="007E6B15"/>
    <w:rsid w:val="007E6C39"/>
    <w:rsid w:val="007F376C"/>
    <w:rsid w:val="007F59E7"/>
    <w:rsid w:val="007F5FC6"/>
    <w:rsid w:val="008023BC"/>
    <w:rsid w:val="00805D7C"/>
    <w:rsid w:val="00807CCE"/>
    <w:rsid w:val="0081202B"/>
    <w:rsid w:val="00815225"/>
    <w:rsid w:val="008207D1"/>
    <w:rsid w:val="00820D44"/>
    <w:rsid w:val="00821B27"/>
    <w:rsid w:val="00824038"/>
    <w:rsid w:val="008254B9"/>
    <w:rsid w:val="008275B4"/>
    <w:rsid w:val="00840449"/>
    <w:rsid w:val="0084406A"/>
    <w:rsid w:val="008442FF"/>
    <w:rsid w:val="008446D3"/>
    <w:rsid w:val="008533DA"/>
    <w:rsid w:val="00854FD9"/>
    <w:rsid w:val="00863F96"/>
    <w:rsid w:val="0087290E"/>
    <w:rsid w:val="00872BB6"/>
    <w:rsid w:val="0087584B"/>
    <w:rsid w:val="00882CA8"/>
    <w:rsid w:val="0088677E"/>
    <w:rsid w:val="00887912"/>
    <w:rsid w:val="008A0E8C"/>
    <w:rsid w:val="008B346B"/>
    <w:rsid w:val="008B5217"/>
    <w:rsid w:val="008C0205"/>
    <w:rsid w:val="008D0F3A"/>
    <w:rsid w:val="008D139D"/>
    <w:rsid w:val="008D4569"/>
    <w:rsid w:val="008D4636"/>
    <w:rsid w:val="008D582F"/>
    <w:rsid w:val="008D6423"/>
    <w:rsid w:val="008D74F8"/>
    <w:rsid w:val="008E1826"/>
    <w:rsid w:val="008E51F9"/>
    <w:rsid w:val="008F385C"/>
    <w:rsid w:val="008F6116"/>
    <w:rsid w:val="008F7084"/>
    <w:rsid w:val="00900995"/>
    <w:rsid w:val="009045C7"/>
    <w:rsid w:val="009058A1"/>
    <w:rsid w:val="00906ECD"/>
    <w:rsid w:val="00915768"/>
    <w:rsid w:val="00920833"/>
    <w:rsid w:val="00923833"/>
    <w:rsid w:val="009251C6"/>
    <w:rsid w:val="00925AA5"/>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86207"/>
    <w:rsid w:val="00990358"/>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04A39"/>
    <w:rsid w:val="00A1486B"/>
    <w:rsid w:val="00A17133"/>
    <w:rsid w:val="00A26B06"/>
    <w:rsid w:val="00A2755F"/>
    <w:rsid w:val="00A34A67"/>
    <w:rsid w:val="00A36D40"/>
    <w:rsid w:val="00A36F9E"/>
    <w:rsid w:val="00A373BB"/>
    <w:rsid w:val="00A37896"/>
    <w:rsid w:val="00A40820"/>
    <w:rsid w:val="00A4238D"/>
    <w:rsid w:val="00A43CC5"/>
    <w:rsid w:val="00A44F5B"/>
    <w:rsid w:val="00A451DF"/>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05C3"/>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06826"/>
    <w:rsid w:val="00B10EFD"/>
    <w:rsid w:val="00B1271A"/>
    <w:rsid w:val="00B12C83"/>
    <w:rsid w:val="00B143B7"/>
    <w:rsid w:val="00B1475F"/>
    <w:rsid w:val="00B210D7"/>
    <w:rsid w:val="00B229DB"/>
    <w:rsid w:val="00B235DC"/>
    <w:rsid w:val="00B246BE"/>
    <w:rsid w:val="00B26E50"/>
    <w:rsid w:val="00B32ECA"/>
    <w:rsid w:val="00B345B0"/>
    <w:rsid w:val="00B36586"/>
    <w:rsid w:val="00B42BE2"/>
    <w:rsid w:val="00B43128"/>
    <w:rsid w:val="00B47D51"/>
    <w:rsid w:val="00B51313"/>
    <w:rsid w:val="00B52D8B"/>
    <w:rsid w:val="00B626B5"/>
    <w:rsid w:val="00B6472D"/>
    <w:rsid w:val="00B7025E"/>
    <w:rsid w:val="00B77F4E"/>
    <w:rsid w:val="00B8352A"/>
    <w:rsid w:val="00B857B0"/>
    <w:rsid w:val="00B8664F"/>
    <w:rsid w:val="00B874C7"/>
    <w:rsid w:val="00B87C9F"/>
    <w:rsid w:val="00B935FD"/>
    <w:rsid w:val="00B9707C"/>
    <w:rsid w:val="00BA50FD"/>
    <w:rsid w:val="00BA7E0C"/>
    <w:rsid w:val="00BB3E89"/>
    <w:rsid w:val="00BC1385"/>
    <w:rsid w:val="00BC5B3C"/>
    <w:rsid w:val="00BC66BA"/>
    <w:rsid w:val="00BC6C2D"/>
    <w:rsid w:val="00BD468C"/>
    <w:rsid w:val="00BD6F9C"/>
    <w:rsid w:val="00BE0F68"/>
    <w:rsid w:val="00BE318B"/>
    <w:rsid w:val="00BE319F"/>
    <w:rsid w:val="00BE4089"/>
    <w:rsid w:val="00BE6A7B"/>
    <w:rsid w:val="00BF1AFA"/>
    <w:rsid w:val="00BF1FAD"/>
    <w:rsid w:val="00BF46D4"/>
    <w:rsid w:val="00BF5E95"/>
    <w:rsid w:val="00BF64A8"/>
    <w:rsid w:val="00C01CA8"/>
    <w:rsid w:val="00C06345"/>
    <w:rsid w:val="00C103C9"/>
    <w:rsid w:val="00C11F9E"/>
    <w:rsid w:val="00C1368E"/>
    <w:rsid w:val="00C16496"/>
    <w:rsid w:val="00C16793"/>
    <w:rsid w:val="00C20D02"/>
    <w:rsid w:val="00C30AAE"/>
    <w:rsid w:val="00C314D3"/>
    <w:rsid w:val="00C33B68"/>
    <w:rsid w:val="00C34465"/>
    <w:rsid w:val="00C358D9"/>
    <w:rsid w:val="00C3759F"/>
    <w:rsid w:val="00C44996"/>
    <w:rsid w:val="00C45640"/>
    <w:rsid w:val="00C50577"/>
    <w:rsid w:val="00C51C8E"/>
    <w:rsid w:val="00C52475"/>
    <w:rsid w:val="00C52BD6"/>
    <w:rsid w:val="00C54AA5"/>
    <w:rsid w:val="00C5514A"/>
    <w:rsid w:val="00C666FE"/>
    <w:rsid w:val="00C66854"/>
    <w:rsid w:val="00C7563F"/>
    <w:rsid w:val="00C80D93"/>
    <w:rsid w:val="00C812DD"/>
    <w:rsid w:val="00C90B7F"/>
    <w:rsid w:val="00C94B15"/>
    <w:rsid w:val="00CA1040"/>
    <w:rsid w:val="00CA2331"/>
    <w:rsid w:val="00CA6E89"/>
    <w:rsid w:val="00CB25DD"/>
    <w:rsid w:val="00CB479C"/>
    <w:rsid w:val="00CB567B"/>
    <w:rsid w:val="00CC598E"/>
    <w:rsid w:val="00CC7634"/>
    <w:rsid w:val="00CD173E"/>
    <w:rsid w:val="00CD1E1B"/>
    <w:rsid w:val="00CD309C"/>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5921"/>
    <w:rsid w:val="00D473B0"/>
    <w:rsid w:val="00D47C9A"/>
    <w:rsid w:val="00D509C8"/>
    <w:rsid w:val="00D6148A"/>
    <w:rsid w:val="00D63799"/>
    <w:rsid w:val="00D6704B"/>
    <w:rsid w:val="00D67DF9"/>
    <w:rsid w:val="00D67F80"/>
    <w:rsid w:val="00D72B47"/>
    <w:rsid w:val="00D7355F"/>
    <w:rsid w:val="00D74DA7"/>
    <w:rsid w:val="00D77752"/>
    <w:rsid w:val="00D81F1D"/>
    <w:rsid w:val="00D84A05"/>
    <w:rsid w:val="00D86C06"/>
    <w:rsid w:val="00D919DB"/>
    <w:rsid w:val="00D97460"/>
    <w:rsid w:val="00DA387F"/>
    <w:rsid w:val="00DA4416"/>
    <w:rsid w:val="00DA4AD0"/>
    <w:rsid w:val="00DA5DE0"/>
    <w:rsid w:val="00DA7363"/>
    <w:rsid w:val="00DB31FE"/>
    <w:rsid w:val="00DB37D5"/>
    <w:rsid w:val="00DB3809"/>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03EC9"/>
    <w:rsid w:val="00E12CD6"/>
    <w:rsid w:val="00E174A7"/>
    <w:rsid w:val="00E20257"/>
    <w:rsid w:val="00E22E72"/>
    <w:rsid w:val="00E230D2"/>
    <w:rsid w:val="00E237D9"/>
    <w:rsid w:val="00E26396"/>
    <w:rsid w:val="00E335D7"/>
    <w:rsid w:val="00E34AD3"/>
    <w:rsid w:val="00E401E6"/>
    <w:rsid w:val="00E40608"/>
    <w:rsid w:val="00E41BF8"/>
    <w:rsid w:val="00E440E1"/>
    <w:rsid w:val="00E5274E"/>
    <w:rsid w:val="00E55FB8"/>
    <w:rsid w:val="00E6039F"/>
    <w:rsid w:val="00E63D9B"/>
    <w:rsid w:val="00E65930"/>
    <w:rsid w:val="00E707AD"/>
    <w:rsid w:val="00E71F03"/>
    <w:rsid w:val="00E728C7"/>
    <w:rsid w:val="00E76E35"/>
    <w:rsid w:val="00E8154A"/>
    <w:rsid w:val="00E81C6C"/>
    <w:rsid w:val="00E87BCC"/>
    <w:rsid w:val="00E91CA3"/>
    <w:rsid w:val="00E920DC"/>
    <w:rsid w:val="00E94CE6"/>
    <w:rsid w:val="00E96294"/>
    <w:rsid w:val="00E97C5B"/>
    <w:rsid w:val="00EA17D6"/>
    <w:rsid w:val="00EA4662"/>
    <w:rsid w:val="00EB258D"/>
    <w:rsid w:val="00EC1577"/>
    <w:rsid w:val="00EC68CF"/>
    <w:rsid w:val="00ED2357"/>
    <w:rsid w:val="00ED2FB8"/>
    <w:rsid w:val="00ED40FC"/>
    <w:rsid w:val="00ED4789"/>
    <w:rsid w:val="00ED4F50"/>
    <w:rsid w:val="00ED6225"/>
    <w:rsid w:val="00EE1F8A"/>
    <w:rsid w:val="00EE326B"/>
    <w:rsid w:val="00EE3781"/>
    <w:rsid w:val="00EF13E1"/>
    <w:rsid w:val="00EF3251"/>
    <w:rsid w:val="00EF465A"/>
    <w:rsid w:val="00EF5AA7"/>
    <w:rsid w:val="00F03542"/>
    <w:rsid w:val="00F06620"/>
    <w:rsid w:val="00F10D9D"/>
    <w:rsid w:val="00F11E07"/>
    <w:rsid w:val="00F14197"/>
    <w:rsid w:val="00F2221C"/>
    <w:rsid w:val="00F26757"/>
    <w:rsid w:val="00F31A85"/>
    <w:rsid w:val="00F321D3"/>
    <w:rsid w:val="00F32B00"/>
    <w:rsid w:val="00F334E9"/>
    <w:rsid w:val="00F342E8"/>
    <w:rsid w:val="00F35B9A"/>
    <w:rsid w:val="00F40181"/>
    <w:rsid w:val="00F411E4"/>
    <w:rsid w:val="00F44F53"/>
    <w:rsid w:val="00F54FA7"/>
    <w:rsid w:val="00F55B70"/>
    <w:rsid w:val="00F6557E"/>
    <w:rsid w:val="00F6569B"/>
    <w:rsid w:val="00F7016C"/>
    <w:rsid w:val="00F706C9"/>
    <w:rsid w:val="00F7210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C6463"/>
    <w:rsid w:val="00FD0E4C"/>
    <w:rsid w:val="00FD1A96"/>
    <w:rsid w:val="00FD2354"/>
    <w:rsid w:val="00FE2022"/>
    <w:rsid w:val="00FE29BE"/>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321DC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16"/>
      </w:numPr>
      <w:contextualSpacing/>
    </w:pPr>
    <w:rPr>
      <w:rFonts w:asciiTheme="minorHAnsi" w:hAnsiTheme="minorHAnsi"/>
    </w:rPr>
  </w:style>
  <w:style w:type="paragraph" w:styleId="TDC6">
    <w:name w:val="toc 6"/>
    <w:basedOn w:val="Normal"/>
    <w:next w:val="Normal"/>
    <w:autoRedefine/>
    <w:uiPriority w:val="39"/>
    <w:unhideWhenUsed/>
    <w:rsid w:val="00481B0A"/>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481B0A"/>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481B0A"/>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481B0A"/>
    <w:pPr>
      <w:spacing w:after="100"/>
      <w:ind w:left="1760"/>
    </w:pPr>
    <w:rPr>
      <w:rFonts w:asciiTheme="minorHAnsi" w:eastAsiaTheme="minorEastAsia" w:hAnsiTheme="minorHAnsi"/>
      <w:lang w:eastAsia="es-ES"/>
    </w:rPr>
  </w:style>
  <w:style w:type="character" w:customStyle="1" w:styleId="Ttulo6Car">
    <w:name w:val="Título 6 Car"/>
    <w:basedOn w:val="Fuentedeprrafopredeter"/>
    <w:link w:val="Ttulo6"/>
    <w:uiPriority w:val="9"/>
    <w:rsid w:val="00321DC3"/>
    <w:rPr>
      <w:rFonts w:asciiTheme="majorHAnsi" w:eastAsiaTheme="majorEastAsia" w:hAnsiTheme="majorHAnsi" w:cstheme="majorBidi"/>
      <w:color w:val="1F3763" w:themeColor="accent1" w:themeShade="7F"/>
    </w:rPr>
  </w:style>
  <w:style w:type="paragraph" w:styleId="Textonotapie">
    <w:name w:val="footnote text"/>
    <w:basedOn w:val="Normal"/>
    <w:link w:val="TextonotapieCar"/>
    <w:uiPriority w:val="99"/>
    <w:semiHidden/>
    <w:unhideWhenUsed/>
    <w:rsid w:val="00770FB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0FBD"/>
    <w:rPr>
      <w:rFonts w:ascii="Arial" w:hAnsi="Arial"/>
      <w:sz w:val="20"/>
      <w:szCs w:val="20"/>
    </w:rPr>
  </w:style>
  <w:style w:type="character" w:styleId="Refdenotaalpie">
    <w:name w:val="footnote reference"/>
    <w:basedOn w:val="Fuentedeprrafopredeter"/>
    <w:uiPriority w:val="99"/>
    <w:semiHidden/>
    <w:unhideWhenUsed/>
    <w:rsid w:val="00770FBD"/>
    <w:rPr>
      <w:vertAlign w:val="superscript"/>
    </w:rPr>
  </w:style>
  <w:style w:type="paragraph" w:styleId="Encabezado">
    <w:name w:val="header"/>
    <w:basedOn w:val="Normal"/>
    <w:link w:val="EncabezadoCar"/>
    <w:uiPriority w:val="99"/>
    <w:unhideWhenUsed/>
    <w:rsid w:val="007F59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59E7"/>
    <w:rPr>
      <w:rFonts w:ascii="Arial" w:hAnsi="Arial"/>
    </w:rPr>
  </w:style>
  <w:style w:type="paragraph" w:styleId="Piedepgina">
    <w:name w:val="footer"/>
    <w:basedOn w:val="Normal"/>
    <w:link w:val="PiedepginaCar"/>
    <w:uiPriority w:val="99"/>
    <w:unhideWhenUsed/>
    <w:rsid w:val="007F59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5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hyperlink" Target="http://dfu-util.sourceforge.net/" TargetMode="External"/><Relationship Id="rId68" Type="http://schemas.openxmlformats.org/officeDocument/2006/relationships/image" Target="media/image45.png"/><Relationship Id="rId84" Type="http://schemas.openxmlformats.org/officeDocument/2006/relationships/image" Target="media/image56.jpeg"/><Relationship Id="rId89" Type="http://schemas.openxmlformats.org/officeDocument/2006/relationships/image" Target="media/image61.png"/><Relationship Id="rId16" Type="http://schemas.openxmlformats.org/officeDocument/2006/relationships/image" Target="media/image1.jpeg"/><Relationship Id="rId11" Type="http://schemas.openxmlformats.org/officeDocument/2006/relationships/footer" Target="footer3.xml"/><Relationship Id="rId32" Type="http://schemas.openxmlformats.org/officeDocument/2006/relationships/hyperlink" Target="https://mobaxterm.mobatek.net/" TargetMode="External"/><Relationship Id="rId37" Type="http://schemas.openxmlformats.org/officeDocument/2006/relationships/image" Target="media/image19.png"/><Relationship Id="rId53" Type="http://schemas.openxmlformats.org/officeDocument/2006/relationships/image" Target="media/image33.png"/><Relationship Id="rId58" Type="http://schemas.openxmlformats.org/officeDocument/2006/relationships/hyperlink" Target="https://zadig.akeo.ie/" TargetMode="External"/><Relationship Id="rId74" Type="http://schemas.openxmlformats.org/officeDocument/2006/relationships/hyperlink" Target="https://www.kirale.com/products/ktwm102/" TargetMode="External"/><Relationship Id="rId79" Type="http://schemas.openxmlformats.org/officeDocument/2006/relationships/image" Target="media/image51.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hyperlink" Target="https://www.kirale.com/support/" TargetMode="External"/><Relationship Id="rId69" Type="http://schemas.openxmlformats.org/officeDocument/2006/relationships/hyperlink" Target="https://www.kirale.com/support/" TargetMode="External"/><Relationship Id="rId80" Type="http://schemas.openxmlformats.org/officeDocument/2006/relationships/image" Target="media/image52.png"/><Relationship Id="rId85" Type="http://schemas.openxmlformats.org/officeDocument/2006/relationships/image" Target="media/image57.jpeg"/><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https://zadig.akeo.ie/" TargetMode="External"/><Relationship Id="rId38" Type="http://schemas.openxmlformats.org/officeDocument/2006/relationships/hyperlink" Target="http://[IPv4]:8000" TargetMode="External"/><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yperlink" Target="https://datatracker.ietf.org/doc/html/draft-ietf-pppext-cobs-00" TargetMode="External"/><Relationship Id="rId83" Type="http://schemas.openxmlformats.org/officeDocument/2006/relationships/image" Target="media/image55.png"/><Relationship Id="rId88" Type="http://schemas.openxmlformats.org/officeDocument/2006/relationships/image" Target="media/image60.jpe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hyperlink" Target="https://www.kirale.com/products/ktbrn1/"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2.png"/><Relationship Id="rId73" Type="http://schemas.openxmlformats.org/officeDocument/2006/relationships/image" Target="media/image48.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jpeg"/><Relationship Id="rId94" Type="http://schemas.openxmlformats.org/officeDocument/2006/relationships/image" Target="media/image66.png"/><Relationship Id="rId99" Type="http://schemas.openxmlformats.org/officeDocument/2006/relationships/footer" Target="footer4.xml"/><Relationship Id="rId10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hyperlink" Target="http://[IPv6]:8000"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49.png"/><Relationship Id="rId9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yperlink" Target="https://www.kirale.com/products/ktwm102/" TargetMode="External"/><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3.png"/><Relationship Id="rId87" Type="http://schemas.openxmlformats.org/officeDocument/2006/relationships/image" Target="media/image59.jpeg"/><Relationship Id="rId61" Type="http://schemas.openxmlformats.org/officeDocument/2006/relationships/image" Target="media/image40.png"/><Relationship Id="rId82" Type="http://schemas.openxmlformats.org/officeDocument/2006/relationships/image" Target="media/image54.png"/><Relationship Id="rId19" Type="http://schemas.openxmlformats.org/officeDocument/2006/relationships/image" Target="media/image4.png"/><Relationship Id="rId14" Type="http://schemas.microsoft.com/office/2016/09/relationships/commentsIds" Target="commentsIds.xml"/><Relationship Id="rId30" Type="http://schemas.openxmlformats.org/officeDocument/2006/relationships/image" Target="media/image15.jpeg"/><Relationship Id="rId35" Type="http://schemas.openxmlformats.org/officeDocument/2006/relationships/image" Target="media/image17.png"/><Relationship Id="rId56" Type="http://schemas.openxmlformats.org/officeDocument/2006/relationships/image" Target="media/image36.png"/><Relationship Id="rId77" Type="http://schemas.openxmlformats.org/officeDocument/2006/relationships/hyperlink" Target="https://www.kirale.com/products/ktwm102/" TargetMode="External"/><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1.png"/><Relationship Id="rId72" Type="http://schemas.openxmlformats.org/officeDocument/2006/relationships/image" Target="media/image47.png"/><Relationship Id="rId93" Type="http://schemas.openxmlformats.org/officeDocument/2006/relationships/image" Target="media/image65.png"/><Relationship Id="rId98"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5</Pages>
  <Words>42700</Words>
  <Characters>234851</Characters>
  <Application>Microsoft Office Word</Application>
  <DocSecurity>0</DocSecurity>
  <Lines>1957</Lines>
  <Paragraphs>5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3</cp:revision>
  <dcterms:created xsi:type="dcterms:W3CDTF">2021-09-02T16:30:00Z</dcterms:created>
  <dcterms:modified xsi:type="dcterms:W3CDTF">2021-09-0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